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1" w:name="_Toc20815351"/>
    <w:p w14:paraId="066F2666" w14:textId="77777777" w:rsidR="00E844AB" w:rsidRPr="00E844AB" w:rsidRDefault="00DA1EC2" w:rsidP="00E844AB">
      <w:pPr>
        <w:rPr>
          <w:szCs w:val="22"/>
        </w:rPr>
      </w:pPr>
      <w:r w:rsidRPr="00E844AB">
        <w:rPr>
          <w:noProof/>
        </w:rPr>
        <mc:AlternateContent>
          <mc:Choice Requires="wps">
            <w:drawing>
              <wp:anchor distT="0" distB="0" distL="114300" distR="114300" simplePos="0" relativeHeight="251694080" behindDoc="0" locked="0" layoutInCell="1" allowOverlap="1" wp14:anchorId="0ECC3316" wp14:editId="4AD089C4">
                <wp:simplePos x="0" y="0"/>
                <wp:positionH relativeFrom="margin">
                  <wp:posOffset>503555</wp:posOffset>
                </wp:positionH>
                <wp:positionV relativeFrom="paragraph">
                  <wp:posOffset>7114540</wp:posOffset>
                </wp:positionV>
                <wp:extent cx="5927725" cy="869950"/>
                <wp:effectExtent l="0" t="0" r="15875" b="25400"/>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869950"/>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54C2B7" w14:textId="77777777" w:rsidR="000C6025" w:rsidRPr="00365F94" w:rsidRDefault="000C6025" w:rsidP="00065BC7">
                            <w:pPr>
                              <w:spacing w:before="0" w:after="0"/>
                              <w:jc w:val="right"/>
                              <w:rPr>
                                <w:rFonts w:ascii="Brandon Grotesque Medium" w:hAnsi="Brandon Grotesque Medium"/>
                                <w:b/>
                              </w:rPr>
                            </w:pPr>
                            <w:r>
                              <w:rPr>
                                <w:rFonts w:ascii="Brandon Grotesque Medium" w:hAnsi="Brandon Grotesque Medium"/>
                                <w:b/>
                              </w:rPr>
                              <w:t>OCTOBER 24, 2019</w:t>
                            </w:r>
                          </w:p>
                          <w:p w14:paraId="7BBE98E7" w14:textId="77777777" w:rsidR="000C6025" w:rsidRPr="00365F94" w:rsidRDefault="000C6025"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0ECC3316" id="_x0000_t202" coordsize="21600,21600" o:spt="202" path="m,l,21600r21600,l21600,xe">
                <v:stroke joinstyle="miter"/>
                <v:path gradientshapeok="t" o:connecttype="rect"/>
              </v:shapetype>
              <v:shape id="Text Box 122" o:spid="_x0000_s1026" type="#_x0000_t202" style="position:absolute;margin-left:39.65pt;margin-top:560.2pt;width:466.75pt;height: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" strokecolor="#70ad47" strokeweight="1pt">
                <v:shadow color="#868686"/>
                <v:textbox>
                  <w:txbxContent>
                    <w:p w14:paraId="1154C2B7" w14:textId="77777777" w:rsidR="000C6025" w:rsidRPr="00365F94" w:rsidRDefault="000C6025" w:rsidP="00065BC7">
                      <w:pPr>
                        <w:spacing w:before="0" w:after="0"/>
                        <w:jc w:val="right"/>
                        <w:rPr>
                          <w:rFonts w:ascii="Brandon Grotesque Medium" w:hAnsi="Brandon Grotesque Medium"/>
                          <w:b/>
                        </w:rPr>
                      </w:pPr>
                      <w:r>
                        <w:rPr>
                          <w:rFonts w:ascii="Brandon Grotesque Medium" w:hAnsi="Brandon Grotesque Medium"/>
                          <w:b/>
                        </w:rPr>
                        <w:t>OCTOBER 24, 2019</w:t>
                      </w:r>
                    </w:p>
                    <w:p w14:paraId="7BBE98E7" w14:textId="77777777" w:rsidR="000C6025" w:rsidRPr="00365F94" w:rsidRDefault="000C6025"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w:t>
                      </w:r>
                    </w:p>
                  </w:txbxContent>
                </v:textbox>
                <w10:wrap anchorx="margin"/>
              </v:shape>
            </w:pict>
          </mc:Fallback>
        </mc:AlternateContent>
      </w:r>
      <w:r w:rsidR="00065BC7">
        <w:rPr>
          <w:noProof/>
        </w:rPr>
        <w:drawing>
          <wp:inline distT="0" distB="0" distL="0" distR="0" wp14:anchorId="3D41F593" wp14:editId="2676EC49">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1"/>
      <w:r w:rsidR="009D23FC" w:rsidRPr="00D5180B">
        <w:rPr>
          <w:szCs w:val="22"/>
        </w:rPr>
        <w:br w:type="page"/>
      </w:r>
      <w:bookmarkStart w:id="2" w:name="_Toc8374906"/>
      <w:bookmarkStart w:id="3" w:name="_Toc8047811"/>
    </w:p>
    <w:p w14:paraId="7120C97B" w14:textId="77777777" w:rsidR="003D3A55" w:rsidRPr="003D3A55" w:rsidRDefault="00E844AB" w:rsidP="003D3A55">
      <w:pPr>
        <w:pStyle w:val="LimeGreenHeaders"/>
        <w:spacing w:before="400"/>
        <w:rPr>
          <w:noProof/>
        </w:rPr>
      </w:pPr>
      <w:bookmarkStart w:id="4" w:name="_Toc20815352"/>
      <w:bookmarkStart w:id="5" w:name="_Toc20815561"/>
      <w:bookmarkStart w:id="6" w:name="_Toc20839123"/>
      <w:bookmarkEnd w:id="2"/>
      <w:bookmarkEnd w:id="3"/>
      <w:r w:rsidRPr="00433A0B">
        <w:rPr>
          <w:sz w:val="32"/>
        </w:rPr>
        <w:lastRenderedPageBreak/>
        <w:t xml:space="preserve">Table of </w:t>
      </w:r>
      <w:r>
        <w:t>Contents</w:t>
      </w:r>
      <w:bookmarkEnd w:id="4"/>
      <w:bookmarkEnd w:id="5"/>
      <w:bookmarkEnd w:id="6"/>
      <w:r w:rsidR="00E50D7E" w:rsidRPr="00433A0B">
        <w:rPr>
          <w:rFonts w:asciiTheme="minorHAnsi" w:hAnsiTheme="minorHAnsi"/>
        </w:rPr>
        <w:fldChar w:fldCharType="begin"/>
      </w:r>
      <w:r w:rsidR="00E50D7E" w:rsidRPr="009668F0">
        <w:rPr>
          <w:rFonts w:asciiTheme="minorHAnsi" w:hAnsiTheme="minorHAnsi" w:cstheme="minorHAnsi"/>
          <w:szCs w:val="22"/>
        </w:rPr>
        <w:instrText xml:space="preserve"> TOC \o "1-2" \u </w:instrText>
      </w:r>
      <w:r w:rsidR="00E50D7E" w:rsidRPr="00433A0B">
        <w:rPr>
          <w:rFonts w:asciiTheme="minorHAnsi" w:hAnsiTheme="minorHAnsi"/>
        </w:rPr>
        <w:fldChar w:fldCharType="separate"/>
      </w:r>
    </w:p>
    <w:p w14:paraId="11DE6263" w14:textId="77777777" w:rsidR="003D3A55" w:rsidRDefault="003D3A55">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0839124 \h </w:instrText>
      </w:r>
      <w:r>
        <w:rPr>
          <w:noProof/>
        </w:rPr>
      </w:r>
      <w:r>
        <w:rPr>
          <w:noProof/>
        </w:rPr>
        <w:fldChar w:fldCharType="separate"/>
      </w:r>
      <w:r w:rsidR="005F2F2C">
        <w:rPr>
          <w:noProof/>
        </w:rPr>
        <w:t>6</w:t>
      </w:r>
      <w:r>
        <w:rPr>
          <w:noProof/>
        </w:rPr>
        <w:fldChar w:fldCharType="end"/>
      </w:r>
    </w:p>
    <w:p w14:paraId="1B713D5E" w14:textId="77777777" w:rsidR="003D3A55" w:rsidRDefault="003D3A55">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0839125 \h </w:instrText>
      </w:r>
      <w:r>
        <w:rPr>
          <w:noProof/>
        </w:rPr>
      </w:r>
      <w:r>
        <w:rPr>
          <w:noProof/>
        </w:rPr>
        <w:fldChar w:fldCharType="separate"/>
      </w:r>
      <w:r w:rsidR="005F2F2C">
        <w:rPr>
          <w:noProof/>
        </w:rPr>
        <w:t>13</w:t>
      </w:r>
      <w:r>
        <w:rPr>
          <w:noProof/>
        </w:rPr>
        <w:fldChar w:fldCharType="end"/>
      </w:r>
    </w:p>
    <w:p w14:paraId="624C0AF9" w14:textId="77777777" w:rsidR="003D3A55" w:rsidRDefault="003D3A55">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0839126 \h </w:instrText>
      </w:r>
      <w:r>
        <w:rPr>
          <w:noProof/>
        </w:rPr>
      </w:r>
      <w:r>
        <w:rPr>
          <w:noProof/>
        </w:rPr>
        <w:fldChar w:fldCharType="separate"/>
      </w:r>
      <w:r w:rsidR="005F2F2C">
        <w:rPr>
          <w:noProof/>
        </w:rPr>
        <w:t>14</w:t>
      </w:r>
      <w:r>
        <w:rPr>
          <w:noProof/>
        </w:rPr>
        <w:fldChar w:fldCharType="end"/>
      </w:r>
    </w:p>
    <w:p w14:paraId="1A4DEBC5" w14:textId="77777777" w:rsidR="003D3A55" w:rsidRDefault="003D3A55">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0839127 \h </w:instrText>
      </w:r>
      <w:r>
        <w:rPr>
          <w:noProof/>
        </w:rPr>
      </w:r>
      <w:r>
        <w:rPr>
          <w:noProof/>
        </w:rPr>
        <w:fldChar w:fldCharType="separate"/>
      </w:r>
      <w:r w:rsidR="005F2F2C">
        <w:rPr>
          <w:noProof/>
        </w:rPr>
        <w:t>15</w:t>
      </w:r>
      <w:r>
        <w:rPr>
          <w:noProof/>
        </w:rPr>
        <w:fldChar w:fldCharType="end"/>
      </w:r>
    </w:p>
    <w:p w14:paraId="3A5A9AF7" w14:textId="77777777" w:rsidR="003D3A55" w:rsidRDefault="003D3A55">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0839128 \h </w:instrText>
      </w:r>
      <w:r>
        <w:rPr>
          <w:noProof/>
        </w:rPr>
      </w:r>
      <w:r>
        <w:rPr>
          <w:noProof/>
        </w:rPr>
        <w:fldChar w:fldCharType="separate"/>
      </w:r>
      <w:r w:rsidR="005F2F2C">
        <w:rPr>
          <w:noProof/>
        </w:rPr>
        <w:t>16</w:t>
      </w:r>
      <w:r>
        <w:rPr>
          <w:noProof/>
        </w:rPr>
        <w:fldChar w:fldCharType="end"/>
      </w:r>
    </w:p>
    <w:p w14:paraId="40F7CAA0" w14:textId="77777777" w:rsidR="003D3A55" w:rsidRDefault="003D3A55">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0839129 \h </w:instrText>
      </w:r>
      <w:r>
        <w:rPr>
          <w:noProof/>
        </w:rPr>
      </w:r>
      <w:r>
        <w:rPr>
          <w:noProof/>
        </w:rPr>
        <w:fldChar w:fldCharType="separate"/>
      </w:r>
      <w:r w:rsidR="005F2F2C">
        <w:rPr>
          <w:noProof/>
        </w:rPr>
        <w:t>18</w:t>
      </w:r>
      <w:r>
        <w:rPr>
          <w:noProof/>
        </w:rPr>
        <w:fldChar w:fldCharType="end"/>
      </w:r>
    </w:p>
    <w:p w14:paraId="7D252E3E" w14:textId="77777777" w:rsidR="003D3A55" w:rsidRDefault="003D3A55">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0839130 \h </w:instrText>
      </w:r>
      <w:r>
        <w:rPr>
          <w:noProof/>
        </w:rPr>
      </w:r>
      <w:r>
        <w:rPr>
          <w:noProof/>
        </w:rPr>
        <w:fldChar w:fldCharType="separate"/>
      </w:r>
      <w:r w:rsidR="005F2F2C">
        <w:rPr>
          <w:noProof/>
        </w:rPr>
        <w:t>18</w:t>
      </w:r>
      <w:r>
        <w:rPr>
          <w:noProof/>
        </w:rPr>
        <w:fldChar w:fldCharType="end"/>
      </w:r>
    </w:p>
    <w:p w14:paraId="166C03BA"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1 \h </w:instrText>
      </w:r>
      <w:r>
        <w:rPr>
          <w:noProof/>
        </w:rPr>
      </w:r>
      <w:r>
        <w:rPr>
          <w:noProof/>
        </w:rPr>
        <w:fldChar w:fldCharType="separate"/>
      </w:r>
      <w:r w:rsidR="005F2F2C">
        <w:rPr>
          <w:noProof/>
        </w:rPr>
        <w:t>18</w:t>
      </w:r>
      <w:r>
        <w:rPr>
          <w:noProof/>
        </w:rPr>
        <w:fldChar w:fldCharType="end"/>
      </w:r>
    </w:p>
    <w:p w14:paraId="48D7AC25" w14:textId="77777777" w:rsidR="003D3A55" w:rsidRDefault="003D3A55">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0839132 \h </w:instrText>
      </w:r>
      <w:r>
        <w:rPr>
          <w:noProof/>
        </w:rPr>
      </w:r>
      <w:r>
        <w:rPr>
          <w:noProof/>
        </w:rPr>
        <w:fldChar w:fldCharType="separate"/>
      </w:r>
      <w:r w:rsidR="005F2F2C">
        <w:rPr>
          <w:noProof/>
        </w:rPr>
        <w:t>18</w:t>
      </w:r>
      <w:r>
        <w:rPr>
          <w:noProof/>
        </w:rPr>
        <w:fldChar w:fldCharType="end"/>
      </w:r>
    </w:p>
    <w:p w14:paraId="14F3DC6A"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3 \h </w:instrText>
      </w:r>
      <w:r>
        <w:rPr>
          <w:noProof/>
        </w:rPr>
      </w:r>
      <w:r>
        <w:rPr>
          <w:noProof/>
        </w:rPr>
        <w:fldChar w:fldCharType="separate"/>
      </w:r>
      <w:r w:rsidR="005F2F2C">
        <w:rPr>
          <w:noProof/>
        </w:rPr>
        <w:t>18</w:t>
      </w:r>
      <w:r>
        <w:rPr>
          <w:noProof/>
        </w:rPr>
        <w:fldChar w:fldCharType="end"/>
      </w:r>
    </w:p>
    <w:p w14:paraId="6A5B813B" w14:textId="77777777" w:rsidR="003D3A55" w:rsidRDefault="003D3A55">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0839134 \h </w:instrText>
      </w:r>
      <w:r>
        <w:rPr>
          <w:noProof/>
        </w:rPr>
      </w:r>
      <w:r>
        <w:rPr>
          <w:noProof/>
        </w:rPr>
        <w:fldChar w:fldCharType="separate"/>
      </w:r>
      <w:r w:rsidR="005F2F2C">
        <w:rPr>
          <w:noProof/>
        </w:rPr>
        <w:t>19</w:t>
      </w:r>
      <w:r>
        <w:rPr>
          <w:noProof/>
        </w:rPr>
        <w:fldChar w:fldCharType="end"/>
      </w:r>
    </w:p>
    <w:p w14:paraId="5379B383"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5 \h </w:instrText>
      </w:r>
      <w:r>
        <w:rPr>
          <w:noProof/>
        </w:rPr>
      </w:r>
      <w:r>
        <w:rPr>
          <w:noProof/>
        </w:rPr>
        <w:fldChar w:fldCharType="separate"/>
      </w:r>
      <w:r w:rsidR="005F2F2C">
        <w:rPr>
          <w:noProof/>
        </w:rPr>
        <w:t>19</w:t>
      </w:r>
      <w:r>
        <w:rPr>
          <w:noProof/>
        </w:rPr>
        <w:fldChar w:fldCharType="end"/>
      </w:r>
    </w:p>
    <w:p w14:paraId="7EE884D3" w14:textId="77777777" w:rsidR="003D3A55" w:rsidRDefault="003D3A55">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0839136 \h </w:instrText>
      </w:r>
      <w:r>
        <w:rPr>
          <w:noProof/>
        </w:rPr>
      </w:r>
      <w:r>
        <w:rPr>
          <w:noProof/>
        </w:rPr>
        <w:fldChar w:fldCharType="separate"/>
      </w:r>
      <w:r w:rsidR="005F2F2C">
        <w:rPr>
          <w:noProof/>
        </w:rPr>
        <w:t>20</w:t>
      </w:r>
      <w:r>
        <w:rPr>
          <w:noProof/>
        </w:rPr>
        <w:fldChar w:fldCharType="end"/>
      </w:r>
    </w:p>
    <w:p w14:paraId="393C837F"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7 \h </w:instrText>
      </w:r>
      <w:r>
        <w:rPr>
          <w:noProof/>
        </w:rPr>
      </w:r>
      <w:r>
        <w:rPr>
          <w:noProof/>
        </w:rPr>
        <w:fldChar w:fldCharType="separate"/>
      </w:r>
      <w:r w:rsidR="005F2F2C">
        <w:rPr>
          <w:noProof/>
        </w:rPr>
        <w:t>20</w:t>
      </w:r>
      <w:r>
        <w:rPr>
          <w:noProof/>
        </w:rPr>
        <w:fldChar w:fldCharType="end"/>
      </w:r>
    </w:p>
    <w:p w14:paraId="618D67E4" w14:textId="77777777" w:rsidR="003D3A55" w:rsidRDefault="003D3A55">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0839138 \h </w:instrText>
      </w:r>
      <w:r>
        <w:rPr>
          <w:noProof/>
        </w:rPr>
      </w:r>
      <w:r>
        <w:rPr>
          <w:noProof/>
        </w:rPr>
        <w:fldChar w:fldCharType="separate"/>
      </w:r>
      <w:r w:rsidR="005F2F2C">
        <w:rPr>
          <w:noProof/>
        </w:rPr>
        <w:t>22</w:t>
      </w:r>
      <w:r>
        <w:rPr>
          <w:noProof/>
        </w:rPr>
        <w:fldChar w:fldCharType="end"/>
      </w:r>
    </w:p>
    <w:p w14:paraId="08D77DFB" w14:textId="77777777" w:rsidR="003D3A55" w:rsidRDefault="003D3A55">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0839139 \h </w:instrText>
      </w:r>
      <w:r>
        <w:rPr>
          <w:noProof/>
        </w:rPr>
      </w:r>
      <w:r>
        <w:rPr>
          <w:noProof/>
        </w:rPr>
        <w:fldChar w:fldCharType="separate"/>
      </w:r>
      <w:r w:rsidR="005F2F2C">
        <w:rPr>
          <w:noProof/>
        </w:rPr>
        <w:t>22</w:t>
      </w:r>
      <w:r>
        <w:rPr>
          <w:noProof/>
        </w:rPr>
        <w:fldChar w:fldCharType="end"/>
      </w:r>
    </w:p>
    <w:p w14:paraId="4E08CC17" w14:textId="77777777" w:rsidR="003D3A55" w:rsidRDefault="003D3A55">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sidR="00835454">
        <w:rPr>
          <w:noProof/>
        </w:rPr>
        <w:fldChar w:fldCharType="begin"/>
      </w:r>
      <w:r w:rsidR="00835454">
        <w:rPr>
          <w:noProof/>
        </w:rPr>
        <w:instrText xml:space="preserve"> PAGEREF _Toc20839139 \h </w:instrText>
      </w:r>
      <w:r w:rsidR="00835454">
        <w:rPr>
          <w:noProof/>
        </w:rPr>
      </w:r>
      <w:r w:rsidR="00835454">
        <w:rPr>
          <w:noProof/>
        </w:rPr>
        <w:fldChar w:fldCharType="separate"/>
      </w:r>
      <w:r w:rsidR="005F2F2C">
        <w:rPr>
          <w:noProof/>
        </w:rPr>
        <w:t>22</w:t>
      </w:r>
      <w:r w:rsidR="00835454">
        <w:rPr>
          <w:noProof/>
        </w:rPr>
        <w:fldChar w:fldCharType="end"/>
      </w:r>
    </w:p>
    <w:p w14:paraId="428A7A41" w14:textId="77777777" w:rsidR="003D3A55" w:rsidRDefault="003D3A55">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0839141 \h </w:instrText>
      </w:r>
      <w:r>
        <w:rPr>
          <w:noProof/>
        </w:rPr>
      </w:r>
      <w:r>
        <w:rPr>
          <w:noProof/>
        </w:rPr>
        <w:fldChar w:fldCharType="separate"/>
      </w:r>
      <w:r w:rsidR="005F2F2C">
        <w:rPr>
          <w:noProof/>
        </w:rPr>
        <w:t>24</w:t>
      </w:r>
      <w:r>
        <w:rPr>
          <w:noProof/>
        </w:rPr>
        <w:fldChar w:fldCharType="end"/>
      </w:r>
    </w:p>
    <w:p w14:paraId="5580D8AB" w14:textId="77777777" w:rsidR="003D3A55" w:rsidRDefault="003D3A55">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0839142 \h </w:instrText>
      </w:r>
      <w:r>
        <w:rPr>
          <w:noProof/>
        </w:rPr>
      </w:r>
      <w:r>
        <w:rPr>
          <w:noProof/>
        </w:rPr>
        <w:fldChar w:fldCharType="separate"/>
      </w:r>
      <w:r w:rsidR="005F2F2C">
        <w:rPr>
          <w:noProof/>
        </w:rPr>
        <w:t>24</w:t>
      </w:r>
      <w:r>
        <w:rPr>
          <w:noProof/>
        </w:rPr>
        <w:fldChar w:fldCharType="end"/>
      </w:r>
    </w:p>
    <w:p w14:paraId="4B04F5C8" w14:textId="77777777" w:rsidR="003D3A55" w:rsidRDefault="003D3A55">
      <w:pPr>
        <w:pStyle w:val="TOC2"/>
        <w:rPr>
          <w:rFonts w:asciiTheme="minorHAnsi" w:eastAsiaTheme="minorEastAsia" w:hAnsiTheme="minorHAnsi" w:cstheme="minorBidi"/>
          <w:noProof/>
          <w:szCs w:val="22"/>
        </w:rPr>
      </w:pPr>
      <w:r>
        <w:rPr>
          <w:noProof/>
        </w:rPr>
        <w:t xml:space="preserve">TABLE 1. Agricultural Water System Uses by Application Method </w:t>
      </w:r>
      <w:r w:rsidRPr="00AA45F9">
        <w:rPr>
          <w:noProof/>
          <w:color w:val="000000"/>
        </w:rPr>
        <w:t xml:space="preserve">– See </w:t>
      </w:r>
      <w:r>
        <w:rPr>
          <w:noProof/>
        </w:rPr>
        <w:t xml:space="preserve">TABLE </w:t>
      </w:r>
      <w:r w:rsidRPr="00AA45F9">
        <w:rPr>
          <w:noProof/>
          <w:color w:val="000000"/>
        </w:rPr>
        <w:t>2A-2G</w:t>
      </w:r>
      <w:r>
        <w:rPr>
          <w:noProof/>
        </w:rPr>
        <w:tab/>
      </w:r>
      <w:r>
        <w:rPr>
          <w:noProof/>
        </w:rPr>
        <w:fldChar w:fldCharType="begin"/>
      </w:r>
      <w:r>
        <w:rPr>
          <w:noProof/>
        </w:rPr>
        <w:instrText xml:space="preserve"> PAGEREF _Toc20839143 \h </w:instrText>
      </w:r>
      <w:r>
        <w:rPr>
          <w:noProof/>
        </w:rPr>
      </w:r>
      <w:r>
        <w:rPr>
          <w:noProof/>
        </w:rPr>
        <w:fldChar w:fldCharType="separate"/>
      </w:r>
      <w:r w:rsidR="005F2F2C">
        <w:rPr>
          <w:noProof/>
        </w:rPr>
        <w:t>25</w:t>
      </w:r>
      <w:r>
        <w:rPr>
          <w:noProof/>
        </w:rPr>
        <w:fldChar w:fldCharType="end"/>
      </w:r>
    </w:p>
    <w:p w14:paraId="1855D572" w14:textId="77777777" w:rsidR="003D3A55" w:rsidRDefault="003D3A55">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0839144 \h </w:instrText>
      </w:r>
      <w:r>
        <w:rPr>
          <w:noProof/>
        </w:rPr>
      </w:r>
      <w:r>
        <w:rPr>
          <w:noProof/>
        </w:rPr>
        <w:fldChar w:fldCharType="separate"/>
      </w:r>
      <w:r w:rsidR="005F2F2C">
        <w:rPr>
          <w:noProof/>
        </w:rPr>
        <w:t>26</w:t>
      </w:r>
      <w:r>
        <w:rPr>
          <w:noProof/>
        </w:rPr>
        <w:fldChar w:fldCharType="end"/>
      </w:r>
    </w:p>
    <w:p w14:paraId="2FEA3D73" w14:textId="77777777" w:rsidR="003D3A55" w:rsidRDefault="003D3A55">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0839145 \h </w:instrText>
      </w:r>
      <w:r>
        <w:rPr>
          <w:noProof/>
        </w:rPr>
      </w:r>
      <w:r>
        <w:rPr>
          <w:noProof/>
        </w:rPr>
        <w:fldChar w:fldCharType="separate"/>
      </w:r>
      <w:r w:rsidR="005F2F2C">
        <w:rPr>
          <w:noProof/>
        </w:rPr>
        <w:t>27</w:t>
      </w:r>
      <w:r>
        <w:rPr>
          <w:noProof/>
        </w:rPr>
        <w:fldChar w:fldCharType="end"/>
      </w:r>
    </w:p>
    <w:p w14:paraId="48441FBF" w14:textId="77777777" w:rsidR="003D3A55" w:rsidRDefault="003D3A55">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sidR="00835454">
        <w:rPr>
          <w:noProof/>
        </w:rPr>
        <w:fldChar w:fldCharType="begin"/>
      </w:r>
      <w:r w:rsidR="00835454">
        <w:rPr>
          <w:noProof/>
        </w:rPr>
        <w:instrText xml:space="preserve"> PAGEREF _Toc20839147 \h </w:instrText>
      </w:r>
      <w:r w:rsidR="00835454">
        <w:rPr>
          <w:noProof/>
        </w:rPr>
      </w:r>
      <w:r w:rsidR="00835454">
        <w:rPr>
          <w:noProof/>
        </w:rPr>
        <w:fldChar w:fldCharType="separate"/>
      </w:r>
      <w:r w:rsidR="005F2F2C">
        <w:rPr>
          <w:noProof/>
        </w:rPr>
        <w:t>28</w:t>
      </w:r>
      <w:r w:rsidR="00835454">
        <w:rPr>
          <w:noProof/>
        </w:rPr>
        <w:fldChar w:fldCharType="end"/>
      </w:r>
    </w:p>
    <w:p w14:paraId="7882BA59" w14:textId="77777777" w:rsidR="003D3A55" w:rsidRDefault="003D3A55">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0839147 \h </w:instrText>
      </w:r>
      <w:r>
        <w:rPr>
          <w:noProof/>
        </w:rPr>
      </w:r>
      <w:r>
        <w:rPr>
          <w:noProof/>
        </w:rPr>
        <w:fldChar w:fldCharType="separate"/>
      </w:r>
      <w:r w:rsidR="005F2F2C">
        <w:rPr>
          <w:noProof/>
        </w:rPr>
        <w:t>28</w:t>
      </w:r>
      <w:r>
        <w:rPr>
          <w:noProof/>
        </w:rPr>
        <w:fldChar w:fldCharType="end"/>
      </w:r>
    </w:p>
    <w:p w14:paraId="4A33F1FA" w14:textId="77777777" w:rsidR="003D3A55" w:rsidRDefault="003D3A55">
      <w:pPr>
        <w:pStyle w:val="TOC2"/>
        <w:rPr>
          <w:rFonts w:asciiTheme="minorHAnsi" w:eastAsiaTheme="minorEastAsia" w:hAnsiTheme="minorHAnsi" w:cstheme="minorBidi"/>
          <w:noProof/>
          <w:szCs w:val="22"/>
        </w:rPr>
      </w:pPr>
      <w:r>
        <w:rPr>
          <w:noProof/>
        </w:rPr>
        <w:t>TABLE 2A. Irrigation Water from Type B Agricultural Water– See FIGURE 1</w:t>
      </w:r>
      <w:r>
        <w:rPr>
          <w:noProof/>
        </w:rPr>
        <w:tab/>
      </w:r>
      <w:r>
        <w:rPr>
          <w:noProof/>
        </w:rPr>
        <w:fldChar w:fldCharType="begin"/>
      </w:r>
      <w:r>
        <w:rPr>
          <w:noProof/>
        </w:rPr>
        <w:instrText xml:space="preserve"> PAGEREF _Toc20839148 \h </w:instrText>
      </w:r>
      <w:r>
        <w:rPr>
          <w:noProof/>
        </w:rPr>
      </w:r>
      <w:r>
        <w:rPr>
          <w:noProof/>
        </w:rPr>
        <w:fldChar w:fldCharType="separate"/>
      </w:r>
      <w:r w:rsidR="005F2F2C">
        <w:rPr>
          <w:noProof/>
        </w:rPr>
        <w:t>29</w:t>
      </w:r>
      <w:r>
        <w:rPr>
          <w:noProof/>
        </w:rPr>
        <w:fldChar w:fldCharType="end"/>
      </w:r>
    </w:p>
    <w:p w14:paraId="45D6D139" w14:textId="77777777" w:rsidR="003D3A55" w:rsidRDefault="003D3A55">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0839149 \h </w:instrText>
      </w:r>
      <w:r>
        <w:rPr>
          <w:noProof/>
        </w:rPr>
      </w:r>
      <w:r>
        <w:rPr>
          <w:noProof/>
        </w:rPr>
        <w:fldChar w:fldCharType="separate"/>
      </w:r>
      <w:r w:rsidR="005F2F2C">
        <w:rPr>
          <w:noProof/>
        </w:rPr>
        <w:t>30</w:t>
      </w:r>
      <w:r>
        <w:rPr>
          <w:noProof/>
        </w:rPr>
        <w:fldChar w:fldCharType="end"/>
      </w:r>
    </w:p>
    <w:p w14:paraId="5D254388" w14:textId="77777777" w:rsidR="003D3A55" w:rsidRDefault="003D3A55">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0839150 \h </w:instrText>
      </w:r>
      <w:r>
        <w:rPr>
          <w:noProof/>
        </w:rPr>
      </w:r>
      <w:r>
        <w:rPr>
          <w:noProof/>
        </w:rPr>
        <w:fldChar w:fldCharType="separate"/>
      </w:r>
      <w:r w:rsidR="005F2F2C">
        <w:rPr>
          <w:noProof/>
        </w:rPr>
        <w:t>31</w:t>
      </w:r>
      <w:r>
        <w:rPr>
          <w:noProof/>
        </w:rPr>
        <w:fldChar w:fldCharType="end"/>
      </w:r>
    </w:p>
    <w:p w14:paraId="799CB1B6" w14:textId="77777777" w:rsidR="003D3A55" w:rsidRDefault="003D3A55">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r>
        <w:rPr>
          <w:noProof/>
        </w:rPr>
        <w:fldChar w:fldCharType="begin"/>
      </w:r>
      <w:r>
        <w:rPr>
          <w:noProof/>
        </w:rPr>
        <w:instrText xml:space="preserve"> PAGEREF _Toc20839151 \h </w:instrText>
      </w:r>
      <w:r>
        <w:rPr>
          <w:noProof/>
        </w:rPr>
      </w:r>
      <w:r>
        <w:rPr>
          <w:noProof/>
        </w:rPr>
        <w:fldChar w:fldCharType="separate"/>
      </w:r>
      <w:r w:rsidR="005F2F2C">
        <w:rPr>
          <w:noProof/>
        </w:rPr>
        <w:t>31</w:t>
      </w:r>
      <w:r>
        <w:rPr>
          <w:noProof/>
        </w:rPr>
        <w:fldChar w:fldCharType="end"/>
      </w:r>
    </w:p>
    <w:p w14:paraId="0B5A963F" w14:textId="77777777" w:rsidR="003D3A55" w:rsidRDefault="003D3A55">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AA45F9">
        <w:rPr>
          <w:rFonts w:asciiTheme="minorHAnsi" w:hAnsiTheme="minorHAnsi" w:cstheme="minorHAnsi"/>
          <w:noProof/>
        </w:rPr>
        <w:t xml:space="preserve">– See </w:t>
      </w:r>
      <w:r>
        <w:rPr>
          <w:noProof/>
        </w:rPr>
        <w:t xml:space="preserve">TABLE </w:t>
      </w:r>
      <w:r w:rsidRPr="00AA45F9">
        <w:rPr>
          <w:rFonts w:asciiTheme="minorHAnsi" w:hAnsiTheme="minorHAnsi" w:cstheme="minorHAnsi"/>
          <w:noProof/>
        </w:rPr>
        <w:t>2B</w:t>
      </w:r>
      <w:r>
        <w:rPr>
          <w:noProof/>
        </w:rPr>
        <w:tab/>
      </w:r>
      <w:r>
        <w:rPr>
          <w:noProof/>
        </w:rPr>
        <w:fldChar w:fldCharType="begin"/>
      </w:r>
      <w:r>
        <w:rPr>
          <w:noProof/>
        </w:rPr>
        <w:instrText xml:space="preserve"> PAGEREF _Toc20839152 \h </w:instrText>
      </w:r>
      <w:r>
        <w:rPr>
          <w:noProof/>
        </w:rPr>
      </w:r>
      <w:r>
        <w:rPr>
          <w:noProof/>
        </w:rPr>
        <w:fldChar w:fldCharType="separate"/>
      </w:r>
      <w:r w:rsidR="005F2F2C">
        <w:rPr>
          <w:noProof/>
        </w:rPr>
        <w:t>34</w:t>
      </w:r>
      <w:r>
        <w:rPr>
          <w:noProof/>
        </w:rPr>
        <w:fldChar w:fldCharType="end"/>
      </w:r>
    </w:p>
    <w:p w14:paraId="2D429D92" w14:textId="77777777" w:rsidR="003D3A55" w:rsidRDefault="003D3A55">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0839153 \h </w:instrText>
      </w:r>
      <w:r>
        <w:rPr>
          <w:noProof/>
        </w:rPr>
      </w:r>
      <w:r>
        <w:rPr>
          <w:noProof/>
        </w:rPr>
        <w:fldChar w:fldCharType="separate"/>
      </w:r>
      <w:r w:rsidR="005F2F2C">
        <w:rPr>
          <w:noProof/>
        </w:rPr>
        <w:t>35</w:t>
      </w:r>
      <w:r>
        <w:rPr>
          <w:noProof/>
        </w:rPr>
        <w:fldChar w:fldCharType="end"/>
      </w:r>
    </w:p>
    <w:p w14:paraId="6FA3A3BB" w14:textId="77777777" w:rsidR="003D3A55" w:rsidRDefault="003D3A55">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0839154 \h </w:instrText>
      </w:r>
      <w:r>
        <w:rPr>
          <w:noProof/>
        </w:rPr>
      </w:r>
      <w:r>
        <w:rPr>
          <w:noProof/>
        </w:rPr>
        <w:fldChar w:fldCharType="separate"/>
      </w:r>
      <w:r w:rsidR="005F2F2C">
        <w:rPr>
          <w:noProof/>
        </w:rPr>
        <w:t>36</w:t>
      </w:r>
      <w:r>
        <w:rPr>
          <w:noProof/>
        </w:rPr>
        <w:fldChar w:fldCharType="end"/>
      </w:r>
    </w:p>
    <w:p w14:paraId="73CD37E3" w14:textId="77777777" w:rsidR="003D3A55" w:rsidRDefault="003D3A55">
      <w:pPr>
        <w:pStyle w:val="TOC2"/>
        <w:rPr>
          <w:rFonts w:asciiTheme="minorHAnsi" w:eastAsiaTheme="minorEastAsia" w:hAnsiTheme="minorHAnsi" w:cstheme="minorBidi"/>
          <w:noProof/>
          <w:szCs w:val="22"/>
        </w:rPr>
      </w:pPr>
      <w:r>
        <w:rPr>
          <w:noProof/>
        </w:rPr>
        <w:t xml:space="preserve">FIGURE 3A. Irrigation Water from Type A Agricultural Water Systems Sourced from Private Wells or Regulated Tertiary Treated Recycled Water Supplies – </w:t>
      </w:r>
      <w:r w:rsidR="004B7138">
        <w:rPr>
          <w:noProof/>
        </w:rPr>
        <w:t>Baseline Microbial Assessment (</w:t>
      </w:r>
      <w:r>
        <w:rPr>
          <w:noProof/>
        </w:rPr>
        <w:t>See TABLE 2C</w:t>
      </w:r>
      <w:r w:rsidR="004B7138">
        <w:rPr>
          <w:noProof/>
        </w:rPr>
        <w:t>)</w:t>
      </w:r>
      <w:r>
        <w:rPr>
          <w:noProof/>
        </w:rPr>
        <w:tab/>
      </w:r>
      <w:r>
        <w:rPr>
          <w:noProof/>
        </w:rPr>
        <w:fldChar w:fldCharType="begin"/>
      </w:r>
      <w:r>
        <w:rPr>
          <w:noProof/>
        </w:rPr>
        <w:instrText xml:space="preserve"> PAGEREF _Toc20839155 \h </w:instrText>
      </w:r>
      <w:r>
        <w:rPr>
          <w:noProof/>
        </w:rPr>
      </w:r>
      <w:r>
        <w:rPr>
          <w:noProof/>
        </w:rPr>
        <w:fldChar w:fldCharType="separate"/>
      </w:r>
      <w:r w:rsidR="005F2F2C">
        <w:rPr>
          <w:noProof/>
        </w:rPr>
        <w:t>39</w:t>
      </w:r>
      <w:r>
        <w:rPr>
          <w:noProof/>
        </w:rPr>
        <w:fldChar w:fldCharType="end"/>
      </w:r>
    </w:p>
    <w:p w14:paraId="22E60284" w14:textId="77777777" w:rsidR="003D3A55" w:rsidRDefault="003D3A55">
      <w:pPr>
        <w:pStyle w:val="TOC2"/>
        <w:rPr>
          <w:rFonts w:asciiTheme="minorHAnsi" w:eastAsiaTheme="minorEastAsia" w:hAnsiTheme="minorHAnsi" w:cstheme="minorBidi"/>
          <w:noProof/>
          <w:szCs w:val="22"/>
        </w:rPr>
      </w:pPr>
      <w:r>
        <w:rPr>
          <w:noProof/>
        </w:rPr>
        <w:t xml:space="preserve">FIGURE 3B. Irrigation Water from Type A Agricultural Water Systems Sourced from Private Wells or Regulated Tertiary Treated Recycled Water Supplies - </w:t>
      </w:r>
      <w:r w:rsidR="004B7138">
        <w:rPr>
          <w:noProof/>
        </w:rPr>
        <w:t>Initial Microbial Water Quality Assessment (</w:t>
      </w:r>
      <w:r>
        <w:rPr>
          <w:noProof/>
        </w:rPr>
        <w:t>See TABLE 2C</w:t>
      </w:r>
      <w:r w:rsidR="004B7138">
        <w:rPr>
          <w:noProof/>
        </w:rPr>
        <w:t>)</w:t>
      </w:r>
      <w:r>
        <w:rPr>
          <w:noProof/>
        </w:rPr>
        <w:tab/>
      </w:r>
      <w:r>
        <w:rPr>
          <w:noProof/>
        </w:rPr>
        <w:fldChar w:fldCharType="begin"/>
      </w:r>
      <w:r>
        <w:rPr>
          <w:noProof/>
        </w:rPr>
        <w:instrText xml:space="preserve"> PAGEREF _Toc20839156 \h </w:instrText>
      </w:r>
      <w:r>
        <w:rPr>
          <w:noProof/>
        </w:rPr>
      </w:r>
      <w:r>
        <w:rPr>
          <w:noProof/>
        </w:rPr>
        <w:fldChar w:fldCharType="separate"/>
      </w:r>
      <w:r w:rsidR="005F2F2C">
        <w:rPr>
          <w:noProof/>
        </w:rPr>
        <w:t>40</w:t>
      </w:r>
      <w:r>
        <w:rPr>
          <w:noProof/>
        </w:rPr>
        <w:fldChar w:fldCharType="end"/>
      </w:r>
    </w:p>
    <w:p w14:paraId="6CFB4FF3" w14:textId="77777777" w:rsidR="003D3A55" w:rsidRDefault="003D3A55">
      <w:pPr>
        <w:pStyle w:val="TOC2"/>
        <w:rPr>
          <w:rFonts w:asciiTheme="minorHAnsi" w:eastAsiaTheme="minorEastAsia" w:hAnsiTheme="minorHAnsi" w:cstheme="minorBidi"/>
          <w:noProof/>
          <w:szCs w:val="22"/>
        </w:rPr>
      </w:pPr>
      <w:r>
        <w:rPr>
          <w:noProof/>
        </w:rPr>
        <w:t xml:space="preserve">FIGURE 3C. Irrigation Water from Type A Agricultural Water Systems Sourced from Private Wells or Regulated Tertiary Treated Recycled Water Supplies - </w:t>
      </w:r>
      <w:r w:rsidR="00E572D8">
        <w:rPr>
          <w:noProof/>
        </w:rPr>
        <w:t>Routine Monitoring of Microbial Water Quality (</w:t>
      </w:r>
      <w:r>
        <w:rPr>
          <w:noProof/>
        </w:rPr>
        <w:t>See TABLE 2C</w:t>
      </w:r>
      <w:r w:rsidR="00E572D8">
        <w:rPr>
          <w:noProof/>
        </w:rPr>
        <w:t>)</w:t>
      </w:r>
      <w:r>
        <w:rPr>
          <w:noProof/>
        </w:rPr>
        <w:tab/>
      </w:r>
      <w:r>
        <w:rPr>
          <w:noProof/>
        </w:rPr>
        <w:fldChar w:fldCharType="begin"/>
      </w:r>
      <w:r>
        <w:rPr>
          <w:noProof/>
        </w:rPr>
        <w:instrText xml:space="preserve"> PAGEREF _Toc20839157 \h </w:instrText>
      </w:r>
      <w:r>
        <w:rPr>
          <w:noProof/>
        </w:rPr>
      </w:r>
      <w:r>
        <w:rPr>
          <w:noProof/>
        </w:rPr>
        <w:fldChar w:fldCharType="separate"/>
      </w:r>
      <w:r w:rsidR="005F2F2C">
        <w:rPr>
          <w:noProof/>
        </w:rPr>
        <w:t>41</w:t>
      </w:r>
      <w:r>
        <w:rPr>
          <w:noProof/>
        </w:rPr>
        <w:fldChar w:fldCharType="end"/>
      </w:r>
    </w:p>
    <w:p w14:paraId="003720DB" w14:textId="77777777" w:rsidR="003D3A55" w:rsidRDefault="003D3A55">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AA45F9">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0839158 \h </w:instrText>
      </w:r>
      <w:r>
        <w:rPr>
          <w:noProof/>
        </w:rPr>
      </w:r>
      <w:r>
        <w:rPr>
          <w:noProof/>
        </w:rPr>
        <w:fldChar w:fldCharType="separate"/>
      </w:r>
      <w:r w:rsidR="005F2F2C">
        <w:rPr>
          <w:noProof/>
        </w:rPr>
        <w:t>42</w:t>
      </w:r>
      <w:r>
        <w:rPr>
          <w:noProof/>
        </w:rPr>
        <w:fldChar w:fldCharType="end"/>
      </w:r>
    </w:p>
    <w:p w14:paraId="5DF42389" w14:textId="77777777" w:rsidR="003D3A55" w:rsidRDefault="003D3A55">
      <w:pPr>
        <w:pStyle w:val="TOC2"/>
        <w:rPr>
          <w:rFonts w:asciiTheme="minorHAnsi" w:eastAsiaTheme="minorEastAsia" w:hAnsiTheme="minorHAnsi" w:cstheme="minorBidi"/>
          <w:noProof/>
          <w:szCs w:val="22"/>
        </w:rPr>
      </w:pPr>
      <w:r>
        <w:rPr>
          <w:noProof/>
        </w:rPr>
        <w:t xml:space="preserve">FIGURE 4. Irrigation Water from Type </w:t>
      </w:r>
      <w:r w:rsidRPr="00AA45F9">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0839159 \h </w:instrText>
      </w:r>
      <w:r>
        <w:rPr>
          <w:noProof/>
        </w:rPr>
      </w:r>
      <w:r>
        <w:rPr>
          <w:noProof/>
        </w:rPr>
        <w:fldChar w:fldCharType="separate"/>
      </w:r>
      <w:r w:rsidR="005F2F2C">
        <w:rPr>
          <w:noProof/>
        </w:rPr>
        <w:t>44</w:t>
      </w:r>
      <w:r>
        <w:rPr>
          <w:noProof/>
        </w:rPr>
        <w:fldChar w:fldCharType="end"/>
      </w:r>
    </w:p>
    <w:p w14:paraId="7A041E87" w14:textId="77777777" w:rsidR="003D3A55" w:rsidRDefault="003D3A55">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0839160 \h </w:instrText>
      </w:r>
      <w:r>
        <w:rPr>
          <w:noProof/>
        </w:rPr>
      </w:r>
      <w:r>
        <w:rPr>
          <w:noProof/>
        </w:rPr>
        <w:fldChar w:fldCharType="separate"/>
      </w:r>
      <w:r w:rsidR="005F2F2C">
        <w:rPr>
          <w:noProof/>
        </w:rPr>
        <w:t>45</w:t>
      </w:r>
      <w:r>
        <w:rPr>
          <w:noProof/>
        </w:rPr>
        <w:fldChar w:fldCharType="end"/>
      </w:r>
    </w:p>
    <w:p w14:paraId="0B140E84" w14:textId="77777777" w:rsidR="003D3A55" w:rsidRDefault="003D3A55">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0839161 \h </w:instrText>
      </w:r>
      <w:r>
        <w:rPr>
          <w:noProof/>
        </w:rPr>
      </w:r>
      <w:r>
        <w:rPr>
          <w:noProof/>
        </w:rPr>
        <w:fldChar w:fldCharType="separate"/>
      </w:r>
      <w:r w:rsidR="005F2F2C">
        <w:rPr>
          <w:noProof/>
        </w:rPr>
        <w:t>47</w:t>
      </w:r>
      <w:r>
        <w:rPr>
          <w:noProof/>
        </w:rPr>
        <w:fldChar w:fldCharType="end"/>
      </w:r>
    </w:p>
    <w:p w14:paraId="1B7D9FF8" w14:textId="77777777" w:rsidR="003D3A55" w:rsidRDefault="003D3A55">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0839162 \h </w:instrText>
      </w:r>
      <w:r>
        <w:rPr>
          <w:noProof/>
        </w:rPr>
      </w:r>
      <w:r>
        <w:rPr>
          <w:noProof/>
        </w:rPr>
        <w:fldChar w:fldCharType="separate"/>
      </w:r>
      <w:r w:rsidR="005F2F2C">
        <w:rPr>
          <w:noProof/>
        </w:rPr>
        <w:t>48</w:t>
      </w:r>
      <w:r>
        <w:rPr>
          <w:noProof/>
        </w:rPr>
        <w:fldChar w:fldCharType="end"/>
      </w:r>
    </w:p>
    <w:p w14:paraId="3D6EA18B" w14:textId="77777777" w:rsidR="003D3A55" w:rsidRDefault="003D3A55">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0839163 \h </w:instrText>
      </w:r>
      <w:r>
        <w:rPr>
          <w:noProof/>
        </w:rPr>
      </w:r>
      <w:r>
        <w:rPr>
          <w:noProof/>
        </w:rPr>
        <w:fldChar w:fldCharType="separate"/>
      </w:r>
      <w:r w:rsidR="005F2F2C">
        <w:rPr>
          <w:noProof/>
        </w:rPr>
        <w:t>50</w:t>
      </w:r>
      <w:r>
        <w:rPr>
          <w:noProof/>
        </w:rPr>
        <w:fldChar w:fldCharType="end"/>
      </w:r>
    </w:p>
    <w:p w14:paraId="58383107" w14:textId="77777777" w:rsidR="003D3A55" w:rsidRDefault="003D3A55">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0839164 \h </w:instrText>
      </w:r>
      <w:r>
        <w:rPr>
          <w:noProof/>
        </w:rPr>
      </w:r>
      <w:r>
        <w:rPr>
          <w:noProof/>
        </w:rPr>
        <w:fldChar w:fldCharType="separate"/>
      </w:r>
      <w:r w:rsidR="005F2F2C">
        <w:rPr>
          <w:noProof/>
        </w:rPr>
        <w:t>52</w:t>
      </w:r>
      <w:r>
        <w:rPr>
          <w:noProof/>
        </w:rPr>
        <w:fldChar w:fldCharType="end"/>
      </w:r>
    </w:p>
    <w:p w14:paraId="7EBDCA15" w14:textId="77777777" w:rsidR="003D3A55" w:rsidRDefault="003D3A55">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0839165 \h </w:instrText>
      </w:r>
      <w:r>
        <w:rPr>
          <w:noProof/>
        </w:rPr>
      </w:r>
      <w:r>
        <w:rPr>
          <w:noProof/>
        </w:rPr>
        <w:fldChar w:fldCharType="separate"/>
      </w:r>
      <w:r w:rsidR="005F2F2C">
        <w:rPr>
          <w:noProof/>
        </w:rPr>
        <w:t>53</w:t>
      </w:r>
      <w:r>
        <w:rPr>
          <w:noProof/>
        </w:rPr>
        <w:fldChar w:fldCharType="end"/>
      </w:r>
    </w:p>
    <w:p w14:paraId="51FE8116"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66 \h </w:instrText>
      </w:r>
      <w:r>
        <w:rPr>
          <w:noProof/>
        </w:rPr>
      </w:r>
      <w:r>
        <w:rPr>
          <w:noProof/>
        </w:rPr>
        <w:fldChar w:fldCharType="separate"/>
      </w:r>
      <w:r w:rsidR="005F2F2C">
        <w:rPr>
          <w:noProof/>
        </w:rPr>
        <w:t>53</w:t>
      </w:r>
      <w:r>
        <w:rPr>
          <w:noProof/>
        </w:rPr>
        <w:fldChar w:fldCharType="end"/>
      </w:r>
    </w:p>
    <w:p w14:paraId="2BAB13C4" w14:textId="77777777" w:rsidR="003D3A55" w:rsidRDefault="003D3A55">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0839167 \h </w:instrText>
      </w:r>
      <w:r>
        <w:rPr>
          <w:noProof/>
        </w:rPr>
      </w:r>
      <w:r>
        <w:rPr>
          <w:noProof/>
        </w:rPr>
        <w:fldChar w:fldCharType="separate"/>
      </w:r>
      <w:r w:rsidR="005F2F2C">
        <w:rPr>
          <w:noProof/>
        </w:rPr>
        <w:t>55</w:t>
      </w:r>
      <w:r>
        <w:rPr>
          <w:noProof/>
        </w:rPr>
        <w:fldChar w:fldCharType="end"/>
      </w:r>
    </w:p>
    <w:p w14:paraId="5D2219D2" w14:textId="77777777" w:rsidR="003D3A55" w:rsidRDefault="003D3A55">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0839168 \h </w:instrText>
      </w:r>
      <w:r>
        <w:rPr>
          <w:noProof/>
        </w:rPr>
      </w:r>
      <w:r>
        <w:rPr>
          <w:noProof/>
        </w:rPr>
        <w:fldChar w:fldCharType="separate"/>
      </w:r>
      <w:r w:rsidR="005F2F2C">
        <w:rPr>
          <w:noProof/>
        </w:rPr>
        <w:t>59</w:t>
      </w:r>
      <w:r>
        <w:rPr>
          <w:noProof/>
        </w:rPr>
        <w:fldChar w:fldCharType="end"/>
      </w:r>
    </w:p>
    <w:p w14:paraId="00458268" w14:textId="77777777" w:rsidR="003D3A55" w:rsidRDefault="003D3A55">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0839169 \h </w:instrText>
      </w:r>
      <w:r>
        <w:rPr>
          <w:noProof/>
        </w:rPr>
      </w:r>
      <w:r>
        <w:rPr>
          <w:noProof/>
        </w:rPr>
        <w:fldChar w:fldCharType="separate"/>
      </w:r>
      <w:r w:rsidR="005F2F2C">
        <w:rPr>
          <w:noProof/>
        </w:rPr>
        <w:t>60</w:t>
      </w:r>
      <w:r>
        <w:rPr>
          <w:noProof/>
        </w:rPr>
        <w:fldChar w:fldCharType="end"/>
      </w:r>
    </w:p>
    <w:p w14:paraId="05A87F97" w14:textId="77777777" w:rsidR="003D3A55" w:rsidRDefault="003D3A55">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0839170 \h </w:instrText>
      </w:r>
      <w:r>
        <w:rPr>
          <w:noProof/>
        </w:rPr>
      </w:r>
      <w:r>
        <w:rPr>
          <w:noProof/>
        </w:rPr>
        <w:fldChar w:fldCharType="separate"/>
      </w:r>
      <w:r w:rsidR="005F2F2C">
        <w:rPr>
          <w:noProof/>
        </w:rPr>
        <w:t>61</w:t>
      </w:r>
      <w:r>
        <w:rPr>
          <w:noProof/>
        </w:rPr>
        <w:fldChar w:fldCharType="end"/>
      </w:r>
    </w:p>
    <w:p w14:paraId="2C3372FD"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1 \h </w:instrText>
      </w:r>
      <w:r>
        <w:rPr>
          <w:noProof/>
        </w:rPr>
      </w:r>
      <w:r>
        <w:rPr>
          <w:noProof/>
        </w:rPr>
        <w:fldChar w:fldCharType="separate"/>
      </w:r>
      <w:r w:rsidR="005F2F2C">
        <w:rPr>
          <w:noProof/>
        </w:rPr>
        <w:t>61</w:t>
      </w:r>
      <w:r>
        <w:rPr>
          <w:noProof/>
        </w:rPr>
        <w:fldChar w:fldCharType="end"/>
      </w:r>
    </w:p>
    <w:p w14:paraId="4CCF1F6C" w14:textId="77777777" w:rsidR="003D3A55" w:rsidRDefault="003D3A55">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0839172 \h </w:instrText>
      </w:r>
      <w:r>
        <w:rPr>
          <w:noProof/>
        </w:rPr>
      </w:r>
      <w:r>
        <w:rPr>
          <w:noProof/>
        </w:rPr>
        <w:fldChar w:fldCharType="separate"/>
      </w:r>
      <w:r w:rsidR="005F2F2C">
        <w:rPr>
          <w:noProof/>
        </w:rPr>
        <w:t>62</w:t>
      </w:r>
      <w:r>
        <w:rPr>
          <w:noProof/>
        </w:rPr>
        <w:fldChar w:fldCharType="end"/>
      </w:r>
    </w:p>
    <w:p w14:paraId="40F55F25" w14:textId="77777777" w:rsidR="003D3A55" w:rsidRDefault="003D3A55">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0839173 \h </w:instrText>
      </w:r>
      <w:r>
        <w:rPr>
          <w:noProof/>
        </w:rPr>
      </w:r>
      <w:r>
        <w:rPr>
          <w:noProof/>
        </w:rPr>
        <w:fldChar w:fldCharType="separate"/>
      </w:r>
      <w:r w:rsidR="005F2F2C">
        <w:rPr>
          <w:noProof/>
        </w:rPr>
        <w:t>64</w:t>
      </w:r>
      <w:r>
        <w:rPr>
          <w:noProof/>
        </w:rPr>
        <w:fldChar w:fldCharType="end"/>
      </w:r>
    </w:p>
    <w:p w14:paraId="204FD5A0" w14:textId="77777777" w:rsidR="003D3A55" w:rsidRDefault="003D3A55">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0839174 \h </w:instrText>
      </w:r>
      <w:r>
        <w:rPr>
          <w:noProof/>
        </w:rPr>
      </w:r>
      <w:r>
        <w:rPr>
          <w:noProof/>
        </w:rPr>
        <w:fldChar w:fldCharType="separate"/>
      </w:r>
      <w:r w:rsidR="005F2F2C">
        <w:rPr>
          <w:noProof/>
        </w:rPr>
        <w:t>65</w:t>
      </w:r>
      <w:r>
        <w:rPr>
          <w:noProof/>
        </w:rPr>
        <w:fldChar w:fldCharType="end"/>
      </w:r>
    </w:p>
    <w:p w14:paraId="31C32408"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5 \h </w:instrText>
      </w:r>
      <w:r>
        <w:rPr>
          <w:noProof/>
        </w:rPr>
      </w:r>
      <w:r>
        <w:rPr>
          <w:noProof/>
        </w:rPr>
        <w:fldChar w:fldCharType="separate"/>
      </w:r>
      <w:r w:rsidR="005F2F2C">
        <w:rPr>
          <w:noProof/>
        </w:rPr>
        <w:t>65</w:t>
      </w:r>
      <w:r>
        <w:rPr>
          <w:noProof/>
        </w:rPr>
        <w:fldChar w:fldCharType="end"/>
      </w:r>
    </w:p>
    <w:p w14:paraId="264A16A2" w14:textId="77777777" w:rsidR="003D3A55" w:rsidRDefault="003D3A55">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0839176 \h </w:instrText>
      </w:r>
      <w:r>
        <w:rPr>
          <w:noProof/>
        </w:rPr>
      </w:r>
      <w:r>
        <w:rPr>
          <w:noProof/>
        </w:rPr>
        <w:fldChar w:fldCharType="separate"/>
      </w:r>
      <w:r w:rsidR="005F2F2C">
        <w:rPr>
          <w:noProof/>
        </w:rPr>
        <w:t>67</w:t>
      </w:r>
      <w:r>
        <w:rPr>
          <w:noProof/>
        </w:rPr>
        <w:fldChar w:fldCharType="end"/>
      </w:r>
    </w:p>
    <w:p w14:paraId="03530286"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7 \h </w:instrText>
      </w:r>
      <w:r>
        <w:rPr>
          <w:noProof/>
        </w:rPr>
      </w:r>
      <w:r>
        <w:rPr>
          <w:noProof/>
        </w:rPr>
        <w:fldChar w:fldCharType="separate"/>
      </w:r>
      <w:r w:rsidR="005F2F2C">
        <w:rPr>
          <w:noProof/>
        </w:rPr>
        <w:t>67</w:t>
      </w:r>
      <w:r>
        <w:rPr>
          <w:noProof/>
        </w:rPr>
        <w:fldChar w:fldCharType="end"/>
      </w:r>
    </w:p>
    <w:p w14:paraId="22946E9A" w14:textId="77777777" w:rsidR="003D3A55" w:rsidRDefault="003D3A55">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0839178 \h </w:instrText>
      </w:r>
      <w:r>
        <w:rPr>
          <w:noProof/>
        </w:rPr>
      </w:r>
      <w:r>
        <w:rPr>
          <w:noProof/>
        </w:rPr>
        <w:fldChar w:fldCharType="separate"/>
      </w:r>
      <w:r w:rsidR="005F2F2C">
        <w:rPr>
          <w:noProof/>
        </w:rPr>
        <w:t>68</w:t>
      </w:r>
      <w:r>
        <w:rPr>
          <w:noProof/>
        </w:rPr>
        <w:fldChar w:fldCharType="end"/>
      </w:r>
    </w:p>
    <w:p w14:paraId="3363CBF6"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9 \h </w:instrText>
      </w:r>
      <w:r>
        <w:rPr>
          <w:noProof/>
        </w:rPr>
      </w:r>
      <w:r>
        <w:rPr>
          <w:noProof/>
        </w:rPr>
        <w:fldChar w:fldCharType="separate"/>
      </w:r>
      <w:r w:rsidR="005F2F2C">
        <w:rPr>
          <w:noProof/>
        </w:rPr>
        <w:t>68</w:t>
      </w:r>
      <w:r>
        <w:rPr>
          <w:noProof/>
        </w:rPr>
        <w:fldChar w:fldCharType="end"/>
      </w:r>
    </w:p>
    <w:p w14:paraId="169467D3" w14:textId="77777777" w:rsidR="003D3A55" w:rsidRDefault="003D3A55">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0839180 \h </w:instrText>
      </w:r>
      <w:r>
        <w:rPr>
          <w:noProof/>
        </w:rPr>
      </w:r>
      <w:r>
        <w:rPr>
          <w:noProof/>
        </w:rPr>
        <w:fldChar w:fldCharType="separate"/>
      </w:r>
      <w:r w:rsidR="005F2F2C">
        <w:rPr>
          <w:noProof/>
        </w:rPr>
        <w:t>69</w:t>
      </w:r>
      <w:r>
        <w:rPr>
          <w:noProof/>
        </w:rPr>
        <w:fldChar w:fldCharType="end"/>
      </w:r>
    </w:p>
    <w:p w14:paraId="565FB9C1"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1 \h </w:instrText>
      </w:r>
      <w:r>
        <w:rPr>
          <w:noProof/>
        </w:rPr>
      </w:r>
      <w:r>
        <w:rPr>
          <w:noProof/>
        </w:rPr>
        <w:fldChar w:fldCharType="separate"/>
      </w:r>
      <w:r w:rsidR="005F2F2C">
        <w:rPr>
          <w:noProof/>
        </w:rPr>
        <w:t>69</w:t>
      </w:r>
      <w:r>
        <w:rPr>
          <w:noProof/>
        </w:rPr>
        <w:fldChar w:fldCharType="end"/>
      </w:r>
    </w:p>
    <w:p w14:paraId="3166127B" w14:textId="77777777" w:rsidR="003D3A55" w:rsidRDefault="003D3A55">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0839182 \h </w:instrText>
      </w:r>
      <w:r>
        <w:rPr>
          <w:noProof/>
        </w:rPr>
      </w:r>
      <w:r>
        <w:rPr>
          <w:noProof/>
        </w:rPr>
        <w:fldChar w:fldCharType="separate"/>
      </w:r>
      <w:r w:rsidR="005F2F2C">
        <w:rPr>
          <w:noProof/>
        </w:rPr>
        <w:t>70</w:t>
      </w:r>
      <w:r>
        <w:rPr>
          <w:noProof/>
        </w:rPr>
        <w:fldChar w:fldCharType="end"/>
      </w:r>
    </w:p>
    <w:p w14:paraId="33DFCBB5" w14:textId="77777777" w:rsidR="003D3A55" w:rsidRDefault="003D3A55">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0839183 \h </w:instrText>
      </w:r>
      <w:r>
        <w:rPr>
          <w:noProof/>
        </w:rPr>
      </w:r>
      <w:r>
        <w:rPr>
          <w:noProof/>
        </w:rPr>
        <w:fldChar w:fldCharType="separate"/>
      </w:r>
      <w:r w:rsidR="005F2F2C">
        <w:rPr>
          <w:noProof/>
        </w:rPr>
        <w:t>70</w:t>
      </w:r>
      <w:r>
        <w:rPr>
          <w:noProof/>
        </w:rPr>
        <w:fldChar w:fldCharType="end"/>
      </w:r>
    </w:p>
    <w:p w14:paraId="2B969C1F" w14:textId="77777777" w:rsidR="003D3A55" w:rsidRDefault="003D3A55">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0839184 \h </w:instrText>
      </w:r>
      <w:r>
        <w:rPr>
          <w:noProof/>
        </w:rPr>
      </w:r>
      <w:r>
        <w:rPr>
          <w:noProof/>
        </w:rPr>
        <w:fldChar w:fldCharType="separate"/>
      </w:r>
      <w:r w:rsidR="005F2F2C">
        <w:rPr>
          <w:noProof/>
        </w:rPr>
        <w:t>70</w:t>
      </w:r>
      <w:r>
        <w:rPr>
          <w:noProof/>
        </w:rPr>
        <w:fldChar w:fldCharType="end"/>
      </w:r>
    </w:p>
    <w:p w14:paraId="4BF02209" w14:textId="77777777" w:rsidR="003D3A55" w:rsidRDefault="003D3A55">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0839185 \h </w:instrText>
      </w:r>
      <w:r>
        <w:rPr>
          <w:noProof/>
        </w:rPr>
      </w:r>
      <w:r>
        <w:rPr>
          <w:noProof/>
        </w:rPr>
        <w:fldChar w:fldCharType="separate"/>
      </w:r>
      <w:r w:rsidR="005F2F2C">
        <w:rPr>
          <w:noProof/>
        </w:rPr>
        <w:t>71</w:t>
      </w:r>
      <w:r>
        <w:rPr>
          <w:noProof/>
        </w:rPr>
        <w:fldChar w:fldCharType="end"/>
      </w:r>
    </w:p>
    <w:p w14:paraId="565685C4" w14:textId="77777777" w:rsidR="003D3A55" w:rsidRDefault="003D3A55">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0839186 \h </w:instrText>
      </w:r>
      <w:r>
        <w:rPr>
          <w:noProof/>
        </w:rPr>
      </w:r>
      <w:r>
        <w:rPr>
          <w:noProof/>
        </w:rPr>
        <w:fldChar w:fldCharType="separate"/>
      </w:r>
      <w:r w:rsidR="005F2F2C">
        <w:rPr>
          <w:noProof/>
        </w:rPr>
        <w:t>71</w:t>
      </w:r>
      <w:r>
        <w:rPr>
          <w:noProof/>
        </w:rPr>
        <w:fldChar w:fldCharType="end"/>
      </w:r>
    </w:p>
    <w:p w14:paraId="50568984" w14:textId="77777777" w:rsidR="003D3A55" w:rsidRDefault="003D3A55">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0839187 \h </w:instrText>
      </w:r>
      <w:r>
        <w:rPr>
          <w:noProof/>
        </w:rPr>
      </w:r>
      <w:r>
        <w:rPr>
          <w:noProof/>
        </w:rPr>
        <w:fldChar w:fldCharType="separate"/>
      </w:r>
      <w:r w:rsidR="005F2F2C">
        <w:rPr>
          <w:noProof/>
        </w:rPr>
        <w:t>72</w:t>
      </w:r>
      <w:r>
        <w:rPr>
          <w:noProof/>
        </w:rPr>
        <w:fldChar w:fldCharType="end"/>
      </w:r>
    </w:p>
    <w:p w14:paraId="22E67A93"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8 \h </w:instrText>
      </w:r>
      <w:r>
        <w:rPr>
          <w:noProof/>
        </w:rPr>
      </w:r>
      <w:r>
        <w:rPr>
          <w:noProof/>
        </w:rPr>
        <w:fldChar w:fldCharType="separate"/>
      </w:r>
      <w:r w:rsidR="005F2F2C">
        <w:rPr>
          <w:noProof/>
        </w:rPr>
        <w:t>72</w:t>
      </w:r>
      <w:r>
        <w:rPr>
          <w:noProof/>
        </w:rPr>
        <w:fldChar w:fldCharType="end"/>
      </w:r>
    </w:p>
    <w:p w14:paraId="7EF92946" w14:textId="77777777" w:rsidR="003D3A55" w:rsidRDefault="003D3A55">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0839189 \h </w:instrText>
      </w:r>
      <w:r>
        <w:rPr>
          <w:noProof/>
        </w:rPr>
      </w:r>
      <w:r>
        <w:rPr>
          <w:noProof/>
        </w:rPr>
        <w:fldChar w:fldCharType="separate"/>
      </w:r>
      <w:r w:rsidR="005F2F2C">
        <w:rPr>
          <w:noProof/>
        </w:rPr>
        <w:t>73</w:t>
      </w:r>
      <w:r>
        <w:rPr>
          <w:noProof/>
        </w:rPr>
        <w:fldChar w:fldCharType="end"/>
      </w:r>
    </w:p>
    <w:p w14:paraId="37B15465"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0 \h </w:instrText>
      </w:r>
      <w:r>
        <w:rPr>
          <w:noProof/>
        </w:rPr>
      </w:r>
      <w:r>
        <w:rPr>
          <w:noProof/>
        </w:rPr>
        <w:fldChar w:fldCharType="separate"/>
      </w:r>
      <w:r w:rsidR="005F2F2C">
        <w:rPr>
          <w:noProof/>
        </w:rPr>
        <w:t>73</w:t>
      </w:r>
      <w:r>
        <w:rPr>
          <w:noProof/>
        </w:rPr>
        <w:fldChar w:fldCharType="end"/>
      </w:r>
    </w:p>
    <w:p w14:paraId="28FF8B2C" w14:textId="77777777" w:rsidR="003D3A55" w:rsidRDefault="003D3A55">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0839191 \h </w:instrText>
      </w:r>
      <w:r>
        <w:rPr>
          <w:noProof/>
        </w:rPr>
      </w:r>
      <w:r>
        <w:rPr>
          <w:noProof/>
        </w:rPr>
        <w:fldChar w:fldCharType="separate"/>
      </w:r>
      <w:r w:rsidR="005F2F2C">
        <w:rPr>
          <w:noProof/>
        </w:rPr>
        <w:t>76</w:t>
      </w:r>
      <w:r>
        <w:rPr>
          <w:noProof/>
        </w:rPr>
        <w:fldChar w:fldCharType="end"/>
      </w:r>
    </w:p>
    <w:p w14:paraId="6E8AE0B6" w14:textId="77777777" w:rsidR="003D3A55" w:rsidRDefault="003D3A55">
      <w:pPr>
        <w:pStyle w:val="TOC2"/>
        <w:rPr>
          <w:rFonts w:asciiTheme="minorHAnsi" w:eastAsiaTheme="minorEastAsia" w:hAnsiTheme="minorHAnsi" w:cstheme="minorBidi"/>
          <w:noProof/>
          <w:szCs w:val="22"/>
        </w:rPr>
      </w:pPr>
      <w:r>
        <w:rPr>
          <w:noProof/>
        </w:rPr>
        <w:t>TABLE 7. Crop Land and Water Source Adjacent Land Use</w:t>
      </w:r>
      <w:r>
        <w:rPr>
          <w:noProof/>
        </w:rPr>
        <w:tab/>
      </w:r>
      <w:r>
        <w:rPr>
          <w:noProof/>
        </w:rPr>
        <w:fldChar w:fldCharType="begin"/>
      </w:r>
      <w:r>
        <w:rPr>
          <w:noProof/>
        </w:rPr>
        <w:instrText xml:space="preserve"> PAGEREF _Toc20839192 \h </w:instrText>
      </w:r>
      <w:r>
        <w:rPr>
          <w:noProof/>
        </w:rPr>
      </w:r>
      <w:r>
        <w:rPr>
          <w:noProof/>
        </w:rPr>
        <w:fldChar w:fldCharType="separate"/>
      </w:r>
      <w:r w:rsidR="005F2F2C">
        <w:rPr>
          <w:noProof/>
        </w:rPr>
        <w:t>78</w:t>
      </w:r>
      <w:r>
        <w:rPr>
          <w:noProof/>
        </w:rPr>
        <w:fldChar w:fldCharType="end"/>
      </w:r>
    </w:p>
    <w:p w14:paraId="60DB9C21" w14:textId="77777777" w:rsidR="003D3A55" w:rsidRDefault="003D3A55">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0839193 \h </w:instrText>
      </w:r>
      <w:r>
        <w:rPr>
          <w:noProof/>
        </w:rPr>
      </w:r>
      <w:r>
        <w:rPr>
          <w:noProof/>
        </w:rPr>
        <w:fldChar w:fldCharType="separate"/>
      </w:r>
      <w:r w:rsidR="005F2F2C">
        <w:rPr>
          <w:noProof/>
        </w:rPr>
        <w:t>82</w:t>
      </w:r>
      <w:r>
        <w:rPr>
          <w:noProof/>
        </w:rPr>
        <w:fldChar w:fldCharType="end"/>
      </w:r>
    </w:p>
    <w:p w14:paraId="64017B1F"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4 \h </w:instrText>
      </w:r>
      <w:r>
        <w:rPr>
          <w:noProof/>
        </w:rPr>
      </w:r>
      <w:r>
        <w:rPr>
          <w:noProof/>
        </w:rPr>
        <w:fldChar w:fldCharType="separate"/>
      </w:r>
      <w:r w:rsidR="005F2F2C">
        <w:rPr>
          <w:noProof/>
        </w:rPr>
        <w:t>82</w:t>
      </w:r>
      <w:r>
        <w:rPr>
          <w:noProof/>
        </w:rPr>
        <w:fldChar w:fldCharType="end"/>
      </w:r>
    </w:p>
    <w:p w14:paraId="27DD4C00" w14:textId="77777777" w:rsidR="003D3A55" w:rsidRDefault="003D3A55">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0839195 \h </w:instrText>
      </w:r>
      <w:r>
        <w:rPr>
          <w:noProof/>
        </w:rPr>
      </w:r>
      <w:r>
        <w:rPr>
          <w:noProof/>
        </w:rPr>
        <w:fldChar w:fldCharType="separate"/>
      </w:r>
      <w:r w:rsidR="005F2F2C">
        <w:rPr>
          <w:noProof/>
        </w:rPr>
        <w:t>82</w:t>
      </w:r>
      <w:r>
        <w:rPr>
          <w:noProof/>
        </w:rPr>
        <w:fldChar w:fldCharType="end"/>
      </w:r>
    </w:p>
    <w:p w14:paraId="6FB95983" w14:textId="7777777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6 \h </w:instrText>
      </w:r>
      <w:r>
        <w:rPr>
          <w:noProof/>
        </w:rPr>
      </w:r>
      <w:r>
        <w:rPr>
          <w:noProof/>
        </w:rPr>
        <w:fldChar w:fldCharType="separate"/>
      </w:r>
      <w:r w:rsidR="005F2F2C">
        <w:rPr>
          <w:noProof/>
        </w:rPr>
        <w:t>82</w:t>
      </w:r>
      <w:r>
        <w:rPr>
          <w:noProof/>
        </w:rPr>
        <w:fldChar w:fldCharType="end"/>
      </w:r>
    </w:p>
    <w:p w14:paraId="34ABFBAA" w14:textId="77777777" w:rsidR="003D3A55" w:rsidRDefault="003D3A55">
      <w:pPr>
        <w:pStyle w:val="TOC1"/>
        <w:tabs>
          <w:tab w:val="left" w:pos="660"/>
        </w:tabs>
        <w:rPr>
          <w:rFonts w:asciiTheme="minorHAnsi" w:eastAsiaTheme="minorEastAsia" w:hAnsiTheme="minorHAnsi" w:cstheme="minorBidi"/>
          <w:noProof/>
          <w:szCs w:val="22"/>
        </w:rPr>
      </w:pPr>
      <w:r>
        <w:rPr>
          <w:noProof/>
        </w:rPr>
        <w:lastRenderedPageBreak/>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0839197 \h </w:instrText>
      </w:r>
      <w:r>
        <w:rPr>
          <w:noProof/>
        </w:rPr>
      </w:r>
      <w:r>
        <w:rPr>
          <w:noProof/>
        </w:rPr>
        <w:fldChar w:fldCharType="separate"/>
      </w:r>
      <w:r w:rsidR="005F2F2C">
        <w:rPr>
          <w:noProof/>
        </w:rPr>
        <w:t>83</w:t>
      </w:r>
      <w:r>
        <w:rPr>
          <w:noProof/>
        </w:rPr>
        <w:fldChar w:fldCharType="end"/>
      </w:r>
    </w:p>
    <w:p w14:paraId="44E27303" w14:textId="77777777" w:rsidR="003D3A55" w:rsidRDefault="003D3A55">
      <w:pPr>
        <w:pStyle w:val="TOC2"/>
        <w:rPr>
          <w:rFonts w:asciiTheme="minorHAnsi" w:eastAsiaTheme="minorEastAsia" w:hAnsiTheme="minorHAnsi" w:cstheme="minorBidi"/>
          <w:noProof/>
          <w:szCs w:val="22"/>
        </w:rPr>
      </w:pPr>
      <w:r>
        <w:rPr>
          <w:noProof/>
        </w:rPr>
        <w:t>Required Reference Documents</w:t>
      </w:r>
      <w:r>
        <w:rPr>
          <w:noProof/>
        </w:rPr>
        <w:tab/>
      </w:r>
      <w:r>
        <w:rPr>
          <w:noProof/>
        </w:rPr>
        <w:fldChar w:fldCharType="begin"/>
      </w:r>
      <w:r>
        <w:rPr>
          <w:noProof/>
        </w:rPr>
        <w:instrText xml:space="preserve"> PAGEREF _Toc20839198 \h </w:instrText>
      </w:r>
      <w:r>
        <w:rPr>
          <w:noProof/>
        </w:rPr>
      </w:r>
      <w:r>
        <w:rPr>
          <w:noProof/>
        </w:rPr>
        <w:fldChar w:fldCharType="separate"/>
      </w:r>
      <w:r w:rsidR="005F2F2C">
        <w:rPr>
          <w:noProof/>
        </w:rPr>
        <w:t>83</w:t>
      </w:r>
      <w:r>
        <w:rPr>
          <w:noProof/>
        </w:rPr>
        <w:fldChar w:fldCharType="end"/>
      </w:r>
    </w:p>
    <w:p w14:paraId="3E631427" w14:textId="77777777" w:rsidR="003D3A55" w:rsidRDefault="003D3A55">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0839199 \h </w:instrText>
      </w:r>
      <w:r>
        <w:rPr>
          <w:noProof/>
        </w:rPr>
      </w:r>
      <w:r>
        <w:rPr>
          <w:noProof/>
        </w:rPr>
        <w:fldChar w:fldCharType="separate"/>
      </w:r>
      <w:r w:rsidR="005F2F2C">
        <w:rPr>
          <w:noProof/>
        </w:rPr>
        <w:t>84</w:t>
      </w:r>
      <w:r>
        <w:rPr>
          <w:noProof/>
        </w:rPr>
        <w:fldChar w:fldCharType="end"/>
      </w:r>
    </w:p>
    <w:p w14:paraId="7A0902BE" w14:textId="77777777" w:rsidR="007F4706" w:rsidRPr="005C3C91" w:rsidRDefault="00E50D7E" w:rsidP="005C3C91">
      <w:pPr>
        <w:spacing w:before="0" w:after="0"/>
        <w:rPr>
          <w:sz w:val="32"/>
        </w:rPr>
      </w:pPr>
      <w:r w:rsidRPr="00433A0B">
        <w:rPr>
          <w:rFonts w:asciiTheme="minorHAnsi" w:hAnsiTheme="minorHAnsi"/>
        </w:rPr>
        <w:fldChar w:fldCharType="end"/>
      </w:r>
      <w:bookmarkStart w:id="7" w:name="_Toc8374907"/>
      <w:r w:rsidR="00AF5F73" w:rsidRPr="009668F0">
        <w:rPr>
          <w:b/>
          <w:bCs/>
          <w:color w:val="FFFFFF"/>
          <w:sz w:val="32"/>
          <w:szCs w:val="32"/>
        </w:rPr>
        <w:t>ossary</w:t>
      </w:r>
      <w:bookmarkEnd w:id="7"/>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8" w:name="_Toc489362199"/>
      <w:r w:rsidR="007F4706">
        <w:br w:type="page"/>
      </w:r>
    </w:p>
    <w:p w14:paraId="46BB266A" w14:textId="77777777" w:rsidR="007F4706" w:rsidRDefault="007F4706" w:rsidP="007F4706">
      <w:pPr>
        <w:jc w:val="both"/>
        <w:rPr>
          <w:rFonts w:cs="Calibri"/>
          <w:szCs w:val="22"/>
        </w:rPr>
      </w:pPr>
      <w:r w:rsidRPr="00D5180B">
        <w:rPr>
          <w:rFonts w:cs="Calibri"/>
          <w:b/>
          <w:szCs w:val="22"/>
        </w:rPr>
        <w:lastRenderedPageBreak/>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p>
    <w:p w14:paraId="14BD7FDC" w14:textId="77777777" w:rsidR="007F4706" w:rsidRDefault="007F4706" w:rsidP="007F4706">
      <w:pPr>
        <w:tabs>
          <w:tab w:val="left" w:pos="270"/>
        </w:tabs>
      </w:pPr>
      <w:r>
        <w:br w:type="page"/>
      </w:r>
    </w:p>
    <w:tbl>
      <w:tblPr>
        <w:tblW w:w="10368" w:type="dxa"/>
        <w:shd w:val="clear" w:color="auto" w:fill="70AD47"/>
        <w:tblLook w:val="04A0" w:firstRow="1" w:lastRow="0" w:firstColumn="1" w:lastColumn="0" w:noHBand="0" w:noVBand="1"/>
      </w:tblPr>
      <w:tblGrid>
        <w:gridCol w:w="2380"/>
        <w:gridCol w:w="7402"/>
        <w:gridCol w:w="586"/>
      </w:tblGrid>
      <w:tr w:rsidR="006636B7" w:rsidRPr="00D5180B" w14:paraId="34AEF910" w14:textId="77777777" w:rsidTr="006636B7">
        <w:trPr>
          <w:trHeight w:val="20"/>
        </w:trPr>
        <w:tc>
          <w:tcPr>
            <w:tcW w:w="10368" w:type="dxa"/>
            <w:gridSpan w:val="3"/>
            <w:shd w:val="clear" w:color="auto" w:fill="auto"/>
            <w:vAlign w:val="center"/>
          </w:tcPr>
          <w:p w14:paraId="44DEDC1C" w14:textId="77777777" w:rsidR="00273D8B" w:rsidRPr="00433A0B" w:rsidRDefault="00D421FD" w:rsidP="00E844AB">
            <w:pPr>
              <w:pStyle w:val="LimeGreenHeaders"/>
            </w:pPr>
            <w:bookmarkStart w:id="9" w:name="_Toc20839124"/>
            <w:r>
              <w:lastRenderedPageBreak/>
              <w:t>Glossary</w:t>
            </w:r>
            <w:bookmarkEnd w:id="9"/>
          </w:p>
        </w:tc>
      </w:tr>
      <w:bookmarkEnd w:id="8"/>
      <w:tr w:rsidR="004B3337" w:rsidRPr="00D5180B" w14:paraId="4BFFCE7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37959AF4" w14:textId="77777777" w:rsidR="004B3337" w:rsidRPr="009668F0" w:rsidRDefault="0051538B" w:rsidP="00764C30">
            <w:pPr>
              <w:suppressLineNumbers/>
              <w:jc w:val="center"/>
              <w:rPr>
                <w:rFonts w:cs="Calibri"/>
                <w:b/>
                <w:szCs w:val="22"/>
              </w:rPr>
            </w:pPr>
            <w:r w:rsidRPr="009668F0">
              <w:rPr>
                <w:rFonts w:cs="Calibri"/>
                <w:b/>
                <w:szCs w:val="22"/>
              </w:rPr>
              <w:t>ACCREDITATION</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016648B4"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74D4FEE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FA1C551" w14:textId="77777777" w:rsidR="008D5152" w:rsidRPr="009668F0" w:rsidRDefault="0051538B" w:rsidP="00764C30">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6C1B77EF"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0C58FC2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A4430D9" w14:textId="77777777" w:rsidR="00A35E7C" w:rsidRPr="009668F0" w:rsidRDefault="0051538B" w:rsidP="00764C30">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1512C695"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657B614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CCD21BB" w14:textId="77777777" w:rsidR="00F24588" w:rsidRPr="009668F0" w:rsidRDefault="00F24588" w:rsidP="00F24588">
            <w:pPr>
              <w:suppressLineNumbers/>
              <w:jc w:val="center"/>
              <w:rPr>
                <w:rFonts w:cs="Calibri"/>
                <w:b/>
                <w:szCs w:val="22"/>
              </w:rPr>
            </w:pPr>
            <w:r w:rsidRPr="009668F0">
              <w:rPr>
                <w:rFonts w:cs="Calibri"/>
                <w:b/>
                <w:szCs w:val="22"/>
              </w:rPr>
              <w:t>AERIAL APPLICATION</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7493CF0F" w14:textId="77777777" w:rsidR="00F24588" w:rsidRPr="00433A0B" w:rsidRDefault="00F24588" w:rsidP="00F24588">
            <w:pPr>
              <w:suppressLineNumbers/>
            </w:pPr>
            <w:r w:rsidRPr="00433A0B">
              <w:t>Any application administered from above leafy greens</w:t>
            </w:r>
            <w:r w:rsidR="009F2E62" w:rsidRPr="00433A0B">
              <w:t xml:space="preserve"> where water may come in contact with the edible portion of the crop</w:t>
            </w:r>
            <w:r w:rsidRPr="00433A0B">
              <w:t>; may be delivered via aircraft, sprayer, sprinkler, etc.</w:t>
            </w:r>
          </w:p>
        </w:tc>
      </w:tr>
      <w:tr w:rsidR="00F24588" w:rsidRPr="00D5180B" w14:paraId="07EBABB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494F606B" w14:textId="77777777" w:rsidR="00F24588" w:rsidRPr="009668F0" w:rsidRDefault="00F24588" w:rsidP="00F24588">
            <w:pPr>
              <w:suppressLineNumbers/>
              <w:jc w:val="center"/>
              <w:rPr>
                <w:rFonts w:cs="Calibri"/>
                <w:b/>
                <w:szCs w:val="22"/>
              </w:rPr>
            </w:pPr>
            <w:r w:rsidRPr="009668F0">
              <w:rPr>
                <w:rFonts w:cs="Calibri"/>
                <w:b/>
                <w:szCs w:val="22"/>
              </w:rPr>
              <w:t>AEROSOLIZED</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0532C63C"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446409B4"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7273CA1" w14:textId="77777777" w:rsidR="00F24588" w:rsidRPr="009668F0" w:rsidRDefault="00F24588" w:rsidP="00F24588">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374DF2B0"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3D5D5FE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4CD507F8" w14:textId="77777777" w:rsidR="00AF6FA4" w:rsidRPr="009668F0" w:rsidRDefault="00AF6FA4" w:rsidP="00AF6FA4">
            <w:pPr>
              <w:suppressLineNumbers/>
              <w:jc w:val="center"/>
              <w:rPr>
                <w:rFonts w:cs="Calibri"/>
                <w:b/>
                <w:szCs w:val="22"/>
              </w:rPr>
            </w:pPr>
            <w:r w:rsidRPr="009668F0">
              <w:rPr>
                <w:rFonts w:cs="Calibri"/>
                <w:b/>
                <w:szCs w:val="22"/>
              </w:rPr>
              <w:t>AGRICULTURAL TAILWATER</w:t>
            </w:r>
          </w:p>
        </w:tc>
        <w:tc>
          <w:tcPr>
            <w:tcW w:w="7988" w:type="dxa"/>
            <w:gridSpan w:val="2"/>
            <w:tcBorders>
              <w:top w:val="single" w:sz="4" w:space="0" w:color="auto"/>
              <w:left w:val="single" w:sz="4" w:space="0" w:color="auto"/>
              <w:bottom w:val="single" w:sz="4" w:space="0" w:color="auto"/>
              <w:right w:val="single" w:sz="4" w:space="0" w:color="auto"/>
            </w:tcBorders>
          </w:tcPr>
          <w:p w14:paraId="239F9D2C"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AF6FA4" w:rsidRPr="00D5180B" w14:paraId="10DA00EE"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tcPr>
          <w:p w14:paraId="4235D0C1" w14:textId="77777777" w:rsidR="00AF6FA4" w:rsidRPr="009668F0" w:rsidRDefault="00AF6FA4" w:rsidP="00AF6FA4">
            <w:pPr>
              <w:suppressLineNumbers/>
              <w:jc w:val="center"/>
              <w:rPr>
                <w:rFonts w:cs="Calibri"/>
                <w:b/>
                <w:szCs w:val="22"/>
              </w:rPr>
            </w:pPr>
            <w:r w:rsidRPr="009668F0">
              <w:rPr>
                <w:rFonts w:cs="Calibri"/>
                <w:b/>
                <w:szCs w:val="22"/>
              </w:rPr>
              <w:t>ANCILLARY EQUIPMENT</w:t>
            </w:r>
          </w:p>
        </w:tc>
        <w:tc>
          <w:tcPr>
            <w:tcW w:w="7988" w:type="dxa"/>
            <w:gridSpan w:val="2"/>
            <w:tcBorders>
              <w:top w:val="single" w:sz="4" w:space="0" w:color="auto"/>
              <w:left w:val="single" w:sz="4" w:space="0" w:color="auto"/>
              <w:bottom w:val="single" w:sz="4" w:space="0" w:color="auto"/>
              <w:right w:val="single" w:sz="4" w:space="0" w:color="auto"/>
            </w:tcBorders>
          </w:tcPr>
          <w:p w14:paraId="259644CC" w14:textId="77777777" w:rsidR="00AF6FA4" w:rsidRPr="009668F0" w:rsidRDefault="00AF6FA4" w:rsidP="00AF6FA4">
            <w:pPr>
              <w:suppressLineNumbers/>
              <w:rPr>
                <w:rFonts w:cs="Calibri"/>
                <w:szCs w:val="22"/>
              </w:rPr>
            </w:pPr>
            <w:r w:rsidRPr="009668F0">
              <w:rPr>
                <w:rFonts w:cs="Calibri"/>
                <w:szCs w:val="22"/>
              </w:rPr>
              <w:t>Temporary storage equipment for fertilizers such as third-party storage tanks, pony tanks, etc.</w:t>
            </w:r>
          </w:p>
        </w:tc>
      </w:tr>
      <w:tr w:rsidR="00F24588" w:rsidRPr="00D5180B" w14:paraId="7744FF6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662747E" w14:textId="77777777" w:rsidR="00F24588" w:rsidRPr="009668F0" w:rsidRDefault="00F24588"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5A1BCAEE" w14:textId="77777777"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where water is intended to, or is likely to, contact lettuce/leafy greens or food contact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0C784C" w:rsidRPr="00D5180B" w14:paraId="3CC8B6E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D06DE52" w14:textId="77777777" w:rsidR="000C784C" w:rsidRPr="009668F0" w:rsidRDefault="000C784C" w:rsidP="00F24588">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7B8BC9C6" w14:textId="77777777" w:rsidR="000C784C" w:rsidRPr="009668F0" w:rsidRDefault="000C784C" w:rsidP="00F24588">
            <w:pPr>
              <w:suppressLineNumbers/>
              <w:rPr>
                <w:rFonts w:cs="Calibri"/>
                <w:szCs w:val="22"/>
              </w:rPr>
            </w:pPr>
            <w:r w:rsidRPr="009668F0">
              <w:rPr>
                <w:rFonts w:cs="Calibri"/>
                <w:szCs w:val="22"/>
              </w:rPr>
              <w:t xml:space="preserve">Each distinct, separate combination of water source, conveyance, storage used </w:t>
            </w:r>
            <w:r w:rsidR="00692F60" w:rsidRPr="009668F0">
              <w:rPr>
                <w:rFonts w:cs="Calibri"/>
                <w:szCs w:val="22"/>
              </w:rPr>
              <w:t>to carry water from its primary source to its point of use; includes wells, irrigation canals, pumps, valves, storage tanks, reservoirs, meters, pipes, fittings, and sprinklers</w:t>
            </w:r>
            <w:r w:rsidRPr="009668F0">
              <w:rPr>
                <w:rFonts w:cs="Calibri"/>
                <w:szCs w:val="22"/>
              </w:rPr>
              <w:t>.</w:t>
            </w:r>
          </w:p>
        </w:tc>
      </w:tr>
      <w:tr w:rsidR="00F24588" w:rsidRPr="00D5180B" w14:paraId="6575610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B1D8D10" w14:textId="77777777" w:rsidR="00F24588" w:rsidRPr="009668F0" w:rsidRDefault="00F24588" w:rsidP="00F24588">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37B99427" w14:textId="77777777" w:rsidR="00F24588" w:rsidRPr="009668F0" w:rsidRDefault="00F24588" w:rsidP="00F24588">
            <w:pPr>
              <w:suppressLineNumbers/>
              <w:rPr>
                <w:rFonts w:cs="Calibri"/>
                <w:szCs w:val="22"/>
              </w:rPr>
            </w:pPr>
            <w:r w:rsidRPr="009668F0">
              <w:rPr>
                <w:rFonts w:cs="Calibri"/>
                <w:szCs w:val="22"/>
              </w:rPr>
              <w:t>Most parts of an animal that do not include muscle meat including organ meat, nervous tissue, cartilage, bone, blood and excrement.</w:t>
            </w:r>
          </w:p>
        </w:tc>
      </w:tr>
      <w:tr w:rsidR="00F24588" w:rsidRPr="00D5180B" w14:paraId="55D860DD"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318209C" w14:textId="77777777" w:rsidR="00F24588" w:rsidRPr="009668F0" w:rsidRDefault="00F24588" w:rsidP="00F24588">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7988" w:type="dxa"/>
            <w:gridSpan w:val="2"/>
            <w:tcBorders>
              <w:top w:val="single" w:sz="4" w:space="0" w:color="auto"/>
              <w:left w:val="single" w:sz="4" w:space="0" w:color="auto"/>
              <w:bottom w:val="single" w:sz="4" w:space="0" w:color="auto"/>
              <w:right w:val="single" w:sz="4" w:space="0" w:color="auto"/>
            </w:tcBorders>
            <w:vAlign w:val="center"/>
          </w:tcPr>
          <w:p w14:paraId="2FA7DD0F" w14:textId="77777777" w:rsidR="00F24588" w:rsidRPr="00433A0B" w:rsidRDefault="00F24588" w:rsidP="00F24588">
            <w:pPr>
              <w:suppressLineNumbers/>
            </w:pPr>
            <w:r w:rsidRPr="00433A0B">
              <w:t>Feeding, skin, feathers, fecal matter or signs of animal presence in an area to be harvested in sufficient number and quantity to suggest to a reasonable person the crop may be contaminated.</w:t>
            </w:r>
          </w:p>
        </w:tc>
      </w:tr>
      <w:tr w:rsidR="00AF6FA4" w:rsidRPr="00D5180B" w14:paraId="4C85033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tcPr>
          <w:p w14:paraId="6908E502" w14:textId="77777777" w:rsidR="00AF6FA4" w:rsidRPr="009668F0" w:rsidRDefault="00AF6FA4" w:rsidP="00AF6FA4">
            <w:pPr>
              <w:suppressLineNumbers/>
              <w:jc w:val="center"/>
              <w:rPr>
                <w:rFonts w:cs="Calibri"/>
                <w:b/>
                <w:szCs w:val="22"/>
              </w:rPr>
            </w:pPr>
            <w:r w:rsidRPr="009668F0">
              <w:rPr>
                <w:rFonts w:cs="Calibri"/>
                <w:b/>
                <w:szCs w:val="22"/>
              </w:rPr>
              <w:t>ANTIMICROBIAL WATER TREATMENT</w:t>
            </w:r>
          </w:p>
        </w:tc>
        <w:tc>
          <w:tcPr>
            <w:tcW w:w="7988" w:type="dxa"/>
            <w:gridSpan w:val="2"/>
            <w:tcBorders>
              <w:top w:val="single" w:sz="4" w:space="0" w:color="auto"/>
            </w:tcBorders>
          </w:tcPr>
          <w:p w14:paraId="15467F0E" w14:textId="77777777" w:rsidR="00AF6FA4" w:rsidRPr="00433A0B" w:rsidRDefault="00AF6FA4" w:rsidP="00AF6FA4">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AF6FA4" w:rsidRPr="00D5180B" w14:paraId="43B87E8A"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25D8571A" w14:textId="77777777" w:rsidR="00AF6FA4" w:rsidRPr="009668F0" w:rsidRDefault="00AF6FA4" w:rsidP="00AF6FA4">
            <w:pPr>
              <w:suppressLineNumbers/>
              <w:jc w:val="center"/>
              <w:rPr>
                <w:rFonts w:cs="Calibri"/>
                <w:b/>
                <w:szCs w:val="22"/>
              </w:rPr>
            </w:pPr>
            <w:r w:rsidRPr="009668F0">
              <w:rPr>
                <w:rFonts w:cs="Calibri"/>
                <w:b/>
                <w:szCs w:val="22"/>
              </w:rPr>
              <w:lastRenderedPageBreak/>
              <w:t xml:space="preserve">ADENOSINE </w:t>
            </w:r>
            <w:r w:rsidRPr="009668F0">
              <w:rPr>
                <w:rFonts w:cs="Calibri"/>
                <w:b/>
                <w:szCs w:val="22"/>
              </w:rPr>
              <w:br/>
              <w:t>TRI-PHOSPHATE (ATP)</w:t>
            </w:r>
          </w:p>
        </w:tc>
        <w:tc>
          <w:tcPr>
            <w:tcW w:w="7988" w:type="dxa"/>
            <w:gridSpan w:val="2"/>
            <w:tcBorders>
              <w:top w:val="single" w:sz="4" w:space="0" w:color="auto"/>
            </w:tcBorders>
            <w:vAlign w:val="center"/>
          </w:tcPr>
          <w:p w14:paraId="77925449" w14:textId="77777777" w:rsidR="00AF6FA4" w:rsidRPr="00433A0B" w:rsidRDefault="00AF6FA4" w:rsidP="00AF6FA4">
            <w:pPr>
              <w:suppressLineNumbers/>
            </w:pPr>
            <w:r w:rsidRPr="00433A0B">
              <w:t>A high-energy phosphate molecule required to provide energy for cellular function.</w:t>
            </w:r>
          </w:p>
        </w:tc>
      </w:tr>
      <w:tr w:rsidR="00AF6FA4" w:rsidRPr="00D5180B" w14:paraId="310CE98F"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7DB3E17" w14:textId="77777777" w:rsidR="00AF6FA4" w:rsidRPr="009668F0" w:rsidRDefault="00AF6FA4" w:rsidP="00AF6FA4">
            <w:pPr>
              <w:suppressLineNumbers/>
              <w:jc w:val="center"/>
              <w:rPr>
                <w:rFonts w:cs="Calibri"/>
                <w:b/>
                <w:szCs w:val="22"/>
              </w:rPr>
            </w:pPr>
            <w:r w:rsidRPr="009668F0">
              <w:rPr>
                <w:rFonts w:cs="Calibri"/>
                <w:b/>
                <w:szCs w:val="22"/>
              </w:rPr>
              <w:t>APPLICATION INTERVAL</w:t>
            </w:r>
          </w:p>
        </w:tc>
        <w:tc>
          <w:tcPr>
            <w:tcW w:w="7988" w:type="dxa"/>
            <w:gridSpan w:val="2"/>
            <w:vAlign w:val="center"/>
          </w:tcPr>
          <w:p w14:paraId="50E9B68C" w14:textId="77777777" w:rsidR="00AF6FA4" w:rsidRPr="009668F0" w:rsidRDefault="00AF6FA4" w:rsidP="00AF6FA4">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AF6FA4" w:rsidRPr="00D5180B" w14:paraId="4434985C"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768DE7A" w14:textId="77777777" w:rsidR="00AF6FA4" w:rsidRPr="009668F0" w:rsidRDefault="00AF6FA4" w:rsidP="00AF6FA4">
            <w:pPr>
              <w:suppressLineNumbers/>
              <w:jc w:val="center"/>
              <w:rPr>
                <w:rFonts w:cs="Calibri"/>
                <w:b/>
                <w:szCs w:val="22"/>
              </w:rPr>
            </w:pPr>
            <w:r w:rsidRPr="009668F0">
              <w:rPr>
                <w:rFonts w:cs="Calibri"/>
                <w:b/>
                <w:szCs w:val="22"/>
              </w:rPr>
              <w:t>ATP TEST METHODS</w:t>
            </w:r>
          </w:p>
        </w:tc>
        <w:tc>
          <w:tcPr>
            <w:tcW w:w="7988" w:type="dxa"/>
            <w:gridSpan w:val="2"/>
            <w:vAlign w:val="center"/>
          </w:tcPr>
          <w:p w14:paraId="6D2BCBC1" w14:textId="77777777" w:rsidR="00AF6FA4" w:rsidRPr="00433A0B" w:rsidRDefault="00AF6FA4" w:rsidP="00AF6FA4">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AF6FA4" w:rsidRPr="00D5180B" w14:paraId="6AF06CA9"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0C5D4F8" w14:textId="77777777" w:rsidR="00AF6FA4" w:rsidRPr="009668F0" w:rsidRDefault="00AF6FA4" w:rsidP="00AF6FA4">
            <w:pPr>
              <w:suppressLineNumbers/>
              <w:jc w:val="center"/>
              <w:rPr>
                <w:rFonts w:cs="Calibri"/>
                <w:b/>
                <w:szCs w:val="22"/>
              </w:rPr>
            </w:pPr>
            <w:r w:rsidRPr="009668F0">
              <w:rPr>
                <w:rFonts w:cs="Calibri"/>
                <w:b/>
                <w:szCs w:val="22"/>
              </w:rPr>
              <w:t>BIOFERTILIZERS</w:t>
            </w:r>
          </w:p>
        </w:tc>
        <w:tc>
          <w:tcPr>
            <w:tcW w:w="7988" w:type="dxa"/>
            <w:gridSpan w:val="2"/>
            <w:vAlign w:val="center"/>
          </w:tcPr>
          <w:p w14:paraId="3087F5E0" w14:textId="77777777" w:rsidR="00AF6FA4" w:rsidRPr="009668F0" w:rsidRDefault="00AF6FA4" w:rsidP="00AF6FA4">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F6FA4" w:rsidRPr="00D5180B" w14:paraId="1A8931E5"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4858AE1" w14:textId="77777777" w:rsidR="00AF6FA4" w:rsidRPr="009668F0" w:rsidRDefault="00AF6FA4" w:rsidP="00AF6FA4">
            <w:pPr>
              <w:suppressLineNumbers/>
              <w:jc w:val="center"/>
              <w:rPr>
                <w:rFonts w:cs="Calibri"/>
                <w:b/>
                <w:szCs w:val="22"/>
              </w:rPr>
            </w:pPr>
            <w:r w:rsidRPr="009668F0">
              <w:rPr>
                <w:rFonts w:cs="Calibri"/>
                <w:b/>
                <w:szCs w:val="22"/>
              </w:rPr>
              <w:t>BIOSOLIDS</w:t>
            </w:r>
          </w:p>
        </w:tc>
        <w:tc>
          <w:tcPr>
            <w:tcW w:w="7988" w:type="dxa"/>
            <w:gridSpan w:val="2"/>
            <w:vAlign w:val="center"/>
          </w:tcPr>
          <w:p w14:paraId="322D9A67" w14:textId="77777777" w:rsidR="00AF6FA4" w:rsidRPr="009668F0" w:rsidRDefault="00AF6FA4" w:rsidP="00AF6FA4">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6A0F6A" w:rsidRPr="00D5180B" w14:paraId="6449CA8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tcPr>
          <w:p w14:paraId="1C4BD4D1" w14:textId="77777777" w:rsidR="006A0F6A" w:rsidRPr="009668F0" w:rsidRDefault="00C0704D" w:rsidP="006A0F6A">
            <w:pPr>
              <w:suppressLineNumbers/>
              <w:jc w:val="center"/>
              <w:rPr>
                <w:rFonts w:cs="Calibri"/>
                <w:b/>
                <w:szCs w:val="22"/>
              </w:rPr>
            </w:pPr>
            <w:r w:rsidRPr="009668F0">
              <w:rPr>
                <w:rFonts w:cs="Calibri"/>
                <w:b/>
                <w:szCs w:val="22"/>
              </w:rPr>
              <w:t>BLUE VALVE</w:t>
            </w:r>
          </w:p>
        </w:tc>
        <w:tc>
          <w:tcPr>
            <w:tcW w:w="7988" w:type="dxa"/>
            <w:gridSpan w:val="2"/>
          </w:tcPr>
          <w:p w14:paraId="2430195D" w14:textId="77777777" w:rsidR="006A0F6A" w:rsidRPr="009668F0" w:rsidRDefault="00C0704D" w:rsidP="006A0F6A">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6A0F6A" w:rsidRPr="00D5180B" w14:paraId="0B879E76"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DEC1474" w14:textId="77777777" w:rsidR="006A0F6A" w:rsidRPr="009668F0" w:rsidRDefault="006A0F6A" w:rsidP="006A0F6A">
            <w:pPr>
              <w:suppressLineNumbers/>
              <w:jc w:val="center"/>
              <w:rPr>
                <w:rFonts w:cs="Calibri"/>
                <w:b/>
                <w:szCs w:val="22"/>
              </w:rPr>
            </w:pPr>
            <w:r w:rsidRPr="009668F0">
              <w:rPr>
                <w:rFonts w:cs="Calibri"/>
                <w:b/>
                <w:szCs w:val="22"/>
              </w:rPr>
              <w:t>BUILDINGS</w:t>
            </w:r>
          </w:p>
        </w:tc>
        <w:tc>
          <w:tcPr>
            <w:tcW w:w="7988" w:type="dxa"/>
            <w:gridSpan w:val="2"/>
            <w:vAlign w:val="center"/>
          </w:tcPr>
          <w:p w14:paraId="64D99DCD" w14:textId="77777777" w:rsidR="006A0F6A" w:rsidRPr="009668F0" w:rsidRDefault="006A0F6A" w:rsidP="006A0F6A">
            <w:pPr>
              <w:suppressLineNumbers/>
              <w:rPr>
                <w:rFonts w:cs="Calibri"/>
                <w:szCs w:val="22"/>
              </w:rPr>
            </w:pPr>
            <w:r w:rsidRPr="009668F0">
              <w:rPr>
                <w:rFonts w:cs="Calibri"/>
                <w:szCs w:val="22"/>
              </w:rPr>
              <w:t>Any fully- or partially-enclosed building on the farm that is used for storing of food contact surfaces and packaging materials, including minimal structures that have a roof but no walls.</w:t>
            </w:r>
          </w:p>
        </w:tc>
      </w:tr>
      <w:tr w:rsidR="00E624A6" w:rsidRPr="00D5180B" w14:paraId="4E9EECC1"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CD6D84D" w14:textId="77777777" w:rsidR="00E624A6" w:rsidRPr="009668F0" w:rsidRDefault="00E624A6" w:rsidP="006A0F6A">
            <w:pPr>
              <w:suppressLineNumbers/>
              <w:jc w:val="center"/>
              <w:rPr>
                <w:rFonts w:cs="Calibri"/>
                <w:b/>
                <w:szCs w:val="22"/>
              </w:rPr>
            </w:pPr>
            <w:r w:rsidRPr="009668F0">
              <w:rPr>
                <w:rFonts w:cs="Calibri"/>
                <w:b/>
                <w:szCs w:val="22"/>
              </w:rPr>
              <w:t>CLOSED DELIVERY SYSTEM</w:t>
            </w:r>
          </w:p>
        </w:tc>
        <w:tc>
          <w:tcPr>
            <w:tcW w:w="7988" w:type="dxa"/>
            <w:gridSpan w:val="2"/>
            <w:vAlign w:val="center"/>
          </w:tcPr>
          <w:p w14:paraId="0934EE19" w14:textId="77777777" w:rsidR="00E624A6" w:rsidRPr="00433A0B" w:rsidRDefault="00E624A6" w:rsidP="006A0F6A">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6A0F6A" w:rsidRPr="00D5180B" w14:paraId="1F8609C0"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1ED8061" w14:textId="77777777" w:rsidR="006A0F6A" w:rsidRPr="009668F0" w:rsidRDefault="006A0F6A" w:rsidP="006A0F6A">
            <w:pPr>
              <w:suppressLineNumbers/>
              <w:jc w:val="center"/>
              <w:rPr>
                <w:rFonts w:cs="Calibri"/>
                <w:b/>
                <w:szCs w:val="22"/>
              </w:rPr>
            </w:pPr>
            <w:r w:rsidRPr="009668F0">
              <w:rPr>
                <w:rFonts w:cs="Calibri"/>
                <w:b/>
                <w:szCs w:val="22"/>
              </w:rPr>
              <w:t>COLONY FORMING UNITS (CFU)</w:t>
            </w:r>
          </w:p>
        </w:tc>
        <w:tc>
          <w:tcPr>
            <w:tcW w:w="7988" w:type="dxa"/>
            <w:gridSpan w:val="2"/>
            <w:vAlign w:val="center"/>
          </w:tcPr>
          <w:p w14:paraId="4F62E207" w14:textId="77777777" w:rsidR="006A0F6A" w:rsidRPr="00433A0B" w:rsidRDefault="006A0F6A" w:rsidP="006A0F6A">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6A0F6A" w:rsidRPr="00D5180B" w14:paraId="2920F703"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260"/>
        </w:trPr>
        <w:tc>
          <w:tcPr>
            <w:tcW w:w="2380" w:type="dxa"/>
            <w:shd w:val="clear" w:color="auto" w:fill="DBDBDB"/>
            <w:vAlign w:val="center"/>
          </w:tcPr>
          <w:p w14:paraId="7430D11B" w14:textId="77777777" w:rsidR="006A0F6A" w:rsidRPr="009668F0" w:rsidRDefault="006A0F6A" w:rsidP="006A0F6A">
            <w:pPr>
              <w:suppressLineNumbers/>
              <w:jc w:val="center"/>
              <w:rPr>
                <w:rFonts w:cs="Calibri"/>
                <w:b/>
                <w:szCs w:val="22"/>
              </w:rPr>
            </w:pPr>
            <w:r w:rsidRPr="009668F0">
              <w:rPr>
                <w:rFonts w:cs="Calibri"/>
                <w:b/>
                <w:szCs w:val="22"/>
              </w:rPr>
              <w:t>CONCENTRATED ANIMAL FEEDING OPERATION (CAFO)</w:t>
            </w:r>
          </w:p>
        </w:tc>
        <w:tc>
          <w:tcPr>
            <w:tcW w:w="7988" w:type="dxa"/>
            <w:gridSpan w:val="2"/>
            <w:vAlign w:val="center"/>
          </w:tcPr>
          <w:p w14:paraId="0FD2E828" w14:textId="77777777" w:rsidR="006A0F6A" w:rsidRPr="00F31F04" w:rsidRDefault="006A0F6A" w:rsidP="006A0F6A">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6A0F6A" w:rsidRPr="00D5180B" w14:paraId="0ADD259B"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0B0F592" w14:textId="77777777" w:rsidR="006A0F6A" w:rsidRPr="009668F0" w:rsidRDefault="006A0F6A" w:rsidP="006A0F6A">
            <w:pPr>
              <w:suppressLineNumbers/>
              <w:jc w:val="center"/>
              <w:rPr>
                <w:rFonts w:cs="Calibri"/>
                <w:b/>
                <w:szCs w:val="22"/>
              </w:rPr>
            </w:pPr>
            <w:r w:rsidRPr="009668F0">
              <w:rPr>
                <w:rFonts w:cs="Calibri"/>
                <w:b/>
                <w:szCs w:val="22"/>
              </w:rPr>
              <w:t>COLIFORMS</w:t>
            </w:r>
          </w:p>
        </w:tc>
        <w:tc>
          <w:tcPr>
            <w:tcW w:w="7988" w:type="dxa"/>
            <w:gridSpan w:val="2"/>
            <w:vAlign w:val="center"/>
          </w:tcPr>
          <w:p w14:paraId="4FC9C6D1" w14:textId="77777777" w:rsidR="006A0F6A" w:rsidRPr="00433A0B" w:rsidRDefault="006A0F6A" w:rsidP="006A0F6A">
            <w:pPr>
              <w:suppressLineNumbers/>
            </w:pPr>
            <w:r w:rsidRPr="00433A0B">
              <w:t>Gram-negative, non-spore-forming, rod-shaped bacteria that ferment lactose to gas. They are frequently used as indicators of process control but exist broadly in nature.</w:t>
            </w:r>
          </w:p>
        </w:tc>
      </w:tr>
      <w:tr w:rsidR="006A0F6A" w:rsidRPr="00D5180B" w14:paraId="3E455C77" w14:textId="77777777" w:rsidTr="00433A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0F87171" w14:textId="77777777" w:rsidR="006A0F6A" w:rsidRPr="009668F0" w:rsidRDefault="006A0F6A" w:rsidP="006A0F6A">
            <w:pPr>
              <w:suppressLineNumbers/>
              <w:jc w:val="center"/>
              <w:rPr>
                <w:rFonts w:cs="Calibri"/>
                <w:b/>
                <w:szCs w:val="22"/>
              </w:rPr>
            </w:pPr>
            <w:r w:rsidRPr="009668F0">
              <w:rPr>
                <w:rFonts w:cs="Calibri"/>
                <w:b/>
                <w:szCs w:val="22"/>
              </w:rPr>
              <w:t>CO-MANAGEMENT</w:t>
            </w:r>
          </w:p>
        </w:tc>
        <w:tc>
          <w:tcPr>
            <w:tcW w:w="7988" w:type="dxa"/>
            <w:gridSpan w:val="2"/>
            <w:shd w:val="clear" w:color="auto" w:fill="auto"/>
            <w:vAlign w:val="center"/>
          </w:tcPr>
          <w:p w14:paraId="3624D67D" w14:textId="77777777" w:rsidR="006A0F6A" w:rsidRPr="009668F0" w:rsidRDefault="006A0F6A" w:rsidP="006A0F6A">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6A0F6A" w:rsidRPr="00D5180B" w14:paraId="69FC64CA"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5F92005" w14:textId="77777777" w:rsidR="006A0F6A" w:rsidRPr="009668F0" w:rsidRDefault="006A0F6A" w:rsidP="006A0F6A">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414E0AAD" w14:textId="77777777" w:rsidR="006A0F6A" w:rsidRPr="009668F0" w:rsidRDefault="006A0F6A" w:rsidP="006A0F6A">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6A0F6A" w:rsidRPr="00D5180B" w14:paraId="77747C7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2B38056" w14:textId="77777777" w:rsidR="006A0F6A" w:rsidRPr="009668F0" w:rsidRDefault="006A0F6A" w:rsidP="006A0F6A">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0B4F2CC0" w14:textId="77777777" w:rsidR="006A0F6A" w:rsidRPr="00433A0B" w:rsidRDefault="006A0F6A" w:rsidP="006A0F6A">
            <w:pPr>
              <w:suppressLineNumbers/>
            </w:pPr>
            <w:r w:rsidRPr="009668F0">
              <w:rPr>
                <w:rFonts w:cs="Calibri"/>
                <w:szCs w:val="22"/>
              </w:rPr>
              <w:t>The transfer of microorganisms, such as bacteria and viruses, from one place to another.</w:t>
            </w:r>
          </w:p>
        </w:tc>
      </w:tr>
      <w:tr w:rsidR="006A0F6A" w:rsidRPr="00D5180B" w14:paraId="3DC4194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AD8D732" w14:textId="77777777" w:rsidR="006A0F6A" w:rsidRPr="009668F0" w:rsidRDefault="006A0F6A" w:rsidP="006A0F6A">
            <w:pPr>
              <w:suppressLineNumbers/>
              <w:jc w:val="center"/>
              <w:rPr>
                <w:rFonts w:cs="Calibri"/>
                <w:b/>
                <w:szCs w:val="22"/>
              </w:rPr>
            </w:pPr>
            <w:r w:rsidRPr="009668F0">
              <w:rPr>
                <w:rFonts w:cs="Calibri"/>
                <w:b/>
                <w:szCs w:val="22"/>
              </w:rPr>
              <w:lastRenderedPageBreak/>
              <w:t>CURING</w:t>
            </w:r>
          </w:p>
        </w:tc>
        <w:tc>
          <w:tcPr>
            <w:tcW w:w="7988" w:type="dxa"/>
            <w:shd w:val="clear" w:color="auto" w:fill="auto"/>
            <w:vAlign w:val="center"/>
          </w:tcPr>
          <w:p w14:paraId="7BC488E1" w14:textId="77777777" w:rsidR="006A0F6A" w:rsidRPr="009668F0" w:rsidRDefault="006A0F6A" w:rsidP="006A0F6A">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6D1618" w:rsidRPr="00D5180B" w14:paraId="1A9E150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ins w:id="10" w:author="Susan" w:date="2020-06-17T12:13:00Z"/>
        </w:trPr>
        <w:tc>
          <w:tcPr>
            <w:tcW w:w="2380" w:type="dxa"/>
            <w:shd w:val="clear" w:color="auto" w:fill="DBDBDB"/>
            <w:vAlign w:val="center"/>
          </w:tcPr>
          <w:p w14:paraId="270A5DE2" w14:textId="77777777" w:rsidR="006D1618" w:rsidRPr="009668F0" w:rsidRDefault="006D1618" w:rsidP="006A0F6A">
            <w:pPr>
              <w:suppressLineNumbers/>
              <w:jc w:val="center"/>
              <w:rPr>
                <w:ins w:id="11" w:author="Susan" w:date="2020-06-17T12:13:00Z"/>
                <w:rFonts w:cs="Calibri"/>
                <w:b/>
                <w:szCs w:val="22"/>
              </w:rPr>
            </w:pPr>
            <w:commentRangeStart w:id="12"/>
            <w:ins w:id="13" w:author="Susan" w:date="2020-06-17T12:13:00Z">
              <w:r>
                <w:rPr>
                  <w:rFonts w:cs="Calibri"/>
                  <w:b/>
                  <w:szCs w:val="22"/>
                </w:rPr>
                <w:t>C</w:t>
              </w:r>
            </w:ins>
            <w:ins w:id="14" w:author="Susan" w:date="2020-06-17T12:14:00Z">
              <w:r>
                <w:rPr>
                  <w:rFonts w:cs="Calibri"/>
                  <w:b/>
                  <w:szCs w:val="22"/>
                </w:rPr>
                <w:t>YCLOSPORA CAYETANENSIS</w:t>
              </w:r>
            </w:ins>
          </w:p>
        </w:tc>
        <w:tc>
          <w:tcPr>
            <w:tcW w:w="7988" w:type="dxa"/>
            <w:shd w:val="clear" w:color="auto" w:fill="auto"/>
            <w:vAlign w:val="center"/>
          </w:tcPr>
          <w:p w14:paraId="53C07D91" w14:textId="77777777" w:rsidR="006D1618" w:rsidRPr="009668F0" w:rsidRDefault="006D1618" w:rsidP="006A0F6A">
            <w:pPr>
              <w:pStyle w:val="BodyText"/>
              <w:suppressLineNumbers/>
              <w:rPr>
                <w:ins w:id="15" w:author="Susan" w:date="2020-06-17T12:13:00Z"/>
                <w:rFonts w:cs="Times New Roman"/>
                <w:b w:val="0"/>
                <w:szCs w:val="22"/>
              </w:rPr>
            </w:pPr>
            <w:ins w:id="16" w:author="Susan" w:date="2020-06-17T12:13:00Z">
              <w:r w:rsidRPr="006D1618">
                <w:rPr>
                  <w:rFonts w:cs="Times New Roman"/>
                  <w:b w:val="0"/>
                  <w:i/>
                  <w:iCs/>
                  <w:szCs w:val="22"/>
                </w:rPr>
                <w:t>Cyclospora cayetanensis</w:t>
              </w:r>
              <w:r w:rsidRPr="006D1618">
                <w:rPr>
                  <w:rFonts w:cs="Times New Roman"/>
                  <w:b w:val="0"/>
                  <w:szCs w:val="22"/>
                </w:rPr>
                <w:t xml:space="preserve"> is a human parasitic pathogen that causes a gastrointestinal infection in humans called cyclosporiasis. Individuals can become infected through ingestion of contaminated food or water.</w:t>
              </w:r>
            </w:ins>
            <w:commentRangeEnd w:id="12"/>
            <w:ins w:id="17" w:author="Susan" w:date="2020-06-17T15:37:00Z">
              <w:r w:rsidR="003A7176">
                <w:rPr>
                  <w:rStyle w:val="CommentReference"/>
                  <w:rFonts w:ascii="Tahoma" w:hAnsi="Tahoma" w:cs="Tahoma"/>
                  <w:b w:val="0"/>
                  <w:lang w:eastAsia="x-none"/>
                </w:rPr>
                <w:commentReference w:id="12"/>
              </w:r>
            </w:ins>
          </w:p>
        </w:tc>
      </w:tr>
      <w:tr w:rsidR="00913B92" w:rsidRPr="00D5180B" w14:paraId="78B8AED8"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D9A1A04" w14:textId="77777777" w:rsidR="00913B92" w:rsidRPr="009668F0" w:rsidRDefault="00913B92" w:rsidP="006A0F6A">
            <w:pPr>
              <w:suppressLineNumbers/>
              <w:jc w:val="center"/>
              <w:rPr>
                <w:rFonts w:cs="Calibri"/>
                <w:b/>
                <w:szCs w:val="22"/>
              </w:rPr>
            </w:pPr>
            <w:r w:rsidRPr="009668F0">
              <w:rPr>
                <w:rFonts w:cs="Calibri"/>
                <w:b/>
                <w:szCs w:val="22"/>
              </w:rPr>
              <w:t>DETECTION LIMIIT</w:t>
            </w:r>
          </w:p>
        </w:tc>
        <w:tc>
          <w:tcPr>
            <w:tcW w:w="7988" w:type="dxa"/>
            <w:shd w:val="clear" w:color="auto" w:fill="auto"/>
            <w:vAlign w:val="center"/>
          </w:tcPr>
          <w:p w14:paraId="5BE4EF2E" w14:textId="77777777" w:rsidR="00913B92" w:rsidRPr="009668F0" w:rsidRDefault="00C669D6" w:rsidP="006A0F6A">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6A0F6A" w:rsidRPr="00D5180B" w14:paraId="00469A8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0188D54" w14:textId="77777777" w:rsidR="006A0F6A" w:rsidRPr="009668F0" w:rsidRDefault="006A0F6A" w:rsidP="006A0F6A">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28F2A8E8" w14:textId="77777777" w:rsidR="006A0F6A" w:rsidRPr="009668F0" w:rsidRDefault="006A0F6A" w:rsidP="006A0F6A">
            <w:pPr>
              <w:pStyle w:val="BodyText"/>
              <w:suppressLineNumbers/>
              <w:rPr>
                <w:rFonts w:cs="Calibri"/>
                <w:b w:val="0"/>
                <w:szCs w:val="22"/>
              </w:rPr>
            </w:pPr>
            <w:r w:rsidRPr="009668F0">
              <w:rPr>
                <w:rFonts w:cs="Calibri"/>
                <w:b w:val="0"/>
                <w:szCs w:val="22"/>
              </w:rPr>
              <w:t>Using agricultural water in a manner whereby the water is intended to, or is likely to, contact leafy greens or food contact surfaces during use of the water.</w:t>
            </w:r>
          </w:p>
        </w:tc>
      </w:tr>
      <w:tr w:rsidR="006A0F6A" w:rsidRPr="00D5180B" w14:paraId="69AF3129"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FA238FB" w14:textId="77777777" w:rsidR="006A0F6A" w:rsidRPr="009668F0" w:rsidRDefault="006A0F6A" w:rsidP="006A0F6A">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7D70C129" w14:textId="77777777" w:rsidR="006A0F6A" w:rsidRPr="009668F0" w:rsidRDefault="006A0F6A" w:rsidP="006A0F6A">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6A0F6A" w:rsidRPr="00D5180B" w14:paraId="7DBFAA2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0FDE810" w14:textId="77777777" w:rsidR="006A0F6A" w:rsidRPr="009668F0" w:rsidRDefault="006A0F6A" w:rsidP="006A0F6A">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27BC4C16" w14:textId="77777777" w:rsidR="006A0F6A" w:rsidRPr="009668F0" w:rsidRDefault="006A0F6A" w:rsidP="006A0F6A">
            <w:pPr>
              <w:pStyle w:val="BodyText"/>
              <w:suppressLineNumbers/>
              <w:rPr>
                <w:rFonts w:cs="Calibri"/>
                <w:b w:val="0"/>
                <w:szCs w:val="22"/>
              </w:rPr>
            </w:pPr>
            <w:r w:rsidRPr="009668F0">
              <w:rPr>
                <w:rFonts w:cs="Calibri"/>
                <w:b w:val="0"/>
                <w:i/>
                <w:szCs w:val="22"/>
              </w:rPr>
              <w:t xml:space="preserve">Escherichia coli </w:t>
            </w:r>
            <w:r w:rsidR="007D64B8" w:rsidRPr="009668F0">
              <w:rPr>
                <w:rFonts w:cs="Calibri"/>
                <w:b w:val="0"/>
                <w:szCs w:val="22"/>
              </w:rPr>
              <w:t>are</w:t>
            </w:r>
            <w:r w:rsidRPr="009668F0">
              <w:rPr>
                <w:rFonts w:cs="Calibri"/>
                <w:b w:val="0"/>
                <w:szCs w:val="22"/>
              </w:rPr>
              <w:t xml:space="preserve"> common bacteria that live in the lower intestines of animals (including humans) and </w:t>
            </w:r>
            <w:r w:rsidR="007D64B8" w:rsidRPr="009668F0">
              <w:rPr>
                <w:rFonts w:cs="Calibri"/>
                <w:b w:val="0"/>
                <w:szCs w:val="22"/>
              </w:rPr>
              <w:t>are</w:t>
            </w:r>
            <w:r w:rsidRPr="009668F0">
              <w:rPr>
                <w:rFonts w:cs="Calibri"/>
                <w:b w:val="0"/>
                <w:szCs w:val="22"/>
              </w:rPr>
              <w:t xml:space="preserve"> generally not harmful. </w:t>
            </w:r>
            <w:r w:rsidR="007D64B8" w:rsidRPr="009668F0">
              <w:rPr>
                <w:rFonts w:cs="Calibri"/>
                <w:b w:val="0"/>
                <w:i/>
                <w:szCs w:val="22"/>
              </w:rPr>
              <w:t>E. coli</w:t>
            </w:r>
            <w:r w:rsidR="007D64B8" w:rsidRPr="009668F0">
              <w:rPr>
                <w:rFonts w:cs="Calibri"/>
                <w:b w:val="0"/>
                <w:szCs w:val="22"/>
              </w:rPr>
              <w:t xml:space="preserve"> are</w:t>
            </w:r>
            <w:r w:rsidRPr="009668F0">
              <w:rPr>
                <w:rFonts w:cs="Calibri"/>
                <w:b w:val="0"/>
                <w:szCs w:val="22"/>
              </w:rPr>
              <w:t xml:space="preserve"> frequently used as an indicator of fecal contamination but can be found in nature from non-fecal sources.</w:t>
            </w:r>
          </w:p>
        </w:tc>
      </w:tr>
      <w:tr w:rsidR="006A0F6A" w:rsidRPr="00D5180B" w14:paraId="65F05AD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CEF8E6B" w14:textId="77777777" w:rsidR="006A0F6A" w:rsidRPr="009668F0" w:rsidRDefault="006A0F6A" w:rsidP="006A0F6A">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4D3784D9" w14:textId="77777777" w:rsidR="006A0F6A" w:rsidRPr="009668F0" w:rsidRDefault="006A0F6A" w:rsidP="006A0F6A">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913B92" w:rsidRPr="00D5180B" w14:paraId="2FB75F10"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0D9B40F" w14:textId="77777777" w:rsidR="00913B92" w:rsidRPr="009668F0" w:rsidRDefault="00913B92" w:rsidP="006A0F6A">
            <w:pPr>
              <w:suppressLineNumbers/>
              <w:jc w:val="center"/>
              <w:rPr>
                <w:rFonts w:cs="Calibri"/>
                <w:b/>
                <w:szCs w:val="22"/>
              </w:rPr>
            </w:pPr>
            <w:r w:rsidRPr="009668F0">
              <w:rPr>
                <w:rFonts w:cs="Calibri"/>
                <w:b/>
                <w:szCs w:val="22"/>
              </w:rPr>
              <w:t>FIELD EQUIPMENT</w:t>
            </w:r>
          </w:p>
        </w:tc>
        <w:tc>
          <w:tcPr>
            <w:tcW w:w="7988" w:type="dxa"/>
            <w:vAlign w:val="center"/>
          </w:tcPr>
          <w:p w14:paraId="4ADD8801" w14:textId="77777777" w:rsidR="00913B92" w:rsidRPr="009668F0" w:rsidRDefault="00913B92" w:rsidP="006A0F6A">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6A0F6A" w:rsidRPr="00D5180B" w14:paraId="4EA8ABE1"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8C6B458" w14:textId="77777777" w:rsidR="006A0F6A" w:rsidRPr="009668F0" w:rsidRDefault="006A0F6A" w:rsidP="006A0F6A">
            <w:pPr>
              <w:suppressLineNumbers/>
              <w:jc w:val="center"/>
              <w:rPr>
                <w:rFonts w:cs="Calibri"/>
                <w:b/>
                <w:szCs w:val="22"/>
              </w:rPr>
            </w:pPr>
            <w:r w:rsidRPr="009668F0">
              <w:rPr>
                <w:rFonts w:cs="Calibri"/>
                <w:b/>
                <w:szCs w:val="22"/>
              </w:rPr>
              <w:t>FLOODING</w:t>
            </w:r>
          </w:p>
        </w:tc>
        <w:tc>
          <w:tcPr>
            <w:tcW w:w="7988" w:type="dxa"/>
            <w:vAlign w:val="center"/>
          </w:tcPr>
          <w:p w14:paraId="6A014B0A" w14:textId="77777777" w:rsidR="006A0F6A" w:rsidRPr="009668F0" w:rsidRDefault="006A0F6A" w:rsidP="006A0F6A">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007002D6" w:rsidRPr="009668F0">
              <w:rPr>
                <w:rFonts w:cs="Calibri"/>
                <w:szCs w:val="22"/>
              </w:rPr>
              <w:t xml:space="preserve"> </w:t>
            </w:r>
            <w:r w:rsidRPr="009668F0">
              <w:rPr>
                <w:rFonts w:cs="Calibri"/>
                <w:szCs w:val="22"/>
              </w:rPr>
              <w:t xml:space="preserve">control that is reasonably likely to contain microorganisms of significant public health concern and is reasonably likely to cause adulteration of edible portions of fresh produce in that field. </w:t>
            </w:r>
          </w:p>
        </w:tc>
      </w:tr>
      <w:tr w:rsidR="006A0F6A" w:rsidRPr="00D5180B" w14:paraId="4486E27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7D6AA22" w14:textId="77777777" w:rsidR="006A0F6A" w:rsidRPr="009668F0" w:rsidRDefault="006A0F6A" w:rsidP="006A0F6A">
            <w:pPr>
              <w:suppressLineNumbers/>
              <w:jc w:val="center"/>
              <w:rPr>
                <w:rFonts w:cs="Calibri"/>
                <w:b/>
                <w:szCs w:val="22"/>
              </w:rPr>
            </w:pPr>
            <w:r w:rsidRPr="009668F0">
              <w:rPr>
                <w:rFonts w:cs="Calibri"/>
                <w:b/>
                <w:szCs w:val="22"/>
              </w:rPr>
              <w:t>FOOD-CONTACT SURFACE</w:t>
            </w:r>
          </w:p>
        </w:tc>
        <w:tc>
          <w:tcPr>
            <w:tcW w:w="7988" w:type="dxa"/>
            <w:vAlign w:val="center"/>
          </w:tcPr>
          <w:p w14:paraId="4149BA8F" w14:textId="77777777" w:rsidR="006A0F6A" w:rsidRPr="009668F0" w:rsidRDefault="006A0F6A" w:rsidP="006A0F6A">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Food contact surfaces’’ includes food contact surfaces of equipment and tools used during harvest, packing and holding.</w:t>
            </w:r>
          </w:p>
        </w:tc>
      </w:tr>
      <w:tr w:rsidR="006A0F6A" w:rsidRPr="00D5180B" w14:paraId="7F07A410"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5AB5D0F" w14:textId="77777777" w:rsidR="006A0F6A" w:rsidRPr="009668F0" w:rsidRDefault="006A0F6A" w:rsidP="006A0F6A">
            <w:pPr>
              <w:suppressLineNumbers/>
              <w:jc w:val="center"/>
              <w:rPr>
                <w:rFonts w:cs="Calibri"/>
                <w:b/>
                <w:szCs w:val="22"/>
              </w:rPr>
            </w:pPr>
            <w:r w:rsidRPr="009668F0">
              <w:rPr>
                <w:rFonts w:cs="Calibri"/>
                <w:b/>
                <w:szCs w:val="22"/>
              </w:rPr>
              <w:t>FOOD SAFETY ASSESSMENT</w:t>
            </w:r>
          </w:p>
        </w:tc>
        <w:tc>
          <w:tcPr>
            <w:tcW w:w="7988" w:type="dxa"/>
            <w:vAlign w:val="center"/>
          </w:tcPr>
          <w:p w14:paraId="1A1DA9CC" w14:textId="77777777" w:rsidR="006A0F6A" w:rsidRPr="009668F0" w:rsidRDefault="006A0F6A" w:rsidP="006A0F6A">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6A0F6A" w:rsidRPr="00D5180B" w14:paraId="514E5EC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32DF96A" w14:textId="77777777" w:rsidR="006A0F6A" w:rsidRPr="009668F0" w:rsidRDefault="006A0F6A" w:rsidP="006A0F6A">
            <w:pPr>
              <w:suppressLineNumbers/>
              <w:jc w:val="center"/>
              <w:rPr>
                <w:rFonts w:cs="Calibri"/>
                <w:b/>
                <w:szCs w:val="22"/>
              </w:rPr>
            </w:pPr>
            <w:r w:rsidRPr="009668F0">
              <w:rPr>
                <w:rFonts w:cs="Calibri"/>
                <w:b/>
                <w:szCs w:val="22"/>
              </w:rPr>
              <w:t>FOOD SAFETY PERSONNEL</w:t>
            </w:r>
          </w:p>
        </w:tc>
        <w:tc>
          <w:tcPr>
            <w:tcW w:w="7988" w:type="dxa"/>
            <w:vAlign w:val="center"/>
          </w:tcPr>
          <w:p w14:paraId="75C63E3B" w14:textId="77777777" w:rsidR="006A0F6A" w:rsidRPr="009668F0" w:rsidRDefault="006A0F6A" w:rsidP="006A0F6A">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6A0F6A" w:rsidRPr="00D5180B" w14:paraId="053AEE9C"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6962619" w14:textId="77777777" w:rsidR="006A0F6A" w:rsidRPr="009668F0" w:rsidRDefault="006A0F6A" w:rsidP="006A0F6A">
            <w:pPr>
              <w:suppressLineNumbers/>
              <w:jc w:val="center"/>
              <w:rPr>
                <w:rFonts w:cs="Calibri"/>
                <w:b/>
                <w:szCs w:val="22"/>
              </w:rPr>
            </w:pPr>
            <w:r w:rsidRPr="009668F0">
              <w:rPr>
                <w:rFonts w:cs="Calibri"/>
                <w:b/>
                <w:szCs w:val="22"/>
              </w:rPr>
              <w:t>FOOD SAFETY PROFESSIONAL</w:t>
            </w:r>
          </w:p>
        </w:tc>
        <w:tc>
          <w:tcPr>
            <w:tcW w:w="7988" w:type="dxa"/>
            <w:vAlign w:val="center"/>
          </w:tcPr>
          <w:p w14:paraId="09405CF6" w14:textId="77777777" w:rsidR="006A0F6A" w:rsidRPr="009668F0" w:rsidRDefault="006A0F6A" w:rsidP="006A0F6A">
            <w:pPr>
              <w:suppressLineNumbers/>
              <w:rPr>
                <w:rFonts w:cs="Calibri"/>
                <w:szCs w:val="22"/>
              </w:rPr>
            </w:pPr>
            <w:r w:rsidRPr="009668F0">
              <w:rPr>
                <w:rFonts w:cs="Calibri"/>
                <w:szCs w:val="22"/>
              </w:rPr>
              <w:t xml:space="preserve">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w:t>
            </w:r>
            <w:r w:rsidRPr="009668F0">
              <w:rPr>
                <w:rFonts w:cs="Calibri"/>
                <w:szCs w:val="22"/>
              </w:rPr>
              <w:lastRenderedPageBreak/>
              <w:t>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6A0F6A" w:rsidRPr="00D5180B" w14:paraId="7CD7CAE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0E094B6" w14:textId="77777777" w:rsidR="006A0F6A" w:rsidRPr="009668F0" w:rsidRDefault="006A0F6A" w:rsidP="006A0F6A">
            <w:pPr>
              <w:suppressLineNumbers/>
              <w:jc w:val="center"/>
              <w:rPr>
                <w:rFonts w:cs="Calibri"/>
                <w:b/>
                <w:szCs w:val="22"/>
              </w:rPr>
            </w:pPr>
            <w:r w:rsidRPr="009668F0">
              <w:rPr>
                <w:rFonts w:cs="Calibri"/>
                <w:b/>
                <w:szCs w:val="22"/>
              </w:rPr>
              <w:lastRenderedPageBreak/>
              <w:t>GEOMETRIC MEAN</w:t>
            </w:r>
          </w:p>
        </w:tc>
        <w:tc>
          <w:tcPr>
            <w:tcW w:w="7988" w:type="dxa"/>
            <w:vAlign w:val="center"/>
          </w:tcPr>
          <w:p w14:paraId="02B5F33F" w14:textId="77777777" w:rsidR="006A0F6A" w:rsidRPr="009668F0" w:rsidRDefault="006A0F6A" w:rsidP="006A0F6A">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X</w:t>
            </w:r>
            <w:r w:rsidRPr="00433A0B">
              <w:rPr>
                <w:vertAlign w:val="subscript"/>
              </w:rPr>
              <w:t>n</w:t>
            </w:r>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1941654C" w14:textId="77777777" w:rsidR="006A0F6A" w:rsidRPr="009668F0" w:rsidRDefault="006A0F6A" w:rsidP="006A0F6A">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6A0F6A" w:rsidRPr="00D5180B" w14:paraId="089F181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D9117C0" w14:textId="77777777" w:rsidR="006A0F6A" w:rsidRPr="009668F0" w:rsidRDefault="006A0F6A" w:rsidP="006A0F6A">
            <w:pPr>
              <w:suppressLineNumbers/>
              <w:jc w:val="center"/>
              <w:rPr>
                <w:rFonts w:cs="Calibri"/>
                <w:b/>
                <w:szCs w:val="22"/>
              </w:rPr>
            </w:pPr>
            <w:r w:rsidRPr="009668F0">
              <w:rPr>
                <w:rFonts w:cs="Calibri"/>
                <w:b/>
                <w:szCs w:val="22"/>
              </w:rPr>
              <w:t>GREEN WASTE</w:t>
            </w:r>
          </w:p>
        </w:tc>
        <w:tc>
          <w:tcPr>
            <w:tcW w:w="7988" w:type="dxa"/>
            <w:vAlign w:val="center"/>
          </w:tcPr>
          <w:p w14:paraId="4249145D" w14:textId="77777777" w:rsidR="006A0F6A" w:rsidRPr="009668F0" w:rsidRDefault="006A0F6A" w:rsidP="006A0F6A">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6A0F6A" w:rsidRPr="00D5180B" w14:paraId="4C895C1D"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A6CF2B1" w14:textId="77777777" w:rsidR="006A0F6A" w:rsidRPr="009668F0" w:rsidRDefault="006A0F6A" w:rsidP="006A0F6A">
            <w:pPr>
              <w:suppressLineNumbers/>
              <w:jc w:val="center"/>
              <w:rPr>
                <w:rFonts w:cs="Calibri"/>
                <w:b/>
                <w:szCs w:val="22"/>
              </w:rPr>
            </w:pPr>
            <w:r w:rsidRPr="009668F0">
              <w:rPr>
                <w:rFonts w:cs="Calibri"/>
                <w:b/>
                <w:szCs w:val="22"/>
              </w:rPr>
              <w:t>GROUND WATER</w:t>
            </w:r>
          </w:p>
        </w:tc>
        <w:tc>
          <w:tcPr>
            <w:tcW w:w="7988" w:type="dxa"/>
            <w:vAlign w:val="center"/>
          </w:tcPr>
          <w:p w14:paraId="20A74832" w14:textId="77777777" w:rsidR="006A0F6A" w:rsidRPr="009668F0" w:rsidRDefault="006A0F6A" w:rsidP="006A0F6A">
            <w:pPr>
              <w:suppressLineNumbers/>
              <w:rPr>
                <w:rFonts w:cs="Calibri"/>
                <w:szCs w:val="22"/>
              </w:rPr>
            </w:pPr>
            <w:r w:rsidRPr="009668F0">
              <w:rPr>
                <w:rFonts w:cs="Calibri"/>
                <w:szCs w:val="22"/>
              </w:rPr>
              <w:t xml:space="preserve">The supply of fresh water found beneath the earth’s surface, usually in aquifers, which supply wells and springs. Ground water does not include any water that meets the definition of </w:t>
            </w:r>
            <w:r w:rsidR="001F244E" w:rsidRPr="009668F0">
              <w:rPr>
                <w:rFonts w:cs="Calibri"/>
                <w:szCs w:val="22"/>
              </w:rPr>
              <w:t>surface water.</w:t>
            </w:r>
          </w:p>
        </w:tc>
      </w:tr>
      <w:tr w:rsidR="006A0F6A" w:rsidRPr="00D5180B" w14:paraId="21E6727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C9F95FB" w14:textId="77777777" w:rsidR="006A0F6A" w:rsidRPr="009668F0" w:rsidRDefault="006A0F6A" w:rsidP="006A0F6A">
            <w:pPr>
              <w:suppressLineNumbers/>
              <w:jc w:val="center"/>
              <w:rPr>
                <w:rFonts w:cs="Calibri"/>
                <w:b/>
                <w:szCs w:val="22"/>
              </w:rPr>
            </w:pPr>
            <w:r w:rsidRPr="009668F0">
              <w:rPr>
                <w:rFonts w:cs="Calibri"/>
                <w:b/>
                <w:szCs w:val="22"/>
              </w:rPr>
              <w:t>HARVESTING</w:t>
            </w:r>
          </w:p>
        </w:tc>
        <w:tc>
          <w:tcPr>
            <w:tcW w:w="7988" w:type="dxa"/>
            <w:vAlign w:val="center"/>
          </w:tcPr>
          <w:p w14:paraId="2149A909" w14:textId="77777777" w:rsidR="006A0F6A" w:rsidRPr="009668F0" w:rsidRDefault="006A0F6A" w:rsidP="006A0F6A">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975B32" w:rsidRPr="00D5180B" w14:paraId="5DF2CE5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0C33CC4" w14:textId="77777777" w:rsidR="00975B32" w:rsidRPr="009668F0" w:rsidRDefault="00975B32" w:rsidP="006A0F6A">
            <w:pPr>
              <w:suppressLineNumbers/>
              <w:jc w:val="center"/>
              <w:rPr>
                <w:rFonts w:cs="Calibri"/>
                <w:b/>
                <w:szCs w:val="22"/>
              </w:rPr>
            </w:pPr>
            <w:r w:rsidRPr="009668F0">
              <w:rPr>
                <w:rFonts w:cs="Calibri"/>
                <w:b/>
                <w:szCs w:val="22"/>
              </w:rPr>
              <w:t>HARVEST EQUIPMENT</w:t>
            </w:r>
          </w:p>
        </w:tc>
        <w:tc>
          <w:tcPr>
            <w:tcW w:w="7988" w:type="dxa"/>
            <w:vAlign w:val="center"/>
          </w:tcPr>
          <w:p w14:paraId="7CFF01BE" w14:textId="77777777" w:rsidR="00975B32" w:rsidRPr="009668F0" w:rsidRDefault="00975B32" w:rsidP="006A0F6A">
            <w:pPr>
              <w:suppressLineNumbers/>
              <w:rPr>
                <w:rFonts w:cs="Calibri"/>
                <w:szCs w:val="22"/>
              </w:rPr>
            </w:pPr>
            <w:r w:rsidRPr="009668F0">
              <w:rPr>
                <w:rFonts w:cs="Calibri"/>
                <w:szCs w:val="22"/>
              </w:rPr>
              <w:t>Any kind of equipment which is used during or to assist with the harvesting process including but not limited to harvesting machines, food contact tables, belts, knives, etc.</w:t>
            </w:r>
          </w:p>
        </w:tc>
      </w:tr>
      <w:tr w:rsidR="006A0F6A" w:rsidRPr="00D5180B" w14:paraId="2F56A93A"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6E36E79" w14:textId="77777777" w:rsidR="006A0F6A" w:rsidRPr="009668F0" w:rsidRDefault="006A0F6A" w:rsidP="006A0F6A">
            <w:pPr>
              <w:suppressLineNumbers/>
              <w:jc w:val="center"/>
              <w:rPr>
                <w:rFonts w:cs="Calibri"/>
                <w:b/>
                <w:szCs w:val="22"/>
              </w:rPr>
            </w:pPr>
            <w:r w:rsidRPr="009668F0">
              <w:rPr>
                <w:rFonts w:cs="Calibri"/>
                <w:b/>
                <w:szCs w:val="22"/>
              </w:rPr>
              <w:t>HAZARD</w:t>
            </w:r>
          </w:p>
        </w:tc>
        <w:tc>
          <w:tcPr>
            <w:tcW w:w="7988" w:type="dxa"/>
            <w:vAlign w:val="center"/>
          </w:tcPr>
          <w:p w14:paraId="1E11E3A3" w14:textId="77777777" w:rsidR="006A0F6A" w:rsidRPr="009668F0" w:rsidRDefault="006A0F6A" w:rsidP="006A0F6A">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6A0F6A" w:rsidRPr="00D5180B" w14:paraId="4004C981"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AA6D4B6" w14:textId="77777777" w:rsidR="006A0F6A" w:rsidRPr="009668F0" w:rsidRDefault="006A0F6A" w:rsidP="006A0F6A">
            <w:pPr>
              <w:suppressLineNumbers/>
              <w:jc w:val="center"/>
              <w:rPr>
                <w:rFonts w:cs="Calibri"/>
                <w:b/>
                <w:szCs w:val="22"/>
              </w:rPr>
            </w:pPr>
            <w:r w:rsidRPr="009668F0">
              <w:rPr>
                <w:rFonts w:cs="Calibri"/>
                <w:b/>
                <w:szCs w:val="22"/>
              </w:rPr>
              <w:t>HOLDING</w:t>
            </w:r>
          </w:p>
        </w:tc>
        <w:tc>
          <w:tcPr>
            <w:tcW w:w="7988" w:type="dxa"/>
            <w:vAlign w:val="center"/>
          </w:tcPr>
          <w:p w14:paraId="5D3B1E43" w14:textId="77777777" w:rsidR="006A0F6A" w:rsidRPr="009668F0" w:rsidRDefault="006A0F6A" w:rsidP="006A0F6A">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w:t>
            </w:r>
            <w:r w:rsidR="00725F2B" w:rsidRPr="009668F0">
              <w:rPr>
                <w:rFonts w:cs="Calibri"/>
                <w:szCs w:val="22"/>
              </w:rPr>
              <w:t xml:space="preserve"> but</w:t>
            </w:r>
            <w:r w:rsidRPr="009668F0">
              <w:rPr>
                <w:rFonts w:cs="Calibri"/>
                <w:szCs w:val="22"/>
              </w:rPr>
              <w:t xml:space="preserve"> does not include activities that transform the raw commodity into a processed food.</w:t>
            </w:r>
          </w:p>
        </w:tc>
      </w:tr>
      <w:tr w:rsidR="006A0F6A" w:rsidRPr="00D5180B" w14:paraId="02744CA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2B3398D" w14:textId="77777777" w:rsidR="006A0F6A" w:rsidRPr="009668F0" w:rsidRDefault="006A0F6A" w:rsidP="006A0F6A">
            <w:pPr>
              <w:suppressLineNumbers/>
              <w:jc w:val="center"/>
              <w:rPr>
                <w:rFonts w:cs="Calibri"/>
                <w:b/>
                <w:szCs w:val="22"/>
              </w:rPr>
            </w:pPr>
            <w:r w:rsidRPr="009668F0">
              <w:rPr>
                <w:rFonts w:cs="Calibri"/>
                <w:b/>
                <w:szCs w:val="22"/>
              </w:rPr>
              <w:t>HYDROPONIC</w:t>
            </w:r>
          </w:p>
        </w:tc>
        <w:tc>
          <w:tcPr>
            <w:tcW w:w="7988" w:type="dxa"/>
            <w:vAlign w:val="center"/>
          </w:tcPr>
          <w:p w14:paraId="00B387FB" w14:textId="77777777" w:rsidR="006A0F6A" w:rsidRPr="009668F0" w:rsidRDefault="006A0F6A" w:rsidP="006A0F6A">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6A0F6A" w:rsidRPr="00D5180B" w14:paraId="30748A88"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2AE4DEF" w14:textId="77777777" w:rsidR="006A0F6A" w:rsidRPr="009668F0" w:rsidRDefault="006A0F6A" w:rsidP="006A0F6A">
            <w:pPr>
              <w:suppressLineNumbers/>
              <w:jc w:val="center"/>
              <w:rPr>
                <w:rFonts w:cs="Calibri"/>
                <w:b/>
                <w:szCs w:val="22"/>
              </w:rPr>
            </w:pPr>
            <w:r w:rsidRPr="009668F0">
              <w:rPr>
                <w:rFonts w:cs="Calibri"/>
                <w:b/>
                <w:szCs w:val="22"/>
              </w:rPr>
              <w:lastRenderedPageBreak/>
              <w:t>INDICATOR MICROORGANISMS</w:t>
            </w:r>
          </w:p>
        </w:tc>
        <w:tc>
          <w:tcPr>
            <w:tcW w:w="7988" w:type="dxa"/>
            <w:vAlign w:val="center"/>
          </w:tcPr>
          <w:p w14:paraId="33F09AEF" w14:textId="77777777" w:rsidR="006A0F6A" w:rsidRPr="009668F0" w:rsidRDefault="006A0F6A" w:rsidP="006A0F6A">
            <w:pPr>
              <w:suppressLineNumbers/>
              <w:rPr>
                <w:rFonts w:cs="Calibri"/>
                <w:szCs w:val="22"/>
              </w:rPr>
            </w:pPr>
            <w:r w:rsidRPr="009668F0">
              <w:rPr>
                <w:rFonts w:cs="Calibri"/>
                <w:szCs w:val="22"/>
              </w:rPr>
              <w:t>An organism that when present suggests the possibility of contamination or under processing.</w:t>
            </w:r>
          </w:p>
        </w:tc>
      </w:tr>
      <w:tr w:rsidR="004200D7" w:rsidRPr="00D5180B" w14:paraId="5CD349DA"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rPr>
          <w:gridAfter w:val="1"/>
          <w:wAfter w:w="324" w:type="dxa"/>
        </w:trPr>
        <w:tc>
          <w:tcPr>
            <w:tcW w:w="2380" w:type="dxa"/>
            <w:shd w:val="clear" w:color="auto" w:fill="DBDBDB"/>
            <w:vAlign w:val="center"/>
          </w:tcPr>
          <w:p w14:paraId="01F356BB" w14:textId="77777777" w:rsidR="004200D7" w:rsidRPr="009668F0" w:rsidRDefault="004200D7" w:rsidP="006A0F6A">
            <w:pPr>
              <w:suppressLineNumbers/>
              <w:jc w:val="center"/>
              <w:rPr>
                <w:rFonts w:cs="Calibri"/>
                <w:b/>
                <w:szCs w:val="22"/>
              </w:rPr>
            </w:pPr>
            <w:r w:rsidRPr="009668F0">
              <w:rPr>
                <w:rFonts w:cs="Calibri"/>
                <w:b/>
                <w:szCs w:val="22"/>
              </w:rPr>
              <w:t>IRRIGATION WATER TREATMENT</w:t>
            </w:r>
          </w:p>
        </w:tc>
        <w:tc>
          <w:tcPr>
            <w:tcW w:w="7988" w:type="dxa"/>
            <w:vAlign w:val="center"/>
          </w:tcPr>
          <w:p w14:paraId="6F52F6CF" w14:textId="77777777" w:rsidR="004200D7" w:rsidRPr="009668F0" w:rsidRDefault="00F770E5">
            <w:pPr>
              <w:suppressLineNumbers/>
              <w:rPr>
                <w:rFonts w:cs="Calibri"/>
                <w:szCs w:val="22"/>
              </w:rPr>
            </w:pPr>
            <w:r w:rsidRPr="009668F0">
              <w:rPr>
                <w:rFonts w:cs="Calibri"/>
                <w:szCs w:val="22"/>
              </w:rPr>
              <w:t xml:space="preserve">Any </w:t>
            </w:r>
            <w:r w:rsidR="002D3F75" w:rsidRPr="009668F0">
              <w:rPr>
                <w:rFonts w:cs="Calibri"/>
                <w:szCs w:val="22"/>
              </w:rPr>
              <w:t xml:space="preserve">system used to treat </w:t>
            </w:r>
            <w:r w:rsidRPr="009668F0">
              <w:rPr>
                <w:rFonts w:cs="Calibri"/>
                <w:szCs w:val="22"/>
              </w:rPr>
              <w:t xml:space="preserve">agricultural water so it makes the quality </w:t>
            </w:r>
            <w:r w:rsidR="002D3F75" w:rsidRPr="009668F0">
              <w:rPr>
                <w:rFonts w:cs="Calibri"/>
                <w:szCs w:val="22"/>
              </w:rPr>
              <w:t xml:space="preserve">adequate </w:t>
            </w:r>
            <w:r w:rsidRPr="009668F0">
              <w:rPr>
                <w:rFonts w:cs="Calibri"/>
                <w:szCs w:val="22"/>
              </w:rPr>
              <w:t>for its intended use</w:t>
            </w:r>
          </w:p>
        </w:tc>
      </w:tr>
      <w:tr w:rsidR="006A0F6A" w:rsidRPr="00D5180B" w14:paraId="55EC35C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0C51B45" w14:textId="77777777" w:rsidR="006A0F6A" w:rsidRPr="009668F0" w:rsidRDefault="006A0F6A" w:rsidP="006A0F6A">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14B3EF33" w14:textId="77777777" w:rsidR="006A0F6A" w:rsidRPr="009668F0" w:rsidRDefault="006A0F6A" w:rsidP="006A0F6A">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6A0F6A" w:rsidRPr="00D5180B" w14:paraId="5E22F7D1"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1D88469" w14:textId="77777777" w:rsidR="006A0F6A" w:rsidRPr="009668F0" w:rsidRDefault="006A0F6A" w:rsidP="006A0F6A">
            <w:pPr>
              <w:suppressLineNumbers/>
              <w:jc w:val="center"/>
              <w:rPr>
                <w:rFonts w:cs="Calibri"/>
                <w:b/>
                <w:szCs w:val="22"/>
              </w:rPr>
            </w:pPr>
            <w:r w:rsidRPr="009668F0">
              <w:rPr>
                <w:rFonts w:cs="Calibri"/>
                <w:b/>
                <w:szCs w:val="22"/>
              </w:rPr>
              <w:t>LEAFY GREENS</w:t>
            </w:r>
          </w:p>
        </w:tc>
        <w:tc>
          <w:tcPr>
            <w:tcW w:w="7988" w:type="dxa"/>
            <w:vAlign w:val="center"/>
          </w:tcPr>
          <w:p w14:paraId="4A5C9DEA" w14:textId="77777777" w:rsidR="006A0F6A" w:rsidRPr="009668F0" w:rsidRDefault="006A0F6A" w:rsidP="006A0F6A">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6A0F6A" w:rsidRPr="00D5180B" w14:paraId="520521BC"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E89F6A5" w14:textId="77777777" w:rsidR="006A0F6A" w:rsidRPr="009668F0" w:rsidRDefault="006A0F6A" w:rsidP="006A0F6A">
            <w:pPr>
              <w:suppressLineNumbers/>
              <w:jc w:val="center"/>
              <w:rPr>
                <w:rFonts w:cs="Calibri"/>
                <w:b/>
                <w:szCs w:val="22"/>
              </w:rPr>
            </w:pPr>
            <w:r w:rsidRPr="009668F0">
              <w:rPr>
                <w:rFonts w:cs="Calibri"/>
                <w:b/>
                <w:szCs w:val="22"/>
              </w:rPr>
              <w:t>MANURE</w:t>
            </w:r>
          </w:p>
        </w:tc>
        <w:tc>
          <w:tcPr>
            <w:tcW w:w="7988" w:type="dxa"/>
            <w:vAlign w:val="center"/>
          </w:tcPr>
          <w:p w14:paraId="0DC82376" w14:textId="77777777" w:rsidR="006A0F6A" w:rsidRPr="009668F0" w:rsidRDefault="006A0F6A" w:rsidP="006A0F6A">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6A0F6A" w:rsidRPr="00D5180B" w14:paraId="60FE910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9EC0828" w14:textId="77777777" w:rsidR="006A0F6A" w:rsidRPr="009668F0" w:rsidRDefault="006A0F6A" w:rsidP="006A0F6A">
            <w:pPr>
              <w:suppressLineNumbers/>
              <w:jc w:val="center"/>
              <w:rPr>
                <w:rFonts w:cs="Calibri"/>
                <w:b/>
                <w:szCs w:val="22"/>
              </w:rPr>
            </w:pPr>
            <w:r w:rsidRPr="009668F0">
              <w:rPr>
                <w:rFonts w:cs="Calibri"/>
                <w:b/>
                <w:szCs w:val="22"/>
              </w:rPr>
              <w:t>MICROORGANISMS</w:t>
            </w:r>
          </w:p>
        </w:tc>
        <w:tc>
          <w:tcPr>
            <w:tcW w:w="7988" w:type="dxa"/>
            <w:vAlign w:val="center"/>
          </w:tcPr>
          <w:p w14:paraId="5F01BEB8" w14:textId="77777777" w:rsidR="006A0F6A" w:rsidRPr="009668F0" w:rsidRDefault="006A0F6A" w:rsidP="006A0F6A">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6A0F6A" w:rsidRPr="00D5180B" w14:paraId="76B6132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10EA0DF" w14:textId="77777777" w:rsidR="006A0F6A" w:rsidRPr="009668F0" w:rsidRDefault="006A0F6A" w:rsidP="006A0F6A">
            <w:pPr>
              <w:suppressLineNumbers/>
              <w:jc w:val="center"/>
              <w:rPr>
                <w:rFonts w:cs="Calibri"/>
                <w:b/>
                <w:szCs w:val="22"/>
              </w:rPr>
            </w:pPr>
            <w:r w:rsidRPr="009668F0">
              <w:rPr>
                <w:rFonts w:cs="Calibri"/>
                <w:b/>
                <w:szCs w:val="22"/>
              </w:rPr>
              <w:t>MONITOR</w:t>
            </w:r>
          </w:p>
        </w:tc>
        <w:tc>
          <w:tcPr>
            <w:tcW w:w="7988" w:type="dxa"/>
            <w:vAlign w:val="center"/>
          </w:tcPr>
          <w:p w14:paraId="493E50FF" w14:textId="77777777" w:rsidR="006A0F6A" w:rsidRPr="009668F0" w:rsidRDefault="006A0F6A" w:rsidP="006A0F6A">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6A0F6A" w:rsidRPr="00D5180B" w14:paraId="229969E5"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2091103" w14:textId="77777777" w:rsidR="006A0F6A" w:rsidRPr="009668F0" w:rsidRDefault="006A0F6A" w:rsidP="006A0F6A">
            <w:pPr>
              <w:suppressLineNumbers/>
              <w:jc w:val="center"/>
              <w:rPr>
                <w:rFonts w:cs="Calibri"/>
                <w:b/>
                <w:szCs w:val="22"/>
              </w:rPr>
            </w:pPr>
            <w:r w:rsidRPr="009668F0">
              <w:rPr>
                <w:rFonts w:cs="Calibri"/>
                <w:b/>
                <w:szCs w:val="22"/>
              </w:rPr>
              <w:t>MONTHLY</w:t>
            </w:r>
          </w:p>
        </w:tc>
        <w:tc>
          <w:tcPr>
            <w:tcW w:w="7988" w:type="dxa"/>
            <w:vAlign w:val="center"/>
          </w:tcPr>
          <w:p w14:paraId="70DE7E1F" w14:textId="77777777" w:rsidR="006A0F6A" w:rsidRPr="009668F0" w:rsidRDefault="006A0F6A" w:rsidP="006A0F6A">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007002D6" w:rsidRPr="009668F0">
              <w:rPr>
                <w:rFonts w:cs="Calibri"/>
                <w:szCs w:val="22"/>
              </w:rPr>
              <w:t xml:space="preserve"> </w:t>
            </w:r>
            <w:r w:rsidRPr="009668F0">
              <w:rPr>
                <w:rFonts w:cs="Calibri"/>
                <w:szCs w:val="22"/>
              </w:rPr>
              <w:t xml:space="preserve">control “monthly” for purposes of water sampling means within 35 days of the previous sample. </w:t>
            </w:r>
          </w:p>
        </w:tc>
      </w:tr>
      <w:tr w:rsidR="006A0F6A" w:rsidRPr="00D5180B" w14:paraId="1D808C9A"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28028C4" w14:textId="77777777" w:rsidR="006A0F6A" w:rsidRPr="009668F0" w:rsidRDefault="006A0F6A" w:rsidP="006A0F6A">
            <w:pPr>
              <w:suppressLineNumbers/>
              <w:jc w:val="center"/>
              <w:rPr>
                <w:rFonts w:cs="Calibri"/>
                <w:b/>
                <w:szCs w:val="22"/>
              </w:rPr>
            </w:pPr>
            <w:r w:rsidRPr="009668F0">
              <w:rPr>
                <w:rFonts w:cs="Calibri"/>
                <w:b/>
                <w:szCs w:val="22"/>
              </w:rPr>
              <w:t>MOST PROBABLE NUMBER (MPN)</w:t>
            </w:r>
          </w:p>
        </w:tc>
        <w:tc>
          <w:tcPr>
            <w:tcW w:w="7988" w:type="dxa"/>
            <w:vAlign w:val="center"/>
          </w:tcPr>
          <w:p w14:paraId="39A8D858" w14:textId="77777777" w:rsidR="006A0F6A" w:rsidRPr="009668F0" w:rsidRDefault="006A0F6A" w:rsidP="006A0F6A">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917052" w:rsidRPr="00D5180B" w14:paraId="5BA399D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79EA13F" w14:textId="77777777" w:rsidR="00917052" w:rsidRPr="009668F0" w:rsidRDefault="00917052" w:rsidP="006A0F6A">
            <w:pPr>
              <w:suppressLineNumbers/>
              <w:jc w:val="center"/>
              <w:rPr>
                <w:rFonts w:cs="Calibri"/>
                <w:b/>
                <w:szCs w:val="22"/>
              </w:rPr>
            </w:pPr>
            <w:r w:rsidRPr="009668F0">
              <w:rPr>
                <w:rFonts w:cs="Calibri"/>
                <w:b/>
                <w:szCs w:val="22"/>
              </w:rPr>
              <w:t>MUNICIPAL WATER</w:t>
            </w:r>
          </w:p>
        </w:tc>
        <w:tc>
          <w:tcPr>
            <w:tcW w:w="7988" w:type="dxa"/>
            <w:vAlign w:val="center"/>
          </w:tcPr>
          <w:p w14:paraId="4B9CDBA8" w14:textId="77777777" w:rsidR="00917052" w:rsidRPr="009668F0" w:rsidRDefault="00917052" w:rsidP="006A0F6A">
            <w:pPr>
              <w:suppressLineNumbers/>
              <w:rPr>
                <w:rFonts w:cs="Calibri"/>
                <w:szCs w:val="22"/>
              </w:rPr>
            </w:pPr>
            <w:r w:rsidRPr="009668F0">
              <w:rPr>
                <w:rFonts w:cs="Calibri"/>
                <w:szCs w:val="22"/>
              </w:rPr>
              <w:t>Water that is processed and treated by a municipality to meet USEPA drinking water standards.</w:t>
            </w:r>
          </w:p>
        </w:tc>
      </w:tr>
      <w:tr w:rsidR="006A0F6A" w:rsidRPr="00D5180B" w14:paraId="170EFBB4"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E51B6D5" w14:textId="77777777" w:rsidR="006A0F6A" w:rsidRPr="009668F0" w:rsidRDefault="006A0F6A" w:rsidP="006A0F6A">
            <w:pPr>
              <w:suppressLineNumbers/>
              <w:jc w:val="center"/>
              <w:rPr>
                <w:rFonts w:cs="Calibri"/>
                <w:b/>
                <w:szCs w:val="22"/>
              </w:rPr>
            </w:pPr>
            <w:r w:rsidRPr="009668F0">
              <w:rPr>
                <w:rFonts w:cs="Calibri"/>
                <w:b/>
                <w:szCs w:val="22"/>
              </w:rPr>
              <w:t>NON-SYNTHETIC CROP TREATMENTS</w:t>
            </w:r>
          </w:p>
        </w:tc>
        <w:tc>
          <w:tcPr>
            <w:tcW w:w="7988" w:type="dxa"/>
            <w:vAlign w:val="center"/>
          </w:tcPr>
          <w:p w14:paraId="0FDFC82C" w14:textId="77777777" w:rsidR="006A0F6A" w:rsidRPr="009668F0" w:rsidRDefault="006A0F6A" w:rsidP="006A0F6A">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917052" w:rsidRPr="00D5180B" w14:paraId="14B8A33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4DAF950" w14:textId="77777777" w:rsidR="00917052" w:rsidRPr="009668F0" w:rsidRDefault="00917052" w:rsidP="006A0F6A">
            <w:pPr>
              <w:suppressLineNumbers/>
              <w:jc w:val="center"/>
              <w:rPr>
                <w:rFonts w:cs="Calibri"/>
                <w:b/>
                <w:szCs w:val="22"/>
              </w:rPr>
            </w:pPr>
            <w:r w:rsidRPr="009668F0">
              <w:rPr>
                <w:rFonts w:cs="Calibri"/>
                <w:b/>
                <w:szCs w:val="22"/>
              </w:rPr>
              <w:t>OPEN DELIVERY SYSTEM</w:t>
            </w:r>
          </w:p>
        </w:tc>
        <w:tc>
          <w:tcPr>
            <w:tcW w:w="7988" w:type="dxa"/>
            <w:vAlign w:val="center"/>
          </w:tcPr>
          <w:p w14:paraId="4F9B527F" w14:textId="77777777" w:rsidR="00917052" w:rsidRPr="009668F0" w:rsidRDefault="00917052" w:rsidP="006A0F6A">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6A0F6A" w:rsidRPr="00D5180B" w14:paraId="79513FC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A5A16A0" w14:textId="77777777" w:rsidR="006A0F6A" w:rsidRPr="009668F0" w:rsidRDefault="006A0F6A" w:rsidP="006A0F6A">
            <w:pPr>
              <w:suppressLineNumbers/>
              <w:jc w:val="center"/>
              <w:rPr>
                <w:rFonts w:cs="Calibri"/>
                <w:b/>
                <w:szCs w:val="22"/>
              </w:rPr>
            </w:pPr>
            <w:r w:rsidRPr="009668F0">
              <w:rPr>
                <w:rFonts w:cs="Calibri"/>
                <w:b/>
                <w:szCs w:val="22"/>
              </w:rPr>
              <w:t>OXIDATION REDUCTION POTENTIAL (ORP)</w:t>
            </w:r>
          </w:p>
        </w:tc>
        <w:tc>
          <w:tcPr>
            <w:tcW w:w="7988" w:type="dxa"/>
            <w:vAlign w:val="center"/>
          </w:tcPr>
          <w:p w14:paraId="3D22C0F5" w14:textId="77777777" w:rsidR="006A0F6A" w:rsidRPr="009668F0" w:rsidRDefault="006A0F6A" w:rsidP="006A0F6A">
            <w:pPr>
              <w:suppressLineNumbers/>
              <w:rPr>
                <w:rFonts w:cs="Calibri"/>
                <w:szCs w:val="22"/>
              </w:rPr>
            </w:pPr>
            <w:r w:rsidRPr="009668F0">
              <w:rPr>
                <w:rFonts w:cs="Calibri"/>
                <w:szCs w:val="22"/>
              </w:rPr>
              <w:t>An intrinsic property that indicates the tendency of a chemical species to acquire electrons and so be reduced; the more positive the ORP, the greater the species’ affinity for electrons.</w:t>
            </w:r>
          </w:p>
        </w:tc>
      </w:tr>
      <w:tr w:rsidR="006A0F6A" w:rsidRPr="00D5180B" w14:paraId="0E02E155"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D07DDA1" w14:textId="77777777" w:rsidR="006A0F6A" w:rsidRPr="009668F0" w:rsidRDefault="006A0F6A" w:rsidP="006A0F6A">
            <w:pPr>
              <w:suppressLineNumbers/>
              <w:jc w:val="center"/>
              <w:rPr>
                <w:rFonts w:cs="Calibri"/>
                <w:b/>
                <w:szCs w:val="22"/>
              </w:rPr>
            </w:pPr>
            <w:r w:rsidRPr="009668F0">
              <w:rPr>
                <w:rFonts w:cs="Calibri"/>
                <w:b/>
                <w:szCs w:val="22"/>
              </w:rPr>
              <w:t>PACKING</w:t>
            </w:r>
          </w:p>
        </w:tc>
        <w:tc>
          <w:tcPr>
            <w:tcW w:w="7988" w:type="dxa"/>
            <w:vAlign w:val="center"/>
          </w:tcPr>
          <w:p w14:paraId="71CE2F8B" w14:textId="77777777" w:rsidR="006A0F6A" w:rsidRPr="009668F0" w:rsidRDefault="006A0F6A" w:rsidP="006A0F6A">
            <w:pPr>
              <w:suppressLineNumbers/>
              <w:rPr>
                <w:rFonts w:cs="Calibri"/>
                <w:szCs w:val="22"/>
              </w:rPr>
            </w:pPr>
            <w:r w:rsidRPr="009668F0">
              <w:rPr>
                <w:rFonts w:cs="Calibri"/>
                <w:szCs w:val="22"/>
              </w:rPr>
              <w:t>Placing leafy greens into a container other than packaging</w:t>
            </w:r>
            <w:r w:rsidR="002D3F2A" w:rsidRPr="009668F0">
              <w:rPr>
                <w:rFonts w:cs="Calibri"/>
                <w:szCs w:val="22"/>
              </w:rPr>
              <w:t xml:space="preserve"> them and</w:t>
            </w:r>
            <w:r w:rsidRPr="009668F0">
              <w:rPr>
                <w:rFonts w:cs="Calibri"/>
                <w:szCs w:val="22"/>
              </w:rPr>
              <w:t xml:space="preserve">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6A0F6A" w:rsidRPr="00D5180B" w14:paraId="01FECCA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F8B3AD8" w14:textId="77777777" w:rsidR="006A0F6A" w:rsidRPr="009668F0" w:rsidRDefault="006A0F6A" w:rsidP="006A0F6A">
            <w:pPr>
              <w:suppressLineNumbers/>
              <w:jc w:val="center"/>
              <w:rPr>
                <w:rFonts w:cs="Calibri"/>
                <w:b/>
                <w:szCs w:val="22"/>
              </w:rPr>
            </w:pPr>
            <w:r w:rsidRPr="009668F0">
              <w:rPr>
                <w:rFonts w:cs="Calibri"/>
                <w:b/>
                <w:szCs w:val="22"/>
              </w:rPr>
              <w:t>PARTS PER MILLION (PPM)</w:t>
            </w:r>
          </w:p>
        </w:tc>
        <w:tc>
          <w:tcPr>
            <w:tcW w:w="7988" w:type="dxa"/>
            <w:vAlign w:val="center"/>
          </w:tcPr>
          <w:p w14:paraId="3B5D3674" w14:textId="77777777" w:rsidR="006A0F6A" w:rsidRPr="009668F0" w:rsidRDefault="006A0F6A" w:rsidP="006A0F6A">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6A0F6A" w:rsidRPr="00D5180B" w14:paraId="1D44E86A"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26FD9AE1" w14:textId="77777777" w:rsidR="006A0F6A" w:rsidRPr="009668F0" w:rsidRDefault="006A0F6A" w:rsidP="006A0F6A">
            <w:pPr>
              <w:suppressLineNumbers/>
              <w:jc w:val="center"/>
              <w:rPr>
                <w:rFonts w:cs="Calibri"/>
                <w:b/>
                <w:szCs w:val="22"/>
              </w:rPr>
            </w:pPr>
            <w:r w:rsidRPr="009668F0">
              <w:rPr>
                <w:rFonts w:cs="Calibri"/>
                <w:b/>
                <w:szCs w:val="22"/>
              </w:rPr>
              <w:lastRenderedPageBreak/>
              <w:t>PATHOGEN</w:t>
            </w:r>
          </w:p>
        </w:tc>
        <w:tc>
          <w:tcPr>
            <w:tcW w:w="7988" w:type="dxa"/>
            <w:vAlign w:val="center"/>
          </w:tcPr>
          <w:p w14:paraId="6A2B6169" w14:textId="77777777" w:rsidR="006A0F6A" w:rsidRPr="009668F0" w:rsidRDefault="006A0F6A" w:rsidP="006A0F6A">
            <w:pPr>
              <w:suppressLineNumbers/>
              <w:rPr>
                <w:rFonts w:cs="Calibri"/>
                <w:szCs w:val="22"/>
              </w:rPr>
            </w:pPr>
            <w:r w:rsidRPr="009668F0">
              <w:rPr>
                <w:rFonts w:cs="Calibri"/>
                <w:szCs w:val="22"/>
              </w:rPr>
              <w:t>A disease-causing agent such as a virus, parasite, or bacteria.</w:t>
            </w:r>
          </w:p>
        </w:tc>
      </w:tr>
      <w:tr w:rsidR="006A0F6A" w:rsidRPr="00D5180B" w14:paraId="124FD49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794FA3A" w14:textId="77777777" w:rsidR="006A0F6A" w:rsidRPr="009668F0" w:rsidRDefault="006A0F6A" w:rsidP="006A0F6A">
            <w:pPr>
              <w:suppressLineNumbers/>
              <w:jc w:val="center"/>
              <w:rPr>
                <w:rFonts w:cs="Calibri"/>
                <w:b/>
                <w:szCs w:val="22"/>
              </w:rPr>
            </w:pPr>
            <w:r w:rsidRPr="009668F0">
              <w:rPr>
                <w:rFonts w:cs="Calibri"/>
                <w:b/>
                <w:szCs w:val="22"/>
              </w:rPr>
              <w:t>PEST</w:t>
            </w:r>
          </w:p>
        </w:tc>
        <w:tc>
          <w:tcPr>
            <w:tcW w:w="7988" w:type="dxa"/>
            <w:vAlign w:val="center"/>
          </w:tcPr>
          <w:p w14:paraId="29508D77" w14:textId="77777777" w:rsidR="006A0F6A" w:rsidRPr="009668F0" w:rsidRDefault="006A0F6A" w:rsidP="006A0F6A">
            <w:pPr>
              <w:suppressLineNumbers/>
              <w:rPr>
                <w:rFonts w:cs="Calibri"/>
                <w:szCs w:val="22"/>
              </w:rPr>
            </w:pPr>
            <w:r w:rsidRPr="009668F0">
              <w:rPr>
                <w:rFonts w:cs="Calibri"/>
                <w:szCs w:val="22"/>
              </w:rPr>
              <w:t>Any objectionable animals or insects, including birds, rodents, flies, and larvae.</w:t>
            </w:r>
          </w:p>
        </w:tc>
      </w:tr>
      <w:tr w:rsidR="006A0F6A" w:rsidRPr="00D5180B" w14:paraId="645F5F3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B9B6DD7" w14:textId="77777777" w:rsidR="006A0F6A" w:rsidRPr="009668F0" w:rsidRDefault="006A0F6A" w:rsidP="006A0F6A">
            <w:pPr>
              <w:suppressLineNumbers/>
              <w:jc w:val="center"/>
              <w:rPr>
                <w:rFonts w:cs="Calibri"/>
                <w:b/>
                <w:szCs w:val="22"/>
              </w:rPr>
            </w:pPr>
            <w:r w:rsidRPr="009668F0">
              <w:rPr>
                <w:rFonts w:cs="Calibri"/>
                <w:b/>
                <w:szCs w:val="22"/>
              </w:rPr>
              <w:t>POOLED WATER</w:t>
            </w:r>
          </w:p>
        </w:tc>
        <w:tc>
          <w:tcPr>
            <w:tcW w:w="7988" w:type="dxa"/>
            <w:vAlign w:val="center"/>
          </w:tcPr>
          <w:p w14:paraId="34D1816F" w14:textId="77777777" w:rsidR="006A0F6A" w:rsidRPr="009668F0" w:rsidRDefault="006A0F6A" w:rsidP="006A0F6A">
            <w:pPr>
              <w:suppressLineNumbers/>
              <w:rPr>
                <w:rFonts w:cs="Calibri"/>
                <w:szCs w:val="22"/>
              </w:rPr>
            </w:pPr>
            <w:r w:rsidRPr="009668F0">
              <w:rPr>
                <w:rFonts w:cs="Calibri"/>
                <w:szCs w:val="22"/>
              </w:rPr>
              <w:t>An accumulation of standing water; not free-flowing.</w:t>
            </w:r>
          </w:p>
        </w:tc>
      </w:tr>
      <w:tr w:rsidR="00813613" w:rsidRPr="00D5180B" w14:paraId="4A7629D8"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9D54774" w14:textId="77777777" w:rsidR="00813613" w:rsidRPr="009668F0" w:rsidRDefault="00813613" w:rsidP="006A0F6A">
            <w:pPr>
              <w:suppressLineNumbers/>
              <w:jc w:val="center"/>
              <w:rPr>
                <w:rFonts w:cs="Calibri"/>
                <w:b/>
                <w:szCs w:val="22"/>
              </w:rPr>
            </w:pPr>
            <w:r w:rsidRPr="009668F0">
              <w:rPr>
                <w:rFonts w:cs="Calibri"/>
                <w:b/>
                <w:szCs w:val="22"/>
              </w:rPr>
              <w:t>POTABLE WATER</w:t>
            </w:r>
          </w:p>
        </w:tc>
        <w:tc>
          <w:tcPr>
            <w:tcW w:w="7988" w:type="dxa"/>
            <w:vAlign w:val="center"/>
          </w:tcPr>
          <w:p w14:paraId="462311FE" w14:textId="77777777" w:rsidR="00813613" w:rsidRPr="009668F0" w:rsidRDefault="001F244E" w:rsidP="006A0F6A">
            <w:pPr>
              <w:suppressLineNumbers/>
              <w:rPr>
                <w:rFonts w:cs="Calibri"/>
                <w:szCs w:val="22"/>
              </w:rPr>
            </w:pPr>
            <w:r w:rsidRPr="009668F0">
              <w:rPr>
                <w:rFonts w:cs="Calibri"/>
                <w:szCs w:val="22"/>
              </w:rPr>
              <w:t>Water that is safe to drink or to use for food preparation without risk of health problems.</w:t>
            </w:r>
          </w:p>
        </w:tc>
      </w:tr>
      <w:tr w:rsidR="006A0F6A" w:rsidRPr="00D5180B" w14:paraId="2DF7A9DC"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323024E0" w14:textId="77777777" w:rsidR="006A0F6A" w:rsidRPr="009668F0" w:rsidRDefault="006A0F6A" w:rsidP="006A0F6A">
            <w:pPr>
              <w:suppressLineNumbers/>
              <w:jc w:val="center"/>
              <w:rPr>
                <w:rFonts w:cs="Calibri"/>
                <w:b/>
                <w:szCs w:val="22"/>
              </w:rPr>
            </w:pPr>
            <w:r w:rsidRPr="009668F0">
              <w:rPr>
                <w:rFonts w:cs="Calibri"/>
                <w:b/>
                <w:szCs w:val="22"/>
              </w:rPr>
              <w:t>PROCESS AUTHORITY</w:t>
            </w:r>
          </w:p>
        </w:tc>
        <w:tc>
          <w:tcPr>
            <w:tcW w:w="7988" w:type="dxa"/>
            <w:vAlign w:val="center"/>
          </w:tcPr>
          <w:p w14:paraId="7C03844E" w14:textId="77777777" w:rsidR="006A0F6A" w:rsidRPr="009668F0" w:rsidRDefault="006A0F6A" w:rsidP="006A0F6A">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6A0F6A" w:rsidRPr="00D5180B" w14:paraId="6E2984F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113C2AC7" w14:textId="77777777" w:rsidR="006A0F6A" w:rsidRPr="009668F0" w:rsidRDefault="006A0F6A" w:rsidP="006A0F6A">
            <w:pPr>
              <w:suppressLineNumbers/>
              <w:jc w:val="center"/>
              <w:rPr>
                <w:rFonts w:cs="Calibri"/>
                <w:b/>
                <w:szCs w:val="22"/>
              </w:rPr>
            </w:pPr>
            <w:r w:rsidRPr="009668F0">
              <w:rPr>
                <w:rFonts w:cs="Calibri"/>
                <w:b/>
                <w:szCs w:val="22"/>
              </w:rPr>
              <w:t>READY-TO-EAT (RTE) FOOD</w:t>
            </w:r>
          </w:p>
          <w:p w14:paraId="4C41BD34" w14:textId="77777777" w:rsidR="006A0F6A" w:rsidRPr="009668F0" w:rsidRDefault="006A0F6A" w:rsidP="006A0F6A">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1104547A" w14:textId="77777777" w:rsidR="006A0F6A" w:rsidRPr="009668F0" w:rsidRDefault="006A0F6A" w:rsidP="006A0F6A">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6A0F6A" w:rsidRPr="00D5180B" w14:paraId="318C9873"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9DEDDDC" w14:textId="77777777" w:rsidR="006A0F6A" w:rsidRPr="009668F0" w:rsidRDefault="006A0F6A" w:rsidP="006A0F6A">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05F20A95" w14:textId="77777777" w:rsidR="006A0F6A" w:rsidRPr="00433A0B" w:rsidRDefault="006A0F6A" w:rsidP="006A0F6A">
            <w:pPr>
              <w:suppressLineNumbers/>
            </w:pPr>
            <w:r w:rsidRPr="00433A0B">
              <w:t>Actions to reduce the severity/impact of a risk.</w:t>
            </w:r>
          </w:p>
        </w:tc>
      </w:tr>
      <w:tr w:rsidR="006A0F6A" w:rsidRPr="00D5180B" w14:paraId="4DEAE53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9C12E98" w14:textId="77777777" w:rsidR="006A0F6A" w:rsidRPr="009668F0" w:rsidRDefault="006A0F6A" w:rsidP="006A0F6A">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03256D9D" w14:textId="77777777" w:rsidR="006A0F6A" w:rsidRPr="009668F0" w:rsidRDefault="006A0F6A" w:rsidP="006A0F6A">
            <w:pPr>
              <w:suppressLineNumbers/>
              <w:rPr>
                <w:rFonts w:cs="Calibri"/>
                <w:szCs w:val="22"/>
              </w:rPr>
            </w:pPr>
            <w:r w:rsidRPr="009668F0">
              <w:rPr>
                <w:rFonts w:cs="Calibri"/>
                <w:szCs w:val="22"/>
              </w:rPr>
              <w:t>Includes both toilet and hand-washing stations.</w:t>
            </w:r>
          </w:p>
        </w:tc>
      </w:tr>
      <w:tr w:rsidR="006A0F6A" w:rsidRPr="00D5180B" w14:paraId="57C71D4F"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7677BBE" w14:textId="77777777" w:rsidR="006A0F6A" w:rsidRPr="009668F0" w:rsidRDefault="006A0F6A" w:rsidP="006A0F6A">
            <w:pPr>
              <w:suppressLineNumbers/>
              <w:jc w:val="center"/>
              <w:rPr>
                <w:rFonts w:cs="Calibri"/>
                <w:b/>
                <w:szCs w:val="22"/>
              </w:rPr>
            </w:pPr>
            <w:r w:rsidRPr="009668F0">
              <w:rPr>
                <w:rFonts w:cs="Calibri"/>
                <w:b/>
                <w:szCs w:val="22"/>
              </w:rPr>
              <w:t>SANITIZE</w:t>
            </w:r>
          </w:p>
        </w:tc>
        <w:tc>
          <w:tcPr>
            <w:tcW w:w="7988" w:type="dxa"/>
            <w:vAlign w:val="center"/>
          </w:tcPr>
          <w:p w14:paraId="68030AED" w14:textId="77777777" w:rsidR="006A0F6A" w:rsidRPr="009668F0" w:rsidRDefault="006A0F6A" w:rsidP="006A0F6A">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9F2E62" w:rsidRPr="00D5180B" w14:paraId="44AE8AC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0CBC392B" w14:textId="77777777" w:rsidR="009F2E62" w:rsidRPr="009668F0" w:rsidRDefault="009F2E62" w:rsidP="006A0F6A">
            <w:pPr>
              <w:suppressLineNumbers/>
              <w:jc w:val="center"/>
              <w:rPr>
                <w:rFonts w:cs="Calibri"/>
                <w:b/>
                <w:szCs w:val="22"/>
              </w:rPr>
            </w:pPr>
            <w:r w:rsidRPr="009668F0">
              <w:rPr>
                <w:rFonts w:cs="Calibri"/>
                <w:b/>
                <w:szCs w:val="22"/>
              </w:rPr>
              <w:t>SHIGA-TOXIN PRODUCING E. COLI</w:t>
            </w:r>
          </w:p>
        </w:tc>
        <w:tc>
          <w:tcPr>
            <w:tcW w:w="7988" w:type="dxa"/>
            <w:vAlign w:val="center"/>
          </w:tcPr>
          <w:p w14:paraId="2BE9D574" w14:textId="77777777" w:rsidR="009F2E62" w:rsidRPr="009668F0" w:rsidRDefault="005E2831" w:rsidP="006A0F6A">
            <w:pPr>
              <w:suppressLineNumbers/>
              <w:rPr>
                <w:rFonts w:cs="Calibri"/>
                <w:szCs w:val="22"/>
              </w:rPr>
            </w:pPr>
            <w:r w:rsidRPr="009668F0">
              <w:rPr>
                <w:rFonts w:cs="Calibri"/>
                <w:szCs w:val="22"/>
              </w:rPr>
              <w:t xml:space="preserve">Bacteria found in the environment, foods, and animal and human intestines that produce a potent disease-causing toxin. </w:t>
            </w:r>
            <w:r w:rsidR="009F2E62" w:rsidRPr="009668F0">
              <w:rPr>
                <w:rFonts w:cs="Calibri"/>
                <w:szCs w:val="22"/>
              </w:rPr>
              <w:t xml:space="preserve">The serogroup most commonly </w:t>
            </w:r>
            <w:r w:rsidR="009F2E62" w:rsidRPr="009668F0">
              <w:rPr>
                <w:szCs w:val="22"/>
              </w:rPr>
              <w:t xml:space="preserve">identified and associated with severe illness and hospitalization in the United States is </w:t>
            </w:r>
            <w:r w:rsidR="009F2E62" w:rsidRPr="009668F0">
              <w:rPr>
                <w:i/>
                <w:szCs w:val="22"/>
              </w:rPr>
              <w:t>E. coli</w:t>
            </w:r>
            <w:r w:rsidR="009F2E62" w:rsidRPr="009668F0">
              <w:rPr>
                <w:szCs w:val="22"/>
              </w:rPr>
              <w:t xml:space="preserve"> O157; however, there are over 50 other serogroups that can also cause illness.</w:t>
            </w:r>
          </w:p>
        </w:tc>
      </w:tr>
      <w:tr w:rsidR="006A0F6A" w:rsidRPr="00D5180B" w14:paraId="1DAB436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770E9A47" w14:textId="77777777" w:rsidR="006A0F6A" w:rsidRPr="009668F0" w:rsidRDefault="006A0F6A" w:rsidP="006A0F6A">
            <w:pPr>
              <w:suppressLineNumbers/>
              <w:jc w:val="center"/>
              <w:rPr>
                <w:rFonts w:cs="Calibri"/>
                <w:b/>
                <w:szCs w:val="22"/>
              </w:rPr>
            </w:pPr>
            <w:r w:rsidRPr="009668F0">
              <w:rPr>
                <w:rFonts w:cs="Calibri"/>
                <w:b/>
                <w:szCs w:val="22"/>
              </w:rPr>
              <w:t>SHIPPING UNIT/ EQUIPMENT</w:t>
            </w:r>
          </w:p>
        </w:tc>
        <w:tc>
          <w:tcPr>
            <w:tcW w:w="7988" w:type="dxa"/>
            <w:vAlign w:val="center"/>
          </w:tcPr>
          <w:p w14:paraId="06419985" w14:textId="77777777" w:rsidR="006A0F6A" w:rsidRPr="009668F0" w:rsidRDefault="006A0F6A" w:rsidP="006A0F6A">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6A0F6A" w:rsidRPr="00D5180B" w14:paraId="04B987A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E44C5B1" w14:textId="77777777" w:rsidR="006A0F6A" w:rsidRPr="009668F0" w:rsidRDefault="006A0F6A" w:rsidP="006A0F6A">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3F60EEE4" w14:textId="77777777" w:rsidR="006A0F6A" w:rsidRPr="009668F0" w:rsidRDefault="006A0F6A" w:rsidP="006A0F6A">
            <w:pPr>
              <w:suppressLineNumbers/>
              <w:rPr>
                <w:rFonts w:cs="Calibri"/>
                <w:szCs w:val="22"/>
              </w:rPr>
            </w:pPr>
            <w:r w:rsidRPr="009668F0">
              <w:rPr>
                <w:rFonts w:cs="Calibri"/>
                <w:szCs w:val="22"/>
              </w:rPr>
              <w:t>Elements added to the soil, such as compost, peat moss, or fertilizer, to improve its capacity to support plant life.</w:t>
            </w:r>
          </w:p>
        </w:tc>
      </w:tr>
      <w:tr w:rsidR="006A0F6A" w:rsidRPr="00D5180B" w14:paraId="2F256C05"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5C950D6B" w14:textId="77777777" w:rsidR="006A0F6A" w:rsidRPr="009668F0" w:rsidRDefault="006A0F6A" w:rsidP="006A0F6A">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5D30AB38" w14:textId="77777777" w:rsidR="006A0F6A" w:rsidRPr="009668F0" w:rsidRDefault="00813613" w:rsidP="006A0F6A">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6A0F6A" w:rsidRPr="00D5180B" w14:paraId="0177CDAC"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49ADCC24" w14:textId="77777777" w:rsidR="006A0F6A" w:rsidRPr="009668F0" w:rsidRDefault="006A0F6A" w:rsidP="006A0F6A">
            <w:pPr>
              <w:suppressLineNumbers/>
              <w:jc w:val="center"/>
              <w:rPr>
                <w:rFonts w:cs="Calibri"/>
                <w:b/>
                <w:szCs w:val="22"/>
                <w:highlight w:val="yellow"/>
              </w:rPr>
            </w:pPr>
            <w:r w:rsidRPr="009668F0">
              <w:rPr>
                <w:rFonts w:cs="Calibri"/>
                <w:b/>
                <w:szCs w:val="22"/>
              </w:rPr>
              <w:lastRenderedPageBreak/>
              <w:t xml:space="preserve">SYNTHETIC CROP TREATMENTS </w:t>
            </w:r>
            <w:r w:rsidRPr="009668F0">
              <w:rPr>
                <w:rFonts w:cs="Calibri"/>
                <w:b/>
                <w:szCs w:val="22"/>
              </w:rPr>
              <w:br/>
              <w:t>(CHEMICAL FERTILIZERS)</w:t>
            </w:r>
          </w:p>
        </w:tc>
        <w:tc>
          <w:tcPr>
            <w:tcW w:w="7988" w:type="dxa"/>
            <w:vAlign w:val="center"/>
          </w:tcPr>
          <w:p w14:paraId="2B7D5021" w14:textId="77777777" w:rsidR="006A0F6A" w:rsidRPr="009668F0" w:rsidRDefault="006A0F6A" w:rsidP="006A0F6A">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6A0F6A" w:rsidRPr="00D5180B" w14:paraId="31A6FBF5"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324" w:type="dxa"/>
        </w:trPr>
        <w:tc>
          <w:tcPr>
            <w:tcW w:w="2380" w:type="dxa"/>
            <w:shd w:val="clear" w:color="auto" w:fill="DBDBDB"/>
            <w:vAlign w:val="center"/>
          </w:tcPr>
          <w:p w14:paraId="6C19DE21" w14:textId="77777777" w:rsidR="006A0F6A" w:rsidRPr="009668F0" w:rsidRDefault="006A0F6A" w:rsidP="006A0F6A">
            <w:pPr>
              <w:suppressLineNumbers/>
              <w:jc w:val="center"/>
              <w:rPr>
                <w:rFonts w:cs="Calibri"/>
                <w:b/>
                <w:szCs w:val="22"/>
              </w:rPr>
            </w:pPr>
            <w:r w:rsidRPr="009668F0">
              <w:rPr>
                <w:rFonts w:cs="Calibri"/>
                <w:b/>
                <w:szCs w:val="22"/>
              </w:rPr>
              <w:t>TRANSPORTER</w:t>
            </w:r>
          </w:p>
        </w:tc>
        <w:tc>
          <w:tcPr>
            <w:tcW w:w="7988" w:type="dxa"/>
            <w:vAlign w:val="center"/>
          </w:tcPr>
          <w:p w14:paraId="376B7CFE" w14:textId="77777777" w:rsidR="006A0F6A" w:rsidRPr="00433A0B" w:rsidRDefault="006A0F6A" w:rsidP="006A0F6A">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6A0F6A" w:rsidRPr="00D5180B" w14:paraId="75DE220E"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6E1CBE1E" w14:textId="77777777" w:rsidR="006A0F6A" w:rsidRPr="009668F0" w:rsidRDefault="006A0F6A" w:rsidP="006A0F6A">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5FB6761D" w14:textId="77777777" w:rsidR="006A0F6A" w:rsidRPr="009668F0" w:rsidRDefault="001F244E" w:rsidP="006A0F6A">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6A0F6A" w:rsidRPr="00D5180B" w14:paraId="29CE3D1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65CD6606" w14:textId="77777777" w:rsidR="006A0F6A" w:rsidRPr="009668F0" w:rsidRDefault="006A0F6A" w:rsidP="006A0F6A">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13CFE699" w14:textId="77777777" w:rsidR="006A0F6A" w:rsidRPr="009668F0" w:rsidRDefault="006A0F6A" w:rsidP="006A0F6A">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487476" w:rsidRPr="00D5180B" w14:paraId="221374D0"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6809ABEF" w14:textId="77777777" w:rsidR="00487476" w:rsidRPr="009668F0" w:rsidRDefault="00036829" w:rsidP="00487476">
            <w:pPr>
              <w:suppressLineNumbers/>
              <w:jc w:val="center"/>
              <w:rPr>
                <w:rFonts w:cs="Calibri"/>
                <w:b/>
                <w:szCs w:val="22"/>
              </w:rPr>
            </w:pPr>
            <w:r w:rsidRPr="009668F0">
              <w:rPr>
                <w:rFonts w:cs="Calibri"/>
                <w:b/>
                <w:szCs w:val="22"/>
              </w:rPr>
              <w:t>VALIDATION</w:t>
            </w:r>
          </w:p>
        </w:tc>
        <w:tc>
          <w:tcPr>
            <w:tcW w:w="7988" w:type="dxa"/>
          </w:tcPr>
          <w:p w14:paraId="5615EC34" w14:textId="77777777" w:rsidR="00487476" w:rsidRPr="009668F0" w:rsidRDefault="00036829" w:rsidP="00487476">
            <w:pPr>
              <w:suppressLineNumbers/>
              <w:rPr>
                <w:rFonts w:cs="Calibri"/>
                <w:szCs w:val="22"/>
              </w:rPr>
            </w:pPr>
            <w:r w:rsidRPr="009668F0">
              <w:rPr>
                <w:rFonts w:cs="Calibri"/>
                <w:szCs w:val="22"/>
              </w:rPr>
              <w:t>The act of determining whether products or services conform to meet specific requirements.</w:t>
            </w:r>
          </w:p>
        </w:tc>
      </w:tr>
      <w:tr w:rsidR="00487476" w:rsidRPr="00D5180B" w14:paraId="16252D99"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5F7514F2" w14:textId="77777777" w:rsidR="00487476" w:rsidRPr="009668F0" w:rsidRDefault="00036829" w:rsidP="00487476">
            <w:pPr>
              <w:suppressLineNumbers/>
              <w:jc w:val="center"/>
              <w:rPr>
                <w:rFonts w:cs="Calibri"/>
                <w:b/>
                <w:szCs w:val="22"/>
              </w:rPr>
            </w:pPr>
            <w:r w:rsidRPr="009668F0">
              <w:rPr>
                <w:rFonts w:cs="Calibri"/>
                <w:b/>
                <w:szCs w:val="22"/>
              </w:rPr>
              <w:t>VERIFICATION</w:t>
            </w:r>
          </w:p>
        </w:tc>
        <w:tc>
          <w:tcPr>
            <w:tcW w:w="7988" w:type="dxa"/>
          </w:tcPr>
          <w:p w14:paraId="29B16966" w14:textId="77777777" w:rsidR="00487476" w:rsidRPr="009668F0" w:rsidRDefault="00036829" w:rsidP="00487476">
            <w:pPr>
              <w:suppressLineNumbers/>
              <w:rPr>
                <w:rFonts w:cs="Calibri"/>
                <w:szCs w:val="22"/>
              </w:rPr>
            </w:pPr>
            <w:r w:rsidRPr="009668F0">
              <w:rPr>
                <w:rFonts w:cs="Calibri"/>
                <w:szCs w:val="22"/>
              </w:rPr>
              <w:t>The act of confirming a product or service meets the requirements for which it was intended.</w:t>
            </w:r>
          </w:p>
        </w:tc>
      </w:tr>
      <w:tr w:rsidR="00487476" w:rsidRPr="00D5180B" w14:paraId="5D2F93E6"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2B52FB42" w14:textId="77777777" w:rsidR="00487476" w:rsidRPr="009668F0" w:rsidRDefault="00487476" w:rsidP="00487476">
            <w:pPr>
              <w:suppressLineNumbers/>
              <w:jc w:val="center"/>
              <w:rPr>
                <w:rFonts w:cs="Calibri"/>
                <w:b/>
                <w:szCs w:val="22"/>
              </w:rPr>
            </w:pPr>
            <w:r w:rsidRPr="009668F0">
              <w:rPr>
                <w:rFonts w:cs="Calibri"/>
                <w:b/>
                <w:szCs w:val="22"/>
              </w:rPr>
              <w:t>VISITOR</w:t>
            </w:r>
          </w:p>
        </w:tc>
        <w:tc>
          <w:tcPr>
            <w:tcW w:w="7988" w:type="dxa"/>
            <w:vAlign w:val="center"/>
          </w:tcPr>
          <w:p w14:paraId="297DE10E" w14:textId="77777777" w:rsidR="00487476" w:rsidRPr="009668F0" w:rsidRDefault="00487476" w:rsidP="00487476">
            <w:pPr>
              <w:suppressLineNumbers/>
              <w:rPr>
                <w:rFonts w:cs="Calibri"/>
                <w:szCs w:val="22"/>
              </w:rPr>
            </w:pPr>
            <w:r w:rsidRPr="009668F0">
              <w:rPr>
                <w:rFonts w:cs="Calibri"/>
                <w:szCs w:val="22"/>
              </w:rPr>
              <w:t>Any person (other than personnel) who enters your field/operations with your permission.</w:t>
            </w:r>
          </w:p>
        </w:tc>
      </w:tr>
      <w:tr w:rsidR="00487476" w:rsidRPr="00D5180B" w14:paraId="3466A765"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0549D924" w14:textId="77777777" w:rsidR="00487476" w:rsidRPr="009668F0" w:rsidRDefault="00487476" w:rsidP="00487476">
            <w:pPr>
              <w:suppressLineNumbers/>
              <w:jc w:val="center"/>
              <w:rPr>
                <w:rFonts w:cs="Calibri"/>
                <w:b/>
                <w:szCs w:val="22"/>
              </w:rPr>
            </w:pPr>
            <w:r w:rsidRPr="009668F0">
              <w:rPr>
                <w:rFonts w:cs="Calibri"/>
                <w:b/>
                <w:szCs w:val="22"/>
              </w:rPr>
              <w:t>WATER DISTRIBUTION SYSTEM</w:t>
            </w:r>
          </w:p>
        </w:tc>
        <w:tc>
          <w:tcPr>
            <w:tcW w:w="7988" w:type="dxa"/>
            <w:vAlign w:val="center"/>
          </w:tcPr>
          <w:p w14:paraId="7D1BF3D8" w14:textId="77777777" w:rsidR="00487476" w:rsidRPr="009668F0" w:rsidRDefault="00487476" w:rsidP="00487476">
            <w:pPr>
              <w:suppressLineNumbers/>
              <w:rPr>
                <w:rFonts w:cs="Calibri"/>
                <w:szCs w:val="22"/>
              </w:rPr>
            </w:pPr>
            <w:r w:rsidRPr="009668F0">
              <w:rPr>
                <w:rFonts w:cs="Calibri"/>
                <w:szCs w:val="22"/>
              </w:rPr>
              <w:t>Distribution systems -- consisting of pipes, pumps, valves, storage tanks, reservoirs, meters, fittings, and other hydraulic appurtenances - to carry water from its primary source to a lettuce and leafy green crop</w:t>
            </w:r>
            <w:r w:rsidR="000C784C" w:rsidRPr="009668F0">
              <w:rPr>
                <w:rFonts w:cs="Calibri"/>
                <w:szCs w:val="22"/>
              </w:rPr>
              <w:t>.</w:t>
            </w:r>
          </w:p>
        </w:tc>
      </w:tr>
      <w:tr w:rsidR="00A93099" w:rsidRPr="00D5180B" w14:paraId="52C8E067"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6130A654" w14:textId="77777777" w:rsidR="00A93099" w:rsidRPr="009668F0" w:rsidRDefault="00A93099" w:rsidP="00A93099">
            <w:pPr>
              <w:suppressLineNumbers/>
              <w:jc w:val="center"/>
              <w:rPr>
                <w:rFonts w:cs="Calibri"/>
                <w:b/>
                <w:szCs w:val="22"/>
              </w:rPr>
            </w:pPr>
            <w:r w:rsidRPr="009668F0">
              <w:rPr>
                <w:rFonts w:cs="Calibri"/>
                <w:b/>
                <w:szCs w:val="22"/>
              </w:rPr>
              <w:t>WATER SOURCE</w:t>
            </w:r>
          </w:p>
        </w:tc>
        <w:tc>
          <w:tcPr>
            <w:tcW w:w="7988" w:type="dxa"/>
            <w:vAlign w:val="center"/>
          </w:tcPr>
          <w:p w14:paraId="2269E026" w14:textId="77777777" w:rsidR="00A93099" w:rsidRPr="009668F0" w:rsidRDefault="00A93099" w:rsidP="00A93099">
            <w:pPr>
              <w:suppressLineNumbers/>
              <w:rPr>
                <w:rFonts w:cs="Calibri"/>
                <w:szCs w:val="22"/>
              </w:rPr>
            </w:pPr>
            <w:r w:rsidRPr="009668F0">
              <w:rPr>
                <w:rFonts w:cs="Calibri"/>
                <w:szCs w:val="22"/>
              </w:rPr>
              <w:t>The location from which water originates; water sources can be municipal, well or surface water such as rivers, lakes or streams.</w:t>
            </w:r>
          </w:p>
        </w:tc>
      </w:tr>
      <w:tr w:rsidR="00A93099" w:rsidRPr="00D5180B" w14:paraId="727ABF7B"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7F55BE02" w14:textId="77777777" w:rsidR="00A93099" w:rsidRPr="009668F0" w:rsidRDefault="00A93099" w:rsidP="00A93099">
            <w:pPr>
              <w:suppressLineNumbers/>
              <w:jc w:val="center"/>
              <w:rPr>
                <w:rFonts w:cs="Calibri"/>
                <w:b/>
                <w:szCs w:val="22"/>
              </w:rPr>
            </w:pPr>
            <w:r w:rsidRPr="009668F0">
              <w:rPr>
                <w:rFonts w:cs="Calibri"/>
                <w:b/>
                <w:szCs w:val="22"/>
              </w:rPr>
              <w:t>WATER TREATMENT</w:t>
            </w:r>
          </w:p>
        </w:tc>
        <w:tc>
          <w:tcPr>
            <w:tcW w:w="7988" w:type="dxa"/>
            <w:vAlign w:val="center"/>
          </w:tcPr>
          <w:p w14:paraId="176756D4" w14:textId="77777777" w:rsidR="00A93099" w:rsidRPr="009668F0" w:rsidRDefault="00A93099" w:rsidP="00A93099">
            <w:pPr>
              <w:suppressLineNumbers/>
              <w:rPr>
                <w:rFonts w:cs="Calibri"/>
                <w:szCs w:val="22"/>
              </w:rPr>
            </w:pPr>
            <w:r w:rsidRPr="009668F0">
              <w:rPr>
                <w:rFonts w:cs="Calibri"/>
                <w:szCs w:val="22"/>
              </w:rPr>
              <w:t>Any process that improves the quality (safety) of the water to make it more acceptable for a specific end-use.</w:t>
            </w:r>
          </w:p>
        </w:tc>
      </w:tr>
      <w:tr w:rsidR="00A93099" w:rsidRPr="00D5180B" w14:paraId="4ECA9422"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tcPr>
          <w:p w14:paraId="6A10C1ED" w14:textId="77777777" w:rsidR="00A93099" w:rsidRPr="009668F0" w:rsidRDefault="00A93099" w:rsidP="00A93099">
            <w:pPr>
              <w:suppressLineNumbers/>
              <w:jc w:val="center"/>
              <w:rPr>
                <w:rFonts w:cs="Calibri"/>
                <w:b/>
                <w:szCs w:val="22"/>
              </w:rPr>
            </w:pPr>
            <w:r w:rsidRPr="009668F0">
              <w:rPr>
                <w:rFonts w:cs="Calibri"/>
                <w:b/>
                <w:szCs w:val="22"/>
              </w:rPr>
              <w:t>WATER USE</w:t>
            </w:r>
          </w:p>
        </w:tc>
        <w:tc>
          <w:tcPr>
            <w:tcW w:w="7988" w:type="dxa"/>
            <w:vAlign w:val="center"/>
          </w:tcPr>
          <w:p w14:paraId="1FEC7ED6" w14:textId="77777777" w:rsidR="00A93099" w:rsidRPr="009668F0" w:rsidRDefault="00A93099" w:rsidP="00A93099">
            <w:pPr>
              <w:suppressLineNumbers/>
              <w:rPr>
                <w:rFonts w:cs="Calibri"/>
                <w:szCs w:val="22"/>
              </w:rPr>
            </w:pPr>
            <w:r w:rsidRPr="009668F0">
              <w:rPr>
                <w:rFonts w:cs="Calibri"/>
                <w:szCs w:val="22"/>
              </w:rPr>
              <w:t>The method by which water is being used in the agricultural process.</w:t>
            </w:r>
          </w:p>
        </w:tc>
      </w:tr>
      <w:tr w:rsidR="00A93099" w:rsidRPr="00D5180B" w14:paraId="0486FBD4" w14:textId="77777777" w:rsidTr="00F45D2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gridAfter w:val="1"/>
          <w:wAfter w:w="648" w:type="dxa"/>
        </w:trPr>
        <w:tc>
          <w:tcPr>
            <w:tcW w:w="2380" w:type="dxa"/>
            <w:shd w:val="clear" w:color="auto" w:fill="DBDBDB"/>
            <w:vAlign w:val="center"/>
          </w:tcPr>
          <w:p w14:paraId="4CA1C5A0" w14:textId="77777777" w:rsidR="00A93099" w:rsidRPr="009668F0" w:rsidRDefault="00A93099" w:rsidP="00A93099">
            <w:pPr>
              <w:suppressLineNumbers/>
              <w:jc w:val="center"/>
              <w:rPr>
                <w:rFonts w:cs="Calibri"/>
                <w:b/>
                <w:szCs w:val="22"/>
              </w:rPr>
            </w:pPr>
            <w:r w:rsidRPr="009668F0">
              <w:rPr>
                <w:rFonts w:cs="Calibri"/>
                <w:b/>
                <w:szCs w:val="22"/>
              </w:rPr>
              <w:t>WELL</w:t>
            </w:r>
          </w:p>
        </w:tc>
        <w:tc>
          <w:tcPr>
            <w:tcW w:w="7988" w:type="dxa"/>
            <w:vAlign w:val="center"/>
          </w:tcPr>
          <w:p w14:paraId="75276CD4" w14:textId="77777777" w:rsidR="00A93099" w:rsidRPr="009668F0" w:rsidRDefault="00A93099" w:rsidP="00A93099">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49779C67" w14:textId="77777777" w:rsidR="008E6037" w:rsidRDefault="008E6037" w:rsidP="00F45D27">
      <w:bookmarkStart w:id="18" w:name="_Toc8374908"/>
    </w:p>
    <w:p w14:paraId="0CB7F197" w14:textId="77777777" w:rsidR="008E6037" w:rsidRDefault="008E6037" w:rsidP="00F45D27">
      <w:pPr>
        <w:spacing w:before="0" w:after="0"/>
        <w:rPr>
          <w:rFonts w:ascii="Brandon Grotesque Medium" w:hAnsi="Brandon Grotesque Medium" w:cs="Times New Roman"/>
          <w:b/>
          <w:bCs/>
          <w:smallCaps/>
          <w:color w:val="FFFFFF" w:themeColor="background1"/>
          <w:kern w:val="32"/>
          <w:sz w:val="28"/>
        </w:rPr>
      </w:pPr>
      <w:r>
        <w:br w:type="page"/>
      </w:r>
    </w:p>
    <w:p w14:paraId="07BBDCFD" w14:textId="77777777" w:rsidR="009668F0" w:rsidRPr="00433A0B" w:rsidRDefault="00B40457" w:rsidP="00F45D27">
      <w:pPr>
        <w:pStyle w:val="LimeGreenHeaders"/>
        <w:rPr>
          <w:sz w:val="32"/>
        </w:rPr>
      </w:pPr>
      <w:bookmarkStart w:id="19" w:name="_Toc20839125"/>
      <w:r>
        <w:lastRenderedPageBreak/>
        <w:t>Acronyms</w:t>
      </w:r>
      <w:r w:rsidR="009668F0" w:rsidRPr="00433A0B">
        <w:rPr>
          <w:sz w:val="32"/>
        </w:rPr>
        <w:t xml:space="preserve"> and </w:t>
      </w:r>
      <w:r>
        <w:t>Abbreviations</w:t>
      </w:r>
      <w:bookmarkEnd w:id="18"/>
      <w:bookmarkEnd w:id="19"/>
    </w:p>
    <w:p w14:paraId="4D19930D"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692B3BF4"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284D9C">
        <w:rPr>
          <w:rFonts w:ascii="Calibri Light" w:hAnsi="Calibri Light" w:cs="Calibri Light"/>
          <w:sz w:val="24"/>
          <w:szCs w:val="23"/>
        </w:rPr>
        <w:t>BA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color w:val="000000"/>
          <w:sz w:val="24"/>
          <w:szCs w:val="24"/>
        </w:rPr>
        <w:t>Bacteriological Analytical Manual</w:t>
      </w:r>
    </w:p>
    <w:p w14:paraId="3AA7DE80"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color w:val="000000"/>
          <w:sz w:val="24"/>
          <w:szCs w:val="24"/>
        </w:rPr>
        <w:t>Concentrated animal feeding operations</w:t>
      </w:r>
    </w:p>
    <w:p w14:paraId="550FACB1"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SG2</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E706A1" w:rsidRPr="009668F0">
        <w:rPr>
          <w:rFonts w:ascii="Calibri Light" w:hAnsi="Calibri Light" w:cs="Calibri Light"/>
          <w:b w:val="0"/>
          <w:i/>
          <w:color w:val="000000"/>
          <w:sz w:val="24"/>
          <w:szCs w:val="24"/>
        </w:rPr>
        <w:t>Commodity Specific Guidance for Leafy Greens and Lettuce, 2</w:t>
      </w:r>
      <w:r w:rsidR="00E706A1" w:rsidRPr="009668F0">
        <w:rPr>
          <w:rFonts w:ascii="Calibri Light" w:hAnsi="Calibri Light" w:cs="Calibri Light"/>
          <w:b w:val="0"/>
          <w:i/>
          <w:color w:val="000000"/>
          <w:sz w:val="24"/>
          <w:szCs w:val="24"/>
          <w:vertAlign w:val="superscript"/>
        </w:rPr>
        <w:t>nd</w:t>
      </w:r>
      <w:r w:rsidR="00E706A1" w:rsidRPr="009668F0">
        <w:rPr>
          <w:rFonts w:ascii="Calibri Light" w:hAnsi="Calibri Light" w:cs="Calibri Light"/>
          <w:b w:val="0"/>
          <w:i/>
          <w:color w:val="000000"/>
          <w:sz w:val="24"/>
          <w:szCs w:val="24"/>
        </w:rPr>
        <w:t xml:space="preserve"> Edition</w:t>
      </w:r>
    </w:p>
    <w:p w14:paraId="5560D41F"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152AD" w:rsidRPr="009668F0">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152AD" w:rsidRPr="009668F0">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7EB69096"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3CD5B6D7"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Certificate of Analysis</w:t>
      </w:r>
    </w:p>
    <w:p w14:paraId="6DD422C1"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Detection Limit</w:t>
      </w:r>
    </w:p>
    <w:p w14:paraId="7E463F58"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67F90F46"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58CBD774" w14:textId="77777777" w:rsidR="00E706A1" w:rsidRPr="00433A0B" w:rsidRDefault="00E706A1" w:rsidP="00F45D27">
      <w:pPr>
        <w:pStyle w:val="BodyText"/>
        <w:suppressLineNumbers/>
        <w:shd w:val="clear" w:color="auto" w:fill="F2F2F2" w:themeFill="background1" w:themeFillShade="F2"/>
        <w:spacing w:before="40" w:after="40" w:line="276" w:lineRule="auto"/>
        <w:rPr>
          <w:rFonts w:ascii="Calibri Light" w:hAnsi="Calibri Light"/>
          <w:b w:val="0"/>
          <w:i/>
          <w:sz w:val="24"/>
        </w:rPr>
      </w:pPr>
      <w:r w:rsidRPr="00433A0B">
        <w:rPr>
          <w:rFonts w:ascii="Calibri Light" w:hAnsi="Calibri Light"/>
          <w:i/>
          <w:sz w:val="24"/>
        </w:rPr>
        <w:t>GAPs</w:t>
      </w:r>
      <w:r w:rsidR="002B6519" w:rsidRPr="00433A0B">
        <w:rPr>
          <w:rFonts w:ascii="Calibri Light" w:hAnsi="Calibri Light"/>
          <w:b w:val="0"/>
          <w:i/>
          <w:sz w:val="24"/>
        </w:rPr>
        <w:tab/>
      </w:r>
      <w:r w:rsidR="002B6519" w:rsidRPr="00433A0B">
        <w:rPr>
          <w:rFonts w:ascii="Calibri Light" w:hAnsi="Calibri Light"/>
          <w:b w:val="0"/>
          <w:i/>
          <w:sz w:val="24"/>
        </w:rPr>
        <w:tab/>
      </w:r>
      <w:r w:rsidR="004152AD" w:rsidRPr="00433A0B">
        <w:rPr>
          <w:rFonts w:ascii="Calibri Light" w:hAnsi="Calibri Light"/>
          <w:b w:val="0"/>
          <w:i/>
          <w:sz w:val="24"/>
        </w:rPr>
        <w:t>G</w:t>
      </w:r>
      <w:r w:rsidRPr="00433A0B">
        <w:rPr>
          <w:rFonts w:ascii="Calibri Light" w:hAnsi="Calibri Light"/>
          <w:b w:val="0"/>
          <w:i/>
          <w:sz w:val="24"/>
        </w:rPr>
        <w:t xml:space="preserve">ood </w:t>
      </w:r>
      <w:r w:rsidR="004152AD" w:rsidRPr="00433A0B">
        <w:rPr>
          <w:rFonts w:ascii="Calibri Light" w:hAnsi="Calibri Light"/>
          <w:b w:val="0"/>
          <w:i/>
          <w:sz w:val="24"/>
        </w:rPr>
        <w:t>A</w:t>
      </w:r>
      <w:r w:rsidRPr="00433A0B">
        <w:rPr>
          <w:rFonts w:ascii="Calibri Light" w:hAnsi="Calibri Light"/>
          <w:b w:val="0"/>
          <w:i/>
          <w:sz w:val="24"/>
        </w:rPr>
        <w:t xml:space="preserve">gricultural </w:t>
      </w:r>
      <w:r w:rsidR="004152AD" w:rsidRPr="00433A0B">
        <w:rPr>
          <w:rFonts w:ascii="Calibri Light" w:hAnsi="Calibri Light"/>
          <w:b w:val="0"/>
          <w:i/>
          <w:sz w:val="24"/>
        </w:rPr>
        <w:t>P</w:t>
      </w:r>
      <w:r w:rsidRPr="00433A0B">
        <w:rPr>
          <w:rFonts w:ascii="Calibri Light" w:hAnsi="Calibri Light"/>
          <w:b w:val="0"/>
          <w:i/>
          <w:sz w:val="24"/>
        </w:rPr>
        <w:t>ractices</w:t>
      </w:r>
    </w:p>
    <w:p w14:paraId="1F1573FB"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150F1ACF"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152AD" w:rsidRPr="009668F0">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7F843AA2" w14:textId="77777777" w:rsidR="003B6E96"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0ECA44FA"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152AD" w:rsidRPr="009668F0">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00C4E27F"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1C31D40B"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ORP</w:t>
      </w:r>
      <w:r w:rsidR="00E706A1" w:rsidRPr="009668F0">
        <w:rPr>
          <w:rFonts w:ascii="Calibri Light" w:hAnsi="Calibri Light" w:cs="Calibri Light"/>
          <w:sz w:val="24"/>
          <w:szCs w:val="24"/>
        </w:rPr>
        <w:t xml:space="preserve"> </w:t>
      </w:r>
      <w:r w:rsidR="00E706A1" w:rsidRPr="009668F0">
        <w:rPr>
          <w:rFonts w:ascii="Calibri Light" w:hAnsi="Calibri Light" w:cs="Calibri Light"/>
          <w:b w:val="0"/>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xidation </w:t>
      </w:r>
      <w:r w:rsidR="004152AD" w:rsidRPr="009668F0">
        <w:rPr>
          <w:rFonts w:ascii="Calibri Light" w:hAnsi="Calibri Light" w:cs="Calibri Light"/>
          <w:b w:val="0"/>
          <w:sz w:val="24"/>
          <w:szCs w:val="24"/>
        </w:rPr>
        <w:t>R</w:t>
      </w:r>
      <w:r w:rsidR="00E706A1" w:rsidRPr="009668F0">
        <w:rPr>
          <w:rFonts w:ascii="Calibri Light" w:hAnsi="Calibri Light" w:cs="Calibri Light"/>
          <w:b w:val="0"/>
          <w:sz w:val="24"/>
          <w:szCs w:val="24"/>
        </w:rPr>
        <w:t xml:space="preserve">eduction </w:t>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otential</w:t>
      </w:r>
    </w:p>
    <w:p w14:paraId="3EA05C6D" w14:textId="77777777" w:rsidR="000F7EA0"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290689F1" w14:textId="77777777" w:rsidR="00101476"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7AE6B784"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152AD" w:rsidRPr="009668F0">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152AD" w:rsidRPr="009668F0">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001B4269" w14:textId="77777777" w:rsidR="00B36159" w:rsidRPr="009668F0" w:rsidRDefault="00B3615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30CF6893" w14:textId="77777777" w:rsidR="00E360FE" w:rsidRPr="009668F0" w:rsidRDefault="00E360FE" w:rsidP="00F45D27">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Test Methods for the Examination of Composting and Compost US EPA</w:t>
      </w:r>
    </w:p>
    <w:p w14:paraId="1FEB8C3F"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2A7021A2"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2AC7080A"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308C2659" w14:textId="77777777" w:rsidR="004264F3" w:rsidRPr="00433A0B" w:rsidRDefault="002B6519" w:rsidP="00F45D27">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20" w:name="_Toc489362201"/>
      <w:r w:rsidR="004264F3" w:rsidRPr="00027BC3">
        <w:rPr>
          <w:szCs w:val="22"/>
        </w:rPr>
        <w:br w:type="page"/>
      </w:r>
    </w:p>
    <w:p w14:paraId="0BA7FF73" w14:textId="77777777" w:rsidR="00236049" w:rsidRPr="002B793C" w:rsidRDefault="00B40457" w:rsidP="00F45D27">
      <w:pPr>
        <w:pStyle w:val="LimeGreenHeaders"/>
        <w:rPr>
          <w:sz w:val="32"/>
        </w:rPr>
      </w:pPr>
      <w:bookmarkStart w:id="21" w:name="_Toc8374909"/>
      <w:bookmarkStart w:id="22" w:name="_Toc20839126"/>
      <w:r w:rsidRPr="00433A0B">
        <w:rPr>
          <w:sz w:val="32"/>
        </w:rPr>
        <w:lastRenderedPageBreak/>
        <w:t>List of Appendices</w:t>
      </w:r>
      <w:bookmarkEnd w:id="21"/>
      <w:bookmarkEnd w:id="22"/>
    </w:p>
    <w:bookmarkEnd w:id="20"/>
    <w:p w14:paraId="46FF8D75" w14:textId="77777777" w:rsidR="00FB757C" w:rsidRPr="00001140" w:rsidRDefault="008D52BB" w:rsidP="00F45D27">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A</w:t>
      </w:r>
      <w:r w:rsidRPr="00001140">
        <w:rPr>
          <w:rFonts w:ascii="Calibri Light" w:hAnsi="Calibri Light" w:cs="Calibri Light"/>
          <w:b w:val="0"/>
          <w:color w:val="0066FF"/>
          <w:sz w:val="24"/>
          <w:szCs w:val="24"/>
        </w:rPr>
        <w:t xml:space="preserve">: </w:t>
      </w:r>
      <w:r w:rsidR="008C04F6" w:rsidRPr="00001140">
        <w:rPr>
          <w:rFonts w:ascii="Calibri Light" w:hAnsi="Calibri Light" w:cs="Calibri Light"/>
          <w:b w:val="0"/>
          <w:sz w:val="24"/>
          <w:szCs w:val="24"/>
        </w:rPr>
        <w:t>Ag</w:t>
      </w:r>
      <w:r w:rsidR="00C138EC" w:rsidRPr="00001140">
        <w:rPr>
          <w:rFonts w:ascii="Calibri Light" w:hAnsi="Calibri Light" w:cs="Calibri Light"/>
          <w:b w:val="0"/>
          <w:sz w:val="24"/>
          <w:szCs w:val="24"/>
        </w:rPr>
        <w:t>ricultural</w:t>
      </w:r>
      <w:r w:rsidR="008C04F6" w:rsidRPr="00001140">
        <w:rPr>
          <w:rFonts w:ascii="Calibri Light" w:hAnsi="Calibri Light" w:cs="Calibri Light"/>
          <w:b w:val="0"/>
          <w:sz w:val="24"/>
          <w:szCs w:val="24"/>
        </w:rPr>
        <w:t xml:space="preserve"> </w:t>
      </w:r>
      <w:r w:rsidR="005902F6" w:rsidRPr="00001140">
        <w:rPr>
          <w:rFonts w:ascii="Calibri Light" w:hAnsi="Calibri Light" w:cs="Calibri Light"/>
          <w:b w:val="0"/>
          <w:sz w:val="24"/>
          <w:szCs w:val="24"/>
        </w:rPr>
        <w:t>W</w:t>
      </w:r>
      <w:r w:rsidR="008C04F6" w:rsidRPr="00001140">
        <w:rPr>
          <w:rFonts w:ascii="Calibri Light" w:hAnsi="Calibri Light" w:cs="Calibri Light"/>
          <w:b w:val="0"/>
          <w:sz w:val="24"/>
          <w:szCs w:val="24"/>
        </w:rPr>
        <w:t xml:space="preserve">ater </w:t>
      </w:r>
      <w:r w:rsidR="005902F6" w:rsidRPr="00001140">
        <w:rPr>
          <w:rFonts w:ascii="Calibri Light" w:hAnsi="Calibri Light" w:cs="Calibri Light"/>
          <w:b w:val="0"/>
          <w:sz w:val="24"/>
          <w:szCs w:val="24"/>
        </w:rPr>
        <w:t>System A</w:t>
      </w:r>
      <w:r w:rsidR="008C04F6" w:rsidRPr="00001140">
        <w:rPr>
          <w:rFonts w:ascii="Calibri Light" w:hAnsi="Calibri Light" w:cs="Calibri Light"/>
          <w:b w:val="0"/>
          <w:sz w:val="24"/>
          <w:szCs w:val="24"/>
        </w:rPr>
        <w:t>ssessment</w:t>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r w:rsidR="00367C70" w:rsidRPr="00001140">
        <w:rPr>
          <w:rFonts w:ascii="Calibri Light" w:hAnsi="Calibri Light" w:cs="Calibri Light"/>
          <w:b w:val="0"/>
          <w:sz w:val="24"/>
          <w:szCs w:val="24"/>
        </w:rPr>
        <w:tab/>
      </w:r>
    </w:p>
    <w:p w14:paraId="54E2A190" w14:textId="77777777" w:rsidR="008D52BB" w:rsidRPr="00001140" w:rsidRDefault="008D52BB" w:rsidP="00F45D27">
      <w:pPr>
        <w:pStyle w:val="BodyText"/>
        <w:suppressLineNumbers/>
        <w:spacing w:line="360" w:lineRule="auto"/>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B</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Technical Basis Document</w:t>
      </w:r>
    </w:p>
    <w:p w14:paraId="155CE5E9" w14:textId="77777777" w:rsidR="00F34D40" w:rsidRPr="00001140" w:rsidRDefault="008D52BB" w:rsidP="00F45D27">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 xml:space="preserve">Appendix </w:t>
      </w:r>
      <w:r w:rsidR="00C01984" w:rsidRPr="00001140">
        <w:rPr>
          <w:rFonts w:ascii="Calibri Light" w:hAnsi="Calibri Light" w:cs="Calibri Light"/>
          <w:b w:val="0"/>
          <w:color w:val="0066FF"/>
          <w:sz w:val="24"/>
          <w:szCs w:val="24"/>
          <w:u w:val="single"/>
        </w:rPr>
        <w:t>C</w:t>
      </w:r>
      <w:r w:rsidRPr="00001140">
        <w:rPr>
          <w:rFonts w:ascii="Calibri Light" w:hAnsi="Calibri Light" w:cs="Calibri Light"/>
          <w:b w:val="0"/>
          <w:color w:val="0066FF"/>
          <w:sz w:val="24"/>
          <w:szCs w:val="24"/>
        </w:rPr>
        <w:t xml:space="preserve">: </w:t>
      </w:r>
      <w:r w:rsidRPr="00001140">
        <w:rPr>
          <w:rFonts w:ascii="Calibri Light" w:hAnsi="Calibri Light" w:cs="Calibri Light"/>
          <w:b w:val="0"/>
          <w:sz w:val="24"/>
          <w:szCs w:val="24"/>
        </w:rPr>
        <w:t>Crop Sampling Protocol</w:t>
      </w:r>
      <w:r w:rsidR="00367C70" w:rsidRPr="00001140">
        <w:rPr>
          <w:rFonts w:ascii="Calibri Light" w:hAnsi="Calibri Light" w:cs="Calibri Light"/>
          <w:b w:val="0"/>
          <w:sz w:val="24"/>
          <w:szCs w:val="24"/>
        </w:rPr>
        <w:tab/>
      </w:r>
    </w:p>
    <w:p w14:paraId="27ECD1E5" w14:textId="77777777" w:rsidR="008D52BB" w:rsidRPr="00001140" w:rsidRDefault="00367C70" w:rsidP="00F45D27">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D</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Kinetics of Microbial Inactivation for Alternative Food Processing Technologies</w:t>
      </w:r>
    </w:p>
    <w:p w14:paraId="433D0526" w14:textId="77777777" w:rsidR="00367C70" w:rsidRDefault="00F34D40" w:rsidP="00F45D27">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E</w:t>
      </w:r>
      <w:r w:rsidRPr="00001140">
        <w:rPr>
          <w:rFonts w:ascii="Calibri Light" w:hAnsi="Calibri Light" w:cs="Calibri Light"/>
          <w:b w:val="0"/>
          <w:color w:val="0066FF"/>
          <w:sz w:val="24"/>
          <w:szCs w:val="24"/>
        </w:rPr>
        <w:t xml:space="preserve">: </w:t>
      </w:r>
      <w:r w:rsidR="004337EA" w:rsidRPr="00001140">
        <w:rPr>
          <w:rFonts w:ascii="Calibri Light" w:hAnsi="Calibri Light" w:cs="Calibri Light"/>
          <w:b w:val="0"/>
          <w:sz w:val="24"/>
          <w:szCs w:val="24"/>
        </w:rPr>
        <w:t>Environmental Health Standards for Composting Operations (California Code of Regulations)</w:t>
      </w:r>
    </w:p>
    <w:p w14:paraId="16FB5D2C" w14:textId="77777777" w:rsidR="00AC3FC5" w:rsidRDefault="00AC3FC5" w:rsidP="00F45D27">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F:</w:t>
      </w:r>
      <w:r w:rsidRPr="00AC3FC5">
        <w:rPr>
          <w:rFonts w:ascii="Calibri Light" w:hAnsi="Calibri Light" w:cs="Calibri Light"/>
          <w:b w:val="0"/>
          <w:color w:val="0066FF"/>
          <w:sz w:val="24"/>
          <w:szCs w:val="24"/>
        </w:rPr>
        <w:t xml:space="preserve"> </w:t>
      </w:r>
      <w:r>
        <w:rPr>
          <w:rFonts w:ascii="Calibri Light" w:hAnsi="Calibri Light" w:cs="Calibri Light"/>
          <w:b w:val="0"/>
          <w:sz w:val="24"/>
          <w:szCs w:val="24"/>
        </w:rPr>
        <w:t>Considerations for Assessing Environmental Weather Conditions</w:t>
      </w:r>
    </w:p>
    <w:p w14:paraId="443216B5" w14:textId="77777777" w:rsidR="00AC3FC5" w:rsidRPr="00001140" w:rsidRDefault="00AC3FC5" w:rsidP="00F45D27">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G:</w:t>
      </w:r>
      <w:r>
        <w:rPr>
          <w:rFonts w:ascii="Calibri Light" w:hAnsi="Calibri Light" w:cs="Calibri Light"/>
          <w:b w:val="0"/>
          <w:sz w:val="24"/>
          <w:szCs w:val="24"/>
        </w:rPr>
        <w:t xml:space="preserve"> Consideration for Growing Leafy Greens near CAFOs</w:t>
      </w:r>
    </w:p>
    <w:p w14:paraId="509E00A9" w14:textId="77777777" w:rsidR="005B1E7F" w:rsidRPr="00001140" w:rsidRDefault="005B1E7F" w:rsidP="00F45D27">
      <w:pPr>
        <w:pStyle w:val="BodyText"/>
        <w:suppressLineNumbers/>
        <w:spacing w:line="360" w:lineRule="auto"/>
        <w:ind w:right="-720"/>
        <w:rPr>
          <w:rFonts w:ascii="Calibri Light" w:hAnsi="Calibri Light" w:cs="Calibri Light"/>
          <w:b w:val="0"/>
          <w:sz w:val="24"/>
          <w:szCs w:val="24"/>
        </w:rPr>
      </w:pPr>
      <w:r w:rsidRPr="00AC3FC5">
        <w:rPr>
          <w:rFonts w:ascii="Calibri Light" w:hAnsi="Calibri Light" w:cs="Calibri Light"/>
          <w:b w:val="0"/>
          <w:color w:val="0066FF"/>
          <w:sz w:val="24"/>
          <w:szCs w:val="24"/>
          <w:u w:val="single"/>
        </w:rPr>
        <w:t>Appendix R</w:t>
      </w:r>
      <w:r>
        <w:rPr>
          <w:rFonts w:ascii="Calibri Light" w:hAnsi="Calibri Light" w:cs="Calibri Light"/>
          <w:b w:val="0"/>
          <w:sz w:val="24"/>
          <w:szCs w:val="24"/>
        </w:rPr>
        <w:t>: Root Cause Analysis</w:t>
      </w:r>
    </w:p>
    <w:p w14:paraId="588C243E" w14:textId="77777777" w:rsidR="00E360FE" w:rsidRPr="002B793C" w:rsidRDefault="00E360FE" w:rsidP="00F45D27">
      <w:pPr>
        <w:pStyle w:val="BodyText"/>
        <w:suppressLineNumbers/>
        <w:spacing w:line="360" w:lineRule="auto"/>
        <w:ind w:right="-720"/>
        <w:rPr>
          <w:rFonts w:ascii="Calibri Light" w:hAnsi="Calibri Light"/>
          <w:b w:val="0"/>
          <w:sz w:val="24"/>
        </w:rPr>
      </w:pPr>
      <w:r w:rsidRPr="00001140">
        <w:rPr>
          <w:rFonts w:ascii="Calibri Light" w:hAnsi="Calibri Light" w:cs="Calibri Light"/>
          <w:b w:val="0"/>
          <w:bCs/>
          <w:color w:val="0066FF"/>
          <w:sz w:val="24"/>
          <w:szCs w:val="24"/>
          <w:u w:val="single"/>
        </w:rPr>
        <w:t xml:space="preserve">Appendix </w:t>
      </w:r>
      <w:r w:rsidR="00FB757C" w:rsidRPr="00284D9C">
        <w:rPr>
          <w:rFonts w:ascii="Calibri Light" w:hAnsi="Calibri Light" w:cs="Calibri Light"/>
          <w:b w:val="0"/>
          <w:bCs/>
          <w:color w:val="0066FF"/>
          <w:sz w:val="24"/>
          <w:szCs w:val="24"/>
          <w:u w:val="single"/>
        </w:rPr>
        <w:t>X</w:t>
      </w:r>
      <w:r w:rsidR="00FB757C" w:rsidRPr="00284D9C">
        <w:rPr>
          <w:rFonts w:ascii="Calibri Light" w:hAnsi="Calibri Light" w:cs="Calibri Light"/>
          <w:b w:val="0"/>
          <w:bCs/>
          <w:color w:val="0066FF"/>
          <w:sz w:val="24"/>
          <w:szCs w:val="24"/>
        </w:rPr>
        <w:t>:</w:t>
      </w:r>
      <w:r w:rsidR="00FB757C" w:rsidRPr="00284D9C">
        <w:rPr>
          <w:rFonts w:ascii="Calibri Light" w:hAnsi="Calibri Light" w:cs="Calibri Light"/>
          <w:b w:val="0"/>
          <w:bCs/>
          <w:sz w:val="24"/>
          <w:szCs w:val="24"/>
        </w:rPr>
        <w:t xml:space="preserve"> </w:t>
      </w:r>
      <w:r w:rsidRPr="002B793C">
        <w:rPr>
          <w:rFonts w:ascii="Calibri Light" w:hAnsi="Calibri Light"/>
          <w:b w:val="0"/>
          <w:sz w:val="24"/>
        </w:rPr>
        <w:t xml:space="preserve"> Guidance </w:t>
      </w:r>
      <w:r w:rsidR="00FB757C" w:rsidRPr="00284D9C">
        <w:rPr>
          <w:rFonts w:ascii="Calibri Light" w:hAnsi="Calibri Light" w:cs="Calibri Light"/>
          <w:b w:val="0"/>
          <w:bCs/>
          <w:color w:val="000000"/>
          <w:sz w:val="24"/>
          <w:szCs w:val="24"/>
        </w:rPr>
        <w:t xml:space="preserve">for </w:t>
      </w:r>
      <w:r w:rsidR="005902F6">
        <w:rPr>
          <w:rFonts w:ascii="Calibri Light" w:hAnsi="Calibri Light" w:cs="Calibri Light"/>
          <w:b w:val="0"/>
          <w:bCs/>
          <w:color w:val="000000"/>
          <w:sz w:val="24"/>
          <w:szCs w:val="24"/>
        </w:rPr>
        <w:t>S</w:t>
      </w:r>
      <w:r w:rsidR="00FB757C" w:rsidRPr="00284D9C">
        <w:rPr>
          <w:rFonts w:ascii="Calibri Light" w:hAnsi="Calibri Light" w:cs="Calibri Light"/>
          <w:b w:val="0"/>
          <w:bCs/>
          <w:color w:val="000000"/>
          <w:sz w:val="24"/>
          <w:szCs w:val="24"/>
        </w:rPr>
        <w:t xml:space="preserve">oil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ollection for </w:t>
      </w:r>
      <w:r w:rsidR="005902F6">
        <w:rPr>
          <w:rFonts w:ascii="Calibri Light" w:hAnsi="Calibri Light" w:cs="Calibri Light"/>
          <w:b w:val="0"/>
          <w:bCs/>
          <w:color w:val="000000"/>
          <w:sz w:val="24"/>
          <w:szCs w:val="24"/>
        </w:rPr>
        <w:t>C</w:t>
      </w:r>
      <w:r w:rsidR="00FB757C" w:rsidRPr="00284D9C">
        <w:rPr>
          <w:rFonts w:ascii="Calibri Light" w:hAnsi="Calibri Light" w:cs="Calibri Light"/>
          <w:b w:val="0"/>
          <w:bCs/>
          <w:color w:val="000000"/>
          <w:sz w:val="24"/>
          <w:szCs w:val="24"/>
        </w:rPr>
        <w:t xml:space="preserve">admium </w:t>
      </w:r>
      <w:r w:rsidR="005902F6">
        <w:rPr>
          <w:rFonts w:ascii="Calibri Light" w:hAnsi="Calibri Light" w:cs="Calibri Light"/>
          <w:b w:val="0"/>
          <w:bCs/>
          <w:color w:val="000000"/>
          <w:sz w:val="24"/>
          <w:szCs w:val="24"/>
        </w:rPr>
        <w:t>A</w:t>
      </w:r>
      <w:r w:rsidR="00FB757C" w:rsidRPr="00284D9C">
        <w:rPr>
          <w:rFonts w:ascii="Calibri Light" w:hAnsi="Calibri Light" w:cs="Calibri Light"/>
          <w:b w:val="0"/>
          <w:bCs/>
          <w:color w:val="000000"/>
          <w:sz w:val="24"/>
          <w:szCs w:val="24"/>
        </w:rPr>
        <w:t>nalysis</w:t>
      </w:r>
      <w:r w:rsidR="00FB757C" w:rsidRPr="00284D9C">
        <w:rPr>
          <w:rFonts w:ascii="Calibri Light" w:hAnsi="Calibri Light" w:cs="Calibri Light"/>
          <w:b w:val="0"/>
          <w:bCs/>
          <w:color w:val="000000"/>
          <w:sz w:val="32"/>
          <w:szCs w:val="28"/>
        </w:rPr>
        <w:t xml:space="preserve"> </w:t>
      </w:r>
    </w:p>
    <w:p w14:paraId="135737FE" w14:textId="77777777" w:rsidR="00C2100C" w:rsidRDefault="00FB757C" w:rsidP="00F45D27">
      <w:pPr>
        <w:pStyle w:val="BodyText"/>
        <w:suppressLineNumbers/>
        <w:spacing w:line="360" w:lineRule="auto"/>
        <w:ind w:right="-720"/>
        <w:rPr>
          <w:rFonts w:ascii="Calibri Light" w:hAnsi="Calibri Light" w:cs="Calibri Light"/>
          <w:b w:val="0"/>
          <w:bCs/>
          <w:sz w:val="24"/>
          <w:szCs w:val="24"/>
        </w:rPr>
      </w:pPr>
      <w:r w:rsidRPr="00284D9C">
        <w:rPr>
          <w:rFonts w:ascii="Calibri Light" w:hAnsi="Calibri Light" w:cs="Calibri Light"/>
          <w:b w:val="0"/>
          <w:color w:val="0066FF"/>
          <w:sz w:val="24"/>
          <w:szCs w:val="24"/>
          <w:u w:val="single"/>
        </w:rPr>
        <w:t>Appendix Y</w:t>
      </w:r>
      <w:r w:rsidRPr="00284D9C">
        <w:rPr>
          <w:rFonts w:ascii="Calibri Light" w:hAnsi="Calibri Light" w:cs="Calibri Light"/>
          <w:b w:val="0"/>
          <w:color w:val="0066FF"/>
          <w:sz w:val="24"/>
          <w:szCs w:val="24"/>
        </w:rPr>
        <w:t>:</w:t>
      </w:r>
      <w:r w:rsidRPr="00284D9C">
        <w:rPr>
          <w:rFonts w:ascii="Calibri Light" w:hAnsi="Calibri Light" w:cs="Calibri Light"/>
          <w:b w:val="0"/>
          <w:sz w:val="24"/>
          <w:szCs w:val="24"/>
        </w:rPr>
        <w:t xml:space="preserve"> </w:t>
      </w:r>
      <w:r w:rsidRPr="00284D9C">
        <w:rPr>
          <w:rFonts w:ascii="Calibri Light" w:hAnsi="Calibri Light" w:cs="Calibri Light"/>
          <w:b w:val="0"/>
          <w:bCs/>
          <w:sz w:val="24"/>
          <w:szCs w:val="24"/>
        </w:rPr>
        <w:t>Guidance for Developing Best Management Practices to Reduce Cadmium Uptake by Spinach</w:t>
      </w:r>
    </w:p>
    <w:p w14:paraId="140BBA1B" w14:textId="77777777" w:rsidR="00FB757C" w:rsidRPr="00001140" w:rsidRDefault="00FB757C" w:rsidP="00F45D27">
      <w:pPr>
        <w:pStyle w:val="BodyText"/>
        <w:suppressLineNumbers/>
        <w:spacing w:line="360" w:lineRule="auto"/>
        <w:ind w:right="-720"/>
        <w:rPr>
          <w:rFonts w:ascii="Calibri Light" w:hAnsi="Calibri Light" w:cs="Calibri Light"/>
          <w:b w:val="0"/>
          <w:sz w:val="24"/>
          <w:szCs w:val="24"/>
        </w:rPr>
      </w:pPr>
      <w:r w:rsidRPr="00001140">
        <w:rPr>
          <w:rFonts w:ascii="Calibri Light" w:hAnsi="Calibri Light" w:cs="Calibri Light"/>
          <w:b w:val="0"/>
          <w:color w:val="0066FF"/>
          <w:sz w:val="24"/>
          <w:szCs w:val="24"/>
          <w:u w:val="single"/>
        </w:rPr>
        <w:t>Appendix Z</w:t>
      </w:r>
      <w:r w:rsidRPr="00001140">
        <w:rPr>
          <w:rFonts w:ascii="Calibri Light" w:hAnsi="Calibri Light" w:cs="Calibri Light"/>
          <w:b w:val="0"/>
          <w:color w:val="0066FF"/>
          <w:sz w:val="24"/>
          <w:szCs w:val="24"/>
        </w:rPr>
        <w:t>:</w:t>
      </w:r>
      <w:r w:rsidRPr="00001140">
        <w:rPr>
          <w:rFonts w:ascii="Calibri Light" w:hAnsi="Calibri Light" w:cs="Calibri Light"/>
          <w:b w:val="0"/>
          <w:sz w:val="24"/>
          <w:szCs w:val="24"/>
        </w:rPr>
        <w:t xml:space="preserve"> </w:t>
      </w:r>
      <w:r w:rsidRPr="00284D9C">
        <w:rPr>
          <w:rFonts w:ascii="Calibri Light" w:hAnsi="Calibri Light" w:cs="Calibri Light"/>
          <w:b w:val="0"/>
          <w:sz w:val="24"/>
        </w:rPr>
        <w:t>CA</w:t>
      </w:r>
      <w:r w:rsidR="00C707CA" w:rsidRPr="00001140">
        <w:rPr>
          <w:rFonts w:ascii="Calibri Light" w:hAnsi="Calibri Light" w:cs="Calibri Light"/>
          <w:b w:val="0"/>
          <w:sz w:val="24"/>
          <w:szCs w:val="24"/>
        </w:rPr>
        <w:t xml:space="preserve"> </w:t>
      </w:r>
      <w:r w:rsidRPr="00001140">
        <w:rPr>
          <w:rFonts w:ascii="Calibri Light" w:hAnsi="Calibri Light" w:cs="Calibri Light"/>
          <w:b w:val="0"/>
          <w:sz w:val="24"/>
          <w:szCs w:val="24"/>
        </w:rPr>
        <w:t>Resource Agency Contacts</w:t>
      </w:r>
    </w:p>
    <w:p w14:paraId="20EF6571" w14:textId="77777777" w:rsidR="006636B7" w:rsidRPr="00D5180B" w:rsidRDefault="006636B7" w:rsidP="00F45D27">
      <w:pPr>
        <w:suppressLineNumbers/>
        <w:rPr>
          <w:szCs w:val="22"/>
        </w:rPr>
      </w:pPr>
      <w:r w:rsidRPr="00D5180B">
        <w:rPr>
          <w:szCs w:val="22"/>
        </w:rPr>
        <w:br w:type="page"/>
      </w:r>
    </w:p>
    <w:p w14:paraId="1B136C68" w14:textId="77777777" w:rsidR="003F55BC" w:rsidRPr="00433A0B" w:rsidRDefault="003F55BC" w:rsidP="00F45D27">
      <w:pPr>
        <w:pStyle w:val="LimeGreenHeaders"/>
        <w:rPr>
          <w:sz w:val="32"/>
        </w:rPr>
      </w:pPr>
      <w:bookmarkStart w:id="23" w:name="_Toc8374910"/>
      <w:bookmarkStart w:id="24" w:name="_Toc20839127"/>
      <w:r w:rsidRPr="00433A0B">
        <w:rPr>
          <w:sz w:val="32"/>
        </w:rPr>
        <w:lastRenderedPageBreak/>
        <w:t>Introduction</w:t>
      </w:r>
      <w:bookmarkEnd w:id="23"/>
      <w:bookmarkEnd w:id="24"/>
    </w:p>
    <w:p w14:paraId="533288C7" w14:textId="77777777" w:rsidR="000459F8"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In 1998, the U.S. Food and Drug Administration (FDA) issued its “Guide to Minimize Microbial Food Safety Hazards for Fresh Fruits and Vegetables”</w:t>
      </w:r>
      <w:r w:rsidR="00F31BA5" w:rsidRPr="00D5180B">
        <w:rPr>
          <w:rFonts w:ascii="Calibri Light" w:hAnsi="Calibri Light" w:cs="Calibri Light"/>
          <w:szCs w:val="22"/>
        </w:rPr>
        <w:t>. The practices outlined in the FDA’s guidance</w:t>
      </w:r>
      <w:r w:rsidRPr="00D5180B">
        <w:rPr>
          <w:rFonts w:ascii="Calibri Light" w:hAnsi="Calibri Light" w:cs="Calibri Light"/>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w:t>
      </w:r>
      <w:r w:rsidRPr="003A3F18">
        <w:rPr>
          <w:rFonts w:ascii="Calibri Light" w:hAnsi="Calibri Light" w:cs="Calibri Light"/>
          <w:szCs w:val="22"/>
        </w:rPr>
        <w:t>growers</w:t>
      </w:r>
      <w:r w:rsidRPr="00D5180B">
        <w:rPr>
          <w:rFonts w:ascii="Calibri Light" w:hAnsi="Calibri Light" w:cs="Calibri Light"/>
          <w:szCs w:val="22"/>
        </w:rPr>
        <w:t>, shippers, packers and processors to the potential microbiological hazards associated with various aspects of the production chain including: land history, adjacent land use, water quality, worker hygiene, pesticide and fertilizer use, equipment sanitation and product transportation</w:t>
      </w:r>
      <w:r w:rsidR="00F911BD" w:rsidRPr="00D5180B">
        <w:rPr>
          <w:rFonts w:ascii="Calibri Light" w:hAnsi="Calibri Light" w:cs="Calibri Light"/>
          <w:szCs w:val="22"/>
        </w:rPr>
        <w:t xml:space="preserve">. </w:t>
      </w:r>
    </w:p>
    <w:p w14:paraId="54B62092" w14:textId="77777777" w:rsidR="00F31BA5" w:rsidRPr="00122A81" w:rsidRDefault="00F31BA5" w:rsidP="00F45D27">
      <w:pPr>
        <w:suppressLineNumbers/>
        <w:spacing w:before="120" w:after="120"/>
        <w:jc w:val="both"/>
        <w:rPr>
          <w:rFonts w:ascii="Calibri Light" w:hAnsi="Calibri Light" w:cs="Calibri Light"/>
          <w:szCs w:val="22"/>
        </w:rPr>
      </w:pPr>
      <w:r w:rsidRPr="00122A81">
        <w:rPr>
          <w:rFonts w:ascii="Calibri Light" w:hAnsi="Calibri Light" w:cs="Calibri Light"/>
          <w:szCs w:val="22"/>
        </w:rPr>
        <w:t>In 2011, the Food Safety Modernization Act (FSMA) was signed into law</w:t>
      </w:r>
      <w:r w:rsidR="000459F8" w:rsidRPr="00122A81">
        <w:rPr>
          <w:rFonts w:ascii="Calibri Light" w:hAnsi="Calibri Light" w:cs="Calibri Light"/>
          <w:szCs w:val="22"/>
        </w:rPr>
        <w:t>.</w:t>
      </w:r>
      <w:r w:rsidRPr="00122A81">
        <w:rPr>
          <w:rFonts w:ascii="Calibri Light" w:hAnsi="Calibri Light" w:cs="Calibri Light"/>
          <w:szCs w:val="22"/>
        </w:rPr>
        <w:t xml:space="preserve"> </w:t>
      </w:r>
      <w:r w:rsidR="00DC0A93" w:rsidRPr="00122A81">
        <w:rPr>
          <w:rFonts w:ascii="Calibri Light" w:hAnsi="Calibri Light" w:cs="Calibri Light"/>
          <w:szCs w:val="22"/>
        </w:rPr>
        <w:t>After several years of gathering stakeholder input, the FDA published the final regulations promulgating FSMA requirements</w:t>
      </w:r>
      <w:r w:rsidRPr="00122A81">
        <w:rPr>
          <w:rFonts w:ascii="Calibri Light" w:hAnsi="Calibri Light" w:cs="Calibri Light"/>
          <w:szCs w:val="22"/>
        </w:rPr>
        <w:t xml:space="preserve"> includ</w:t>
      </w:r>
      <w:r w:rsidR="00BD0781" w:rsidRPr="00122A81">
        <w:rPr>
          <w:rFonts w:ascii="Calibri Light" w:hAnsi="Calibri Light" w:cs="Calibri Light"/>
          <w:szCs w:val="22"/>
        </w:rPr>
        <w:t>ing</w:t>
      </w:r>
      <w:r w:rsidRPr="00122A81">
        <w:rPr>
          <w:rFonts w:ascii="Calibri Light" w:hAnsi="Calibri Light" w:cs="Calibri Light"/>
          <w:szCs w:val="22"/>
        </w:rPr>
        <w:t xml:space="preserve"> regulation of farming</w:t>
      </w:r>
      <w:r w:rsidR="00DC0A93" w:rsidRPr="00122A81">
        <w:rPr>
          <w:rFonts w:ascii="Calibri Light" w:hAnsi="Calibri Light" w:cs="Calibri Light"/>
          <w:szCs w:val="22"/>
        </w:rPr>
        <w:t xml:space="preserve"> operations</w:t>
      </w:r>
      <w:r w:rsidRPr="00122A81">
        <w:rPr>
          <w:rFonts w:ascii="Calibri Light" w:hAnsi="Calibri Light" w:cs="Calibri Light"/>
          <w:szCs w:val="22"/>
        </w:rPr>
        <w:t xml:space="preserve"> for the first time in U.S. history. The </w:t>
      </w:r>
      <w:r w:rsidRPr="00122A81">
        <w:rPr>
          <w:rFonts w:ascii="Calibri Light" w:hAnsi="Calibri Light" w:cs="Calibri Light"/>
          <w:i/>
          <w:szCs w:val="22"/>
        </w:rPr>
        <w:t xml:space="preserve">Standards for the Growing, Harvesting, Packing, and Holding of Produce for Human Consumption </w:t>
      </w:r>
      <w:r w:rsidRPr="00122A81">
        <w:rPr>
          <w:rFonts w:ascii="Calibri Light" w:hAnsi="Calibri Light" w:cs="Calibri Light"/>
          <w:szCs w:val="22"/>
        </w:rPr>
        <w:t xml:space="preserve">(the Produce Safety Rule) </w:t>
      </w:r>
      <w:r w:rsidR="000459F8" w:rsidRPr="00122A81">
        <w:rPr>
          <w:rFonts w:ascii="Calibri Light" w:hAnsi="Calibri Light" w:cs="Calibri Light"/>
          <w:szCs w:val="22"/>
        </w:rPr>
        <w:t xml:space="preserve">is the rule that </w:t>
      </w:r>
      <w:r w:rsidR="008B1028" w:rsidRPr="00122A81">
        <w:rPr>
          <w:rFonts w:ascii="Calibri Light" w:hAnsi="Calibri Light" w:cs="Calibri Light"/>
          <w:szCs w:val="22"/>
        </w:rPr>
        <w:t>addresses</w:t>
      </w:r>
      <w:r w:rsidRPr="00122A81">
        <w:rPr>
          <w:rFonts w:ascii="Calibri Light" w:hAnsi="Calibri Light" w:cs="Calibri Light"/>
          <w:szCs w:val="22"/>
        </w:rPr>
        <w:t xml:space="preserve"> GAPs</w:t>
      </w:r>
      <w:r w:rsidR="008B1028" w:rsidRPr="00122A81">
        <w:rPr>
          <w:rFonts w:ascii="Calibri Light" w:hAnsi="Calibri Light" w:cs="Calibri Light"/>
          <w:szCs w:val="22"/>
        </w:rPr>
        <w:t xml:space="preserve"> for farming operations.</w:t>
      </w:r>
    </w:p>
    <w:p w14:paraId="6A0C588E" w14:textId="77777777" w:rsidR="00BC421C" w:rsidRPr="00122A81" w:rsidRDefault="00BC421C" w:rsidP="00F45D27">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vast majority of the lettuce/leafy </w:t>
      </w:r>
      <w:r w:rsidR="000905FD" w:rsidRPr="00122A81">
        <w:rPr>
          <w:rFonts w:ascii="Calibri Light" w:hAnsi="Calibri Light" w:cs="Calibri Light"/>
          <w:szCs w:val="22"/>
        </w:rPr>
        <w:t>greens industry</w:t>
      </w:r>
      <w:r w:rsidRPr="00122A81">
        <w:rPr>
          <w:rFonts w:ascii="Calibri Light" w:hAnsi="Calibri Light" w:cs="Calibri Light"/>
          <w:szCs w:val="22"/>
        </w:rPr>
        <w:t xml:space="preserve"> </w:t>
      </w:r>
      <w:r w:rsidR="00546A50" w:rsidRPr="00122A81">
        <w:rPr>
          <w:rFonts w:ascii="Calibri Light" w:hAnsi="Calibri Light" w:cs="Calibri Light"/>
          <w:szCs w:val="22"/>
        </w:rPr>
        <w:t>ha</w:t>
      </w:r>
      <w:r w:rsidR="00F31BA5" w:rsidRPr="00122A81">
        <w:rPr>
          <w:rFonts w:ascii="Calibri Light" w:hAnsi="Calibri Light" w:cs="Calibri Light"/>
          <w:szCs w:val="22"/>
        </w:rPr>
        <w:t>ve</w:t>
      </w:r>
      <w:r w:rsidR="00546A50" w:rsidRPr="00122A81">
        <w:rPr>
          <w:rFonts w:ascii="Calibri Light" w:hAnsi="Calibri Light" w:cs="Calibri Light"/>
          <w:szCs w:val="22"/>
        </w:rPr>
        <w:t xml:space="preserve"> </w:t>
      </w:r>
      <w:r w:rsidRPr="00122A81">
        <w:rPr>
          <w:rFonts w:ascii="Calibri Light" w:hAnsi="Calibri Light" w:cs="Calibri Light"/>
          <w:szCs w:val="22"/>
        </w:rPr>
        <w:t>adopted GAPs as part of normal production operations</w:t>
      </w:r>
      <w:r w:rsidR="00F911BD" w:rsidRPr="00122A81">
        <w:rPr>
          <w:rFonts w:ascii="Calibri Light" w:hAnsi="Calibri Light" w:cs="Calibri Light"/>
          <w:szCs w:val="22"/>
        </w:rPr>
        <w:t xml:space="preserve">. </w:t>
      </w:r>
      <w:r w:rsidRPr="00122A81">
        <w:rPr>
          <w:rFonts w:ascii="Calibri Light" w:hAnsi="Calibri Light" w:cs="Calibri Light"/>
          <w:szCs w:val="22"/>
        </w:rPr>
        <w:t>Indeed</w:t>
      </w:r>
      <w:r w:rsidR="005902F6" w:rsidRPr="00122A81">
        <w:rPr>
          <w:rFonts w:ascii="Calibri Light" w:hAnsi="Calibri Light" w:cs="Calibri Light"/>
          <w:szCs w:val="22"/>
        </w:rPr>
        <w:t>,</w:t>
      </w:r>
      <w:r w:rsidRPr="00122A81">
        <w:rPr>
          <w:rFonts w:ascii="Calibri Light" w:hAnsi="Calibri Light" w:cs="Calibri Light"/>
          <w:szCs w:val="22"/>
        </w:rPr>
        <w:t xml:space="preserve"> the majority of lettuce/leafy greens </w:t>
      </w:r>
      <w:r w:rsidR="00546FD8">
        <w:rPr>
          <w:rFonts w:ascii="Calibri Light" w:hAnsi="Calibri Light" w:cs="Calibri Light"/>
          <w:szCs w:val="22"/>
        </w:rPr>
        <w:t>growers</w:t>
      </w:r>
      <w:r w:rsidR="00546FD8" w:rsidRPr="00122A81">
        <w:rPr>
          <w:rFonts w:ascii="Calibri Light" w:hAnsi="Calibri Light" w:cs="Calibri Light"/>
          <w:szCs w:val="22"/>
        </w:rPr>
        <w:t xml:space="preserve"> </w:t>
      </w:r>
      <w:r w:rsidRPr="00122A81">
        <w:rPr>
          <w:rFonts w:ascii="Calibri Light" w:hAnsi="Calibri Light" w:cs="Calibri Light"/>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76AE1F6B" w14:textId="77777777" w:rsidR="00BC421C" w:rsidRPr="00122A81" w:rsidRDefault="00BC421C" w:rsidP="00F45D27">
      <w:pPr>
        <w:suppressLineNumbers/>
        <w:spacing w:before="120" w:after="120"/>
        <w:jc w:val="both"/>
        <w:rPr>
          <w:rFonts w:ascii="Calibri Light" w:hAnsi="Calibri Light" w:cs="Calibri Light"/>
          <w:szCs w:val="22"/>
        </w:rPr>
      </w:pPr>
      <w:r w:rsidRPr="00122A81">
        <w:rPr>
          <w:rFonts w:ascii="Calibri Light" w:hAnsi="Calibri Light" w:cs="Calibri Light"/>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122A81">
        <w:rPr>
          <w:rFonts w:ascii="Calibri Light" w:hAnsi="Calibri Light" w:cs="Calibri Light"/>
          <w:szCs w:val="22"/>
        </w:rPr>
        <w:t xml:space="preserve">. </w:t>
      </w:r>
      <w:r w:rsidRPr="00122A81">
        <w:rPr>
          <w:rFonts w:ascii="Calibri Light" w:hAnsi="Calibri Light" w:cs="Calibri Light"/>
          <w:szCs w:val="22"/>
        </w:rPr>
        <w:t>The 1</w:t>
      </w:r>
      <w:r w:rsidRPr="00122A81">
        <w:rPr>
          <w:rFonts w:ascii="Calibri Light" w:hAnsi="Calibri Light" w:cs="Calibri Light"/>
          <w:szCs w:val="22"/>
          <w:vertAlign w:val="superscript"/>
        </w:rPr>
        <w:t>st</w:t>
      </w:r>
      <w:r w:rsidRPr="00122A81">
        <w:rPr>
          <w:rFonts w:ascii="Calibri Light" w:hAnsi="Calibri Light" w:cs="Calibri Light"/>
          <w:szCs w:val="22"/>
        </w:rPr>
        <w:t xml:space="preserve"> Edition of these new </w:t>
      </w:r>
      <w:r w:rsidR="00A3543E" w:rsidRPr="00122A81">
        <w:rPr>
          <w:rFonts w:ascii="Calibri Light" w:hAnsi="Calibri Light" w:cs="Calibri Light"/>
          <w:szCs w:val="22"/>
        </w:rPr>
        <w:t xml:space="preserve">voluntary </w:t>
      </w:r>
      <w:r w:rsidRPr="00122A81">
        <w:rPr>
          <w:rFonts w:ascii="Calibri Light" w:hAnsi="Calibri Light" w:cs="Calibri Light"/>
          <w:szCs w:val="22"/>
        </w:rPr>
        <w:t>guidelines</w:t>
      </w:r>
      <w:r w:rsidR="00A3543E" w:rsidRPr="00122A81">
        <w:rPr>
          <w:rFonts w:ascii="Calibri Light" w:hAnsi="Calibri Light" w:cs="Calibri Light"/>
          <w:szCs w:val="22"/>
        </w:rPr>
        <w:t xml:space="preserve"> </w:t>
      </w:r>
      <w:r w:rsidR="00BF0D1E" w:rsidRPr="00122A81">
        <w:rPr>
          <w:rFonts w:ascii="Calibri Light" w:hAnsi="Calibri Light" w:cs="Calibri Light"/>
          <w:szCs w:val="22"/>
        </w:rPr>
        <w:t>was</w:t>
      </w:r>
      <w:r w:rsidRPr="00122A81">
        <w:rPr>
          <w:rFonts w:ascii="Calibri Light" w:hAnsi="Calibri Light" w:cs="Calibri Light"/>
          <w:szCs w:val="22"/>
        </w:rPr>
        <w:t xml:space="preserve"> published by the industry in April 2006</w:t>
      </w:r>
      <w:r w:rsidR="00F911BD" w:rsidRPr="00122A81">
        <w:rPr>
          <w:rFonts w:ascii="Calibri Light" w:hAnsi="Calibri Light" w:cs="Calibri Light"/>
          <w:szCs w:val="22"/>
        </w:rPr>
        <w:t xml:space="preserve">. </w:t>
      </w:r>
    </w:p>
    <w:p w14:paraId="10F831ED" w14:textId="77777777" w:rsidR="000A262A" w:rsidRPr="00122A81" w:rsidRDefault="000A262A" w:rsidP="00F45D27">
      <w:pPr>
        <w:suppressLineNumbers/>
        <w:spacing w:after="120"/>
        <w:jc w:val="both"/>
        <w:rPr>
          <w:rFonts w:ascii="Calibri Light" w:hAnsi="Calibri Light" w:cs="Calibri Light"/>
          <w:szCs w:val="22"/>
        </w:rPr>
      </w:pPr>
      <w:r w:rsidRPr="00122A81">
        <w:rPr>
          <w:rFonts w:ascii="Calibri Light" w:hAnsi="Calibri Light" w:cs="Calibri Light"/>
          <w:szCs w:val="22"/>
        </w:rPr>
        <w:t>In response to the continued concerns regarding the microbial safety of fresh produce, these guidelines were prepared to provide more specific and quantitative measures of identified best practices for leafy greens production</w:t>
      </w:r>
      <w:r w:rsidR="009A2A46" w:rsidRPr="00122A81">
        <w:rPr>
          <w:rFonts w:ascii="Calibri Light" w:hAnsi="Calibri Light" w:cs="Calibri Light"/>
          <w:szCs w:val="22"/>
        </w:rPr>
        <w:t xml:space="preserve"> and harvest</w:t>
      </w:r>
      <w:r w:rsidRPr="00122A81">
        <w:rPr>
          <w:rFonts w:ascii="Calibri Light" w:hAnsi="Calibri Light" w:cs="Calibri Light"/>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122A81">
        <w:rPr>
          <w:rFonts w:ascii="Calibri Light" w:hAnsi="Calibri Light" w:cs="Calibri Light"/>
          <w:szCs w:val="22"/>
        </w:rPr>
        <w:t>In addition, the guidelines have been updated to reflect</w:t>
      </w:r>
      <w:r w:rsidRPr="00122A81">
        <w:rPr>
          <w:rFonts w:ascii="Calibri Light" w:hAnsi="Calibri Light" w:cs="Calibri Light"/>
          <w:szCs w:val="22"/>
        </w:rPr>
        <w:t xml:space="preserve"> </w:t>
      </w:r>
      <w:r w:rsidR="000A0F00" w:rsidRPr="00122A81">
        <w:rPr>
          <w:rFonts w:ascii="Calibri Light" w:hAnsi="Calibri Light" w:cs="Calibri Light"/>
          <w:szCs w:val="22"/>
        </w:rPr>
        <w:t>the</w:t>
      </w:r>
      <w:r w:rsidRPr="00122A81">
        <w:rPr>
          <w:rFonts w:ascii="Calibri Light" w:hAnsi="Calibri Light" w:cs="Calibri Light"/>
          <w:szCs w:val="22"/>
        </w:rPr>
        <w:t xml:space="preserve"> Produce Safety Rule</w:t>
      </w:r>
      <w:r w:rsidR="000A0F00" w:rsidRPr="00122A81">
        <w:rPr>
          <w:rFonts w:ascii="Calibri Light" w:hAnsi="Calibri Light" w:cs="Calibri Light"/>
          <w:szCs w:val="22"/>
        </w:rPr>
        <w:t xml:space="preserve"> </w:t>
      </w:r>
      <w:r w:rsidR="009A2A46" w:rsidRPr="00122A81">
        <w:rPr>
          <w:rFonts w:ascii="Calibri Light" w:hAnsi="Calibri Light" w:cs="Calibri Light"/>
          <w:szCs w:val="22"/>
        </w:rPr>
        <w:t xml:space="preserve">requirements </w:t>
      </w:r>
      <w:r w:rsidR="000A0F00" w:rsidRPr="00122A81">
        <w:rPr>
          <w:rFonts w:ascii="Calibri Light" w:hAnsi="Calibri Light" w:cs="Calibri Light"/>
          <w:szCs w:val="22"/>
        </w:rPr>
        <w:t>and peer-reviewed research funded by the Center for Produce Safety</w:t>
      </w:r>
      <w:r w:rsidRPr="00122A81">
        <w:rPr>
          <w:rFonts w:ascii="Calibri Light" w:hAnsi="Calibri Light" w:cs="Calibri Light"/>
          <w:szCs w:val="22"/>
        </w:rPr>
        <w:t>.</w:t>
      </w:r>
    </w:p>
    <w:p w14:paraId="1CA013DC" w14:textId="77777777" w:rsidR="00C529DC" w:rsidRPr="00122A81" w:rsidRDefault="00BC421C" w:rsidP="00F45D27">
      <w:pPr>
        <w:suppressLineNumbers/>
        <w:spacing w:after="120"/>
        <w:jc w:val="both"/>
        <w:rPr>
          <w:rFonts w:ascii="Calibri Light" w:hAnsi="Calibri Light" w:cs="Calibri Light"/>
          <w:szCs w:val="22"/>
        </w:rPr>
      </w:pPr>
      <w:r w:rsidRPr="00122A81">
        <w:rPr>
          <w:rFonts w:ascii="Calibri Light" w:hAnsi="Calibri Light" w:cs="Calibri Light"/>
          <w:szCs w:val="22"/>
        </w:rPr>
        <w:t>A key focus of revision</w:t>
      </w:r>
      <w:r w:rsidR="00C529DC" w:rsidRPr="00122A81">
        <w:rPr>
          <w:rFonts w:ascii="Calibri Light" w:hAnsi="Calibri Light" w:cs="Calibri Light"/>
          <w:szCs w:val="22"/>
        </w:rPr>
        <w:t>s</w:t>
      </w:r>
      <w:r w:rsidRPr="00122A81">
        <w:rPr>
          <w:rFonts w:ascii="Calibri Light" w:hAnsi="Calibri Light" w:cs="Calibri Light"/>
          <w:szCs w:val="22"/>
        </w:rPr>
        <w:t xml:space="preserve"> </w:t>
      </w:r>
      <w:r w:rsidR="00C529DC" w:rsidRPr="00122A81">
        <w:rPr>
          <w:rFonts w:ascii="Calibri Light" w:hAnsi="Calibri Light" w:cs="Calibri Light"/>
          <w:szCs w:val="22"/>
        </w:rPr>
        <w:t>i</w:t>
      </w:r>
      <w:r w:rsidRPr="00122A81">
        <w:rPr>
          <w:rFonts w:ascii="Calibri Light" w:hAnsi="Calibri Light" w:cs="Calibri Light"/>
          <w:szCs w:val="22"/>
        </w:rPr>
        <w:t xml:space="preserve">s to identify, where possible and practical, metrics and measures that </w:t>
      </w:r>
      <w:r w:rsidR="00C529DC" w:rsidRPr="00122A81">
        <w:rPr>
          <w:rFonts w:ascii="Calibri Light" w:hAnsi="Calibri Light" w:cs="Calibri Light"/>
          <w:szCs w:val="22"/>
        </w:rPr>
        <w:t>can</w:t>
      </w:r>
      <w:r w:rsidRPr="00122A81">
        <w:rPr>
          <w:rFonts w:ascii="Calibri Light" w:hAnsi="Calibri Light" w:cs="Calibri Light"/>
          <w:szCs w:val="22"/>
        </w:rPr>
        <w:t xml:space="preserve"> be used to </w:t>
      </w:r>
      <w:r w:rsidR="00C529DC" w:rsidRPr="00122A81">
        <w:rPr>
          <w:rFonts w:ascii="Calibri Light" w:hAnsi="Calibri Light" w:cs="Calibri Light"/>
          <w:szCs w:val="22"/>
        </w:rPr>
        <w:t>assist</w:t>
      </w:r>
      <w:r w:rsidRPr="00122A81">
        <w:rPr>
          <w:rFonts w:ascii="Calibri Light" w:hAnsi="Calibri Light" w:cs="Calibri Light"/>
          <w:szCs w:val="22"/>
        </w:rPr>
        <w:t xml:space="preserve"> the industry </w:t>
      </w:r>
      <w:r w:rsidR="00C529DC" w:rsidRPr="00122A81">
        <w:rPr>
          <w:rFonts w:ascii="Calibri Light" w:hAnsi="Calibri Light" w:cs="Calibri Light"/>
          <w:szCs w:val="22"/>
        </w:rPr>
        <w:t>in complying</w:t>
      </w:r>
      <w:r w:rsidRPr="00122A81">
        <w:rPr>
          <w:rFonts w:ascii="Calibri Light" w:hAnsi="Calibri Light" w:cs="Calibri Light"/>
          <w:szCs w:val="22"/>
        </w:rPr>
        <w:t xml:space="preserve"> with the</w:t>
      </w:r>
      <w:r w:rsidR="00C529DC" w:rsidRPr="00122A81">
        <w:rPr>
          <w:rFonts w:ascii="Calibri Light" w:hAnsi="Calibri Light" w:cs="Calibri Light"/>
          <w:szCs w:val="22"/>
        </w:rPr>
        <w:t>se industry</w:t>
      </w:r>
      <w:r w:rsidRPr="00122A81">
        <w:rPr>
          <w:rFonts w:ascii="Calibri Light" w:hAnsi="Calibri Light" w:cs="Calibri Light"/>
          <w:szCs w:val="22"/>
        </w:rPr>
        <w:t xml:space="preserve"> guidelines</w:t>
      </w:r>
      <w:r w:rsidR="00F911BD" w:rsidRPr="00122A81">
        <w:rPr>
          <w:rFonts w:ascii="Calibri Light" w:hAnsi="Calibri Light" w:cs="Calibri Light"/>
          <w:szCs w:val="22"/>
        </w:rPr>
        <w:t xml:space="preserve">. </w:t>
      </w:r>
    </w:p>
    <w:p w14:paraId="4426B2B1" w14:textId="77777777" w:rsidR="00BC421C" w:rsidRPr="00122A81" w:rsidRDefault="00BC421C" w:rsidP="00F45D27">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w:t>
      </w:r>
      <w:r w:rsidR="00CA1EA7" w:rsidRPr="00122A81">
        <w:rPr>
          <w:rFonts w:ascii="Calibri Light" w:hAnsi="Calibri Light" w:cs="Calibri Light"/>
          <w:szCs w:val="22"/>
        </w:rPr>
        <w:t xml:space="preserve">preparing </w:t>
      </w:r>
      <w:r w:rsidRPr="00122A81">
        <w:rPr>
          <w:rFonts w:ascii="Calibri Light" w:hAnsi="Calibri Light" w:cs="Calibri Light"/>
          <w:szCs w:val="22"/>
        </w:rPr>
        <w:t>th</w:t>
      </w:r>
      <w:r w:rsidR="00C529DC" w:rsidRPr="00122A81">
        <w:rPr>
          <w:rFonts w:ascii="Calibri Light" w:hAnsi="Calibri Light" w:cs="Calibri Light"/>
          <w:szCs w:val="22"/>
        </w:rPr>
        <w:t>e original</w:t>
      </w:r>
      <w:r w:rsidRPr="00122A81">
        <w:rPr>
          <w:rFonts w:ascii="Calibri Light" w:hAnsi="Calibri Light" w:cs="Calibri Light"/>
          <w:szCs w:val="22"/>
        </w:rPr>
        <w:t xml:space="preserve"> </w:t>
      </w:r>
      <w:r w:rsidR="00F02AFD" w:rsidRPr="00122A81">
        <w:rPr>
          <w:rFonts w:ascii="Calibri Light" w:hAnsi="Calibri Light" w:cs="Calibri Light"/>
          <w:szCs w:val="22"/>
        </w:rPr>
        <w:t>document</w:t>
      </w:r>
      <w:r w:rsidRPr="00122A81">
        <w:rPr>
          <w:rFonts w:ascii="Calibri Light" w:hAnsi="Calibri Light" w:cs="Calibri Light"/>
          <w:szCs w:val="22"/>
        </w:rPr>
        <w:t>, metrics were researched for three primary areas: water quality, soil amendments, and environmental assessments/conditions</w:t>
      </w:r>
      <w:r w:rsidR="00F911BD" w:rsidRPr="00122A81">
        <w:rPr>
          <w:rFonts w:ascii="Calibri Light" w:hAnsi="Calibri Light" w:cs="Calibri Light"/>
          <w:szCs w:val="22"/>
        </w:rPr>
        <w:t xml:space="preserve">. </w:t>
      </w:r>
      <w:r w:rsidRPr="00122A81">
        <w:rPr>
          <w:rFonts w:ascii="Calibri Light" w:hAnsi="Calibri Light" w:cs="Calibri Light"/>
          <w:szCs w:val="22"/>
        </w:rPr>
        <w:t>A three-tier approach was used to identify these metrics in as rigorous a manner as possible:</w:t>
      </w:r>
      <w:r w:rsidR="00C529DC" w:rsidRPr="00122A81">
        <w:rPr>
          <w:rFonts w:ascii="Calibri Light" w:hAnsi="Calibri Light" w:cs="Calibri Light"/>
          <w:szCs w:val="22"/>
        </w:rPr>
        <w:t xml:space="preserve"> </w:t>
      </w:r>
    </w:p>
    <w:p w14:paraId="1BA20CFD" w14:textId="77777777" w:rsidR="00BC421C" w:rsidRPr="00122A81" w:rsidRDefault="00BC421C" w:rsidP="00F45D27">
      <w:pPr>
        <w:numPr>
          <w:ilvl w:val="0"/>
          <w:numId w:val="10"/>
        </w:numPr>
        <w:suppressLineNumbers/>
        <w:tabs>
          <w:tab w:val="clear" w:pos="720"/>
          <w:tab w:val="num" w:pos="72"/>
        </w:tabs>
        <w:spacing w:after="120"/>
        <w:ind w:left="72"/>
        <w:jc w:val="both"/>
        <w:rPr>
          <w:rFonts w:ascii="Calibri Light" w:hAnsi="Calibri Light" w:cs="Calibri Light"/>
          <w:szCs w:val="22"/>
        </w:rPr>
      </w:pPr>
      <w:r w:rsidRPr="00122A81">
        <w:rPr>
          <w:rFonts w:ascii="Calibri Light" w:hAnsi="Calibri Light" w:cs="Calibri Light"/>
          <w:szCs w:val="22"/>
        </w:rPr>
        <w:t xml:space="preserve">A comprehensive literature review was conducted to determine if there was a scientifically valid basis for establishing a metric for the </w:t>
      </w:r>
      <w:r w:rsidR="00A3543E" w:rsidRPr="00122A81">
        <w:rPr>
          <w:rFonts w:ascii="Calibri Light" w:hAnsi="Calibri Light" w:cs="Calibri Light"/>
          <w:szCs w:val="22"/>
        </w:rPr>
        <w:t xml:space="preserve">identified risk factor or best practice. </w:t>
      </w:r>
    </w:p>
    <w:p w14:paraId="32D913D6" w14:textId="77777777" w:rsidR="00BC421C" w:rsidRPr="00122A81" w:rsidRDefault="00BC421C" w:rsidP="00F45D27">
      <w:pPr>
        <w:numPr>
          <w:ilvl w:val="0"/>
          <w:numId w:val="10"/>
        </w:numPr>
        <w:suppressLineNumbers/>
        <w:tabs>
          <w:tab w:val="clear" w:pos="720"/>
          <w:tab w:val="num" w:pos="72"/>
        </w:tabs>
        <w:spacing w:after="120"/>
        <w:ind w:left="72"/>
        <w:jc w:val="both"/>
        <w:rPr>
          <w:rFonts w:ascii="Calibri Light" w:hAnsi="Calibri Light" w:cs="Calibri Light"/>
          <w:szCs w:val="22"/>
        </w:rPr>
      </w:pPr>
      <w:r w:rsidRPr="00122A81">
        <w:rPr>
          <w:rFonts w:ascii="Calibri Light" w:hAnsi="Calibri Light" w:cs="Calibri Light"/>
          <w:szCs w:val="22"/>
        </w:rPr>
        <w:t>If the literature research did not identify scientific studies that could support an appropriate metric, standards or metrics from authoritative or regulatory bodies were used to establish a metric.</w:t>
      </w:r>
    </w:p>
    <w:p w14:paraId="4CDACEFC" w14:textId="77777777" w:rsidR="00BC421C" w:rsidRPr="00122A81" w:rsidRDefault="00BC421C" w:rsidP="00F45D27">
      <w:pPr>
        <w:numPr>
          <w:ilvl w:val="0"/>
          <w:numId w:val="10"/>
        </w:numPr>
        <w:suppressLineNumbers/>
        <w:tabs>
          <w:tab w:val="clear" w:pos="720"/>
          <w:tab w:val="num" w:pos="72"/>
        </w:tabs>
        <w:spacing w:after="120"/>
        <w:ind w:left="72"/>
        <w:jc w:val="both"/>
        <w:rPr>
          <w:rFonts w:ascii="Calibri Light" w:hAnsi="Calibri Light" w:cs="Calibri Light"/>
          <w:szCs w:val="22"/>
        </w:rPr>
      </w:pPr>
      <w:r w:rsidRPr="00122A81">
        <w:rPr>
          <w:rFonts w:ascii="Calibri Light" w:hAnsi="Calibri Light" w:cs="Calibri Light"/>
          <w:szCs w:val="22"/>
        </w:rPr>
        <w:t>If neither scientific studies nor authoritative bodies had allowed for suitable metrics, consensus among industry representatives and/or other stakeholders was sought to establish metrics.</w:t>
      </w:r>
    </w:p>
    <w:p w14:paraId="01437603" w14:textId="77777777" w:rsidR="00BC421C" w:rsidRPr="00122A81" w:rsidRDefault="00BC421C" w:rsidP="00F45D27">
      <w:pPr>
        <w:suppressLineNumbers/>
        <w:spacing w:after="120"/>
        <w:jc w:val="both"/>
        <w:rPr>
          <w:rFonts w:ascii="Calibri Light" w:hAnsi="Calibri Light" w:cs="Calibri Light"/>
          <w:szCs w:val="22"/>
        </w:rPr>
      </w:pPr>
      <w:r w:rsidRPr="00122A81">
        <w:rPr>
          <w:rFonts w:ascii="Calibri Light" w:hAnsi="Calibri Light" w:cs="Calibri Light"/>
          <w:szCs w:val="22"/>
        </w:rPr>
        <w:t>In the last 10 years, the focus of food safety efforts has been on the farm, initial cooling and distribution points</w:t>
      </w:r>
      <w:r w:rsidR="00776B70" w:rsidRPr="00122A81">
        <w:rPr>
          <w:rFonts w:ascii="Calibri Light" w:hAnsi="Calibri Light" w:cs="Calibri Light"/>
          <w:szCs w:val="22"/>
        </w:rPr>
        <w:t>,</w:t>
      </w:r>
      <w:r w:rsidRPr="00122A81">
        <w:rPr>
          <w:rFonts w:ascii="Calibri Light" w:hAnsi="Calibri Light" w:cs="Calibri Light"/>
          <w:szCs w:val="22"/>
        </w:rPr>
        <w:t xml:space="preserve"> and value-added processing operations. Fruit and vegetable processing operations have developed sophisticated food safety programs largely centered on current Good Manufacturing Practices (cGMPs) and the principles of Hazard Analysis Critical Control Point (HACCP) programs. As we develop a greater understanding of food safety issues relative </w:t>
      </w:r>
      <w:r w:rsidRPr="00122A81">
        <w:rPr>
          <w:rFonts w:ascii="Calibri Light" w:hAnsi="Calibri Light" w:cs="Calibri Light"/>
          <w:szCs w:val="22"/>
        </w:rPr>
        <w:lastRenderedPageBreak/>
        <w:t>to the full spectrum of supply and distribution channels for fruits and vegetables</w:t>
      </w:r>
      <w:r w:rsidR="00546A50" w:rsidRPr="00122A81">
        <w:rPr>
          <w:rFonts w:ascii="Calibri Light" w:hAnsi="Calibri Light" w:cs="Calibri Light"/>
          <w:szCs w:val="22"/>
        </w:rPr>
        <w:t>,</w:t>
      </w:r>
      <w:r w:rsidRPr="00122A81">
        <w:rPr>
          <w:rFonts w:ascii="Calibri Light" w:hAnsi="Calibri Light" w:cs="Calibri Light"/>
          <w:szCs w:val="22"/>
        </w:rPr>
        <w:t xml:space="preserve"> it has become clear that the next generation of food safety guidance needs to encompass the entire supply chain.</w:t>
      </w:r>
    </w:p>
    <w:p w14:paraId="14130A1D" w14:textId="77777777" w:rsidR="007568DF" w:rsidRPr="00122A81" w:rsidRDefault="00A369C9" w:rsidP="00F45D27">
      <w:pPr>
        <w:suppressLineNumbers/>
        <w:spacing w:after="120"/>
        <w:jc w:val="both"/>
        <w:rPr>
          <w:rFonts w:ascii="Calibri Light" w:hAnsi="Calibri Light" w:cs="Calibri Light"/>
          <w:szCs w:val="22"/>
        </w:rPr>
      </w:pPr>
      <w:r w:rsidRPr="00122A81">
        <w:rPr>
          <w:rFonts w:ascii="Calibri Light" w:hAnsi="Calibri Light" w:cs="Calibri Light"/>
          <w:szCs w:val="22"/>
        </w:rPr>
        <w:t xml:space="preserve">In addition to this document, several supplemental documents have been prepared to explain the rationale for the metrics and assist the </w:t>
      </w:r>
      <w:r w:rsidRPr="003A3F18">
        <w:rPr>
          <w:rFonts w:ascii="Calibri Light" w:hAnsi="Calibri Light" w:cs="Calibri Light"/>
          <w:szCs w:val="22"/>
        </w:rPr>
        <w:t>grower</w:t>
      </w:r>
      <w:r w:rsidR="00642499" w:rsidRPr="00433A0B">
        <w:t xml:space="preserve"> </w:t>
      </w:r>
      <w:r w:rsidRPr="00122A81">
        <w:rPr>
          <w:rFonts w:ascii="Calibri Light" w:hAnsi="Calibri Light" w:cs="Calibri Light"/>
          <w:szCs w:val="22"/>
        </w:rPr>
        <w:t>with activities in the field</w:t>
      </w:r>
      <w:r w:rsidR="00F911BD" w:rsidRPr="00122A81">
        <w:rPr>
          <w:rFonts w:ascii="Calibri Light" w:hAnsi="Calibri Light" w:cs="Calibri Light"/>
          <w:szCs w:val="22"/>
        </w:rPr>
        <w:t xml:space="preserve">. </w:t>
      </w:r>
      <w:r w:rsidRPr="00122A81">
        <w:rPr>
          <w:rFonts w:ascii="Calibri Light" w:hAnsi="Calibri Light" w:cs="Calibri Light"/>
          <w:szCs w:val="22"/>
        </w:rPr>
        <w:t xml:space="preserve">These documents include a </w:t>
      </w:r>
      <w:r w:rsidRPr="00122A81">
        <w:rPr>
          <w:rFonts w:ascii="Calibri Light" w:hAnsi="Calibri Light" w:cs="Calibri Light"/>
          <w:i/>
          <w:szCs w:val="22"/>
        </w:rPr>
        <w:t>Technical Basis Document</w:t>
      </w:r>
      <w:r w:rsidRPr="00122A81">
        <w:rPr>
          <w:rFonts w:ascii="Calibri Light" w:hAnsi="Calibri Light" w:cs="Calibri Light"/>
          <w:szCs w:val="22"/>
        </w:rPr>
        <w:t xml:space="preserve"> that describes in detail and with appropriate </w:t>
      </w:r>
      <w:r w:rsidR="00AC1880" w:rsidRPr="00122A81">
        <w:rPr>
          <w:rFonts w:ascii="Calibri Light" w:hAnsi="Calibri Light" w:cs="Calibri Light"/>
          <w:szCs w:val="22"/>
        </w:rPr>
        <w:t>citations,</w:t>
      </w:r>
      <w:r w:rsidRPr="00122A81">
        <w:rPr>
          <w:rFonts w:ascii="Calibri Light" w:hAnsi="Calibri Light" w:cs="Calibri Light"/>
          <w:szCs w:val="22"/>
        </w:rPr>
        <w:t xml:space="preserve"> the bas</w:t>
      </w:r>
      <w:r w:rsidR="00546A50" w:rsidRPr="00122A81">
        <w:rPr>
          <w:rFonts w:ascii="Calibri Light" w:hAnsi="Calibri Light" w:cs="Calibri Light"/>
          <w:szCs w:val="22"/>
        </w:rPr>
        <w:t>e</w:t>
      </w:r>
      <w:r w:rsidRPr="00122A81">
        <w:rPr>
          <w:rFonts w:ascii="Calibri Light" w:hAnsi="Calibri Light" w:cs="Calibri Light"/>
          <w:szCs w:val="22"/>
        </w:rPr>
        <w:t>s for the changes made in th</w:t>
      </w:r>
      <w:r w:rsidR="00570EF6" w:rsidRPr="00122A81">
        <w:rPr>
          <w:rFonts w:ascii="Calibri Light" w:hAnsi="Calibri Light" w:cs="Calibri Light"/>
          <w:szCs w:val="22"/>
        </w:rPr>
        <w:t>is e</w:t>
      </w:r>
      <w:r w:rsidRPr="00122A81">
        <w:rPr>
          <w:rFonts w:ascii="Calibri Light" w:hAnsi="Calibri Light" w:cs="Calibri Light"/>
          <w:szCs w:val="22"/>
        </w:rPr>
        <w:t>dition of this document</w:t>
      </w:r>
      <w:r w:rsidR="00546A50" w:rsidRPr="00122A81">
        <w:rPr>
          <w:rFonts w:ascii="Calibri Light" w:hAnsi="Calibri Light" w:cs="Calibri Light"/>
          <w:szCs w:val="22"/>
        </w:rPr>
        <w:t>, a</w:t>
      </w:r>
      <w:r w:rsidR="005902F6" w:rsidRPr="00122A81">
        <w:rPr>
          <w:rFonts w:ascii="Calibri Light" w:hAnsi="Calibri Light" w:cs="Calibri Light"/>
          <w:szCs w:val="22"/>
        </w:rPr>
        <w:t>n</w:t>
      </w:r>
      <w:r w:rsidRPr="00122A81">
        <w:rPr>
          <w:rFonts w:ascii="Calibri Light" w:hAnsi="Calibri Light" w:cs="Calibri Light"/>
          <w:szCs w:val="22"/>
        </w:rPr>
        <w:t xml:space="preserve"> </w:t>
      </w:r>
      <w:r w:rsidR="008C04F6" w:rsidRPr="00122A81">
        <w:rPr>
          <w:rFonts w:ascii="Calibri Light" w:hAnsi="Calibri Light" w:cs="Calibri Light"/>
          <w:i/>
          <w:szCs w:val="22"/>
        </w:rPr>
        <w:t>Ag</w:t>
      </w:r>
      <w:r w:rsidR="00C138EC" w:rsidRPr="00122A81">
        <w:rPr>
          <w:rFonts w:ascii="Calibri Light" w:hAnsi="Calibri Light" w:cs="Calibri Light"/>
          <w:i/>
          <w:szCs w:val="22"/>
        </w:rPr>
        <w:t>ricultural</w:t>
      </w:r>
      <w:r w:rsidR="008C04F6" w:rsidRPr="00122A81">
        <w:rPr>
          <w:rFonts w:ascii="Calibri Light" w:hAnsi="Calibri Light" w:cs="Calibri Light"/>
          <w:i/>
          <w:szCs w:val="22"/>
        </w:rPr>
        <w:t xml:space="preserve"> </w:t>
      </w:r>
      <w:r w:rsidR="005902F6" w:rsidRPr="00122A81">
        <w:rPr>
          <w:rFonts w:ascii="Calibri Light" w:hAnsi="Calibri Light" w:cs="Calibri Light"/>
          <w:i/>
          <w:szCs w:val="22"/>
        </w:rPr>
        <w:t>W</w:t>
      </w:r>
      <w:r w:rsidR="008C04F6" w:rsidRPr="00122A81">
        <w:rPr>
          <w:rFonts w:ascii="Calibri Light" w:hAnsi="Calibri Light" w:cs="Calibri Light"/>
          <w:i/>
          <w:szCs w:val="22"/>
        </w:rPr>
        <w:t xml:space="preserve">ater </w:t>
      </w:r>
      <w:r w:rsidR="005902F6" w:rsidRPr="00122A81">
        <w:rPr>
          <w:rFonts w:ascii="Calibri Light" w:hAnsi="Calibri Light" w:cs="Calibri Light"/>
          <w:i/>
          <w:szCs w:val="22"/>
        </w:rPr>
        <w:t>System A</w:t>
      </w:r>
      <w:r w:rsidR="008C04F6" w:rsidRPr="00122A81">
        <w:rPr>
          <w:rFonts w:ascii="Calibri Light" w:hAnsi="Calibri Light" w:cs="Calibri Light"/>
          <w:i/>
          <w:szCs w:val="22"/>
        </w:rPr>
        <w:t>ssessment</w:t>
      </w:r>
      <w:r w:rsidRPr="00122A81">
        <w:rPr>
          <w:rFonts w:ascii="Calibri Light" w:hAnsi="Calibri Light" w:cs="Calibri Light"/>
          <w:szCs w:val="22"/>
        </w:rPr>
        <w:t xml:space="preserve"> document that describes the processes for assessing the integrity and remediat</w:t>
      </w:r>
      <w:r w:rsidR="00546A50" w:rsidRPr="00122A81">
        <w:rPr>
          <w:rFonts w:ascii="Calibri Light" w:hAnsi="Calibri Light" w:cs="Calibri Light"/>
          <w:szCs w:val="22"/>
        </w:rPr>
        <w:t>ion of</w:t>
      </w:r>
      <w:r w:rsidRPr="00122A81">
        <w:rPr>
          <w:rFonts w:ascii="Calibri Light" w:hAnsi="Calibri Light" w:cs="Calibri Light"/>
          <w:szCs w:val="22"/>
        </w:rPr>
        <w:t xml:space="preserve"> </w:t>
      </w:r>
      <w:r w:rsidR="005902F6" w:rsidRPr="00122A81">
        <w:rPr>
          <w:rFonts w:ascii="Calibri Light" w:hAnsi="Calibri Light" w:cs="Calibri Light"/>
          <w:szCs w:val="22"/>
        </w:rPr>
        <w:t>ag</w:t>
      </w:r>
      <w:r w:rsidR="00C138EC" w:rsidRPr="00122A81">
        <w:rPr>
          <w:rFonts w:ascii="Calibri Light" w:hAnsi="Calibri Light" w:cs="Calibri Light"/>
          <w:szCs w:val="22"/>
        </w:rPr>
        <w:t>ricultural</w:t>
      </w:r>
      <w:r w:rsidR="005902F6" w:rsidRPr="00122A81">
        <w:rPr>
          <w:rFonts w:ascii="Calibri Light" w:hAnsi="Calibri Light" w:cs="Calibri Light"/>
          <w:szCs w:val="22"/>
        </w:rPr>
        <w:t xml:space="preserve"> </w:t>
      </w:r>
      <w:r w:rsidRPr="00122A81">
        <w:rPr>
          <w:rFonts w:ascii="Calibri Light" w:hAnsi="Calibri Light" w:cs="Calibri Light"/>
          <w:szCs w:val="22"/>
        </w:rPr>
        <w:t>water systems</w:t>
      </w:r>
      <w:r w:rsidR="00546A50" w:rsidRPr="00122A81">
        <w:rPr>
          <w:rFonts w:ascii="Calibri Light" w:hAnsi="Calibri Light" w:cs="Calibri Light"/>
          <w:szCs w:val="22"/>
        </w:rPr>
        <w:t xml:space="preserve">, and </w:t>
      </w:r>
      <w:r w:rsidR="00E51300" w:rsidRPr="00122A81">
        <w:rPr>
          <w:rFonts w:ascii="Calibri Light" w:hAnsi="Calibri Light" w:cs="Calibri Light"/>
          <w:szCs w:val="22"/>
        </w:rPr>
        <w:t>an example product testing plan</w:t>
      </w:r>
      <w:r w:rsidR="00F911BD" w:rsidRPr="00122A81">
        <w:rPr>
          <w:rFonts w:ascii="Calibri Light" w:hAnsi="Calibri Light" w:cs="Calibri Light"/>
          <w:szCs w:val="22"/>
        </w:rPr>
        <w:t xml:space="preserve">. </w:t>
      </w:r>
      <w:r w:rsidR="00BA5865" w:rsidRPr="00122A81">
        <w:rPr>
          <w:rFonts w:ascii="Calibri Light" w:hAnsi="Calibri Light" w:cs="Calibri Light"/>
          <w:szCs w:val="22"/>
        </w:rPr>
        <w:t xml:space="preserve">All of these items </w:t>
      </w:r>
      <w:r w:rsidR="00D40A29" w:rsidRPr="00122A81">
        <w:rPr>
          <w:rFonts w:ascii="Calibri Light" w:hAnsi="Calibri Light" w:cs="Calibri Light"/>
          <w:szCs w:val="22"/>
        </w:rPr>
        <w:t>can be found</w:t>
      </w:r>
      <w:r w:rsidR="00BA5865" w:rsidRPr="00122A81">
        <w:rPr>
          <w:rFonts w:ascii="Calibri Light" w:hAnsi="Calibri Light" w:cs="Calibri Light"/>
          <w:szCs w:val="22"/>
        </w:rPr>
        <w:t xml:space="preserve"> as Appendices to this document.</w:t>
      </w:r>
    </w:p>
    <w:p w14:paraId="3977B6C8" w14:textId="77777777" w:rsidR="003F55BC" w:rsidRPr="00433A0B" w:rsidRDefault="003F55BC" w:rsidP="00F45D27">
      <w:pPr>
        <w:pStyle w:val="LimeGreenHeaders"/>
        <w:rPr>
          <w:sz w:val="32"/>
        </w:rPr>
      </w:pPr>
      <w:bookmarkStart w:id="25" w:name="_Toc8374911"/>
      <w:bookmarkStart w:id="26" w:name="_Toc20839128"/>
      <w:r w:rsidRPr="00433A0B">
        <w:rPr>
          <w:sz w:val="32"/>
        </w:rPr>
        <w:t>Scope</w:t>
      </w:r>
      <w:bookmarkEnd w:id="25"/>
      <w:bookmarkEnd w:id="26"/>
    </w:p>
    <w:p w14:paraId="40ABD722" w14:textId="77777777" w:rsidR="00BC421C"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The scope of this document pertains only to </w:t>
      </w:r>
      <w:r w:rsidR="001E1EFD" w:rsidRPr="00D5180B">
        <w:rPr>
          <w:rFonts w:ascii="Calibri Light" w:hAnsi="Calibri Light" w:cs="Calibri Light"/>
          <w:szCs w:val="22"/>
        </w:rPr>
        <w:t>fresh and fresh-cut lettuce and leafy greens products</w:t>
      </w:r>
      <w:r w:rsidR="00F911BD" w:rsidRPr="00D5180B">
        <w:rPr>
          <w:rFonts w:ascii="Calibri Light" w:hAnsi="Calibri Light" w:cs="Calibri Light"/>
          <w:szCs w:val="22"/>
        </w:rPr>
        <w:t xml:space="preserve">. </w:t>
      </w:r>
      <w:r w:rsidR="00776B70" w:rsidRPr="00D5180B">
        <w:rPr>
          <w:rFonts w:ascii="Calibri Light" w:hAnsi="Calibri Light" w:cs="Calibri Light"/>
          <w:szCs w:val="22"/>
        </w:rPr>
        <w:t>It</w:t>
      </w:r>
      <w:r w:rsidRPr="00D5180B">
        <w:rPr>
          <w:rFonts w:ascii="Calibri Light" w:hAnsi="Calibri Light" w:cs="Calibri Light"/>
          <w:szCs w:val="22"/>
        </w:rPr>
        <w:t xml:space="preserve"> does not include products commingled with non-produce ingredients (e.g. salad kits </w:t>
      </w:r>
      <w:r w:rsidR="00AC1880" w:rsidRPr="00D5180B">
        <w:rPr>
          <w:rFonts w:ascii="Calibri Light" w:hAnsi="Calibri Light" w:cs="Calibri Light"/>
          <w:szCs w:val="22"/>
        </w:rPr>
        <w:t>that</w:t>
      </w:r>
      <w:r w:rsidRPr="00D5180B">
        <w:rPr>
          <w:rFonts w:ascii="Calibri Light" w:hAnsi="Calibri Light" w:cs="Calibri Light"/>
          <w:szCs w:val="22"/>
        </w:rPr>
        <w:t xml:space="preserve"> may contain meat, cheese, and/or dressings)</w:t>
      </w:r>
      <w:r w:rsidR="00F911BD" w:rsidRPr="00D5180B">
        <w:rPr>
          <w:rFonts w:ascii="Calibri Light" w:hAnsi="Calibri Light" w:cs="Calibri Light"/>
          <w:szCs w:val="22"/>
        </w:rPr>
        <w:t xml:space="preserve">. </w:t>
      </w:r>
      <w:r w:rsidRPr="00D5180B">
        <w:rPr>
          <w:rFonts w:ascii="Calibri Light" w:hAnsi="Calibri Light" w:cs="Calibri Light"/>
          <w:szCs w:val="22"/>
        </w:rPr>
        <w:t>Examples of “lettuce/leafy greens” include iceberg lettuce, romaine lettuce, green leaf lettuce, red leaf lettuce, butter lettuce, baby leaf lettuce (i.e., immature lettuce or leafy greens), escarole, endive, spring mix</w:t>
      </w:r>
      <w:r w:rsidR="00E17856" w:rsidRPr="00D5180B">
        <w:rPr>
          <w:rFonts w:ascii="Calibri Light" w:hAnsi="Calibri Light" w:cs="Calibri Light"/>
          <w:szCs w:val="22"/>
        </w:rPr>
        <w:t>,</w:t>
      </w:r>
      <w:r w:rsidRPr="00D5180B">
        <w:rPr>
          <w:rFonts w:ascii="Calibri Light" w:hAnsi="Calibri Light" w:cs="Calibri Light"/>
          <w:szCs w:val="22"/>
        </w:rPr>
        <w:t xml:space="preserve"> </w:t>
      </w:r>
      <w:r w:rsidR="0029004C" w:rsidRPr="00D5180B">
        <w:rPr>
          <w:rFonts w:ascii="Calibri Light" w:hAnsi="Calibri Light" w:cs="Calibri Light"/>
          <w:szCs w:val="22"/>
        </w:rPr>
        <w:t>cabbage (green, red and savoy)</w:t>
      </w:r>
      <w:r w:rsidR="009C7D1D" w:rsidRPr="00D5180B">
        <w:rPr>
          <w:rFonts w:ascii="Calibri Light" w:hAnsi="Calibri Light" w:cs="Calibri Light"/>
          <w:szCs w:val="22"/>
        </w:rPr>
        <w:t>,</w:t>
      </w:r>
      <w:r w:rsidR="0029004C" w:rsidRPr="00D5180B">
        <w:rPr>
          <w:rFonts w:ascii="Calibri Light" w:hAnsi="Calibri Light" w:cs="Calibri Light"/>
          <w:szCs w:val="22"/>
        </w:rPr>
        <w:t xml:space="preserve"> kale, arugula</w:t>
      </w:r>
      <w:r w:rsidR="0029004C" w:rsidRPr="003A3F18">
        <w:rPr>
          <w:rFonts w:ascii="Calibri Light" w:hAnsi="Calibri Light" w:cs="Calibri Light"/>
          <w:szCs w:val="22"/>
        </w:rPr>
        <w:t xml:space="preserve"> and</w:t>
      </w:r>
      <w:r w:rsidR="00E360FE">
        <w:rPr>
          <w:rFonts w:ascii="Calibri Light" w:hAnsi="Calibri Light" w:cs="Calibri Light"/>
          <w:szCs w:val="22"/>
        </w:rPr>
        <w:t xml:space="preserve"> </w:t>
      </w:r>
      <w:r w:rsidR="0029004C" w:rsidRPr="00D5180B">
        <w:rPr>
          <w:rFonts w:ascii="Calibri Light" w:hAnsi="Calibri Light" w:cs="Calibri Light"/>
          <w:szCs w:val="22"/>
        </w:rPr>
        <w:t xml:space="preserve">chard </w:t>
      </w:r>
      <w:r w:rsidRPr="00D5180B">
        <w:rPr>
          <w:rFonts w:ascii="Calibri Light" w:hAnsi="Calibri Light" w:cs="Calibri Light"/>
          <w:szCs w:val="22"/>
        </w:rPr>
        <w:t xml:space="preserve">and spinach. These crops are typically considered lettuce and leafy greens by </w:t>
      </w:r>
      <w:r w:rsidR="00404EC4" w:rsidRPr="00D5180B">
        <w:rPr>
          <w:rFonts w:ascii="Calibri Light" w:hAnsi="Calibri Light" w:cs="Calibri Light"/>
          <w:szCs w:val="22"/>
        </w:rPr>
        <w:t xml:space="preserve">the </w:t>
      </w:r>
      <w:r w:rsidRPr="00D5180B">
        <w:rPr>
          <w:rFonts w:ascii="Calibri Light" w:hAnsi="Calibri Light" w:cs="Calibri Light"/>
          <w:szCs w:val="22"/>
        </w:rPr>
        <w:t>FDA but may not be similarly defined by other state or federal regulatory bodie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is document is also limited to offering food safety </w:t>
      </w:r>
      <w:r w:rsidR="00B35C19" w:rsidRPr="00D5180B">
        <w:rPr>
          <w:rFonts w:ascii="Calibri Light" w:hAnsi="Calibri Light" w:cs="Calibri Light"/>
          <w:szCs w:val="22"/>
        </w:rPr>
        <w:t>best practices</w:t>
      </w:r>
      <w:r w:rsidR="000459F8" w:rsidRPr="00D5180B">
        <w:rPr>
          <w:rFonts w:ascii="Calibri Light" w:hAnsi="Calibri Light" w:cs="Calibri Light"/>
          <w:szCs w:val="22"/>
        </w:rPr>
        <w:t xml:space="preserve"> </w:t>
      </w:r>
      <w:r w:rsidR="00EE2270" w:rsidRPr="00D5180B">
        <w:rPr>
          <w:rFonts w:ascii="Calibri Light" w:hAnsi="Calibri Light" w:cs="Calibri Light"/>
          <w:szCs w:val="22"/>
        </w:rPr>
        <w:t>consistent</w:t>
      </w:r>
      <w:r w:rsidR="000459F8" w:rsidRPr="00D5180B">
        <w:rPr>
          <w:rFonts w:ascii="Calibri Light" w:hAnsi="Calibri Light" w:cs="Calibri Light"/>
          <w:szCs w:val="22"/>
        </w:rPr>
        <w:t xml:space="preserve"> with the Produce Safety Rule’s </w:t>
      </w:r>
      <w:r w:rsidR="00DC0A93" w:rsidRPr="00D5180B">
        <w:rPr>
          <w:rFonts w:ascii="Calibri Light" w:hAnsi="Calibri Light" w:cs="Calibri Light"/>
          <w:szCs w:val="22"/>
        </w:rPr>
        <w:t>provisions</w:t>
      </w:r>
      <w:r w:rsidRPr="00D5180B">
        <w:rPr>
          <w:rFonts w:ascii="Calibri Light" w:hAnsi="Calibri Light" w:cs="Calibri Light"/>
          <w:szCs w:val="22"/>
        </w:rPr>
        <w:t xml:space="preserve"> for crops grown under outdoor field growing practices and may not address food safety issues related to hydroponic and/or soil-less media production techniques for lettuce/leafy greens</w:t>
      </w:r>
      <w:r w:rsidR="008C04F6" w:rsidRPr="00D5180B">
        <w:rPr>
          <w:rFonts w:ascii="Calibri Light" w:hAnsi="Calibri Light" w:cs="Calibri Light"/>
          <w:szCs w:val="22"/>
        </w:rPr>
        <w:t xml:space="preserve">. </w:t>
      </w:r>
    </w:p>
    <w:p w14:paraId="1B6905A0" w14:textId="77777777" w:rsidR="00BC421C"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may be harvested mechanically or by hand and are almost always consumed uncooked or raw</w:t>
      </w:r>
      <w:r w:rsidR="00F911BD" w:rsidRPr="00D5180B">
        <w:rPr>
          <w:rFonts w:ascii="Calibri Light" w:hAnsi="Calibri Light" w:cs="Calibri Light"/>
          <w:szCs w:val="22"/>
        </w:rPr>
        <w:t xml:space="preserve">. </w:t>
      </w:r>
      <w:r w:rsidRPr="00D5180B">
        <w:rPr>
          <w:rFonts w:ascii="Calibri Light" w:hAnsi="Calibri Light" w:cs="Calibri Light"/>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For purposes of this document, a “touch point” is any occasion when the food is handled by a worker or contacts an equipment </w:t>
      </w:r>
      <w:r w:rsidR="00845566" w:rsidRPr="00D5180B">
        <w:rPr>
          <w:rFonts w:ascii="Calibri Light" w:hAnsi="Calibri Light" w:cs="Calibri Light"/>
          <w:szCs w:val="22"/>
        </w:rPr>
        <w:t xml:space="preserve">food-contact </w:t>
      </w:r>
      <w:r w:rsidRPr="00D5180B">
        <w:rPr>
          <w:rFonts w:ascii="Calibri Light" w:hAnsi="Calibri Light" w:cs="Calibri Light"/>
          <w:szCs w:val="22"/>
        </w:rPr>
        <w:t>surface.</w:t>
      </w:r>
      <w:r w:rsidR="00DC0A93" w:rsidRPr="00D5180B">
        <w:rPr>
          <w:rFonts w:ascii="Calibri Light" w:hAnsi="Calibri Light" w:cs="Calibri Light"/>
          <w:szCs w:val="22"/>
        </w:rPr>
        <w:t xml:space="preserve"> </w:t>
      </w:r>
    </w:p>
    <w:p w14:paraId="27098F89" w14:textId="77777777" w:rsidR="00AB3373"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Lettuce/leafy greens present multiple opportunities to employ food safety risk management practices to enhance the safety of lettuce/leafy greens.</w:t>
      </w:r>
      <w:r w:rsidR="00F44764" w:rsidRPr="00D5180B">
        <w:rPr>
          <w:rFonts w:ascii="Calibri Light" w:hAnsi="Calibri Light" w:cs="Calibri Light"/>
          <w:szCs w:val="22"/>
        </w:rPr>
        <w:t xml:space="preserve"> </w:t>
      </w:r>
      <w:r w:rsidR="008E1599" w:rsidRPr="00D5180B">
        <w:rPr>
          <w:rFonts w:ascii="Calibri Light" w:hAnsi="Calibri Light" w:cs="Calibri Light"/>
          <w:szCs w:val="22"/>
        </w:rPr>
        <w:t>In the production and harvest of lettuce and leafy greens as r</w:t>
      </w:r>
      <w:r w:rsidR="00F44764" w:rsidRPr="00D5180B">
        <w:rPr>
          <w:rFonts w:ascii="Calibri Light" w:hAnsi="Calibri Light" w:cs="Calibri Light"/>
          <w:szCs w:val="22"/>
        </w:rPr>
        <w:t>aw agricultural commodities</w:t>
      </w:r>
      <w:r w:rsidR="003B6B57" w:rsidRPr="00D5180B">
        <w:rPr>
          <w:rFonts w:ascii="Calibri Light" w:hAnsi="Calibri Light" w:cs="Calibri Light"/>
          <w:szCs w:val="22"/>
        </w:rPr>
        <w:t>,</w:t>
      </w:r>
      <w:r w:rsidR="008E1599" w:rsidRPr="00D5180B">
        <w:rPr>
          <w:rFonts w:ascii="Calibri Light" w:hAnsi="Calibri Light" w:cs="Calibri Light"/>
          <w:szCs w:val="22"/>
        </w:rPr>
        <w:t xml:space="preserve"> GAPs are commonly employed in order to produce the safest products possible</w:t>
      </w:r>
      <w:r w:rsidR="00F911BD" w:rsidRPr="00D5180B">
        <w:rPr>
          <w:rFonts w:ascii="Calibri Light" w:hAnsi="Calibri Light" w:cs="Calibri Light"/>
          <w:szCs w:val="22"/>
        </w:rPr>
        <w:t xml:space="preserve">. </w:t>
      </w:r>
      <w:r w:rsidRPr="00D5180B">
        <w:rPr>
          <w:rFonts w:ascii="Calibri Light" w:hAnsi="Calibri Light" w:cs="Calibri Light"/>
          <w:szCs w:val="22"/>
        </w:rPr>
        <w:t>In a processing operation, the basic principles of cGMPs, HACCP, sanitation</w:t>
      </w:r>
      <w:r w:rsidR="00AB1208" w:rsidRPr="00D5180B">
        <w:rPr>
          <w:rFonts w:ascii="Calibri Light" w:hAnsi="Calibri Light" w:cs="Calibri Light"/>
          <w:szCs w:val="22"/>
        </w:rPr>
        <w:t>,</w:t>
      </w:r>
      <w:r w:rsidRPr="00D5180B">
        <w:rPr>
          <w:rFonts w:ascii="Calibri Light" w:hAnsi="Calibri Light" w:cs="Calibri Light"/>
          <w:szCs w:val="22"/>
        </w:rPr>
        <w:t xml:space="preserve"> and documented operating procedures are commonly employed </w:t>
      </w:r>
      <w:r w:rsidR="00A26399" w:rsidRPr="00D5180B">
        <w:rPr>
          <w:rFonts w:ascii="Calibri Light" w:hAnsi="Calibri Light" w:cs="Calibri Light"/>
          <w:szCs w:val="22"/>
        </w:rPr>
        <w:t xml:space="preserve">in order </w:t>
      </w:r>
      <w:r w:rsidRPr="00D5180B">
        <w:rPr>
          <w:rFonts w:ascii="Calibri Light" w:hAnsi="Calibri Light" w:cs="Calibri Light"/>
          <w:szCs w:val="22"/>
        </w:rPr>
        <w:t>to produc</w:t>
      </w:r>
      <w:r w:rsidR="00A26399" w:rsidRPr="00D5180B">
        <w:rPr>
          <w:rFonts w:ascii="Calibri Light" w:hAnsi="Calibri Light" w:cs="Calibri Light"/>
          <w:szCs w:val="22"/>
        </w:rPr>
        <w:t>e</w:t>
      </w:r>
      <w:r w:rsidRPr="00D5180B">
        <w:rPr>
          <w:rFonts w:ascii="Calibri Light" w:hAnsi="Calibri Light" w:cs="Calibri Light"/>
          <w:szCs w:val="22"/>
        </w:rPr>
        <w:t xml:space="preserve"> the safest products possible.</w:t>
      </w:r>
      <w:r w:rsidR="008E1599" w:rsidRPr="00D5180B">
        <w:rPr>
          <w:rFonts w:ascii="Calibri Light" w:hAnsi="Calibri Light" w:cs="Calibri Light"/>
          <w:szCs w:val="22"/>
        </w:rPr>
        <w:t xml:space="preserve"> </w:t>
      </w:r>
      <w:r w:rsidRPr="00D5180B">
        <w:rPr>
          <w:rFonts w:ascii="Calibri Light" w:hAnsi="Calibri Light" w:cs="Calibri Light"/>
          <w:szCs w:val="22"/>
        </w:rPr>
        <w:t>Lettuce/leafy greens are highly perishable</w:t>
      </w:r>
      <w:r w:rsidR="000A6906" w:rsidRPr="00D5180B">
        <w:rPr>
          <w:rFonts w:ascii="Calibri Light" w:hAnsi="Calibri Light" w:cs="Calibri Light"/>
          <w:szCs w:val="22"/>
        </w:rPr>
        <w:t>,</w:t>
      </w:r>
      <w:r w:rsidRPr="00D5180B">
        <w:rPr>
          <w:rFonts w:ascii="Calibri Light" w:hAnsi="Calibri Light" w:cs="Calibri Light"/>
          <w:szCs w:val="22"/>
        </w:rPr>
        <w:t xml:space="preserve"> and it is strongly recommended that they be distributed, stored</w:t>
      </w:r>
      <w:r w:rsidR="00AB1208" w:rsidRPr="00D5180B">
        <w:rPr>
          <w:rFonts w:ascii="Calibri Light" w:hAnsi="Calibri Light" w:cs="Calibri Light"/>
          <w:szCs w:val="22"/>
        </w:rPr>
        <w:t>,</w:t>
      </w:r>
      <w:r w:rsidRPr="00D5180B">
        <w:rPr>
          <w:rFonts w:ascii="Calibri Light" w:hAnsi="Calibri Light" w:cs="Calibri Light"/>
          <w:szCs w:val="22"/>
        </w:rPr>
        <w:t xml:space="preserve"> and displayed under refrigeration</w:t>
      </w:r>
      <w:r w:rsidR="008C04F6" w:rsidRPr="00D5180B">
        <w:rPr>
          <w:rFonts w:ascii="Calibri Light" w:hAnsi="Calibri Light" w:cs="Calibri Light"/>
          <w:szCs w:val="22"/>
        </w:rPr>
        <w:t xml:space="preserve">. </w:t>
      </w:r>
    </w:p>
    <w:p w14:paraId="34D44E64" w14:textId="77777777" w:rsidR="00BC421C"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Safe production, packing, processing, distribution and handling of lettuce/leafy greens </w:t>
      </w:r>
      <w:r w:rsidR="000905FD" w:rsidRPr="00D5180B">
        <w:rPr>
          <w:rFonts w:ascii="Calibri Light" w:hAnsi="Calibri Light" w:cs="Calibri Light"/>
          <w:szCs w:val="22"/>
        </w:rPr>
        <w:t>depend</w:t>
      </w:r>
      <w:r w:rsidRPr="00D5180B">
        <w:rPr>
          <w:rFonts w:ascii="Calibri Light" w:hAnsi="Calibri Light" w:cs="Calibri Light"/>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D5180B">
        <w:rPr>
          <w:rFonts w:ascii="Calibri Light" w:hAnsi="Calibri Light" w:cs="Calibri Light"/>
          <w:szCs w:val="22"/>
        </w:rPr>
        <w:t xml:space="preserve"> primarily</w:t>
      </w:r>
      <w:r w:rsidRPr="00D5180B">
        <w:rPr>
          <w:rFonts w:ascii="Calibri Light" w:hAnsi="Calibri Light" w:cs="Calibri Light"/>
          <w:szCs w:val="22"/>
        </w:rPr>
        <w:t xml:space="preserve"> on minimizing the microbial food safety hazards by providing suggested actions to reduce, control or eliminate microbial contamination of lettuce/leafy greens in the field to fork distribution supply chain. </w:t>
      </w:r>
    </w:p>
    <w:p w14:paraId="4FD02114" w14:textId="77777777" w:rsidR="00BC421C" w:rsidRPr="00D5180B" w:rsidRDefault="00FD763D"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A</w:t>
      </w:r>
      <w:r w:rsidR="00BC421C" w:rsidRPr="00D5180B">
        <w:rPr>
          <w:rFonts w:ascii="Calibri Light" w:hAnsi="Calibri Light" w:cs="Calibri Light"/>
          <w:szCs w:val="22"/>
        </w:rPr>
        <w:t>l</w:t>
      </w:r>
      <w:r w:rsidR="00CF4AF8" w:rsidRPr="00D5180B">
        <w:rPr>
          <w:rFonts w:ascii="Calibri Light" w:hAnsi="Calibri Light" w:cs="Calibri Light"/>
          <w:szCs w:val="22"/>
        </w:rPr>
        <w:t>l</w:t>
      </w:r>
      <w:r w:rsidR="00BC421C" w:rsidRPr="00D5180B">
        <w:rPr>
          <w:rFonts w:ascii="Calibri Light" w:hAnsi="Calibri Light" w:cs="Calibri Light"/>
          <w:szCs w:val="22"/>
        </w:rPr>
        <w:t xml:space="preserve"> companies involved in the lettuce/leafy greens farm</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table supply chain </w:t>
      </w:r>
      <w:r w:rsidRPr="00D5180B">
        <w:rPr>
          <w:rFonts w:ascii="Calibri Light" w:hAnsi="Calibri Light" w:cs="Calibri Light"/>
          <w:szCs w:val="22"/>
        </w:rPr>
        <w:t>sh</w:t>
      </w:r>
      <w:r w:rsidR="00335685" w:rsidRPr="00D5180B">
        <w:rPr>
          <w:rFonts w:ascii="Calibri Light" w:hAnsi="Calibri Light" w:cs="Calibri Light"/>
          <w:szCs w:val="22"/>
        </w:rPr>
        <w:t>ou</w:t>
      </w:r>
      <w:r w:rsidRPr="00D5180B">
        <w:rPr>
          <w:rFonts w:ascii="Calibri Light" w:hAnsi="Calibri Light" w:cs="Calibri Light"/>
          <w:szCs w:val="22"/>
        </w:rPr>
        <w:t>l</w:t>
      </w:r>
      <w:r w:rsidR="00335685" w:rsidRPr="00D5180B">
        <w:rPr>
          <w:rFonts w:ascii="Calibri Light" w:hAnsi="Calibri Light" w:cs="Calibri Light"/>
          <w:szCs w:val="22"/>
        </w:rPr>
        <w:t>d</w:t>
      </w:r>
      <w:r w:rsidRPr="00D5180B">
        <w:rPr>
          <w:rFonts w:ascii="Calibri Light" w:hAnsi="Calibri Light" w:cs="Calibri Light"/>
          <w:szCs w:val="22"/>
        </w:rPr>
        <w:t xml:space="preserve"> implement </w:t>
      </w:r>
      <w:r w:rsidR="00BC421C" w:rsidRPr="00D5180B">
        <w:rPr>
          <w:rFonts w:ascii="Calibri Light" w:hAnsi="Calibri Light" w:cs="Calibri Light"/>
          <w:szCs w:val="22"/>
        </w:rPr>
        <w:t xml:space="preserve">the recommendations contained within these guidelines to </w:t>
      </w:r>
      <w:r w:rsidR="00A26399" w:rsidRPr="00D5180B">
        <w:rPr>
          <w:rFonts w:ascii="Calibri Light" w:hAnsi="Calibri Light" w:cs="Calibri Light"/>
          <w:szCs w:val="22"/>
        </w:rPr>
        <w:t xml:space="preserve">provide for </w:t>
      </w:r>
      <w:r w:rsidR="00BC421C" w:rsidRPr="00D5180B">
        <w:rPr>
          <w:rFonts w:ascii="Calibri Light" w:hAnsi="Calibri Light" w:cs="Calibri Light"/>
          <w:szCs w:val="22"/>
        </w:rPr>
        <w:t>the safe production and handling of lettuce/leafy greens products from field</w:t>
      </w:r>
      <w:r w:rsidR="00335685" w:rsidRPr="00D5180B">
        <w:rPr>
          <w:rFonts w:ascii="Calibri Light" w:hAnsi="Calibri Light" w:cs="Calibri Light"/>
          <w:szCs w:val="22"/>
        </w:rPr>
        <w:t>-</w:t>
      </w:r>
      <w:r w:rsidR="00BC421C" w:rsidRPr="00D5180B">
        <w:rPr>
          <w:rFonts w:ascii="Calibri Light" w:hAnsi="Calibri Light" w:cs="Calibri Light"/>
          <w:szCs w:val="22"/>
        </w:rPr>
        <w:t>to</w:t>
      </w:r>
      <w:r w:rsidR="00335685" w:rsidRPr="00D5180B">
        <w:rPr>
          <w:rFonts w:ascii="Calibri Light" w:hAnsi="Calibri Light" w:cs="Calibri Light"/>
          <w:szCs w:val="22"/>
        </w:rPr>
        <w:t>-</w:t>
      </w:r>
      <w:r w:rsidR="00BC421C" w:rsidRPr="00D5180B">
        <w:rPr>
          <w:rFonts w:ascii="Calibri Light" w:hAnsi="Calibri Light" w:cs="Calibri Light"/>
          <w:szCs w:val="22"/>
        </w:rPr>
        <w:t xml:space="preserve">fork. Every effort to provide food safety education to supply chain partners should </w:t>
      </w:r>
      <w:r w:rsidR="00C3358C" w:rsidRPr="00D5180B">
        <w:rPr>
          <w:rFonts w:ascii="Calibri Light" w:hAnsi="Calibri Light" w:cs="Calibri Light"/>
          <w:szCs w:val="22"/>
        </w:rPr>
        <w:t xml:space="preserve">also </w:t>
      </w:r>
      <w:r w:rsidR="00BC421C" w:rsidRPr="00D5180B">
        <w:rPr>
          <w:rFonts w:ascii="Calibri Light" w:hAnsi="Calibri Light" w:cs="Calibri Light"/>
          <w:szCs w:val="22"/>
        </w:rPr>
        <w:t xml:space="preserve">be made. Together with the commitment of each party along the supply chain to review and implement these guidelines, the fresh produce industry is doing its part to provide a consistent, safe supply of </w:t>
      </w:r>
      <w:r w:rsidR="00335685" w:rsidRPr="00D5180B">
        <w:rPr>
          <w:rFonts w:ascii="Calibri Light" w:hAnsi="Calibri Light" w:cs="Calibri Light"/>
          <w:szCs w:val="22"/>
        </w:rPr>
        <w:t>leafy greens</w:t>
      </w:r>
      <w:r w:rsidR="00BC421C" w:rsidRPr="00D5180B">
        <w:rPr>
          <w:rFonts w:ascii="Calibri Light" w:hAnsi="Calibri Light" w:cs="Calibri Light"/>
          <w:szCs w:val="22"/>
        </w:rPr>
        <w:t xml:space="preserve"> to the market.</w:t>
      </w:r>
    </w:p>
    <w:p w14:paraId="7E91D26E" w14:textId="77777777" w:rsidR="00A26399"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These guidelines are intended only to convey the best practices associated with the industry</w:t>
      </w:r>
      <w:r w:rsidR="002D16A1"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T</w:t>
      </w:r>
      <w:r w:rsidRPr="00D5180B">
        <w:rPr>
          <w:rFonts w:ascii="Calibri Light" w:hAnsi="Calibri Light" w:cs="Calibri Light"/>
          <w:szCs w:val="22"/>
        </w:rPr>
        <w:t xml:space="preserve">he Produce Marketing Association, the United Fresh </w:t>
      </w:r>
      <w:r w:rsidR="00AF20AB" w:rsidRPr="00D5180B">
        <w:rPr>
          <w:rFonts w:ascii="Calibri Light" w:hAnsi="Calibri Light" w:cs="Calibri Light"/>
          <w:szCs w:val="22"/>
        </w:rPr>
        <w:t>Produce Association,</w:t>
      </w:r>
      <w:r w:rsidR="00FC4D65" w:rsidRPr="00D5180B">
        <w:rPr>
          <w:rFonts w:ascii="Calibri Light" w:hAnsi="Calibri Light" w:cs="Calibri Light"/>
          <w:szCs w:val="22"/>
        </w:rPr>
        <w:t xml:space="preserve"> </w:t>
      </w:r>
      <w:r w:rsidRPr="00D5180B">
        <w:rPr>
          <w:rFonts w:ascii="Calibri Light" w:hAnsi="Calibri Light" w:cs="Calibri Light"/>
          <w:szCs w:val="22"/>
        </w:rPr>
        <w:t>Western Growers</w:t>
      </w:r>
      <w:r w:rsidR="00FC4D65" w:rsidRPr="00D5180B">
        <w:rPr>
          <w:rFonts w:ascii="Calibri Light" w:hAnsi="Calibri Light" w:cs="Calibri Light"/>
          <w:szCs w:val="22"/>
        </w:rPr>
        <w:t>,</w:t>
      </w:r>
      <w:r w:rsidRPr="00D5180B">
        <w:rPr>
          <w:rFonts w:ascii="Calibri Light" w:hAnsi="Calibri Light" w:cs="Calibri Light"/>
          <w:szCs w:val="22"/>
        </w:rPr>
        <w:t xml:space="preserve"> </w:t>
      </w:r>
      <w:r w:rsidR="006D18E2" w:rsidRPr="00D5180B">
        <w:rPr>
          <w:rFonts w:ascii="Calibri Light" w:hAnsi="Calibri Light" w:cs="Calibri Light"/>
          <w:szCs w:val="22"/>
        </w:rPr>
        <w:t>and all</w:t>
      </w:r>
      <w:r w:rsidR="00FC4D65" w:rsidRPr="00D5180B">
        <w:rPr>
          <w:rFonts w:ascii="Calibri Light" w:hAnsi="Calibri Light" w:cs="Calibri Light"/>
          <w:szCs w:val="22"/>
        </w:rPr>
        <w:t xml:space="preserve"> </w:t>
      </w:r>
      <w:r w:rsidRPr="00D5180B">
        <w:rPr>
          <w:rFonts w:ascii="Calibri Light" w:hAnsi="Calibri Light" w:cs="Calibri Light"/>
          <w:szCs w:val="22"/>
        </w:rPr>
        <w:t xml:space="preserve">other contributors and reviewers make </w:t>
      </w:r>
      <w:r w:rsidR="006D18E2" w:rsidRPr="00D5180B">
        <w:rPr>
          <w:rFonts w:ascii="Calibri Light" w:hAnsi="Calibri Light" w:cs="Calibri Light"/>
          <w:szCs w:val="22"/>
        </w:rPr>
        <w:t xml:space="preserve">no </w:t>
      </w:r>
      <w:r w:rsidRPr="00D5180B">
        <w:rPr>
          <w:rFonts w:ascii="Calibri Light" w:hAnsi="Calibri Light" w:cs="Calibri Light"/>
          <w:szCs w:val="22"/>
        </w:rPr>
        <w:t>claims or warranties about any specific actions contained herein. It is the responsibility of any purveyor of food to maintain strict compliance with all local, state and federal laws, rules and regulations</w:t>
      </w:r>
      <w:r w:rsidR="00F911BD" w:rsidRPr="00D5180B">
        <w:rPr>
          <w:rFonts w:ascii="Calibri Light" w:hAnsi="Calibri Light" w:cs="Calibri Light"/>
          <w:szCs w:val="22"/>
        </w:rPr>
        <w:t xml:space="preserve">. </w:t>
      </w:r>
      <w:r w:rsidRPr="00D5180B">
        <w:rPr>
          <w:rFonts w:ascii="Calibri Light" w:hAnsi="Calibri Light" w:cs="Calibri Light"/>
          <w:szCs w:val="22"/>
        </w:rPr>
        <w:t xml:space="preserve">These guidelines are designed </w:t>
      </w:r>
      <w:r w:rsidRPr="00D5180B">
        <w:rPr>
          <w:rFonts w:ascii="Calibri Light" w:hAnsi="Calibri Light" w:cs="Calibri Light"/>
          <w:szCs w:val="22"/>
        </w:rPr>
        <w:lastRenderedPageBreak/>
        <w:t>to</w:t>
      </w:r>
      <w:r w:rsidR="002D16A1" w:rsidRPr="00D5180B">
        <w:rPr>
          <w:rFonts w:ascii="Calibri Light" w:hAnsi="Calibri Light" w:cs="Calibri Light"/>
          <w:szCs w:val="22"/>
        </w:rPr>
        <w:t xml:space="preserve"> facilitate</w:t>
      </w:r>
      <w:r w:rsidRPr="00D5180B">
        <w:rPr>
          <w:rFonts w:ascii="Calibri Light" w:hAnsi="Calibri Light" w:cs="Calibri Light"/>
          <w:szCs w:val="22"/>
        </w:rPr>
        <w:t xml:space="preserve"> inquiries and develop</w:t>
      </w:r>
      <w:r w:rsidR="002D16A1" w:rsidRPr="00D5180B">
        <w:rPr>
          <w:rFonts w:ascii="Calibri Light" w:hAnsi="Calibri Light" w:cs="Calibri Light"/>
          <w:szCs w:val="22"/>
        </w:rPr>
        <w:t>ing</w:t>
      </w:r>
      <w:r w:rsidRPr="00D5180B">
        <w:rPr>
          <w:rFonts w:ascii="Calibri Light" w:hAnsi="Calibri Light" w:cs="Calibri Light"/>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D5180B">
        <w:rPr>
          <w:rFonts w:ascii="Calibri Light" w:hAnsi="Calibri Light" w:cs="Calibri Light"/>
          <w:szCs w:val="22"/>
        </w:rPr>
        <w:t xml:space="preserve">. </w:t>
      </w:r>
    </w:p>
    <w:p w14:paraId="3B42C1D1" w14:textId="77777777" w:rsidR="00A26399"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D5180B">
        <w:rPr>
          <w:rFonts w:ascii="Calibri Light" w:hAnsi="Calibri Light" w:cs="Calibri Light"/>
          <w:szCs w:val="22"/>
        </w:rPr>
        <w:t xml:space="preserve"> will also change</w:t>
      </w:r>
      <w:r w:rsidRPr="00D5180B">
        <w:rPr>
          <w:rFonts w:ascii="Calibri Light" w:hAnsi="Calibri Light" w:cs="Calibri Light"/>
          <w:szCs w:val="22"/>
        </w:rPr>
        <w:t xml:space="preserve"> as will the emphasis on particular issues by regulators</w:t>
      </w:r>
      <w:r w:rsidR="00892F5E" w:rsidRPr="00D5180B">
        <w:rPr>
          <w:rFonts w:ascii="Calibri Light" w:hAnsi="Calibri Light" w:cs="Calibri Light"/>
          <w:szCs w:val="22"/>
        </w:rPr>
        <w:t xml:space="preserve"> and the </w:t>
      </w:r>
      <w:r w:rsidRPr="00D5180B">
        <w:rPr>
          <w:rFonts w:ascii="Calibri Light" w:hAnsi="Calibri Light" w:cs="Calibri Light"/>
          <w:szCs w:val="22"/>
        </w:rPr>
        <w:t xml:space="preserve">regulations themselves. Neither this document nor </w:t>
      </w:r>
      <w:r w:rsidR="00892F5E" w:rsidRPr="00D5180B">
        <w:rPr>
          <w:rFonts w:ascii="Calibri Light" w:hAnsi="Calibri Light" w:cs="Calibri Light"/>
          <w:szCs w:val="22"/>
        </w:rPr>
        <w:t xml:space="preserve">the measures </w:t>
      </w:r>
      <w:r w:rsidRPr="00D5180B">
        <w:rPr>
          <w:rFonts w:ascii="Calibri Light" w:hAnsi="Calibri Light" w:cs="Calibri Light"/>
          <w:szCs w:val="22"/>
        </w:rPr>
        <w:t xml:space="preserve">food producers and distributors should </w:t>
      </w:r>
      <w:r w:rsidR="00892F5E" w:rsidRPr="00D5180B">
        <w:rPr>
          <w:rFonts w:ascii="Calibri Light" w:hAnsi="Calibri Light" w:cs="Calibri Light"/>
          <w:szCs w:val="22"/>
        </w:rPr>
        <w:t xml:space="preserve">take to </w:t>
      </w:r>
      <w:r w:rsidRPr="00D5180B">
        <w:rPr>
          <w:rFonts w:ascii="Calibri Light" w:hAnsi="Calibri Light" w:cs="Calibri Light"/>
          <w:szCs w:val="22"/>
        </w:rPr>
        <w:t xml:space="preserve">address food safety </w:t>
      </w:r>
      <w:r w:rsidR="00892F5E" w:rsidRPr="00D5180B">
        <w:rPr>
          <w:rFonts w:ascii="Calibri Light" w:hAnsi="Calibri Light" w:cs="Calibri Light"/>
          <w:szCs w:val="22"/>
        </w:rPr>
        <w:t xml:space="preserve">are </w:t>
      </w:r>
      <w:r w:rsidRPr="00D5180B">
        <w:rPr>
          <w:rFonts w:ascii="Calibri Light" w:hAnsi="Calibri Light" w:cs="Calibri Light"/>
          <w:szCs w:val="22"/>
        </w:rPr>
        <w:t xml:space="preserve">set in stone. </w:t>
      </w:r>
    </w:p>
    <w:p w14:paraId="0B125282" w14:textId="77777777" w:rsidR="00510AFB" w:rsidRPr="00D5180B" w:rsidRDefault="00510AFB"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Due to the close association between production blocks and environmentally sensitive areas in many locations, it is </w:t>
      </w:r>
      <w:r w:rsidR="00EC1467" w:rsidRPr="00D5180B">
        <w:rPr>
          <w:rFonts w:ascii="Calibri Light" w:hAnsi="Calibri Light" w:cs="Calibri Light"/>
          <w:szCs w:val="22"/>
        </w:rPr>
        <w:t xml:space="preserve">recommended </w:t>
      </w:r>
      <w:r w:rsidR="00335685" w:rsidRPr="00D5180B">
        <w:rPr>
          <w:rFonts w:ascii="Calibri Light" w:hAnsi="Calibri Light" w:cs="Calibri Light"/>
          <w:szCs w:val="22"/>
        </w:rPr>
        <w:t>that</w:t>
      </w:r>
      <w:r w:rsidR="00EC1467" w:rsidRPr="00D5180B">
        <w:rPr>
          <w:rFonts w:ascii="Calibri Light" w:hAnsi="Calibri Light" w:cs="Calibri Light"/>
          <w:szCs w:val="22"/>
        </w:rPr>
        <w:t xml:space="preserve"> Appendix Z</w:t>
      </w:r>
      <w:r w:rsidR="00335685" w:rsidRPr="00D5180B">
        <w:rPr>
          <w:rFonts w:ascii="Calibri Light" w:hAnsi="Calibri Light" w:cs="Calibri Light"/>
          <w:szCs w:val="22"/>
        </w:rPr>
        <w:t xml:space="preserve"> be reviewed</w:t>
      </w:r>
      <w:r w:rsidR="00EC1467" w:rsidRPr="00D5180B">
        <w:rPr>
          <w:rFonts w:ascii="Calibri Light" w:hAnsi="Calibri Light" w:cs="Calibri Light"/>
          <w:szCs w:val="22"/>
        </w:rPr>
        <w:t xml:space="preserve"> </w:t>
      </w:r>
      <w:r w:rsidRPr="00D5180B">
        <w:rPr>
          <w:rFonts w:ascii="Calibri Light" w:hAnsi="Calibri Light" w:cs="Calibri Light"/>
          <w:szCs w:val="22"/>
        </w:rPr>
        <w:t xml:space="preserve">when any mitigation strategies </w:t>
      </w:r>
      <w:r w:rsidR="00BF09E1" w:rsidRPr="00D5180B">
        <w:rPr>
          <w:rFonts w:ascii="Calibri Light" w:hAnsi="Calibri Light" w:cs="Calibri Light"/>
          <w:szCs w:val="22"/>
        </w:rPr>
        <w:t>could potentially</w:t>
      </w:r>
      <w:r w:rsidRPr="00D5180B">
        <w:rPr>
          <w:rFonts w:ascii="Calibri Light" w:hAnsi="Calibri Light" w:cs="Calibri Light"/>
          <w:szCs w:val="22"/>
        </w:rPr>
        <w:t xml:space="preserve"> impact these areas</w:t>
      </w:r>
      <w:r w:rsidR="00F911BD" w:rsidRPr="00D5180B">
        <w:rPr>
          <w:rFonts w:ascii="Calibri Light" w:hAnsi="Calibri Light" w:cs="Calibri Light"/>
          <w:szCs w:val="22"/>
        </w:rPr>
        <w:t xml:space="preserve">. </w:t>
      </w:r>
      <w:r w:rsidRPr="003A3F18">
        <w:rPr>
          <w:rFonts w:ascii="Calibri Light" w:hAnsi="Calibri Light" w:cs="Calibri Light"/>
          <w:szCs w:val="22"/>
        </w:rPr>
        <w:t>Growers</w:t>
      </w:r>
      <w:r w:rsidRPr="00D5180B">
        <w:rPr>
          <w:rFonts w:ascii="Calibri Light" w:hAnsi="Calibri Light" w:cs="Calibri Light"/>
          <w:szCs w:val="22"/>
        </w:rPr>
        <w:t xml:space="preserve"> should implement strategies that not only protect food safety but also support </w:t>
      </w:r>
      <w:r w:rsidR="00EC1467" w:rsidRPr="00D5180B">
        <w:rPr>
          <w:rFonts w:ascii="Calibri Light" w:hAnsi="Calibri Light" w:cs="Calibri Light"/>
          <w:szCs w:val="22"/>
        </w:rPr>
        <w:t>co-management</w:t>
      </w:r>
      <w:r w:rsidR="00F911BD" w:rsidRPr="00D5180B">
        <w:rPr>
          <w:rFonts w:ascii="Calibri Light" w:hAnsi="Calibri Light" w:cs="Calibri Light"/>
          <w:szCs w:val="22"/>
        </w:rPr>
        <w:t xml:space="preserve">. </w:t>
      </w:r>
      <w:r w:rsidR="00CF7AD8" w:rsidRPr="00D5180B">
        <w:rPr>
          <w:rFonts w:ascii="Calibri Light" w:hAnsi="Calibri Light" w:cs="Calibri Light"/>
          <w:szCs w:val="22"/>
        </w:rPr>
        <w:t xml:space="preserve">All parties involved with implementing the practices outlined in this document should be aware that these metrics are not meant to </w:t>
      </w:r>
      <w:r w:rsidR="00EC1467" w:rsidRPr="00D5180B">
        <w:rPr>
          <w:rFonts w:ascii="Calibri Light" w:hAnsi="Calibri Light" w:cs="Calibri Light"/>
          <w:szCs w:val="22"/>
        </w:rPr>
        <w:t>be in conflict with or discourage co-management practices and principles</w:t>
      </w:r>
      <w:r w:rsidR="00F911BD" w:rsidRPr="00D5180B">
        <w:rPr>
          <w:rFonts w:ascii="Calibri Light" w:hAnsi="Calibri Light" w:cs="Calibri Light"/>
          <w:szCs w:val="22"/>
        </w:rPr>
        <w:t xml:space="preserve">. </w:t>
      </w:r>
    </w:p>
    <w:p w14:paraId="58F40810" w14:textId="77777777" w:rsidR="00AF20AB" w:rsidRPr="00D5180B" w:rsidRDefault="00BC421C" w:rsidP="00F45D27">
      <w:pPr>
        <w:suppressLineNumbers/>
        <w:spacing w:before="120" w:after="120"/>
        <w:jc w:val="both"/>
        <w:rPr>
          <w:rFonts w:ascii="Calibri Light" w:hAnsi="Calibri Light" w:cs="Calibri Light"/>
          <w:szCs w:val="22"/>
        </w:rPr>
      </w:pPr>
      <w:r w:rsidRPr="00D5180B">
        <w:rPr>
          <w:rFonts w:ascii="Calibri Light" w:hAnsi="Calibri Light" w:cs="Calibri Light"/>
          <w:szCs w:val="22"/>
        </w:rPr>
        <w:t xml:space="preserve">Users are </w:t>
      </w:r>
      <w:r w:rsidR="00685EEE" w:rsidRPr="00D5180B">
        <w:rPr>
          <w:rFonts w:ascii="Calibri Light" w:hAnsi="Calibri Light" w:cs="Calibri Light"/>
          <w:szCs w:val="22"/>
        </w:rPr>
        <w:t xml:space="preserve">encouraged to utilize the services of </w:t>
      </w:r>
      <w:r w:rsidRPr="00D5180B">
        <w:rPr>
          <w:rFonts w:ascii="Calibri Light" w:hAnsi="Calibri Light" w:cs="Calibri Light"/>
          <w:szCs w:val="22"/>
        </w:rPr>
        <w:t xml:space="preserve">their trade associations, the </w:t>
      </w:r>
      <w:r w:rsidR="008B1028" w:rsidRPr="00D5180B">
        <w:rPr>
          <w:rFonts w:ascii="Calibri Light" w:hAnsi="Calibri Light" w:cs="Calibri Light"/>
          <w:szCs w:val="22"/>
        </w:rPr>
        <w:t>FDA</w:t>
      </w:r>
      <w:r w:rsidRPr="00D5180B">
        <w:rPr>
          <w:rFonts w:ascii="Calibri Light" w:hAnsi="Calibri Light" w:cs="Calibri Light"/>
          <w:szCs w:val="22"/>
        </w:rPr>
        <w:t xml:space="preserve">, </w:t>
      </w:r>
      <w:r w:rsidR="00685EEE" w:rsidRPr="00D5180B">
        <w:rPr>
          <w:rFonts w:ascii="Calibri Light" w:hAnsi="Calibri Light" w:cs="Calibri Light"/>
          <w:szCs w:val="22"/>
        </w:rPr>
        <w:t xml:space="preserve">the Center for Produce Safety, </w:t>
      </w:r>
      <w:r w:rsidR="007D3C63" w:rsidRPr="00D5180B">
        <w:rPr>
          <w:rFonts w:ascii="Calibri Light" w:hAnsi="Calibri Light" w:cs="Calibri Light"/>
          <w:szCs w:val="22"/>
        </w:rPr>
        <w:t xml:space="preserve">the </w:t>
      </w:r>
      <w:r w:rsidRPr="00D5180B">
        <w:rPr>
          <w:rFonts w:ascii="Calibri Light" w:hAnsi="Calibri Light" w:cs="Calibri Light"/>
          <w:szCs w:val="22"/>
        </w:rPr>
        <w:t>U.S. Department of Agriculture</w:t>
      </w:r>
      <w:r w:rsidR="00404EC4" w:rsidRPr="00D5180B">
        <w:rPr>
          <w:rFonts w:ascii="Calibri Light" w:hAnsi="Calibri Light" w:cs="Calibri Light"/>
          <w:szCs w:val="22"/>
        </w:rPr>
        <w:t xml:space="preserve"> (USDA)</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the </w:t>
      </w:r>
      <w:r w:rsidRPr="00D5180B">
        <w:rPr>
          <w:rFonts w:ascii="Calibri Light" w:hAnsi="Calibri Light" w:cs="Calibri Light"/>
          <w:szCs w:val="22"/>
        </w:rPr>
        <w:t>U.S. Environmental Protection Agency</w:t>
      </w:r>
      <w:r w:rsidR="00404EC4" w:rsidRPr="00D5180B">
        <w:rPr>
          <w:rFonts w:ascii="Calibri Light" w:hAnsi="Calibri Light" w:cs="Calibri Light"/>
          <w:szCs w:val="22"/>
        </w:rPr>
        <w:t xml:space="preserve"> (U.S. EPA)</w:t>
      </w:r>
      <w:r w:rsidRPr="00D5180B">
        <w:rPr>
          <w:rFonts w:ascii="Calibri Light" w:hAnsi="Calibri Light" w:cs="Calibri Light"/>
          <w:szCs w:val="22"/>
        </w:rPr>
        <w:t>, the Centers for Disease Control and Prevention</w:t>
      </w:r>
      <w:r w:rsidR="00404EC4" w:rsidRPr="00D5180B">
        <w:rPr>
          <w:rFonts w:ascii="Calibri Light" w:hAnsi="Calibri Light" w:cs="Calibri Light"/>
          <w:szCs w:val="22"/>
        </w:rPr>
        <w:t xml:space="preserve"> (CD</w:t>
      </w:r>
      <w:r w:rsidR="00AB1208" w:rsidRPr="00D5180B">
        <w:rPr>
          <w:rFonts w:ascii="Calibri Light" w:hAnsi="Calibri Light" w:cs="Calibri Light"/>
          <w:szCs w:val="22"/>
        </w:rPr>
        <w:t>C</w:t>
      </w:r>
      <w:r w:rsidR="00404EC4" w:rsidRPr="00D5180B">
        <w:rPr>
          <w:rFonts w:ascii="Calibri Light" w:hAnsi="Calibri Light" w:cs="Calibri Light"/>
          <w:szCs w:val="22"/>
        </w:rPr>
        <w:t>)</w:t>
      </w:r>
      <w:r w:rsidRPr="00D5180B">
        <w:rPr>
          <w:rFonts w:ascii="Calibri Light" w:hAnsi="Calibri Light" w:cs="Calibri Light"/>
          <w:szCs w:val="22"/>
        </w:rPr>
        <w:t xml:space="preserve">, </w:t>
      </w:r>
      <w:r w:rsidR="007D3C63" w:rsidRPr="00D5180B">
        <w:rPr>
          <w:rFonts w:ascii="Calibri Light" w:hAnsi="Calibri Light" w:cs="Calibri Light"/>
          <w:szCs w:val="22"/>
        </w:rPr>
        <w:t xml:space="preserve">and </w:t>
      </w:r>
      <w:r w:rsidRPr="00D5180B">
        <w:rPr>
          <w:rFonts w:ascii="Calibri Light" w:hAnsi="Calibri Light" w:cs="Calibri Light"/>
          <w:szCs w:val="22"/>
        </w:rPr>
        <w:t xml:space="preserve">state agricultural, environmental, academic, </w:t>
      </w:r>
      <w:r w:rsidR="00BF45D2" w:rsidRPr="00D5180B">
        <w:rPr>
          <w:rFonts w:ascii="Calibri Light" w:hAnsi="Calibri Light" w:cs="Calibri Light"/>
          <w:szCs w:val="22"/>
        </w:rPr>
        <w:t xml:space="preserve">wildlife and natural resources management agencies </w:t>
      </w:r>
      <w:r w:rsidRPr="00D5180B">
        <w:rPr>
          <w:rFonts w:ascii="Calibri Light" w:hAnsi="Calibri Light" w:cs="Calibri Light"/>
          <w:szCs w:val="22"/>
        </w:rPr>
        <w:t>and</w:t>
      </w:r>
      <w:r w:rsidR="00685EEE" w:rsidRPr="00D5180B">
        <w:rPr>
          <w:rFonts w:ascii="Calibri Light" w:hAnsi="Calibri Light" w:cs="Calibri Light"/>
          <w:szCs w:val="22"/>
        </w:rPr>
        <w:t>/or</w:t>
      </w:r>
      <w:r w:rsidRPr="00D5180B">
        <w:rPr>
          <w:rFonts w:ascii="Calibri Light" w:hAnsi="Calibri Light" w:cs="Calibri Light"/>
          <w:szCs w:val="22"/>
        </w:rPr>
        <w:t xml:space="preserve"> public health authorities.</w:t>
      </w:r>
    </w:p>
    <w:p w14:paraId="24E6288D" w14:textId="77777777" w:rsidR="00D20E1C" w:rsidRPr="00D5180B" w:rsidRDefault="002C1609" w:rsidP="00F45D27">
      <w:pPr>
        <w:suppressLineNumbers/>
        <w:spacing w:before="120" w:after="120"/>
        <w:jc w:val="both"/>
        <w:rPr>
          <w:rFonts w:ascii="Calibri Light" w:hAnsi="Calibri Light" w:cs="Calibri Light"/>
          <w:szCs w:val="22"/>
        </w:rPr>
      </w:pPr>
      <w:r w:rsidRPr="00122A81">
        <w:rPr>
          <w:rFonts w:ascii="Calibri Light" w:hAnsi="Calibri Light" w:cs="Calibri Light"/>
          <w:szCs w:val="22"/>
        </w:rPr>
        <w:t xml:space="preserve">The </w:t>
      </w:r>
      <w:r w:rsidR="008C04F6" w:rsidRPr="00122A81">
        <w:rPr>
          <w:rFonts w:ascii="Calibri Light" w:hAnsi="Calibri Light" w:cs="Calibri Light"/>
          <w:szCs w:val="22"/>
        </w:rPr>
        <w:t>Ag</w:t>
      </w:r>
      <w:r w:rsidR="00C138EC" w:rsidRPr="00122A81">
        <w:rPr>
          <w:rFonts w:ascii="Calibri Light" w:hAnsi="Calibri Light" w:cs="Calibri Light"/>
          <w:szCs w:val="22"/>
        </w:rPr>
        <w:t>ricultural</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W</w:t>
      </w:r>
      <w:r w:rsidR="008C04F6" w:rsidRPr="00122A81">
        <w:rPr>
          <w:rFonts w:ascii="Calibri Light" w:hAnsi="Calibri Light" w:cs="Calibri Light"/>
          <w:szCs w:val="22"/>
        </w:rPr>
        <w:t>ater</w:t>
      </w:r>
      <w:r w:rsidR="008F02CE" w:rsidRPr="00122A81">
        <w:rPr>
          <w:rFonts w:ascii="Calibri Light" w:hAnsi="Calibri Light" w:cs="Calibri Light"/>
          <w:szCs w:val="22"/>
        </w:rPr>
        <w:t xml:space="preserve"> System</w:t>
      </w:r>
      <w:r w:rsidR="008C04F6" w:rsidRPr="00122A81">
        <w:rPr>
          <w:rFonts w:ascii="Calibri Light" w:hAnsi="Calibri Light" w:cs="Calibri Light"/>
          <w:szCs w:val="22"/>
        </w:rPr>
        <w:t xml:space="preserve"> </w:t>
      </w:r>
      <w:r w:rsidR="008F02CE" w:rsidRPr="00122A81">
        <w:rPr>
          <w:rFonts w:ascii="Calibri Light" w:hAnsi="Calibri Light" w:cs="Calibri Light"/>
          <w:szCs w:val="22"/>
        </w:rPr>
        <w:t>A</w:t>
      </w:r>
      <w:r w:rsidR="008C04F6" w:rsidRPr="00122A81">
        <w:rPr>
          <w:rFonts w:ascii="Calibri Light" w:hAnsi="Calibri Light" w:cs="Calibri Light"/>
          <w:szCs w:val="22"/>
        </w:rPr>
        <w:t>ssessment</w:t>
      </w:r>
      <w:r w:rsidRPr="00122A81">
        <w:rPr>
          <w:rFonts w:ascii="Calibri Light" w:hAnsi="Calibri Light" w:cs="Calibri Light"/>
          <w:szCs w:val="22"/>
        </w:rPr>
        <w:t xml:space="preserve"> and </w:t>
      </w:r>
      <w:r w:rsidRPr="00D5180B">
        <w:rPr>
          <w:rFonts w:ascii="Calibri Light" w:hAnsi="Calibri Light" w:cs="Calibri Light"/>
          <w:szCs w:val="22"/>
        </w:rPr>
        <w:t xml:space="preserve">Technical Basis Document prepared as Appendices to these guidelines </w:t>
      </w:r>
      <w:r w:rsidR="00BA74B3" w:rsidRPr="00D5180B">
        <w:rPr>
          <w:rFonts w:ascii="Calibri Light" w:hAnsi="Calibri Light" w:cs="Calibri Light"/>
          <w:szCs w:val="22"/>
        </w:rPr>
        <w:t xml:space="preserve">considered to be additional resources. They </w:t>
      </w:r>
      <w:r w:rsidRPr="00D5180B">
        <w:rPr>
          <w:rFonts w:ascii="Calibri Light" w:hAnsi="Calibri Light" w:cs="Calibri Light"/>
          <w:szCs w:val="22"/>
        </w:rPr>
        <w:t xml:space="preserve">are </w:t>
      </w:r>
      <w:r w:rsidR="008631FC" w:rsidRPr="00D5180B">
        <w:rPr>
          <w:rFonts w:ascii="Calibri Light" w:hAnsi="Calibri Light" w:cs="Calibri Light"/>
          <w:szCs w:val="22"/>
        </w:rPr>
        <w:t xml:space="preserve">intended to provide clarification, assist with interpretation and provide additional guidance as users develop food safety programs based on these </w:t>
      </w:r>
      <w:r w:rsidR="0055631A" w:rsidRPr="00D5180B">
        <w:rPr>
          <w:rFonts w:ascii="Calibri Light" w:hAnsi="Calibri Light" w:cs="Calibri Light"/>
          <w:szCs w:val="22"/>
        </w:rPr>
        <w:t>g</w:t>
      </w:r>
      <w:r w:rsidR="008631FC" w:rsidRPr="00D5180B">
        <w:rPr>
          <w:rFonts w:ascii="Calibri Light" w:hAnsi="Calibri Light" w:cs="Calibri Light"/>
          <w:szCs w:val="22"/>
        </w:rPr>
        <w:t>uidelines.</w:t>
      </w:r>
      <w:r w:rsidR="00BB2F39" w:rsidRPr="00D5180B">
        <w:rPr>
          <w:rFonts w:ascii="Calibri Light" w:hAnsi="Calibri Light" w:cs="Calibri Light"/>
          <w:szCs w:val="22"/>
        </w:rPr>
        <w:t xml:space="preserve"> They are not intended for measurement or verification purposes. </w:t>
      </w:r>
    </w:p>
    <w:p w14:paraId="2CAE81CA" w14:textId="77777777" w:rsidR="00D20E1C" w:rsidRPr="00433A0B" w:rsidRDefault="00D20E1C" w:rsidP="00F45D27">
      <w:pPr>
        <w:suppressLineNumbers/>
        <w:spacing w:before="120" w:after="120"/>
        <w:jc w:val="both"/>
        <w:rPr>
          <w:rFonts w:ascii="Calibri Light" w:hAnsi="Calibri Light"/>
        </w:rPr>
      </w:pPr>
    </w:p>
    <w:p w14:paraId="3DB5F0AF" w14:textId="77777777" w:rsidR="00367235" w:rsidRPr="00D5180B" w:rsidRDefault="00367235" w:rsidP="00F45D27">
      <w:pPr>
        <w:suppressLineNumbers/>
        <w:spacing w:before="120" w:after="120"/>
        <w:jc w:val="both"/>
        <w:rPr>
          <w:rFonts w:cs="Times New Roman"/>
          <w:szCs w:val="22"/>
        </w:rPr>
        <w:sectPr w:rsidR="00367235" w:rsidRPr="00D5180B" w:rsidSect="00433A0B">
          <w:headerReference w:type="default" r:id="rId12"/>
          <w:footerReference w:type="default" r:id="rId13"/>
          <w:pgSz w:w="12240" w:h="15840"/>
          <w:pgMar w:top="650" w:right="1008" w:bottom="1008" w:left="1008" w:header="270" w:footer="720" w:gutter="0"/>
          <w:lnNumType w:countBy="1" w:restart="continuous"/>
          <w:cols w:space="720"/>
          <w:titlePg/>
          <w:docGrid w:linePitch="360"/>
        </w:sectPr>
      </w:pPr>
    </w:p>
    <w:p w14:paraId="07DF3C4C" w14:textId="77777777" w:rsidR="00AF20AB" w:rsidRPr="00D5180B" w:rsidRDefault="00176CD1" w:rsidP="00F45D27">
      <w:pPr>
        <w:jc w:val="center"/>
        <w:rPr>
          <w:rFonts w:ascii="Brandon Grotesque Bold" w:hAnsi="Brandon Grotesque Bold" w:cs="Times New Roman"/>
          <w:szCs w:val="22"/>
        </w:rPr>
      </w:pPr>
      <w:r w:rsidRPr="00433A0B">
        <w:rPr>
          <w:rFonts w:ascii="Brandon Grotesque Bold" w:hAnsi="Brandon Grotesque Bold"/>
          <w:b/>
        </w:rPr>
        <w:lastRenderedPageBreak/>
        <w:t>LETTUCE/LEAFY GREENS COMMODITY SPECIFIC GUIDANCE</w:t>
      </w:r>
    </w:p>
    <w:p w14:paraId="1A18F778" w14:textId="77777777" w:rsidR="00AF20AB" w:rsidRPr="00433A0B" w:rsidRDefault="00176CD1" w:rsidP="00F45D27">
      <w:pPr>
        <w:jc w:val="center"/>
        <w:rPr>
          <w:rFonts w:ascii="Brandon Grotesque Bold" w:hAnsi="Brandon Grotesque Bold"/>
          <w:b/>
        </w:rPr>
      </w:pPr>
      <w:r w:rsidRPr="00433A0B">
        <w:rPr>
          <w:rFonts w:ascii="Brandon Grotesque Bold" w:hAnsi="Brandon Grotesque Bold"/>
          <w:b/>
        </w:rPr>
        <w:t>PRODUCTION &amp; HARVEST UNIT OPERATIONS</w:t>
      </w:r>
    </w:p>
    <w:p w14:paraId="4ADA717D" w14:textId="77777777" w:rsidR="009812E5" w:rsidRPr="00433A0B" w:rsidRDefault="009812E5" w:rsidP="00F45D27">
      <w:pPr>
        <w:pStyle w:val="Heading1"/>
        <w:tabs>
          <w:tab w:val="clear" w:pos="810"/>
          <w:tab w:val="num" w:pos="162"/>
        </w:tabs>
        <w:ind w:left="0"/>
        <w:rPr>
          <w:sz w:val="32"/>
        </w:rPr>
      </w:pPr>
      <w:bookmarkStart w:id="27" w:name="_Toc8374912"/>
      <w:bookmarkStart w:id="28" w:name="_Toc20839129"/>
      <w:r w:rsidRPr="00433A0B">
        <w:rPr>
          <w:sz w:val="32"/>
        </w:rPr>
        <w:t>Purpose</w:t>
      </w:r>
      <w:bookmarkEnd w:id="27"/>
      <w:bookmarkEnd w:id="28"/>
    </w:p>
    <w:p w14:paraId="39409969" w14:textId="77777777" w:rsidR="00706699" w:rsidRPr="00D5180B" w:rsidRDefault="00706699" w:rsidP="00F45D27">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7E4A122E" w14:textId="77777777" w:rsidR="00F9123D" w:rsidRPr="00433A0B" w:rsidRDefault="003110BF" w:rsidP="00F45D27">
      <w:pPr>
        <w:pStyle w:val="Heading1"/>
        <w:tabs>
          <w:tab w:val="clear" w:pos="810"/>
          <w:tab w:val="num" w:pos="162"/>
        </w:tabs>
        <w:ind w:left="0"/>
        <w:rPr>
          <w:sz w:val="32"/>
        </w:rPr>
      </w:pPr>
      <w:bookmarkStart w:id="29" w:name="_Toc489362205"/>
      <w:r w:rsidRPr="00433A0B">
        <w:rPr>
          <w:sz w:val="32"/>
        </w:rPr>
        <w:t xml:space="preserve"> </w:t>
      </w:r>
      <w:bookmarkStart w:id="30" w:name="_Toc8374913"/>
      <w:bookmarkStart w:id="31" w:name="_Toc20839130"/>
      <w:bookmarkEnd w:id="29"/>
      <w:r w:rsidR="009812E5" w:rsidRPr="00433A0B">
        <w:rPr>
          <w:sz w:val="32"/>
        </w:rPr>
        <w:t>General Requirements</w:t>
      </w:r>
      <w:bookmarkEnd w:id="30"/>
      <w:bookmarkEnd w:id="31"/>
    </w:p>
    <w:p w14:paraId="7AA86206" w14:textId="77777777" w:rsidR="00F9123D" w:rsidRPr="00D5180B" w:rsidRDefault="00F9123D" w:rsidP="00F45D27">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28C56F00" w14:textId="77777777" w:rsidR="00F9123D" w:rsidRPr="00D5180B" w:rsidRDefault="00F9123D" w:rsidP="007D7827">
      <w:pPr>
        <w:pStyle w:val="Heading2"/>
      </w:pPr>
      <w:bookmarkStart w:id="32" w:name="_Toc167780377"/>
      <w:bookmarkStart w:id="33" w:name="_Toc198619140"/>
      <w:bookmarkStart w:id="34" w:name="_Toc443565015"/>
      <w:bookmarkStart w:id="35" w:name="_Toc489362206"/>
      <w:bookmarkStart w:id="36" w:name="_Toc8131256"/>
      <w:bookmarkStart w:id="37" w:name="_Toc8374914"/>
      <w:bookmarkStart w:id="38" w:name="_Toc20839131"/>
      <w:r w:rsidRPr="00D5180B">
        <w:t>The Best Practices Are:</w:t>
      </w:r>
      <w:bookmarkEnd w:id="32"/>
      <w:bookmarkEnd w:id="33"/>
      <w:bookmarkEnd w:id="34"/>
      <w:bookmarkEnd w:id="35"/>
      <w:bookmarkEnd w:id="36"/>
      <w:bookmarkEnd w:id="37"/>
      <w:bookmarkEnd w:id="38"/>
    </w:p>
    <w:p w14:paraId="39401F5A" w14:textId="77777777" w:rsidR="006D5605" w:rsidRPr="00D5180B" w:rsidRDefault="006A3895" w:rsidP="00F45D27">
      <w:pPr>
        <w:numPr>
          <w:ilvl w:val="0"/>
          <w:numId w:val="1"/>
        </w:numPr>
        <w:tabs>
          <w:tab w:val="clear" w:pos="1786"/>
        </w:tabs>
        <w:spacing w:before="120" w:after="120"/>
        <w:ind w:left="72" w:hanging="403"/>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6BFF9D0E" w14:textId="77777777" w:rsidR="00F9123D" w:rsidRPr="00D5180B" w:rsidRDefault="00716073" w:rsidP="00F45D27">
      <w:pPr>
        <w:numPr>
          <w:ilvl w:val="0"/>
          <w:numId w:val="1"/>
        </w:numPr>
        <w:tabs>
          <w:tab w:val="clear" w:pos="1786"/>
        </w:tabs>
        <w:spacing w:before="120" w:after="120"/>
        <w:ind w:left="72" w:hanging="403"/>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4839085D" w14:textId="77777777" w:rsidR="006A3895" w:rsidRPr="00433A0B" w:rsidRDefault="002D53C2" w:rsidP="00F45D27">
      <w:pPr>
        <w:numPr>
          <w:ilvl w:val="0"/>
          <w:numId w:val="1"/>
        </w:numPr>
        <w:tabs>
          <w:tab w:val="clear" w:pos="1786"/>
        </w:tabs>
        <w:spacing w:before="120" w:after="120"/>
        <w:ind w:left="72" w:hanging="403"/>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4F02AF60" w14:textId="77777777" w:rsidR="006A3895" w:rsidRPr="00D5180B" w:rsidRDefault="006A3895" w:rsidP="00F45D27">
      <w:pPr>
        <w:numPr>
          <w:ilvl w:val="0"/>
          <w:numId w:val="1"/>
        </w:numPr>
        <w:tabs>
          <w:tab w:val="clear" w:pos="1786"/>
        </w:tabs>
        <w:spacing w:before="120" w:after="120"/>
        <w:ind w:left="72" w:hanging="403"/>
        <w:jc w:val="both"/>
        <w:rPr>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350EDCAD" w14:textId="77777777" w:rsidR="00DE5CB5" w:rsidRPr="00433A0B" w:rsidRDefault="009812E5" w:rsidP="00F45D27">
      <w:pPr>
        <w:pStyle w:val="Heading1"/>
        <w:tabs>
          <w:tab w:val="clear" w:pos="810"/>
          <w:tab w:val="num" w:pos="162"/>
        </w:tabs>
        <w:ind w:left="0"/>
        <w:rPr>
          <w:sz w:val="32"/>
        </w:rPr>
      </w:pPr>
      <w:bookmarkStart w:id="39" w:name="_Toc8374915"/>
      <w:bookmarkStart w:id="40" w:name="_Toc20839132"/>
      <w:r w:rsidRPr="00433A0B">
        <w:rPr>
          <w:sz w:val="32"/>
        </w:rPr>
        <w:t>Records</w:t>
      </w:r>
      <w:bookmarkEnd w:id="39"/>
      <w:bookmarkEnd w:id="40"/>
    </w:p>
    <w:p w14:paraId="1634BAC8" w14:textId="77777777" w:rsidR="00DE5CB5" w:rsidRPr="00D5180B" w:rsidRDefault="00DE5CB5" w:rsidP="00F45D27">
      <w:pPr>
        <w:rPr>
          <w:rFonts w:cs="Calibri"/>
          <w:szCs w:val="22"/>
        </w:rPr>
      </w:pPr>
      <w:r w:rsidRPr="00D5180B">
        <w:rPr>
          <w:rFonts w:cs="Calibri"/>
          <w:szCs w:val="22"/>
        </w:rPr>
        <w:t>The best practices below complement, but do not supersede recordkeeping requirements in FDA regulations.</w:t>
      </w:r>
    </w:p>
    <w:p w14:paraId="7FEE4DA3" w14:textId="77777777" w:rsidR="00DE5CB5" w:rsidRPr="00D5180B" w:rsidRDefault="00DE5CB5" w:rsidP="007D7827">
      <w:pPr>
        <w:pStyle w:val="Heading2"/>
      </w:pPr>
      <w:bookmarkStart w:id="41" w:name="_Toc489362208"/>
      <w:bookmarkStart w:id="42" w:name="_Toc8374916"/>
      <w:bookmarkStart w:id="43" w:name="_Toc20839133"/>
      <w:r w:rsidRPr="00D5180B">
        <w:t>The Best Practices Are:</w:t>
      </w:r>
      <w:bookmarkEnd w:id="41"/>
      <w:bookmarkEnd w:id="42"/>
      <w:bookmarkEnd w:id="43"/>
    </w:p>
    <w:p w14:paraId="74257540" w14:textId="77777777" w:rsidR="00DE5CB5" w:rsidRPr="00D5180B" w:rsidRDefault="008703FB" w:rsidP="00F45D27">
      <w:pPr>
        <w:numPr>
          <w:ilvl w:val="0"/>
          <w:numId w:val="39"/>
        </w:numPr>
        <w:spacing w:before="120" w:after="120"/>
        <w:ind w:left="72"/>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5C100F03" w14:textId="77777777" w:rsidR="00DE5CB5" w:rsidRPr="00D5180B" w:rsidRDefault="00DE5CB5" w:rsidP="00F45D27">
      <w:pPr>
        <w:numPr>
          <w:ilvl w:val="1"/>
          <w:numId w:val="39"/>
        </w:numPr>
        <w:spacing w:before="120" w:after="120"/>
        <w:ind w:left="792"/>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6F1CBC2E" w14:textId="77777777" w:rsidR="00DE5CB5" w:rsidRPr="00D5180B" w:rsidRDefault="00DE5CB5" w:rsidP="00F45D27">
      <w:pPr>
        <w:numPr>
          <w:ilvl w:val="1"/>
          <w:numId w:val="39"/>
        </w:numPr>
        <w:spacing w:before="120" w:after="120"/>
        <w:ind w:left="792"/>
        <w:rPr>
          <w:rFonts w:cs="Calibri"/>
          <w:szCs w:val="22"/>
        </w:rPr>
      </w:pPr>
      <w:r w:rsidRPr="00D5180B">
        <w:rPr>
          <w:rFonts w:cs="Calibri"/>
          <w:szCs w:val="22"/>
        </w:rPr>
        <w:t>Actual values and observations obtained during monitoring</w:t>
      </w:r>
    </w:p>
    <w:p w14:paraId="3C6C259A"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1BEB4636"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The location of the growing area (e.g., a specific field) applicable to the record</w:t>
      </w:r>
    </w:p>
    <w:p w14:paraId="2BF1411D"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The date and time of the activity documented</w:t>
      </w:r>
    </w:p>
    <w:p w14:paraId="615BB18D" w14:textId="77777777" w:rsidR="00DE5CB5" w:rsidRPr="00D5180B" w:rsidRDefault="00DE5CB5" w:rsidP="00F45D27">
      <w:pPr>
        <w:numPr>
          <w:ilvl w:val="0"/>
          <w:numId w:val="39"/>
        </w:numPr>
        <w:spacing w:before="120" w:after="120"/>
        <w:ind w:left="72"/>
        <w:jc w:val="both"/>
        <w:rPr>
          <w:rFonts w:cs="Calibri"/>
          <w:szCs w:val="22"/>
        </w:rPr>
      </w:pPr>
      <w:r w:rsidRPr="00D5180B">
        <w:rPr>
          <w:rFonts w:cs="Calibri"/>
          <w:szCs w:val="22"/>
        </w:rPr>
        <w:t xml:space="preserve">All records must be: </w:t>
      </w:r>
    </w:p>
    <w:p w14:paraId="15B75B05"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Created at the time an activity is performed or observed</w:t>
      </w:r>
    </w:p>
    <w:p w14:paraId="362B9EC4"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lastRenderedPageBreak/>
        <w:t>Accurate, legible, and indelible</w:t>
      </w:r>
    </w:p>
    <w:p w14:paraId="427697C6" w14:textId="77777777" w:rsidR="00DE5CB5" w:rsidRPr="00D5180B" w:rsidRDefault="00DE5CB5" w:rsidP="00F45D27">
      <w:pPr>
        <w:numPr>
          <w:ilvl w:val="1"/>
          <w:numId w:val="39"/>
        </w:numPr>
        <w:spacing w:before="120" w:after="120"/>
        <w:ind w:left="792"/>
        <w:jc w:val="both"/>
        <w:rPr>
          <w:rFonts w:cs="Calibri"/>
          <w:szCs w:val="22"/>
        </w:rPr>
      </w:pPr>
      <w:r w:rsidRPr="00D5180B">
        <w:rPr>
          <w:rFonts w:cs="Calibri"/>
          <w:szCs w:val="22"/>
        </w:rPr>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5AA96736" w14:textId="77777777" w:rsidR="00C57AC2" w:rsidRPr="0014584C" w:rsidRDefault="00C57AC2" w:rsidP="00F45D27">
      <w:pPr>
        <w:numPr>
          <w:ilvl w:val="0"/>
          <w:numId w:val="39"/>
        </w:numPr>
        <w:spacing w:before="120" w:after="120"/>
        <w:ind w:left="72"/>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2FE96C1E" w14:textId="77777777" w:rsidR="007725D3" w:rsidRPr="0014584C" w:rsidRDefault="007725D3" w:rsidP="00F45D27">
      <w:pPr>
        <w:numPr>
          <w:ilvl w:val="0"/>
          <w:numId w:val="39"/>
        </w:numPr>
        <w:spacing w:before="120" w:after="120"/>
        <w:ind w:left="72"/>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28E58B26" w14:textId="77777777" w:rsidR="00C57AC2" w:rsidRPr="00D5180B" w:rsidRDefault="007E7ACD" w:rsidP="00F45D27">
      <w:pPr>
        <w:numPr>
          <w:ilvl w:val="0"/>
          <w:numId w:val="39"/>
        </w:numPr>
        <w:spacing w:before="120" w:after="120"/>
        <w:ind w:left="72"/>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0917F8E4" w14:textId="77777777" w:rsidR="00C57AC2" w:rsidRPr="00D5180B" w:rsidRDefault="00C57AC2" w:rsidP="00F45D27">
      <w:pPr>
        <w:numPr>
          <w:ilvl w:val="0"/>
          <w:numId w:val="39"/>
        </w:numPr>
        <w:spacing w:before="120" w:after="120"/>
        <w:ind w:left="72"/>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77B3EC43" w14:textId="77777777" w:rsidR="00DE5CB5" w:rsidRPr="00D5180B" w:rsidRDefault="00DE5CB5" w:rsidP="00F45D27">
      <w:pPr>
        <w:numPr>
          <w:ilvl w:val="0"/>
          <w:numId w:val="39"/>
        </w:numPr>
        <w:spacing w:before="120" w:after="120"/>
        <w:ind w:left="72"/>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4C7BB156" w14:textId="77777777" w:rsidR="007725D3" w:rsidRPr="00D5180B" w:rsidRDefault="007725D3" w:rsidP="00F45D27">
      <w:pPr>
        <w:numPr>
          <w:ilvl w:val="0"/>
          <w:numId w:val="39"/>
        </w:numPr>
        <w:spacing w:before="120" w:after="120"/>
        <w:ind w:left="72"/>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404F18C4" w14:textId="77777777" w:rsidR="005B7564" w:rsidRPr="00433A0B" w:rsidRDefault="005B7564" w:rsidP="00F45D27">
      <w:pPr>
        <w:pStyle w:val="Heading1"/>
        <w:tabs>
          <w:tab w:val="clear" w:pos="810"/>
          <w:tab w:val="num" w:pos="162"/>
        </w:tabs>
        <w:ind w:left="0"/>
        <w:rPr>
          <w:sz w:val="32"/>
        </w:rPr>
      </w:pPr>
      <w:bookmarkStart w:id="44" w:name="_Toc489362209"/>
      <w:bookmarkStart w:id="45" w:name="_Toc8374917"/>
      <w:bookmarkStart w:id="46" w:name="_Toc20839134"/>
      <w:r w:rsidRPr="00433A0B">
        <w:rPr>
          <w:sz w:val="32"/>
        </w:rPr>
        <w:t>Personnel Qualifications and Training</w:t>
      </w:r>
      <w:bookmarkEnd w:id="44"/>
      <w:bookmarkEnd w:id="45"/>
      <w:bookmarkEnd w:id="46"/>
    </w:p>
    <w:p w14:paraId="3575FFF4" w14:textId="77777777" w:rsidR="005B7564" w:rsidRPr="00D5180B" w:rsidRDefault="005B7564" w:rsidP="00F45D27">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0AE90AF0" w14:textId="77777777" w:rsidR="005B7564" w:rsidRPr="00D5180B" w:rsidRDefault="005B7564" w:rsidP="007D7827">
      <w:pPr>
        <w:pStyle w:val="Heading2"/>
      </w:pPr>
      <w:bookmarkStart w:id="47" w:name="_Toc489362210"/>
      <w:bookmarkStart w:id="48" w:name="_Toc8374918"/>
      <w:bookmarkStart w:id="49" w:name="_Toc20839135"/>
      <w:r w:rsidRPr="00D5180B">
        <w:t>The Best Practices Are:</w:t>
      </w:r>
      <w:bookmarkEnd w:id="47"/>
      <w:bookmarkEnd w:id="48"/>
      <w:bookmarkEnd w:id="49"/>
    </w:p>
    <w:p w14:paraId="29553DC1" w14:textId="77777777" w:rsidR="005B7564" w:rsidRPr="00D5180B" w:rsidRDefault="005B7564" w:rsidP="00F45D27">
      <w:pPr>
        <w:numPr>
          <w:ilvl w:val="0"/>
          <w:numId w:val="38"/>
        </w:numPr>
        <w:spacing w:before="120" w:after="120"/>
        <w:ind w:left="72"/>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462EE12A" w14:textId="77777777" w:rsidR="005B7564" w:rsidRPr="00D5180B" w:rsidRDefault="005B7564" w:rsidP="00F45D27">
      <w:pPr>
        <w:numPr>
          <w:ilvl w:val="1"/>
          <w:numId w:val="38"/>
        </w:numPr>
        <w:spacing w:before="120" w:after="120"/>
        <w:ind w:left="792"/>
        <w:jc w:val="both"/>
        <w:rPr>
          <w:rFonts w:cs="Calibri"/>
          <w:szCs w:val="22"/>
        </w:rPr>
      </w:pPr>
      <w:r w:rsidRPr="00D5180B">
        <w:rPr>
          <w:rFonts w:cs="Calibri"/>
          <w:szCs w:val="22"/>
        </w:rPr>
        <w:t>Receive adequate training, as appropriate to the person’s duties, upon hiring, and periodically thereafter, at least once annually.</w:t>
      </w:r>
    </w:p>
    <w:p w14:paraId="0F80F01D" w14:textId="77777777" w:rsidR="005B7564" w:rsidRPr="00D5180B" w:rsidRDefault="005B7564" w:rsidP="00F45D27">
      <w:pPr>
        <w:numPr>
          <w:ilvl w:val="1"/>
          <w:numId w:val="38"/>
        </w:numPr>
        <w:spacing w:before="120" w:after="120"/>
        <w:ind w:left="792"/>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60883291" w14:textId="77777777" w:rsidR="005B7564" w:rsidRPr="00D5180B" w:rsidRDefault="005B7564" w:rsidP="00F45D27">
      <w:pPr>
        <w:numPr>
          <w:ilvl w:val="0"/>
          <w:numId w:val="38"/>
        </w:numPr>
        <w:spacing w:before="120" w:after="120"/>
        <w:ind w:left="72"/>
        <w:jc w:val="both"/>
        <w:rPr>
          <w:rFonts w:cs="Calibri"/>
          <w:szCs w:val="22"/>
        </w:rPr>
      </w:pPr>
      <w:r w:rsidRPr="00D5180B">
        <w:rPr>
          <w:rFonts w:cs="Calibri"/>
          <w:szCs w:val="22"/>
        </w:rPr>
        <w:t xml:space="preserve">Training must be: </w:t>
      </w:r>
    </w:p>
    <w:p w14:paraId="6408E10E" w14:textId="77777777" w:rsidR="005B7564" w:rsidRPr="00D5180B" w:rsidRDefault="005B7564" w:rsidP="00F45D27">
      <w:pPr>
        <w:numPr>
          <w:ilvl w:val="1"/>
          <w:numId w:val="38"/>
        </w:numPr>
        <w:spacing w:before="120" w:after="120"/>
        <w:ind w:left="792"/>
        <w:jc w:val="both"/>
        <w:rPr>
          <w:rFonts w:cs="Calibri"/>
          <w:szCs w:val="22"/>
        </w:rPr>
      </w:pPr>
      <w:r w:rsidRPr="00D5180B">
        <w:rPr>
          <w:rFonts w:cs="Calibri"/>
          <w:szCs w:val="22"/>
        </w:rPr>
        <w:t xml:space="preserve">Conducted in a manner easily understood by personnel being trained. </w:t>
      </w:r>
    </w:p>
    <w:p w14:paraId="43AEC401" w14:textId="77777777" w:rsidR="005B7564" w:rsidRPr="00D5180B" w:rsidRDefault="005B7564" w:rsidP="00F45D27">
      <w:pPr>
        <w:numPr>
          <w:ilvl w:val="1"/>
          <w:numId w:val="38"/>
        </w:numPr>
        <w:spacing w:before="120" w:after="120"/>
        <w:ind w:left="792"/>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22A2461D" w14:textId="77777777" w:rsidR="00E64667" w:rsidRPr="00D5180B" w:rsidRDefault="00C30774" w:rsidP="00F45D27">
      <w:pPr>
        <w:numPr>
          <w:ilvl w:val="0"/>
          <w:numId w:val="38"/>
        </w:numPr>
        <w:spacing w:before="120" w:after="120"/>
        <w:ind w:left="72"/>
        <w:jc w:val="both"/>
        <w:rPr>
          <w:rFonts w:cs="Calibri"/>
          <w:szCs w:val="22"/>
        </w:rPr>
      </w:pPr>
      <w:r w:rsidRPr="00D5180B">
        <w:rPr>
          <w:rFonts w:cs="Calibri"/>
          <w:szCs w:val="22"/>
        </w:rPr>
        <w:lastRenderedPageBreak/>
        <w:t>Minimum training requirements</w:t>
      </w:r>
      <w:r w:rsidR="00E64667" w:rsidRPr="00D5180B">
        <w:rPr>
          <w:rFonts w:cs="Calibri"/>
          <w:szCs w:val="22"/>
        </w:rPr>
        <w:t xml:space="preserve"> must include:</w:t>
      </w:r>
      <w:r w:rsidRPr="00D5180B">
        <w:rPr>
          <w:rFonts w:cs="Calibri"/>
          <w:szCs w:val="22"/>
        </w:rPr>
        <w:t xml:space="preserve"> </w:t>
      </w:r>
    </w:p>
    <w:p w14:paraId="466881A7" w14:textId="77777777" w:rsidR="0079113A" w:rsidRPr="00D5180B" w:rsidRDefault="00E64667" w:rsidP="00F45D27">
      <w:pPr>
        <w:numPr>
          <w:ilvl w:val="1"/>
          <w:numId w:val="38"/>
        </w:numPr>
        <w:spacing w:before="120" w:after="120"/>
        <w:ind w:left="792"/>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3242C992" w14:textId="77777777" w:rsidR="00C30774" w:rsidRPr="00D5180B" w:rsidRDefault="00C30774" w:rsidP="00F45D27">
      <w:pPr>
        <w:numPr>
          <w:ilvl w:val="2"/>
          <w:numId w:val="38"/>
        </w:numPr>
        <w:spacing w:before="120" w:after="120"/>
        <w:ind w:left="1512"/>
        <w:jc w:val="both"/>
        <w:rPr>
          <w:rFonts w:cs="Calibri"/>
          <w:szCs w:val="22"/>
        </w:rPr>
      </w:pPr>
      <w:r w:rsidRPr="00D5180B">
        <w:rPr>
          <w:rFonts w:cs="Calibri"/>
          <w:szCs w:val="22"/>
        </w:rPr>
        <w:t>Principles of food hygiene and safety.</w:t>
      </w:r>
    </w:p>
    <w:p w14:paraId="473BC114" w14:textId="77777777" w:rsidR="00C30774" w:rsidRPr="00D5180B" w:rsidRDefault="00C30774" w:rsidP="00F45D27">
      <w:pPr>
        <w:numPr>
          <w:ilvl w:val="2"/>
          <w:numId w:val="38"/>
        </w:numPr>
        <w:spacing w:before="120" w:after="120"/>
        <w:ind w:left="1512"/>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5A6AEA57" w14:textId="77777777" w:rsidR="00C30774" w:rsidRPr="00D5180B" w:rsidRDefault="00C30774" w:rsidP="00F45D27">
      <w:pPr>
        <w:numPr>
          <w:ilvl w:val="2"/>
          <w:numId w:val="38"/>
        </w:numPr>
        <w:spacing w:before="120" w:after="120"/>
        <w:ind w:left="1512"/>
        <w:jc w:val="both"/>
        <w:rPr>
          <w:rFonts w:cs="Calibri"/>
          <w:szCs w:val="22"/>
        </w:rPr>
      </w:pPr>
      <w:r w:rsidRPr="00D5180B">
        <w:rPr>
          <w:rFonts w:cs="Calibri"/>
          <w:szCs w:val="22"/>
        </w:rPr>
        <w:t xml:space="preserve">The standards established in these best practices that are applicable to the employee’s job responsibilities. </w:t>
      </w:r>
    </w:p>
    <w:p w14:paraId="52ACEFC9" w14:textId="77777777" w:rsidR="00EE72AD" w:rsidRPr="00D5180B" w:rsidRDefault="00F97521" w:rsidP="00F45D27">
      <w:pPr>
        <w:numPr>
          <w:ilvl w:val="1"/>
          <w:numId w:val="38"/>
        </w:numPr>
        <w:spacing w:before="120" w:after="120"/>
        <w:ind w:left="792"/>
        <w:jc w:val="both"/>
        <w:rPr>
          <w:rFonts w:cs="Calibri"/>
          <w:szCs w:val="22"/>
        </w:rPr>
      </w:pPr>
      <w:r w:rsidRPr="00D5180B">
        <w:rPr>
          <w:rFonts w:cs="Calibri"/>
          <w:szCs w:val="22"/>
        </w:rPr>
        <w:t>F</w:t>
      </w:r>
      <w:r w:rsidR="00E64667" w:rsidRPr="00D5180B">
        <w:rPr>
          <w:rFonts w:cs="Calibri"/>
          <w:szCs w:val="22"/>
        </w:rPr>
        <w:t>or harvest</w:t>
      </w:r>
      <w:r w:rsidRPr="00D5180B">
        <w:rPr>
          <w:rFonts w:cs="Calibri"/>
          <w:szCs w:val="22"/>
        </w:rPr>
        <w:t xml:space="preserve"> personnel</w:t>
      </w:r>
      <w:r w:rsidR="00E64667" w:rsidRPr="00D5180B">
        <w:rPr>
          <w:rFonts w:cs="Calibri"/>
          <w:szCs w:val="22"/>
        </w:rPr>
        <w:t xml:space="preserve">, </w:t>
      </w:r>
      <w:r w:rsidRPr="00D5180B">
        <w:rPr>
          <w:rFonts w:cs="Calibri"/>
          <w:szCs w:val="22"/>
        </w:rPr>
        <w:t xml:space="preserve">the </w:t>
      </w:r>
      <w:r w:rsidR="00EE72AD" w:rsidRPr="00D5180B">
        <w:rPr>
          <w:rFonts w:cs="Calibri"/>
          <w:szCs w:val="22"/>
        </w:rPr>
        <w:t xml:space="preserve">training program </w:t>
      </w:r>
      <w:r w:rsidRPr="00D5180B">
        <w:rPr>
          <w:rFonts w:cs="Calibri"/>
          <w:szCs w:val="22"/>
        </w:rPr>
        <w:t>must</w:t>
      </w:r>
      <w:r w:rsidR="00EE72AD" w:rsidRPr="00D5180B">
        <w:rPr>
          <w:rFonts w:cs="Calibri"/>
          <w:szCs w:val="22"/>
        </w:rPr>
        <w:t xml:space="preserve"> </w:t>
      </w:r>
      <w:r w:rsidR="00161552" w:rsidRPr="00D5180B">
        <w:rPr>
          <w:rFonts w:cs="Calibri"/>
          <w:szCs w:val="22"/>
        </w:rPr>
        <w:t xml:space="preserve">also </w:t>
      </w:r>
      <w:r w:rsidR="00EE72AD" w:rsidRPr="00D5180B">
        <w:rPr>
          <w:rFonts w:cs="Calibri"/>
          <w:szCs w:val="22"/>
        </w:rPr>
        <w:t>address the following</w:t>
      </w:r>
      <w:r w:rsidR="0062658B" w:rsidRPr="00D5180B">
        <w:rPr>
          <w:rFonts w:cs="Calibri"/>
          <w:szCs w:val="22"/>
        </w:rPr>
        <w:t xml:space="preserve"> minimum requirements related to harvesting activities</w:t>
      </w:r>
      <w:r w:rsidR="00EE72AD" w:rsidRPr="00D5180B">
        <w:rPr>
          <w:rFonts w:cs="Calibri"/>
          <w:szCs w:val="22"/>
        </w:rPr>
        <w:t>:</w:t>
      </w:r>
    </w:p>
    <w:p w14:paraId="4F77C63D" w14:textId="77777777" w:rsidR="00EE72AD" w:rsidRPr="00D5180B" w:rsidRDefault="00EE72AD" w:rsidP="00F45D27">
      <w:pPr>
        <w:numPr>
          <w:ilvl w:val="2"/>
          <w:numId w:val="38"/>
        </w:numPr>
        <w:spacing w:before="120" w:after="120"/>
        <w:ind w:left="1512"/>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40FCF24B" w14:textId="77777777" w:rsidR="00EE72AD" w:rsidRPr="00D5180B" w:rsidRDefault="00EE72AD" w:rsidP="00F45D27">
      <w:pPr>
        <w:numPr>
          <w:ilvl w:val="2"/>
          <w:numId w:val="38"/>
        </w:numPr>
        <w:spacing w:before="120" w:after="120"/>
        <w:ind w:left="1512"/>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42E802CF" w14:textId="77777777" w:rsidR="00EE72AD" w:rsidRPr="00D5180B" w:rsidRDefault="00EE72AD" w:rsidP="00F45D27">
      <w:pPr>
        <w:numPr>
          <w:ilvl w:val="2"/>
          <w:numId w:val="38"/>
        </w:numPr>
        <w:spacing w:before="120" w:after="120"/>
        <w:ind w:left="1512"/>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59C097B0" w14:textId="77777777" w:rsidR="00EE72AD" w:rsidRPr="00D5180B" w:rsidRDefault="00EE72AD" w:rsidP="00F45D27">
      <w:pPr>
        <w:numPr>
          <w:ilvl w:val="0"/>
          <w:numId w:val="38"/>
        </w:numPr>
        <w:spacing w:before="120" w:after="120"/>
        <w:ind w:left="72"/>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4C8828A2" w14:textId="77777777" w:rsidR="00EE72AD" w:rsidRPr="00D5180B" w:rsidRDefault="00EE72AD" w:rsidP="00F45D27">
      <w:pPr>
        <w:numPr>
          <w:ilvl w:val="0"/>
          <w:numId w:val="38"/>
        </w:numPr>
        <w:spacing w:before="120" w:after="120"/>
        <w:ind w:left="72"/>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1E8BA5B2" w14:textId="77777777" w:rsidR="00EC5A71" w:rsidRPr="00433A0B" w:rsidRDefault="00EC5A71" w:rsidP="00F45D27">
      <w:pPr>
        <w:pStyle w:val="Heading1"/>
        <w:tabs>
          <w:tab w:val="clear" w:pos="810"/>
          <w:tab w:val="num" w:pos="162"/>
        </w:tabs>
        <w:ind w:left="0"/>
        <w:rPr>
          <w:sz w:val="32"/>
        </w:rPr>
      </w:pPr>
      <w:bookmarkStart w:id="50" w:name="_Toc489362211"/>
      <w:bookmarkStart w:id="51" w:name="_Toc8374919"/>
      <w:bookmarkStart w:id="52" w:name="_Toc20839136"/>
      <w:r w:rsidRPr="00433A0B">
        <w:rPr>
          <w:sz w:val="32"/>
        </w:rPr>
        <w:t>Environmental Assessments</w:t>
      </w:r>
      <w:bookmarkEnd w:id="50"/>
      <w:bookmarkEnd w:id="51"/>
      <w:bookmarkEnd w:id="52"/>
    </w:p>
    <w:p w14:paraId="6E606525" w14:textId="77777777" w:rsidR="00EC5A71" w:rsidRPr="00D5180B" w:rsidRDefault="00EC5A71" w:rsidP="00F45D27">
      <w:pPr>
        <w:jc w:val="both"/>
        <w:rPr>
          <w:rFonts w:cs="Calibri"/>
          <w:szCs w:val="22"/>
        </w:rPr>
      </w:pPr>
      <w:r w:rsidRPr="00D5180B">
        <w:rPr>
          <w:rFonts w:cs="Calibri"/>
          <w:szCs w:val="22"/>
        </w:rPr>
        <w:t>This section addresses assessments that shall be completed</w:t>
      </w:r>
      <w:r w:rsidR="00E568CA" w:rsidRPr="00D5180B">
        <w:rPr>
          <w:rFonts w:cs="Calibri"/>
          <w:szCs w:val="22"/>
        </w:rPr>
        <w:t xml:space="preserve"> and documented p</w:t>
      </w:r>
      <w:r w:rsidRPr="00D5180B">
        <w:rPr>
          <w:rFonts w:cs="Calibri"/>
          <w:szCs w:val="22"/>
        </w:rPr>
        <w:t>rior to the first seasonal planting</w:t>
      </w:r>
      <w:r w:rsidR="00716073" w:rsidRPr="00D5180B">
        <w:rPr>
          <w:rFonts w:cs="Calibri"/>
          <w:szCs w:val="22"/>
        </w:rPr>
        <w:t>,</w:t>
      </w:r>
      <w:r w:rsidRPr="00D5180B">
        <w:rPr>
          <w:rFonts w:cs="Calibri"/>
          <w:szCs w:val="22"/>
        </w:rPr>
        <w:t xml:space="preserve"> </w:t>
      </w:r>
      <w:r w:rsidR="00E51300" w:rsidRPr="00D5180B">
        <w:rPr>
          <w:rFonts w:cs="Calibri"/>
          <w:szCs w:val="22"/>
        </w:rPr>
        <w:t xml:space="preserve">within </w:t>
      </w:r>
      <w:r w:rsidRPr="00D5180B">
        <w:rPr>
          <w:rFonts w:cs="Calibri"/>
          <w:szCs w:val="22"/>
        </w:rPr>
        <w:t>one week prior to harvesting</w:t>
      </w:r>
      <w:r w:rsidR="00716073" w:rsidRPr="00D5180B">
        <w:rPr>
          <w:rFonts w:cs="Calibri"/>
          <w:szCs w:val="22"/>
        </w:rPr>
        <w:t xml:space="preserve"> and during harvest operations</w:t>
      </w:r>
      <w:r w:rsidR="003374F8" w:rsidRPr="00D5180B">
        <w:rPr>
          <w:rFonts w:cs="Calibri"/>
          <w:szCs w:val="22"/>
        </w:rPr>
        <w:t xml:space="preserve">. </w:t>
      </w:r>
      <w:r w:rsidRPr="00D5180B">
        <w:rPr>
          <w:rFonts w:cs="Calibri"/>
          <w:szCs w:val="22"/>
        </w:rPr>
        <w:t>These environmental assessments are intended to identify any issues related to the produce field, adjacent land uses,</w:t>
      </w:r>
      <w:r w:rsidR="00E568CA" w:rsidRPr="00D5180B">
        <w:rPr>
          <w:rFonts w:cs="Calibri"/>
          <w:szCs w:val="22"/>
        </w:rPr>
        <w:t xml:space="preserve"> and/</w:t>
      </w:r>
      <w:r w:rsidRPr="00D5180B">
        <w:rPr>
          <w:rFonts w:cs="Calibri"/>
          <w:szCs w:val="22"/>
        </w:rPr>
        <w:t xml:space="preserve">or </w:t>
      </w:r>
      <w:r w:rsidR="006D0BB8" w:rsidRPr="00D5180B">
        <w:rPr>
          <w:rFonts w:cs="Calibri"/>
          <w:szCs w:val="22"/>
        </w:rPr>
        <w:t>animal hazards</w:t>
      </w:r>
      <w:r w:rsidR="00013797" w:rsidRPr="00D5180B">
        <w:rPr>
          <w:rFonts w:cs="Calibri"/>
          <w:szCs w:val="22"/>
        </w:rPr>
        <w:t xml:space="preserve"> </w:t>
      </w:r>
      <w:r w:rsidR="00E568CA" w:rsidRPr="00D5180B">
        <w:rPr>
          <w:rFonts w:cs="Calibri"/>
          <w:szCs w:val="22"/>
        </w:rPr>
        <w:t xml:space="preserve">that may present a risk to the production block or crop </w:t>
      </w:r>
      <w:r w:rsidR="00777E96" w:rsidRPr="00D5180B">
        <w:rPr>
          <w:rFonts w:cs="Calibri"/>
          <w:szCs w:val="22"/>
        </w:rPr>
        <w:t>(see Table</w:t>
      </w:r>
      <w:r w:rsidR="00456F78" w:rsidRPr="00D5180B">
        <w:rPr>
          <w:rFonts w:cs="Calibri"/>
          <w:szCs w:val="22"/>
        </w:rPr>
        <w:t>s</w:t>
      </w:r>
      <w:r w:rsidR="00777E96" w:rsidRPr="00D5180B">
        <w:rPr>
          <w:rFonts w:cs="Calibri"/>
          <w:szCs w:val="22"/>
        </w:rPr>
        <w:t xml:space="preserve"> </w:t>
      </w:r>
      <w:r w:rsidR="00456F78" w:rsidRPr="00D5180B">
        <w:rPr>
          <w:rFonts w:cs="Calibri"/>
          <w:szCs w:val="22"/>
        </w:rPr>
        <w:t>6 and 7</w:t>
      </w:r>
      <w:r w:rsidR="00777E96" w:rsidRPr="00D5180B">
        <w:rPr>
          <w:rFonts w:cs="Calibri"/>
          <w:szCs w:val="22"/>
        </w:rPr>
        <w:t>)</w:t>
      </w:r>
      <w:r w:rsidR="005902F6" w:rsidRPr="00D5180B">
        <w:rPr>
          <w:rFonts w:cs="Calibri"/>
          <w:szCs w:val="22"/>
        </w:rPr>
        <w:t xml:space="preserve">. </w:t>
      </w:r>
    </w:p>
    <w:p w14:paraId="03152139" w14:textId="77777777" w:rsidR="00EC5A71" w:rsidRPr="00D5180B" w:rsidRDefault="00EC5A71" w:rsidP="007D7827">
      <w:pPr>
        <w:pStyle w:val="Heading2"/>
      </w:pPr>
      <w:bookmarkStart w:id="53" w:name="_Toc167780379"/>
      <w:bookmarkStart w:id="54" w:name="_Toc198619142"/>
      <w:bookmarkStart w:id="55" w:name="_Toc443565017"/>
      <w:bookmarkStart w:id="56" w:name="_Toc489362212"/>
      <w:bookmarkStart w:id="57" w:name="_Toc8374920"/>
      <w:bookmarkStart w:id="58" w:name="_Toc20839137"/>
      <w:r w:rsidRPr="00D5180B">
        <w:t>The Best Practices Are:</w:t>
      </w:r>
      <w:bookmarkEnd w:id="53"/>
      <w:bookmarkEnd w:id="54"/>
      <w:bookmarkEnd w:id="55"/>
      <w:bookmarkEnd w:id="56"/>
      <w:bookmarkEnd w:id="57"/>
      <w:bookmarkEnd w:id="58"/>
      <w:r w:rsidRPr="00D5180B">
        <w:t xml:space="preserve">  </w:t>
      </w:r>
    </w:p>
    <w:p w14:paraId="5CA84705" w14:textId="77777777" w:rsidR="00EC5A71" w:rsidRPr="00D5180B" w:rsidRDefault="00EC5A71" w:rsidP="00F45D27">
      <w:pPr>
        <w:numPr>
          <w:ilvl w:val="0"/>
          <w:numId w:val="4"/>
        </w:numPr>
        <w:tabs>
          <w:tab w:val="clear" w:pos="810"/>
          <w:tab w:val="num" w:pos="162"/>
        </w:tabs>
        <w:spacing w:before="120" w:after="120"/>
        <w:ind w:left="72"/>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adjacent land uses for possible sources that might contaminate the production field, and evaluating nearby water sources for the potential of past or present flooding. </w:t>
      </w:r>
    </w:p>
    <w:p w14:paraId="3EB97751" w14:textId="77777777" w:rsidR="00EC5A71" w:rsidRPr="00D5180B" w:rsidRDefault="00EC5A71" w:rsidP="00F45D27">
      <w:pPr>
        <w:numPr>
          <w:ilvl w:val="1"/>
          <w:numId w:val="4"/>
        </w:numPr>
        <w:tabs>
          <w:tab w:val="clear" w:pos="1530"/>
          <w:tab w:val="num" w:pos="882"/>
          <w:tab w:val="left" w:pos="1440"/>
        </w:tabs>
        <w:spacing w:before="120"/>
        <w:ind w:left="792"/>
        <w:jc w:val="both"/>
        <w:rPr>
          <w:rFonts w:cs="Calibri"/>
          <w:b/>
          <w:szCs w:val="22"/>
        </w:rPr>
      </w:pPr>
      <w:r w:rsidRPr="00D5180B">
        <w:rPr>
          <w:rFonts w:cs="Calibri"/>
          <w:b/>
          <w:szCs w:val="22"/>
        </w:rPr>
        <w:t>Assessment of Produce Field</w:t>
      </w:r>
    </w:p>
    <w:p w14:paraId="6C232980" w14:textId="77777777" w:rsidR="00EC5A71" w:rsidRPr="00D5180B" w:rsidRDefault="00EC5A71" w:rsidP="00F45D27">
      <w:pPr>
        <w:ind w:left="972"/>
        <w:rPr>
          <w:szCs w:val="22"/>
        </w:rPr>
      </w:pPr>
      <w:r w:rsidRPr="00D5180B">
        <w:rPr>
          <w:szCs w:val="22"/>
        </w:rPr>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1BFC13DB" w14:textId="77777777" w:rsidR="00127420" w:rsidRPr="00D5180B" w:rsidRDefault="00127420" w:rsidP="00F45D27">
      <w:pPr>
        <w:ind w:left="972"/>
        <w:rPr>
          <w:szCs w:val="22"/>
        </w:rPr>
      </w:pPr>
      <w:r w:rsidRPr="00D5180B">
        <w:rPr>
          <w:szCs w:val="22"/>
        </w:rPr>
        <w:lastRenderedPageBreak/>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309271E1" w14:textId="77777777" w:rsidR="00EC5A71" w:rsidRPr="00D5180B" w:rsidRDefault="00EC5A71"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Adjacent Land Use</w:t>
      </w:r>
    </w:p>
    <w:p w14:paraId="7D279CDA" w14:textId="77777777" w:rsidR="00E3105F" w:rsidRPr="00D5180B" w:rsidRDefault="00EC5A71" w:rsidP="00F45D27">
      <w:pPr>
        <w:spacing w:before="0" w:after="160" w:line="259" w:lineRule="auto"/>
        <w:ind w:left="979"/>
        <w:rPr>
          <w:rFonts w:cs="Calibri"/>
          <w:szCs w:val="22"/>
        </w:rPr>
      </w:pPr>
      <w:r w:rsidRPr="00D5180B">
        <w:rPr>
          <w:rFonts w:cs="Calibri"/>
          <w:szCs w:val="22"/>
        </w:rPr>
        <w:t xml:space="preserve">Evaluate all land and waterways adjacent to all production fields for possible sources of </w:t>
      </w:r>
      <w:r w:rsidR="00C63997" w:rsidRPr="00D5180B">
        <w:rPr>
          <w:rFonts w:cs="Calibri"/>
          <w:szCs w:val="22"/>
        </w:rPr>
        <w:t>human pathogen</w:t>
      </w:r>
      <w:r w:rsidR="007F29BA" w:rsidRPr="00D5180B">
        <w:rPr>
          <w:rFonts w:cs="Calibri"/>
          <w:szCs w:val="22"/>
        </w:rPr>
        <w:t xml:space="preserve"> of concern</w:t>
      </w:r>
      <w:r w:rsidR="003374F8" w:rsidRPr="00D5180B">
        <w:rPr>
          <w:rFonts w:cs="Calibri"/>
          <w:szCs w:val="22"/>
        </w:rPr>
        <w:t xml:space="preserve">. </w:t>
      </w:r>
      <w:r w:rsidRPr="00D5180B">
        <w:rPr>
          <w:rFonts w:cs="Calibri"/>
          <w:szCs w:val="22"/>
        </w:rPr>
        <w:t>These sources include, but are not limited to manure storage, compost storage, CAFO’s, grazing/open range areas, surface water, sanitary facilities, and composting operations</w:t>
      </w:r>
      <w:r w:rsidR="00140C21" w:rsidRPr="00D5180B">
        <w:rPr>
          <w:rFonts w:cs="Calibri"/>
          <w:szCs w:val="22"/>
        </w:rPr>
        <w:t xml:space="preserve"> (see Table </w:t>
      </w:r>
      <w:r w:rsidR="00456F78" w:rsidRPr="00D5180B">
        <w:rPr>
          <w:rFonts w:cs="Calibri"/>
          <w:szCs w:val="22"/>
        </w:rPr>
        <w:t>7</w:t>
      </w:r>
      <w:r w:rsidR="00140C21" w:rsidRPr="00D5180B">
        <w:rPr>
          <w:rFonts w:cs="Calibri"/>
          <w:szCs w:val="22"/>
        </w:rPr>
        <w:t xml:space="preserve"> for further detail)</w:t>
      </w:r>
      <w:r w:rsidRPr="00D5180B">
        <w:rPr>
          <w:rFonts w:cs="Calibri"/>
          <w:szCs w:val="22"/>
        </w:rPr>
        <w:t>. If any possible uses that might result in pr</w:t>
      </w:r>
      <w:r w:rsidR="00A57001" w:rsidRPr="00D5180B">
        <w:rPr>
          <w:rFonts w:cs="Calibri"/>
          <w:szCs w:val="22"/>
        </w:rPr>
        <w:t>oduce contamination are present</w:t>
      </w:r>
      <w:r w:rsidR="00685EEE" w:rsidRPr="00D5180B">
        <w:rPr>
          <w:rFonts w:cs="Calibri"/>
          <w:szCs w:val="22"/>
        </w:rPr>
        <w:t xml:space="preserve">, </w:t>
      </w:r>
      <w:r w:rsidR="00685EEE" w:rsidRPr="00D5180B">
        <w:rPr>
          <w:rFonts w:cs="Calibri"/>
          <w:color w:val="000000"/>
          <w:szCs w:val="22"/>
        </w:rPr>
        <w:t>consult with the metrics and refer to</w:t>
      </w:r>
      <w:r w:rsidR="000429E8" w:rsidRPr="00D5180B">
        <w:rPr>
          <w:rFonts w:cs="Calibri"/>
          <w:szCs w:val="22"/>
        </w:rPr>
        <w:t xml:space="preserve"> </w:t>
      </w:r>
      <w:r w:rsidR="00685EEE" w:rsidRPr="00D5180B">
        <w:rPr>
          <w:rFonts w:cs="Calibri"/>
          <w:color w:val="000000"/>
          <w:szCs w:val="22"/>
        </w:rPr>
        <w:t>Appendix Z</w:t>
      </w:r>
      <w:r w:rsidR="00F911BD" w:rsidRPr="00D5180B">
        <w:rPr>
          <w:rFonts w:cs="Calibri"/>
          <w:szCs w:val="22"/>
        </w:rPr>
        <w:t xml:space="preserve">. </w:t>
      </w:r>
    </w:p>
    <w:p w14:paraId="73B94869" w14:textId="77777777" w:rsidR="00127420" w:rsidRPr="00D5180B" w:rsidRDefault="00127420" w:rsidP="00F45D27">
      <w:pPr>
        <w:pStyle w:val="ListParagraph"/>
        <w:numPr>
          <w:ilvl w:val="0"/>
          <w:numId w:val="59"/>
        </w:numPr>
        <w:spacing w:before="120" w:after="60"/>
        <w:ind w:left="792"/>
        <w:contextualSpacing w:val="0"/>
        <w:rPr>
          <w:rFonts w:eastAsia="Times New Roman" w:cs="Calibri"/>
          <w:b/>
        </w:rPr>
      </w:pPr>
      <w:r w:rsidRPr="00D5180B">
        <w:rPr>
          <w:rFonts w:eastAsia="Times New Roman" w:cs="Calibri"/>
          <w:b/>
        </w:rPr>
        <w:t>Assessment of CAFOs</w:t>
      </w:r>
    </w:p>
    <w:p w14:paraId="261BCFAB" w14:textId="77777777" w:rsidR="00452599" w:rsidRPr="00D5180B" w:rsidRDefault="00127420" w:rsidP="00F45D27">
      <w:pPr>
        <w:pStyle w:val="ListParagraph"/>
        <w:ind w:left="979"/>
        <w:contextualSpacing w:val="0"/>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13FA9FC7" w14:textId="77777777" w:rsidR="00831D44" w:rsidRPr="00D5180B" w:rsidRDefault="00127420" w:rsidP="00F45D27">
      <w:pPr>
        <w:ind w:left="972"/>
        <w:rPr>
          <w:szCs w:val="22"/>
        </w:rPr>
      </w:pPr>
      <w:r w:rsidRPr="00D5180B">
        <w:rPr>
          <w:szCs w:val="22"/>
        </w:rPr>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10D041CE" w14:textId="77777777" w:rsidR="00127420" w:rsidRPr="00D5180B" w:rsidRDefault="00127420" w:rsidP="00F45D27">
      <w:pPr>
        <w:ind w:left="972"/>
        <w:rPr>
          <w:szCs w:val="22"/>
        </w:rPr>
      </w:pPr>
      <w:r w:rsidRPr="00D5180B">
        <w:rPr>
          <w:szCs w:val="22"/>
        </w:rPr>
        <w:t>Water sources that are proximate to a CAFO may pose additional risk and should be closely evaluated. Refer to Appendix A</w:t>
      </w:r>
      <w:r w:rsidR="00AD26EC" w:rsidRPr="00D5180B">
        <w:rPr>
          <w:szCs w:val="22"/>
        </w:rPr>
        <w:t>: Ag</w:t>
      </w:r>
      <w:r w:rsidR="00C138EC" w:rsidRPr="00D5180B">
        <w:rPr>
          <w:szCs w:val="22"/>
        </w:rPr>
        <w:t>ricultural</w:t>
      </w:r>
      <w:r w:rsidR="00AD26EC" w:rsidRPr="00D5180B">
        <w:rPr>
          <w:szCs w:val="22"/>
        </w:rPr>
        <w:t xml:space="preserve"> Water System Assessment</w:t>
      </w:r>
      <w:r w:rsidRPr="00D5180B">
        <w:rPr>
          <w:szCs w:val="22"/>
        </w:rPr>
        <w:t>.</w:t>
      </w:r>
    </w:p>
    <w:p w14:paraId="20792B45" w14:textId="77777777" w:rsidR="004C7E58" w:rsidRPr="00D5180B" w:rsidRDefault="004C7E58"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Historical Land Use</w:t>
      </w:r>
    </w:p>
    <w:p w14:paraId="637DA8B7" w14:textId="77777777" w:rsidR="004C7E58" w:rsidRPr="00D5180B" w:rsidRDefault="004C7E58" w:rsidP="00F45D27">
      <w:pPr>
        <w:ind w:left="972"/>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66BE6C97" w14:textId="77777777" w:rsidR="00EC5A71" w:rsidRPr="00D5180B" w:rsidRDefault="00EC5A71" w:rsidP="00F45D27">
      <w:pPr>
        <w:numPr>
          <w:ilvl w:val="1"/>
          <w:numId w:val="4"/>
        </w:numPr>
        <w:tabs>
          <w:tab w:val="clear" w:pos="1530"/>
          <w:tab w:val="num" w:pos="882"/>
        </w:tabs>
        <w:spacing w:before="0"/>
        <w:ind w:left="792"/>
        <w:jc w:val="both"/>
        <w:rPr>
          <w:rFonts w:cs="Calibri"/>
          <w:b/>
          <w:szCs w:val="22"/>
        </w:rPr>
      </w:pPr>
      <w:r w:rsidRPr="00D5180B">
        <w:rPr>
          <w:rFonts w:cs="Calibri"/>
          <w:b/>
          <w:szCs w:val="22"/>
        </w:rPr>
        <w:t>Assessment of Flooding</w:t>
      </w:r>
    </w:p>
    <w:p w14:paraId="3258BD37" w14:textId="77777777" w:rsidR="00176B87" w:rsidRPr="00D5180B" w:rsidRDefault="00EC5A71" w:rsidP="00F45D27">
      <w:pPr>
        <w:spacing w:before="0"/>
        <w:ind w:left="972"/>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115FB116" w14:textId="77777777" w:rsidR="00F96477" w:rsidRPr="00AD26EC" w:rsidRDefault="00F96477" w:rsidP="00F45D27">
      <w:pPr>
        <w:pStyle w:val="ListParagraph"/>
        <w:numPr>
          <w:ilvl w:val="0"/>
          <w:numId w:val="4"/>
        </w:numPr>
        <w:tabs>
          <w:tab w:val="clear" w:pos="810"/>
        </w:tabs>
        <w:spacing w:line="240" w:lineRule="auto"/>
        <w:ind w:left="72"/>
        <w:contextualSpacing w:val="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1F19651F" w14:textId="77777777" w:rsidR="00E85107" w:rsidRDefault="00E85107" w:rsidP="00F45D2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2C491EB8" w14:textId="77777777" w:rsidR="00AF20AB" w:rsidRPr="00433A0B" w:rsidRDefault="00AF20AB" w:rsidP="00F45D27">
      <w:pPr>
        <w:pStyle w:val="Heading1"/>
        <w:tabs>
          <w:tab w:val="clear" w:pos="810"/>
          <w:tab w:val="num" w:pos="162"/>
        </w:tabs>
        <w:spacing w:beforeLines="400" w:before="960"/>
        <w:ind w:left="0"/>
        <w:rPr>
          <w:sz w:val="32"/>
        </w:rPr>
      </w:pPr>
      <w:bookmarkStart w:id="59" w:name="_Toc489362213"/>
      <w:bookmarkStart w:id="60" w:name="_Toc8374921"/>
      <w:bookmarkStart w:id="61" w:name="_Toc20839138"/>
      <w:r w:rsidRPr="00433A0B">
        <w:rPr>
          <w:sz w:val="32"/>
        </w:rPr>
        <w:lastRenderedPageBreak/>
        <w:t>Issue:  Water</w:t>
      </w:r>
      <w:bookmarkEnd w:id="59"/>
      <w:bookmarkEnd w:id="60"/>
      <w:bookmarkEnd w:id="61"/>
    </w:p>
    <w:p w14:paraId="0C2C4520" w14:textId="77777777" w:rsidR="00276926" w:rsidRPr="00D5180B" w:rsidRDefault="005F562D" w:rsidP="00F45D27">
      <w:pPr>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19648CA8" w14:textId="77777777" w:rsidR="00640171" w:rsidRPr="007B1690" w:rsidRDefault="00640171" w:rsidP="007D7827">
      <w:pPr>
        <w:pStyle w:val="Heading2"/>
      </w:pPr>
      <w:bookmarkStart w:id="62" w:name="_Toc489362214"/>
      <w:bookmarkStart w:id="63" w:name="_Toc443565019"/>
      <w:bookmarkStart w:id="64" w:name="_Toc198619144"/>
      <w:bookmarkStart w:id="65" w:name="_Toc167780381"/>
      <w:bookmarkStart w:id="66" w:name="_Toc8374922"/>
      <w:bookmarkStart w:id="67" w:name="_Toc20839139"/>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62"/>
      <w:bookmarkEnd w:id="63"/>
      <w:bookmarkEnd w:id="64"/>
      <w:bookmarkEnd w:id="65"/>
      <w:bookmarkEnd w:id="66"/>
      <w:bookmarkEnd w:id="67"/>
      <w:r w:rsidRPr="007B1690">
        <w:t xml:space="preserve"> </w:t>
      </w:r>
    </w:p>
    <w:p w14:paraId="4174CD11" w14:textId="77777777" w:rsidR="005F562D" w:rsidRPr="00D5180B" w:rsidRDefault="00F504C8" w:rsidP="00F45D27">
      <w:pPr>
        <w:numPr>
          <w:ilvl w:val="0"/>
          <w:numId w:val="4"/>
        </w:numPr>
        <w:tabs>
          <w:tab w:val="clear" w:pos="810"/>
          <w:tab w:val="num" w:pos="162"/>
        </w:tabs>
        <w:spacing w:before="120" w:after="120"/>
        <w:ind w:left="72"/>
        <w:rPr>
          <w:rFonts w:cs="Calibri"/>
          <w:szCs w:val="22"/>
        </w:rPr>
      </w:pPr>
      <w:bookmarkStart w:id="68" w:name="_Hlk3526900"/>
      <w:r w:rsidRPr="00D5180B">
        <w:rPr>
          <w:rFonts w:cs="Calibri"/>
          <w:szCs w:val="22"/>
        </w:rPr>
        <w:t xml:space="preserve">Agricultural </w:t>
      </w:r>
      <w:r w:rsidR="005F562D" w:rsidRPr="00D5180B">
        <w:rPr>
          <w:rFonts w:cs="Calibri"/>
          <w:szCs w:val="22"/>
        </w:rPr>
        <w:t xml:space="preserve">water systems are a function of the sourc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38EBDC51" w14:textId="77777777" w:rsidR="005F562D" w:rsidRPr="00D5180B" w:rsidRDefault="005F562D" w:rsidP="00F45D27">
      <w:pPr>
        <w:numPr>
          <w:ilvl w:val="0"/>
          <w:numId w:val="4"/>
        </w:numPr>
        <w:tabs>
          <w:tab w:val="clear" w:pos="810"/>
          <w:tab w:val="num" w:pos="162"/>
        </w:tabs>
        <w:spacing w:before="120" w:after="120"/>
        <w:ind w:left="72"/>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4B6FF2C8" w14:textId="77777777" w:rsidR="003453CC" w:rsidRPr="00D5180B" w:rsidRDefault="005F562D" w:rsidP="00F45D27">
      <w:pPr>
        <w:pStyle w:val="ListParagraph"/>
        <w:numPr>
          <w:ilvl w:val="0"/>
          <w:numId w:val="4"/>
        </w:numPr>
        <w:tabs>
          <w:tab w:val="clear" w:pos="810"/>
          <w:tab w:val="num" w:pos="162"/>
        </w:tabs>
        <w:spacing w:before="120" w:after="120" w:line="240" w:lineRule="auto"/>
        <w:ind w:left="72"/>
        <w:contextualSpacing w:val="0"/>
        <w:rPr>
          <w:rFonts w:cs="Calibri"/>
        </w:rPr>
      </w:pPr>
      <w:r w:rsidRPr="00D5180B">
        <w:rPr>
          <w:rFonts w:cs="Calibri"/>
        </w:rPr>
        <w:t xml:space="preserve">NEVER use water from any water </w:t>
      </w:r>
      <w:r w:rsidRPr="00906126">
        <w:rPr>
          <w:rFonts w:cs="Calibri"/>
        </w:rPr>
        <w:t>system</w:t>
      </w:r>
      <w:r w:rsidRPr="00D5180B">
        <w:rPr>
          <w:rFonts w:cs="Calibri"/>
        </w:rPr>
        <w:t xml:space="preserve"> that has not been microbially characterized. </w:t>
      </w:r>
    </w:p>
    <w:p w14:paraId="20C1B6F4" w14:textId="77777777" w:rsidR="003453CC" w:rsidRPr="00133633" w:rsidRDefault="00EB19E5" w:rsidP="00F45D27">
      <w:pPr>
        <w:numPr>
          <w:ilvl w:val="0"/>
          <w:numId w:val="4"/>
        </w:numPr>
        <w:tabs>
          <w:tab w:val="clear" w:pos="810"/>
        </w:tabs>
        <w:spacing w:before="120" w:after="120"/>
        <w:ind w:left="72"/>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  Water sources and the production blocks they may serve should be documented.</w:t>
      </w:r>
      <w:r w:rsidR="00C2100C" w:rsidRPr="00133633">
        <w:rPr>
          <w:rFonts w:asciiTheme="minorHAnsi" w:hAnsiTheme="minorHAnsi" w:cstheme="minorHAnsi"/>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B843F1" w:rsidRPr="00133633">
        <w:rPr>
          <w:rFonts w:asciiTheme="minorHAnsi" w:hAnsiTheme="minorHAnsi" w:cstheme="minorHAnsi"/>
        </w:rPr>
        <w:t xml:space="preserve"> </w:t>
      </w:r>
      <w:r w:rsidR="005B62EF" w:rsidRPr="00133633">
        <w:rPr>
          <w:rFonts w:asciiTheme="minorHAnsi" w:hAnsiTheme="minorHAnsi" w:cstheme="minorHAnsi"/>
        </w:rPr>
        <w:t xml:space="preserve"> </w:t>
      </w:r>
      <w:r w:rsidR="003453CC" w:rsidRPr="00133633">
        <w:rPr>
          <w:rFonts w:asciiTheme="minorHAnsi" w:hAnsiTheme="minorHAnsi" w:cstheme="minorHAnsi"/>
          <w:szCs w:val="22"/>
        </w:rPr>
        <w:t>For surface water sources, consider the impact of storm events on irrigation practices.  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42946F61" w14:textId="77777777" w:rsidR="00133633" w:rsidRDefault="005F562D" w:rsidP="00F45D27">
      <w:pPr>
        <w:numPr>
          <w:ilvl w:val="0"/>
          <w:numId w:val="4"/>
        </w:numPr>
        <w:tabs>
          <w:tab w:val="clear" w:pos="810"/>
          <w:tab w:val="num" w:pos="162"/>
        </w:tabs>
        <w:spacing w:before="0" w:after="0"/>
        <w:ind w:left="72"/>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68"/>
      <w:r w:rsidRPr="00133633">
        <w:rPr>
          <w:rFonts w:cs="Calibri"/>
          <w:szCs w:val="22"/>
        </w:rPr>
        <w:t>.</w:t>
      </w:r>
      <w:r w:rsidR="00983EB3" w:rsidRPr="00133633">
        <w:rPr>
          <w:rFonts w:cs="Calibri"/>
          <w:color w:val="000000"/>
          <w:szCs w:val="22"/>
        </w:rPr>
        <w:t xml:space="preserve">  </w:t>
      </w:r>
    </w:p>
    <w:p w14:paraId="5381B3AE" w14:textId="77777777" w:rsidR="00133633" w:rsidRDefault="00133633" w:rsidP="00F45D27">
      <w:pPr>
        <w:spacing w:before="0" w:after="0"/>
        <w:ind w:left="72"/>
        <w:rPr>
          <w:rFonts w:cs="Calibri"/>
          <w:color w:val="000000"/>
          <w:szCs w:val="22"/>
        </w:rPr>
      </w:pPr>
    </w:p>
    <w:p w14:paraId="31D6F314" w14:textId="77777777" w:rsidR="00E56E39" w:rsidRPr="00133633" w:rsidRDefault="004C78B3" w:rsidP="00F45D27">
      <w:pPr>
        <w:numPr>
          <w:ilvl w:val="0"/>
          <w:numId w:val="4"/>
        </w:numPr>
        <w:tabs>
          <w:tab w:val="clear" w:pos="810"/>
          <w:tab w:val="num" w:pos="162"/>
        </w:tabs>
        <w:spacing w:before="0" w:after="0"/>
        <w:ind w:left="72"/>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1E380A14" w14:textId="77777777" w:rsidR="00983EB3" w:rsidRPr="00D5180B" w:rsidRDefault="00983EB3" w:rsidP="00F45D27">
      <w:pPr>
        <w:spacing w:before="0" w:after="0"/>
        <w:rPr>
          <w:rFonts w:cs="Calibri"/>
          <w:color w:val="000000"/>
          <w:szCs w:val="22"/>
        </w:rPr>
      </w:pPr>
    </w:p>
    <w:p w14:paraId="66E76380" w14:textId="77777777" w:rsidR="00D54C10" w:rsidRPr="007B1690" w:rsidRDefault="00D54C10" w:rsidP="007D7827">
      <w:pPr>
        <w:pStyle w:val="Heading2"/>
      </w:pPr>
      <w:bookmarkStart w:id="69" w:name="_Toc8374923"/>
      <w:bookmarkStart w:id="70" w:name="_Toc20318942"/>
      <w:r w:rsidRPr="007B1690">
        <w:t>Hazard Analysis - Step 1: Assessment of Ag</w:t>
      </w:r>
      <w:r w:rsidRPr="00D5180B">
        <w:t>ricultural</w:t>
      </w:r>
      <w:r w:rsidRPr="007B1690">
        <w:t xml:space="preserve"> Water Systems</w:t>
      </w:r>
      <w:bookmarkEnd w:id="69"/>
      <w:bookmarkEnd w:id="70"/>
    </w:p>
    <w:p w14:paraId="55E11538" w14:textId="77777777" w:rsidR="00375161" w:rsidRPr="00D5180B" w:rsidRDefault="00BA0BC9" w:rsidP="00F45D27">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36F7D884" w14:textId="77777777" w:rsidR="00041F09" w:rsidRPr="007B1690" w:rsidRDefault="00041F09" w:rsidP="00F45D27">
      <w:pPr>
        <w:spacing w:before="120" w:after="120"/>
        <w:rPr>
          <w:rFonts w:cs="Calibri"/>
          <w:szCs w:val="22"/>
        </w:rPr>
      </w:pPr>
      <w:r w:rsidRPr="00D5180B">
        <w:rPr>
          <w:szCs w:val="22"/>
        </w:rPr>
        <w:lastRenderedPageBreak/>
        <w:t>There are two types of agricultural water systems used in leafy green operations:</w:t>
      </w:r>
    </w:p>
    <w:p w14:paraId="5D3A0B41" w14:textId="77777777" w:rsidR="009971AA" w:rsidRDefault="00041F09" w:rsidP="00F45D27">
      <w:pPr>
        <w:pStyle w:val="ListParagraph"/>
        <w:numPr>
          <w:ilvl w:val="0"/>
          <w:numId w:val="109"/>
        </w:numPr>
        <w:spacing w:before="360"/>
        <w:ind w:left="0" w:hanging="450"/>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16CEAB83" w14:textId="77777777" w:rsidR="00041F09" w:rsidRPr="00D5180B" w:rsidRDefault="00041F09" w:rsidP="00F45D27">
      <w:pPr>
        <w:pStyle w:val="ListParagraph"/>
        <w:numPr>
          <w:ilvl w:val="0"/>
          <w:numId w:val="109"/>
        </w:numPr>
        <w:spacing w:before="360" w:line="240" w:lineRule="auto"/>
        <w:ind w:left="0" w:hanging="446"/>
        <w:rPr>
          <w:rFonts w:cs="Calibri"/>
        </w:rPr>
      </w:pPr>
      <w:r w:rsidRPr="00214EDC">
        <w:rPr>
          <w:b/>
        </w:rPr>
        <w:t>Type B:</w:t>
      </w:r>
      <w:r w:rsidRPr="00B64709">
        <w:t xml:space="preserve"> All other agricultural water systems.</w:t>
      </w:r>
    </w:p>
    <w:p w14:paraId="11966D7A" w14:textId="77777777" w:rsidR="00BA0BC9" w:rsidRPr="00D5180B" w:rsidRDefault="00BA0BC9" w:rsidP="00F45D27">
      <w:pPr>
        <w:numPr>
          <w:ilvl w:val="0"/>
          <w:numId w:val="70"/>
        </w:numPr>
        <w:spacing w:before="120" w:after="120"/>
        <w:ind w:left="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52F28D3A" w14:textId="77777777" w:rsidR="00BA0BC9" w:rsidRPr="00D5180B" w:rsidRDefault="00BA0BC9" w:rsidP="00F45D27">
      <w:pPr>
        <w:pStyle w:val="ListParagraph"/>
        <w:numPr>
          <w:ilvl w:val="0"/>
          <w:numId w:val="69"/>
        </w:numPr>
        <w:spacing w:before="120" w:after="120" w:line="240" w:lineRule="auto"/>
        <w:ind w:left="432"/>
        <w:contextualSpacing w:val="0"/>
        <w:rPr>
          <w:rFonts w:cs="Calibri"/>
        </w:rPr>
      </w:pPr>
      <w:r w:rsidRPr="00D5180B">
        <w:rPr>
          <w:rFonts w:cs="Calibri"/>
        </w:rPr>
        <w:t xml:space="preserve">Some </w:t>
      </w:r>
      <w:r w:rsidR="006A00B0" w:rsidRPr="00D5180B">
        <w:rPr>
          <w:rFonts w:cs="Calibri"/>
        </w:rPr>
        <w:t xml:space="preserve">agricultural </w:t>
      </w:r>
      <w:r w:rsidRPr="00D5180B">
        <w:rPr>
          <w:rFonts w:cs="Calibri"/>
        </w:rPr>
        <w:t>water sources are supplied by a third-party provider that certifies the water is of adequate microbial quality (i.e., unlikely to contain indicators of fecal contamination). Example of these sources are:</w:t>
      </w:r>
    </w:p>
    <w:p w14:paraId="3E20D4D8" w14:textId="77777777" w:rsidR="00BA0BC9" w:rsidRPr="00D5180B" w:rsidRDefault="00BA0BC9" w:rsidP="00F45D27">
      <w:pPr>
        <w:pStyle w:val="ListParagraph"/>
        <w:numPr>
          <w:ilvl w:val="0"/>
          <w:numId w:val="71"/>
        </w:numPr>
        <w:spacing w:before="120" w:after="120" w:line="240" w:lineRule="auto"/>
        <w:ind w:left="792"/>
        <w:contextualSpacing w:val="0"/>
        <w:rPr>
          <w:rFonts w:cs="Calibri"/>
        </w:rPr>
      </w:pPr>
      <w:r w:rsidRPr="00D5180B">
        <w:rPr>
          <w:rFonts w:cs="Calibri"/>
        </w:rPr>
        <w:t>Public (e.g., municipal) or private providers that deliver certified potable water achieved through treatment or some other process</w:t>
      </w:r>
    </w:p>
    <w:p w14:paraId="0C923618" w14:textId="77777777" w:rsidR="00BA0BC9" w:rsidRPr="00D5180B" w:rsidRDefault="00BA0BC9" w:rsidP="00F45D27">
      <w:pPr>
        <w:pStyle w:val="ListParagraph"/>
        <w:numPr>
          <w:ilvl w:val="0"/>
          <w:numId w:val="69"/>
        </w:numPr>
        <w:spacing w:before="120" w:after="120" w:line="240" w:lineRule="auto"/>
        <w:ind w:left="432"/>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deliver water of appropriate microbial quality due to natural physical, chemical, and biological processes that filter water as it passes through the soil. </w:t>
      </w:r>
      <w:r w:rsidR="00195F97" w:rsidRPr="00D5180B">
        <w:rPr>
          <w:rFonts w:cs="Calibri"/>
        </w:rPr>
        <w:t>E</w:t>
      </w:r>
      <w:r w:rsidRPr="00D5180B">
        <w:rPr>
          <w:rFonts w:cs="Calibri"/>
        </w:rPr>
        <w:t>xample</w:t>
      </w:r>
      <w:r w:rsidR="00FC32A0" w:rsidRPr="00D5180B">
        <w:rPr>
          <w:rFonts w:cs="Calibri"/>
        </w:rPr>
        <w:t>s</w:t>
      </w:r>
      <w:r w:rsidRPr="00D5180B">
        <w:rPr>
          <w:rFonts w:cs="Calibri"/>
        </w:rPr>
        <w:t xml:space="preserve"> of th</w:t>
      </w:r>
      <w:r w:rsidR="00195F97" w:rsidRPr="00D5180B">
        <w:rPr>
          <w:rFonts w:cs="Calibri"/>
        </w:rPr>
        <w:t>ese</w:t>
      </w:r>
      <w:r w:rsidRPr="00D5180B">
        <w:rPr>
          <w:rFonts w:cs="Calibri"/>
        </w:rPr>
        <w:t xml:space="preserve"> </w:t>
      </w:r>
      <w:r w:rsidR="00195F97" w:rsidRPr="00D5180B">
        <w:rPr>
          <w:rFonts w:cs="Calibri"/>
        </w:rPr>
        <w:t>sources</w:t>
      </w:r>
      <w:r w:rsidR="00FC32A0" w:rsidRPr="00D5180B">
        <w:rPr>
          <w:rFonts w:cs="Calibri"/>
        </w:rPr>
        <w:t xml:space="preserve"> for Type A </w:t>
      </w:r>
      <w:r w:rsidR="006A00B0" w:rsidRPr="00D5180B">
        <w:rPr>
          <w:rFonts w:cs="Calibri"/>
        </w:rPr>
        <w:t xml:space="preserve">agricultural </w:t>
      </w:r>
      <w:r w:rsidR="00FC32A0" w:rsidRPr="00D5180B">
        <w:rPr>
          <w:rFonts w:cs="Calibri"/>
        </w:rPr>
        <w:t>water systems</w:t>
      </w:r>
      <w:r w:rsidR="00195F97" w:rsidRPr="00D5180B">
        <w:rPr>
          <w:rFonts w:cs="Calibri"/>
        </w:rPr>
        <w:t xml:space="preserve"> are</w:t>
      </w:r>
      <w:r w:rsidRPr="00D5180B">
        <w:rPr>
          <w:rFonts w:cs="Calibri"/>
        </w:rPr>
        <w:t>:</w:t>
      </w:r>
    </w:p>
    <w:p w14:paraId="6031DF1A" w14:textId="77777777" w:rsidR="00FC32A0" w:rsidRPr="00D5180B" w:rsidRDefault="00FC32A0" w:rsidP="00F45D27">
      <w:pPr>
        <w:pStyle w:val="ListParagraph"/>
        <w:numPr>
          <w:ilvl w:val="0"/>
          <w:numId w:val="95"/>
        </w:numPr>
        <w:spacing w:before="120" w:after="120" w:line="240" w:lineRule="auto"/>
        <w:ind w:left="792"/>
        <w:contextualSpacing w:val="0"/>
        <w:rPr>
          <w:rFonts w:cs="Calibri"/>
        </w:rPr>
      </w:pPr>
      <w:r w:rsidRPr="00D5180B">
        <w:rPr>
          <w:rFonts w:cs="Calibri"/>
        </w:rPr>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7448E4F9" w14:textId="77777777" w:rsidR="00195F97" w:rsidRPr="00D5180B" w:rsidRDefault="00195F97" w:rsidP="00F45D27">
      <w:pPr>
        <w:pStyle w:val="ListParagraph"/>
        <w:numPr>
          <w:ilvl w:val="0"/>
          <w:numId w:val="95"/>
        </w:numPr>
        <w:spacing w:before="120" w:after="120" w:line="240" w:lineRule="auto"/>
        <w:ind w:left="792"/>
        <w:contextualSpacing w:val="0"/>
        <w:rPr>
          <w:rFonts w:cs="Calibri"/>
        </w:rPr>
      </w:pPr>
      <w:r w:rsidRPr="00D5180B">
        <w:rPr>
          <w:rFonts w:cs="Calibri"/>
        </w:rPr>
        <w:t>Regulated recycled water (e.g., tertiary treated, purple pipe, etc.) providers that treat, test, and deliver water that is suitable for use in agricultural applications.</w:t>
      </w:r>
      <w:r w:rsidRPr="00D5180B">
        <w:rPr>
          <w:rStyle w:val="FootnoteReference"/>
          <w:rFonts w:cs="Calibri"/>
        </w:rPr>
        <w:footnoteReference w:id="2"/>
      </w:r>
      <w:r w:rsidRPr="00D5180B">
        <w:rPr>
          <w:rFonts w:cs="Calibri"/>
        </w:rPr>
        <w:t xml:space="preserve"> </w:t>
      </w:r>
    </w:p>
    <w:p w14:paraId="2B852051" w14:textId="77777777" w:rsidR="00BA0BC9" w:rsidRPr="00D5180B" w:rsidRDefault="00BA0BC9" w:rsidP="00F45D27">
      <w:pPr>
        <w:pStyle w:val="ListParagraph"/>
        <w:numPr>
          <w:ilvl w:val="0"/>
          <w:numId w:val="69"/>
        </w:numPr>
        <w:spacing w:before="120" w:after="120" w:line="240" w:lineRule="auto"/>
        <w:ind w:left="432"/>
        <w:contextualSpacing w:val="0"/>
        <w:rPr>
          <w:rFonts w:cs="Calibri"/>
        </w:rPr>
      </w:pPr>
      <w:r w:rsidRPr="00D5180B">
        <w:rPr>
          <w:rFonts w:cs="Calibri"/>
        </w:rPr>
        <w:t>Some ag</w:t>
      </w:r>
      <w:r w:rsidR="00C138EC" w:rsidRPr="00D5180B">
        <w:rPr>
          <w:rFonts w:cs="Calibri"/>
        </w:rPr>
        <w:t>ricultural</w:t>
      </w:r>
      <w:r w:rsidRPr="00D5180B">
        <w:rPr>
          <w:rFonts w:cs="Calibri"/>
        </w:rPr>
        <w:t xml:space="preserve"> water sources are part of a Type A system due to on-ranch treatment that, when operating under validated and verifiable parameters, turns Type B water into Type A. An example of a water source used in a Type B → A ag</w:t>
      </w:r>
      <w:r w:rsidR="00C138EC" w:rsidRPr="00D5180B">
        <w:rPr>
          <w:rFonts w:cs="Calibri"/>
        </w:rPr>
        <w:t>ricultural</w:t>
      </w:r>
      <w:r w:rsidRPr="00D5180B">
        <w:rPr>
          <w:rFonts w:cs="Calibri"/>
        </w:rPr>
        <w:t xml:space="preserve"> water system is:</w:t>
      </w:r>
    </w:p>
    <w:p w14:paraId="2D3580A5" w14:textId="77777777" w:rsidR="00BA0BC9" w:rsidRPr="00D5180B" w:rsidRDefault="00BA0BC9" w:rsidP="00F45D27">
      <w:pPr>
        <w:pStyle w:val="ListParagraph"/>
        <w:numPr>
          <w:ilvl w:val="0"/>
          <w:numId w:val="64"/>
        </w:numPr>
        <w:tabs>
          <w:tab w:val="clear" w:pos="2160"/>
        </w:tabs>
        <w:spacing w:before="120" w:after="120" w:line="240" w:lineRule="auto"/>
        <w:ind w:left="792"/>
        <w:contextualSpacing w:val="0"/>
        <w:rPr>
          <w:rFonts w:cs="Calibri"/>
        </w:rPr>
      </w:pPr>
      <w:r w:rsidRPr="00D5180B">
        <w:rPr>
          <w:rFonts w:cs="Calibri"/>
        </w:rPr>
        <w:t>Treated surface water (verified to conform to standards)</w:t>
      </w:r>
    </w:p>
    <w:p w14:paraId="7894FCC6" w14:textId="77777777" w:rsidR="00BA0BC9" w:rsidRPr="00D5180B" w:rsidRDefault="00BA0BC9" w:rsidP="00F45D27">
      <w:pPr>
        <w:pStyle w:val="ListParagraph"/>
        <w:numPr>
          <w:ilvl w:val="0"/>
          <w:numId w:val="69"/>
        </w:numPr>
        <w:spacing w:before="120" w:after="120" w:line="240" w:lineRule="auto"/>
        <w:ind w:left="432"/>
        <w:contextualSpacing w:val="0"/>
        <w:rPr>
          <w:rFonts w:cs="Calibri"/>
        </w:rPr>
      </w:pPr>
      <w:r w:rsidRPr="00D5180B">
        <w:rPr>
          <w:rFonts w:cs="Calibri"/>
        </w:rPr>
        <w:t>Some ag</w:t>
      </w:r>
      <w:r w:rsidR="00B439B5">
        <w:rPr>
          <w:rFonts w:cs="Calibri"/>
        </w:rPr>
        <w:t>ricultural</w:t>
      </w:r>
      <w:r w:rsidRPr="00D5180B">
        <w:rPr>
          <w:rFonts w:cs="Calibri"/>
        </w:rPr>
        <w:t xml:space="preserve"> water sources are considered part of a Type B system because they are vulnerable to contamination</w:t>
      </w:r>
      <w:r w:rsidR="00375161" w:rsidRPr="00D5180B">
        <w:rPr>
          <w:rFonts w:cs="Calibri"/>
        </w:rPr>
        <w:t xml:space="preserve"> and have not been treated to achieve adequate microbial reduction</w:t>
      </w:r>
      <w:r w:rsidR="009B78C6" w:rsidRPr="00D5180B">
        <w:rPr>
          <w:rFonts w:cs="Calibri"/>
        </w:rPr>
        <w:t xml:space="preserve"> </w:t>
      </w:r>
      <w:r w:rsidR="00375161" w:rsidRPr="00D5180B">
        <w:rPr>
          <w:rFonts w:cs="Calibri"/>
        </w:rPr>
        <w:t>and shall be used in a manner that minimizes</w:t>
      </w:r>
      <w:r w:rsidR="009B78C6" w:rsidRPr="00D5180B">
        <w:rPr>
          <w:rFonts w:cs="Calibri"/>
        </w:rPr>
        <w:t xml:space="preserve"> contamination of the crop.</w:t>
      </w:r>
      <w:r w:rsidRPr="00D5180B">
        <w:rPr>
          <w:rFonts w:cs="Calibri"/>
        </w:rPr>
        <w:t xml:space="preserve"> Examples of water sources in a Type B ag</w:t>
      </w:r>
      <w:r w:rsidR="00C138EC" w:rsidRPr="00D5180B">
        <w:rPr>
          <w:rFonts w:cs="Calibri"/>
        </w:rPr>
        <w:t>riculture</w:t>
      </w:r>
      <w:r w:rsidRPr="00D5180B">
        <w:rPr>
          <w:rFonts w:cs="Calibri"/>
        </w:rPr>
        <w:t xml:space="preserve"> water system are:</w:t>
      </w:r>
    </w:p>
    <w:p w14:paraId="06B23909" w14:textId="77777777" w:rsidR="0001203C" w:rsidRPr="00D5180B" w:rsidRDefault="00187060" w:rsidP="00F45D27">
      <w:pPr>
        <w:pStyle w:val="ListParagraph"/>
        <w:numPr>
          <w:ilvl w:val="0"/>
          <w:numId w:val="1"/>
        </w:numPr>
        <w:tabs>
          <w:tab w:val="clear" w:pos="1786"/>
        </w:tabs>
        <w:spacing w:before="120" w:after="120" w:line="240" w:lineRule="auto"/>
        <w:ind w:left="792"/>
        <w:contextualSpacing w:val="0"/>
        <w:rPr>
          <w:rFonts w:cs="Calibri"/>
        </w:rPr>
      </w:pPr>
      <w:bookmarkStart w:id="71" w:name="_Hlk4044747"/>
      <w:r w:rsidRPr="00D5180B">
        <w:rPr>
          <w:rFonts w:cs="Calibri"/>
        </w:rPr>
        <w:t xml:space="preserve">Wells that </w:t>
      </w:r>
      <w:r w:rsidR="00A13F20" w:rsidRPr="00D5180B">
        <w:rPr>
          <w:rFonts w:cs="Calibri"/>
        </w:rPr>
        <w:t xml:space="preserve">may be vulnerable to </w:t>
      </w:r>
      <w:r w:rsidRPr="00D5180B">
        <w:rPr>
          <w:rFonts w:cs="Calibri"/>
        </w:rPr>
        <w:t>contaminat</w:t>
      </w:r>
      <w:r w:rsidR="00A13F20" w:rsidRPr="00D5180B">
        <w:rPr>
          <w:rFonts w:cs="Calibri"/>
        </w:rPr>
        <w:t>ion</w:t>
      </w:r>
      <w:r w:rsidR="00A859E6" w:rsidRPr="00D5180B">
        <w:rPr>
          <w:rFonts w:cs="Calibri"/>
        </w:rPr>
        <w:t xml:space="preserve"> by</w:t>
      </w:r>
      <w:r w:rsidRPr="00D5180B">
        <w:rPr>
          <w:rFonts w:cs="Calibri"/>
        </w:rPr>
        <w:t xml:space="preserve"> outside sources including surface waters</w:t>
      </w:r>
      <w:bookmarkEnd w:id="71"/>
      <w:r w:rsidR="0001203C" w:rsidRPr="00D5180B">
        <w:rPr>
          <w:rFonts w:cs="Calibri"/>
        </w:rPr>
        <w:t xml:space="preserve"> or </w:t>
      </w:r>
      <w:r w:rsidR="00A859E6" w:rsidRPr="00D5180B">
        <w:rPr>
          <w:rFonts w:cs="Calibri"/>
        </w:rPr>
        <w:t xml:space="preserve">by </w:t>
      </w:r>
      <w:r w:rsidR="0001203C" w:rsidRPr="00D5180B">
        <w:rPr>
          <w:rFonts w:cs="Calibri"/>
        </w:rPr>
        <w:t xml:space="preserve">other surface chemical or biological influences / effects) </w:t>
      </w:r>
    </w:p>
    <w:p w14:paraId="7E42C08B" w14:textId="77777777" w:rsidR="001F244E" w:rsidRPr="00D5180B" w:rsidRDefault="00BA0BC9" w:rsidP="00F45D27">
      <w:pPr>
        <w:pStyle w:val="ListParagraph"/>
        <w:numPr>
          <w:ilvl w:val="0"/>
          <w:numId w:val="1"/>
        </w:numPr>
        <w:tabs>
          <w:tab w:val="clear" w:pos="1786"/>
        </w:tabs>
        <w:spacing w:before="120" w:after="120" w:line="240" w:lineRule="auto"/>
        <w:ind w:left="792"/>
        <w:contextualSpacing w:val="0"/>
        <w:rPr>
          <w:rFonts w:cs="Calibri"/>
        </w:rPr>
      </w:pPr>
      <w:r w:rsidRPr="00D5180B">
        <w:rPr>
          <w:rFonts w:cs="Calibri"/>
        </w:rPr>
        <w:t xml:space="preserve">Untreated </w:t>
      </w:r>
      <w:r w:rsidR="001F244E" w:rsidRPr="00D5180B">
        <w:rPr>
          <w:rFonts w:cs="Calibri"/>
        </w:rPr>
        <w:t xml:space="preserve">surface water </w:t>
      </w:r>
    </w:p>
    <w:p w14:paraId="61E19020" w14:textId="77777777" w:rsidR="00BA0BC9" w:rsidRPr="00D5180B" w:rsidRDefault="00BA0BC9" w:rsidP="00F45D27">
      <w:pPr>
        <w:pStyle w:val="ListParagraph"/>
        <w:numPr>
          <w:ilvl w:val="0"/>
          <w:numId w:val="70"/>
        </w:numPr>
        <w:spacing w:before="120" w:after="120" w:line="240" w:lineRule="auto"/>
        <w:ind w:left="72"/>
        <w:contextualSpacing w:val="0"/>
        <w:rPr>
          <w:rFonts w:cs="Calibri"/>
        </w:rPr>
      </w:pPr>
      <w:r w:rsidRPr="00D5180B">
        <w:rPr>
          <w:rFonts w:cs="Calibri"/>
          <w:b/>
        </w:rPr>
        <w:t>Storage and conveyance</w:t>
      </w:r>
      <w:r w:rsidRPr="00D5180B">
        <w:rPr>
          <w:rFonts w:cs="Calibri"/>
        </w:rPr>
        <w:t xml:space="preserve">: </w:t>
      </w:r>
      <w:r w:rsidR="001D0E77" w:rsidRPr="00D5180B">
        <w:rPr>
          <w:rFonts w:cs="Calibri"/>
        </w:rPr>
        <w:t>Agricultural w</w:t>
      </w:r>
      <w:r w:rsidRPr="00D5180B">
        <w:rPr>
          <w:rFonts w:cs="Calibri"/>
        </w:rPr>
        <w:t xml:space="preserve">ater source is only one component of an </w:t>
      </w:r>
      <w:r w:rsidR="001D0E77" w:rsidRPr="00D5180B">
        <w:rPr>
          <w:rFonts w:cs="Calibri"/>
        </w:rPr>
        <w:t xml:space="preserve">agricultural </w:t>
      </w:r>
      <w:r w:rsidRPr="00D5180B">
        <w:rPr>
          <w:rFonts w:cs="Calibri"/>
        </w:rPr>
        <w:t>water system. A</w:t>
      </w:r>
      <w:r w:rsidR="001D0E77" w:rsidRPr="00D5180B">
        <w:rPr>
          <w:rFonts w:cs="Calibri"/>
        </w:rPr>
        <w:t>n agriculture</w:t>
      </w:r>
      <w:r w:rsidRPr="00D5180B">
        <w:rPr>
          <w:rFonts w:cs="Calibri"/>
        </w:rPr>
        <w:t xml:space="preserve"> water system that starts out with water of appropriate microbial quality at the source may change quality as it progresses through the delivery system. Microbial water quality depends on the properties of the </w:t>
      </w:r>
      <w:r w:rsidR="001D0E77" w:rsidRPr="00D5180B">
        <w:rPr>
          <w:rFonts w:cs="Calibri"/>
        </w:rPr>
        <w:t xml:space="preserve">agricultural </w:t>
      </w:r>
      <w:r w:rsidRPr="00D5180B">
        <w:rPr>
          <w:rFonts w:cs="Calibri"/>
        </w:rPr>
        <w:t xml:space="preserve">water system’s components and how they are maintained (for more on system maintenance, see the </w:t>
      </w:r>
      <w:r w:rsidRPr="00D5180B">
        <w:rPr>
          <w:rFonts w:cs="Calibri"/>
        </w:rPr>
        <w:lastRenderedPageBreak/>
        <w:t xml:space="preserve">section below on </w:t>
      </w:r>
      <w:r w:rsidRPr="00D5180B">
        <w:rPr>
          <w:rFonts w:cs="Calibri"/>
          <w:i/>
        </w:rPr>
        <w:t>Best Practice for Managing Storage and Conveyance System</w:t>
      </w:r>
      <w:r w:rsidR="0021707C" w:rsidRPr="00D5180B">
        <w:rPr>
          <w:rFonts w:cs="Calibri"/>
          <w:i/>
        </w:rPr>
        <w:t>s</w:t>
      </w:r>
      <w:r w:rsidRPr="00D5180B">
        <w:rPr>
          <w:rFonts w:cs="Calibri"/>
        </w:rPr>
        <w:t>). Ag</w:t>
      </w:r>
      <w:r w:rsidR="001D0E77" w:rsidRPr="00D5180B">
        <w:rPr>
          <w:rFonts w:cs="Calibri"/>
        </w:rPr>
        <w:t>ricultural</w:t>
      </w:r>
      <w:r w:rsidRPr="00D5180B">
        <w:rPr>
          <w:rFonts w:cs="Calibri"/>
        </w:rPr>
        <w:t xml:space="preserve"> water systems are typically opened or closed. For the purposes of this document, these systems are defined as follows:</w:t>
      </w:r>
      <w:r w:rsidR="0001378A">
        <w:rPr>
          <w:rFonts w:cs="Calibri"/>
        </w:rPr>
        <w:tab/>
      </w:r>
    </w:p>
    <w:p w14:paraId="256310BD" w14:textId="77777777" w:rsidR="00BA0BC9" w:rsidRPr="00D5180B" w:rsidRDefault="00BA0BC9" w:rsidP="00F45D27">
      <w:pPr>
        <w:pStyle w:val="ListParagraph"/>
        <w:numPr>
          <w:ilvl w:val="1"/>
          <w:numId w:val="63"/>
        </w:numPr>
        <w:tabs>
          <w:tab w:val="clear" w:pos="1800"/>
        </w:tabs>
        <w:spacing w:before="120" w:after="120" w:line="240" w:lineRule="auto"/>
        <w:ind w:left="432"/>
        <w:contextualSpacing w:val="0"/>
        <w:rPr>
          <w:rFonts w:cs="Calibri"/>
        </w:rPr>
      </w:pPr>
      <w:r w:rsidRPr="00D5180B">
        <w:rPr>
          <w:rFonts w:cs="Calibri"/>
          <w:u w:val="single"/>
        </w:rPr>
        <w:t>Closed delivery systems</w:t>
      </w:r>
      <w:r w:rsidRPr="00D5180B">
        <w:rPr>
          <w:rFonts w:cs="Calibri"/>
        </w:rPr>
        <w:t xml:space="preserve"> store or convey ag</w:t>
      </w:r>
      <w:r w:rsidR="001D0E77" w:rsidRPr="00D5180B">
        <w:rPr>
          <w:rFonts w:cs="Calibri"/>
        </w:rPr>
        <w:t>ricultural</w:t>
      </w:r>
      <w:r w:rsidRPr="00D5180B">
        <w:rPr>
          <w:rFonts w:cs="Calibri"/>
        </w:rPr>
        <w:t xml:space="preserve"> water in a manner that does not expose it to the outside environment and where water maintains the initial source type. Water from closed delivery systems must be tested </w:t>
      </w:r>
      <w:r w:rsidR="007C36C1" w:rsidRPr="00D5180B">
        <w:rPr>
          <w:rFonts w:cs="Calibri"/>
        </w:rPr>
        <w:t>at the end of the system</w:t>
      </w:r>
      <w:r w:rsidRPr="00D5180B">
        <w:rPr>
          <w:rFonts w:cs="Calibri"/>
        </w:rPr>
        <w:t xml:space="preserve"> to verify water quality is unchanged as it moves through the system. Additional details about testing requirements for a closed delivery system is provided in Tables 2</w:t>
      </w:r>
      <w:r w:rsidR="00267B17">
        <w:rPr>
          <w:rFonts w:cs="Calibri"/>
        </w:rPr>
        <w:t>B</w:t>
      </w:r>
      <w:r w:rsidRPr="00D5180B">
        <w:rPr>
          <w:rFonts w:cs="Calibri"/>
        </w:rPr>
        <w:t xml:space="preserve"> and 2</w:t>
      </w:r>
      <w:r w:rsidR="00267B17">
        <w:rPr>
          <w:rFonts w:cs="Calibri"/>
        </w:rPr>
        <w:t>C</w:t>
      </w:r>
      <w:r w:rsidRPr="00D5180B">
        <w:rPr>
          <w:rFonts w:cs="Calibri"/>
        </w:rPr>
        <w:t>, and guidance is provided in Appendix A.</w:t>
      </w:r>
    </w:p>
    <w:p w14:paraId="6485F8D3" w14:textId="77777777" w:rsidR="00BA0BC9" w:rsidRPr="00D5180B" w:rsidRDefault="00BA0BC9" w:rsidP="00F45D27">
      <w:pPr>
        <w:pStyle w:val="ListParagraph"/>
        <w:numPr>
          <w:ilvl w:val="1"/>
          <w:numId w:val="63"/>
        </w:numPr>
        <w:tabs>
          <w:tab w:val="clear" w:pos="1800"/>
        </w:tabs>
        <w:spacing w:before="120" w:after="120" w:line="240" w:lineRule="auto"/>
        <w:ind w:left="432"/>
        <w:contextualSpacing w:val="0"/>
        <w:rPr>
          <w:rFonts w:cs="Calibri"/>
        </w:rPr>
      </w:pPr>
      <w:r w:rsidRPr="00D5180B">
        <w:rPr>
          <w:rFonts w:cs="Calibri"/>
          <w:u w:val="single"/>
        </w:rPr>
        <w:t>Open delivery systems</w:t>
      </w:r>
      <w:r w:rsidRPr="00D5180B">
        <w:rPr>
          <w:rFonts w:cs="Calibri"/>
        </w:rPr>
        <w:t>, at some point in the system, store or convey ag</w:t>
      </w:r>
      <w:r w:rsidR="001D0E77" w:rsidRPr="00D5180B">
        <w:rPr>
          <w:rFonts w:cs="Calibri"/>
        </w:rPr>
        <w:t>ricultural</w:t>
      </w:r>
      <w:r w:rsidRPr="00D5180B">
        <w:rPr>
          <w:rFonts w:cs="Calibri"/>
        </w:rPr>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rPr>
          <w:rFonts w:cs="Calibri"/>
        </w:rPr>
        <w:t>D</w:t>
      </w:r>
      <w:r w:rsidRPr="00D5180B">
        <w:rPr>
          <w:rFonts w:cs="Calibri"/>
        </w:rPr>
        <w:t xml:space="preserve">) at the time it is applied to crops. Additional details about testing requirements for an open delivery system is provided in Table </w:t>
      </w:r>
      <w:r w:rsidR="008B4132" w:rsidRPr="00D5180B">
        <w:rPr>
          <w:rFonts w:cs="Calibri"/>
        </w:rPr>
        <w:t>2</w:t>
      </w:r>
      <w:r w:rsidR="005A31A4">
        <w:rPr>
          <w:rFonts w:cs="Calibri"/>
        </w:rPr>
        <w:t>F</w:t>
      </w:r>
      <w:r w:rsidR="0051650C" w:rsidRPr="00D5180B">
        <w:rPr>
          <w:rFonts w:cs="Calibri"/>
        </w:rPr>
        <w:t xml:space="preserve"> pertaining to Type B ag</w:t>
      </w:r>
      <w:r w:rsidR="00C138EC" w:rsidRPr="00D5180B">
        <w:rPr>
          <w:rFonts w:cs="Calibri"/>
        </w:rPr>
        <w:t>ricultural</w:t>
      </w:r>
      <w:r w:rsidR="0051650C" w:rsidRPr="00D5180B">
        <w:rPr>
          <w:rFonts w:cs="Calibri"/>
        </w:rPr>
        <w:t xml:space="preserve"> water systems</w:t>
      </w:r>
      <w:r w:rsidRPr="00D5180B">
        <w:rPr>
          <w:rFonts w:cs="Calibri"/>
        </w:rPr>
        <w:t xml:space="preserve">, and guidance is provided in Appendix A. </w:t>
      </w:r>
    </w:p>
    <w:p w14:paraId="02A7B283" w14:textId="77777777" w:rsidR="00041F09" w:rsidRPr="00D5180B" w:rsidRDefault="00041F09" w:rsidP="00F45D27">
      <w:pPr>
        <w:numPr>
          <w:ilvl w:val="0"/>
          <w:numId w:val="70"/>
        </w:numPr>
        <w:spacing w:before="120" w:after="120"/>
        <w:ind w:left="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767808BA" w14:textId="77777777" w:rsidR="00041F09" w:rsidRPr="00D5180B" w:rsidRDefault="00041F09" w:rsidP="00F45D27">
      <w:pPr>
        <w:numPr>
          <w:ilvl w:val="1"/>
          <w:numId w:val="62"/>
        </w:numPr>
        <w:autoSpaceDE w:val="0"/>
        <w:autoSpaceDN w:val="0"/>
        <w:adjustRightInd w:val="0"/>
        <w:spacing w:before="120" w:after="120"/>
        <w:ind w:left="792"/>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75F3D02A" w14:textId="77777777" w:rsidR="00041F09" w:rsidRPr="00D5180B" w:rsidRDefault="00041F09" w:rsidP="00F45D27">
      <w:pPr>
        <w:numPr>
          <w:ilvl w:val="1"/>
          <w:numId w:val="62"/>
        </w:numPr>
        <w:autoSpaceDE w:val="0"/>
        <w:autoSpaceDN w:val="0"/>
        <w:adjustRightInd w:val="0"/>
        <w:spacing w:before="120" w:after="120"/>
        <w:ind w:left="792"/>
        <w:rPr>
          <w:rFonts w:cs="Calibri"/>
          <w:szCs w:val="22"/>
        </w:rPr>
      </w:pPr>
      <w:r w:rsidRPr="00D5180B">
        <w:rPr>
          <w:rFonts w:cs="Calibri"/>
          <w:szCs w:val="22"/>
        </w:rPr>
        <w:t>When Type A and B waters are combined, categorize water as Type B.</w:t>
      </w:r>
    </w:p>
    <w:p w14:paraId="2585D11F" w14:textId="77777777" w:rsidR="00E57FDE" w:rsidRPr="00D5180B" w:rsidRDefault="00E57FDE" w:rsidP="007D7827">
      <w:pPr>
        <w:pStyle w:val="Heading2"/>
      </w:pPr>
      <w:bookmarkStart w:id="72" w:name="_Toc8374924"/>
      <w:bookmarkStart w:id="73" w:name="_Toc20839141"/>
      <w:r w:rsidRPr="00D5180B">
        <w:t>Hazard Analysis - Step 2: How Is Your Ag</w:t>
      </w:r>
      <w:r w:rsidR="00CA3E08" w:rsidRPr="00D5180B">
        <w:t>ricultural</w:t>
      </w:r>
      <w:r w:rsidRPr="00D5180B">
        <w:t xml:space="preserve"> Water System Being Used?</w:t>
      </w:r>
      <w:bookmarkEnd w:id="72"/>
      <w:bookmarkEnd w:id="73"/>
    </w:p>
    <w:p w14:paraId="19B46177" w14:textId="77777777" w:rsidR="008C1184" w:rsidRPr="00D5180B" w:rsidRDefault="00E57FDE" w:rsidP="00F45D27">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380BC57B" w14:textId="77777777" w:rsidR="00BA0BC9" w:rsidRPr="00D5180B" w:rsidRDefault="00AC51EE" w:rsidP="007D7827">
      <w:pPr>
        <w:pStyle w:val="Heading2"/>
      </w:pPr>
      <w:bookmarkStart w:id="74" w:name="_Toc8374925"/>
      <w:bookmarkStart w:id="75" w:name="_Toc20839142"/>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74"/>
      <w:bookmarkEnd w:id="75"/>
    </w:p>
    <w:p w14:paraId="36A3E2D1" w14:textId="77777777" w:rsidR="00BA0BC9" w:rsidRPr="00D5180B" w:rsidRDefault="00BA0BC9" w:rsidP="00F45D27">
      <w:pPr>
        <w:spacing w:before="120" w:afterLines="60" w:after="144"/>
        <w:ind w:left="72"/>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48412B51" w14:textId="77777777" w:rsidR="00BA0BC9" w:rsidRPr="00D5180B" w:rsidRDefault="00BA0BC9" w:rsidP="00F45D27">
      <w:pPr>
        <w:spacing w:before="120" w:after="120"/>
        <w:ind w:left="72"/>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07278F88" w14:textId="77777777" w:rsidR="00BA0BC9" w:rsidRPr="00D5180B" w:rsidRDefault="00BA0BC9" w:rsidP="00F45D27">
      <w:pPr>
        <w:pStyle w:val="ListParagraph"/>
        <w:numPr>
          <w:ilvl w:val="0"/>
          <w:numId w:val="68"/>
        </w:numPr>
        <w:spacing w:before="120" w:after="120" w:line="240" w:lineRule="auto"/>
        <w:ind w:left="1512"/>
        <w:contextualSpacing w:val="0"/>
        <w:rPr>
          <w:rFonts w:cs="Calibri"/>
        </w:rPr>
      </w:pPr>
      <w:r w:rsidRPr="00D5180B">
        <w:rPr>
          <w:rFonts w:cs="Calibri"/>
        </w:rPr>
        <w:t>Within (</w:t>
      </w:r>
      <w:r w:rsidRPr="00D5180B">
        <w:rPr>
          <w:rFonts w:cs="Calibri"/>
          <w:u w:val="single"/>
        </w:rPr>
        <w:t>&lt;</w:t>
      </w:r>
      <w:r w:rsidRPr="00D5180B">
        <w:rPr>
          <w:rFonts w:cs="Calibri"/>
        </w:rPr>
        <w:t>) 21 days of the scheduled harvest date</w:t>
      </w:r>
    </w:p>
    <w:p w14:paraId="13BA045D" w14:textId="77777777" w:rsidR="00BA0BC9" w:rsidRPr="00D5180B" w:rsidRDefault="00BA0BC9" w:rsidP="00F45D27">
      <w:pPr>
        <w:pStyle w:val="ListParagraph"/>
        <w:numPr>
          <w:ilvl w:val="0"/>
          <w:numId w:val="68"/>
        </w:numPr>
        <w:spacing w:before="120" w:after="120" w:line="240" w:lineRule="auto"/>
        <w:ind w:left="1512"/>
        <w:contextualSpacing w:val="0"/>
        <w:rPr>
          <w:rFonts w:cs="Calibri"/>
        </w:rPr>
      </w:pPr>
      <w:r w:rsidRPr="00D5180B">
        <w:rPr>
          <w:rFonts w:cs="Calibri"/>
        </w:rPr>
        <w:t>Greater than (&gt;) 21 days until the scheduled harvest date</w:t>
      </w:r>
    </w:p>
    <w:p w14:paraId="624620DA" w14:textId="77777777" w:rsidR="00DF60CF" w:rsidRPr="00D5180B" w:rsidRDefault="001F2798" w:rsidP="00F45D27">
      <w:pPr>
        <w:pStyle w:val="ListParagraph"/>
        <w:numPr>
          <w:ilvl w:val="0"/>
          <w:numId w:val="67"/>
        </w:numPr>
        <w:spacing w:before="120" w:after="120" w:line="240" w:lineRule="auto"/>
        <w:ind w:left="792"/>
        <w:contextualSpacing w:val="0"/>
        <w:rPr>
          <w:rFonts w:cs="Calibri"/>
        </w:rPr>
      </w:pPr>
      <w:r w:rsidRPr="00D5180B">
        <w:rPr>
          <w:rFonts w:cs="Calibri"/>
        </w:rPr>
        <w:lastRenderedPageBreak/>
        <w:t>A</w:t>
      </w:r>
      <w:r w:rsidR="00DF60CF" w:rsidRPr="00D5180B">
        <w:rPr>
          <w:rFonts w:cs="Calibri"/>
        </w:rPr>
        <w:t>g</w:t>
      </w:r>
      <w:r w:rsidR="00CA3E08" w:rsidRPr="00D5180B">
        <w:rPr>
          <w:rFonts w:cs="Calibri"/>
        </w:rPr>
        <w:t>ricultural</w:t>
      </w:r>
      <w:r w:rsidR="00DF60CF" w:rsidRPr="00D5180B">
        <w:rPr>
          <w:rFonts w:cs="Calibri"/>
        </w:rPr>
        <w:t xml:space="preserve"> water from a Type A </w:t>
      </w:r>
      <w:r w:rsidR="00CA3E08" w:rsidRPr="00D5180B">
        <w:rPr>
          <w:rFonts w:cs="Calibri"/>
        </w:rPr>
        <w:t xml:space="preserve">agricultural water </w:t>
      </w:r>
      <w:r w:rsidR="00DF60CF" w:rsidRPr="00D5180B">
        <w:rPr>
          <w:rFonts w:cs="Calibri"/>
        </w:rPr>
        <w:t>system used in overhead irrigation within (</w:t>
      </w:r>
      <w:r w:rsidR="00DF60CF" w:rsidRPr="00D5180B">
        <w:rPr>
          <w:rFonts w:cs="Calibri"/>
          <w:u w:val="single"/>
        </w:rPr>
        <w:t>&lt;</w:t>
      </w:r>
      <w:r w:rsidR="00DF60CF" w:rsidRPr="00D5180B">
        <w:rPr>
          <w:rFonts w:cs="Calibri"/>
        </w:rPr>
        <w:t xml:space="preserve">) 21 days of </w:t>
      </w:r>
      <w:r w:rsidR="00AF51D3" w:rsidRPr="00D5180B">
        <w:rPr>
          <w:rFonts w:cs="Calibri"/>
        </w:rPr>
        <w:t xml:space="preserve">the scheduled </w:t>
      </w:r>
      <w:r w:rsidR="00DF60CF" w:rsidRPr="00D5180B">
        <w:rPr>
          <w:rFonts w:cs="Calibri"/>
        </w:rPr>
        <w:t>harvest</w:t>
      </w:r>
      <w:r w:rsidR="00E235D9" w:rsidRPr="00D5180B">
        <w:rPr>
          <w:rFonts w:cs="Calibri"/>
        </w:rPr>
        <w:t xml:space="preserve"> must</w:t>
      </w:r>
      <w:r w:rsidR="00DF60CF" w:rsidRPr="00D5180B">
        <w:rPr>
          <w:rFonts w:cs="Calibri"/>
        </w:rPr>
        <w:t xml:space="preserve"> meet the performance requirements for Type A ag</w:t>
      </w:r>
      <w:r w:rsidR="00CA3E08" w:rsidRPr="00D5180B">
        <w:rPr>
          <w:rFonts w:cs="Calibri"/>
        </w:rPr>
        <w:t>ricultural</w:t>
      </w:r>
      <w:r w:rsidR="00DF60CF" w:rsidRPr="00D5180B">
        <w:rPr>
          <w:rFonts w:cs="Calibri"/>
        </w:rPr>
        <w:t xml:space="preserve"> water systems as outlined in Tables 2</w:t>
      </w:r>
      <w:r w:rsidR="005A31A4">
        <w:rPr>
          <w:rFonts w:cs="Calibri"/>
        </w:rPr>
        <w:t>B</w:t>
      </w:r>
      <w:r w:rsidR="00DF60CF" w:rsidRPr="00D5180B">
        <w:rPr>
          <w:rFonts w:cs="Calibri"/>
        </w:rPr>
        <w:t xml:space="preserve"> and 2</w:t>
      </w:r>
      <w:r w:rsidR="005A31A4">
        <w:rPr>
          <w:rFonts w:cs="Calibri"/>
        </w:rPr>
        <w:t>C</w:t>
      </w:r>
      <w:r w:rsidR="00DF60CF" w:rsidRPr="00D5180B">
        <w:rPr>
          <w:rFonts w:cs="Calibri"/>
        </w:rPr>
        <w:t>.</w:t>
      </w:r>
    </w:p>
    <w:p w14:paraId="37672675" w14:textId="77777777" w:rsidR="00BA0BC9" w:rsidRPr="00D5180B" w:rsidRDefault="00BA0BC9" w:rsidP="00F45D27">
      <w:pPr>
        <w:pStyle w:val="ListParagraph"/>
        <w:numPr>
          <w:ilvl w:val="0"/>
          <w:numId w:val="67"/>
        </w:numPr>
        <w:spacing w:before="120" w:after="120" w:line="240" w:lineRule="auto"/>
        <w:ind w:left="792"/>
        <w:contextualSpacing w:val="0"/>
        <w:rPr>
          <w:rFonts w:cs="Calibri"/>
        </w:rPr>
      </w:pPr>
      <w:r w:rsidRPr="00D5180B">
        <w:rPr>
          <w:rFonts w:cs="Calibri"/>
        </w:rPr>
        <w:t>Untreated ag</w:t>
      </w:r>
      <w:r w:rsidR="00CA3E08" w:rsidRPr="00D5180B">
        <w:rPr>
          <w:rFonts w:cs="Calibri"/>
        </w:rPr>
        <w:t>ricultural</w:t>
      </w:r>
      <w:r w:rsidRPr="00D5180B">
        <w:rPr>
          <w:rFonts w:cs="Calibri"/>
        </w:rPr>
        <w:t xml:space="preserve"> water from a Type B system that meets the performance requirements outlined in Table </w:t>
      </w:r>
      <w:r w:rsidR="008B4132" w:rsidRPr="00D5180B">
        <w:rPr>
          <w:rFonts w:cs="Calibri"/>
        </w:rPr>
        <w:t>2</w:t>
      </w:r>
      <w:r w:rsidR="005A31A4">
        <w:rPr>
          <w:rFonts w:cs="Calibri"/>
        </w:rPr>
        <w:t>E</w:t>
      </w:r>
      <w:r w:rsidRPr="00D5180B">
        <w:rPr>
          <w:rFonts w:cs="Calibri"/>
        </w:rPr>
        <w:t xml:space="preserve"> may be used in aerial applications </w:t>
      </w:r>
      <w:r w:rsidR="000C4B18" w:rsidRPr="00D5180B">
        <w:rPr>
          <w:rFonts w:cs="Calibri"/>
        </w:rPr>
        <w:t>prior</w:t>
      </w:r>
      <w:r w:rsidRPr="00D5180B">
        <w:rPr>
          <w:rFonts w:cs="Calibri"/>
        </w:rPr>
        <w:t xml:space="preserve"> (&gt;) 21 days before </w:t>
      </w:r>
      <w:r w:rsidR="00AF51D3" w:rsidRPr="00D5180B">
        <w:rPr>
          <w:rFonts w:cs="Calibri"/>
        </w:rPr>
        <w:t xml:space="preserve">the scheduled </w:t>
      </w:r>
      <w:r w:rsidRPr="00D5180B">
        <w:rPr>
          <w:rFonts w:cs="Calibri"/>
        </w:rPr>
        <w:t>harvest.</w:t>
      </w:r>
    </w:p>
    <w:p w14:paraId="0B3B397D" w14:textId="77777777" w:rsidR="001F244E" w:rsidRPr="00D5180B" w:rsidRDefault="00BA0BC9" w:rsidP="00F45D27">
      <w:pPr>
        <w:pStyle w:val="ListParagraph"/>
        <w:numPr>
          <w:ilvl w:val="0"/>
          <w:numId w:val="67"/>
        </w:numPr>
        <w:spacing w:before="120" w:after="120" w:line="240" w:lineRule="auto"/>
        <w:ind w:left="792"/>
        <w:contextualSpacing w:val="0"/>
        <w:rPr>
          <w:rFonts w:cs="Calibri"/>
        </w:rPr>
      </w:pPr>
      <w:r w:rsidRPr="00D5180B">
        <w:rPr>
          <w:rFonts w:cs="Calibri"/>
        </w:rPr>
        <w:t>To use ag</w:t>
      </w:r>
      <w:r w:rsidR="00AF51D3" w:rsidRPr="00D5180B">
        <w:rPr>
          <w:rFonts w:cs="Calibri"/>
        </w:rPr>
        <w:t>ricultural</w:t>
      </w:r>
      <w:r w:rsidRPr="00D5180B">
        <w:rPr>
          <w:rFonts w:cs="Calibri"/>
        </w:rPr>
        <w:t xml:space="preserve"> water from a Type B </w:t>
      </w:r>
      <w:r w:rsidR="00AF51D3" w:rsidRPr="00D5180B">
        <w:rPr>
          <w:rFonts w:cs="Calibri"/>
        </w:rPr>
        <w:t xml:space="preserve">agricultural water </w:t>
      </w:r>
      <w:r w:rsidRPr="00D5180B">
        <w:rPr>
          <w:rFonts w:cs="Calibri"/>
        </w:rPr>
        <w:t>system in overhead irrigation within (</w:t>
      </w:r>
      <w:r w:rsidRPr="00D5180B">
        <w:rPr>
          <w:rFonts w:cs="Calibri"/>
          <w:u w:val="single"/>
        </w:rPr>
        <w:t>&lt;</w:t>
      </w:r>
      <w:r w:rsidRPr="00D5180B">
        <w:rPr>
          <w:rFonts w:cs="Calibri"/>
        </w:rPr>
        <w:t>) 21 days of the scheduled harvest date, the water must be treated to become Type A water</w:t>
      </w:r>
      <w:r w:rsidR="00BE25FD" w:rsidRPr="00D5180B">
        <w:rPr>
          <w:rFonts w:cs="Calibri"/>
        </w:rPr>
        <w:t xml:space="preserve"> (B→A) </w:t>
      </w:r>
      <w:r w:rsidRPr="00D5180B">
        <w:rPr>
          <w:rFonts w:cs="Calibri"/>
          <w:u w:val="single"/>
        </w:rPr>
        <w:t>and</w:t>
      </w:r>
      <w:r w:rsidRPr="00D5180B">
        <w:rPr>
          <w:rFonts w:cs="Calibri"/>
        </w:rPr>
        <w:t xml:space="preserve"> demonstrated to meet the performance requirements as outlined in </w:t>
      </w:r>
      <w:r w:rsidR="001F244E" w:rsidRPr="00D5180B">
        <w:rPr>
          <w:rFonts w:cs="Calibri"/>
        </w:rPr>
        <w:t>Table 2</w:t>
      </w:r>
      <w:r w:rsidR="005A31A4">
        <w:rPr>
          <w:rFonts w:cs="Calibri"/>
        </w:rPr>
        <w:t>D</w:t>
      </w:r>
      <w:r w:rsidR="001F244E" w:rsidRPr="00D5180B">
        <w:rPr>
          <w:rFonts w:cs="Calibri"/>
        </w:rPr>
        <w:t xml:space="preserve">. </w:t>
      </w:r>
    </w:p>
    <w:p w14:paraId="7A1921DC" w14:textId="77777777" w:rsidR="00BA0BC9" w:rsidRPr="00D5180B" w:rsidRDefault="00D54C10">
      <w:pPr>
        <w:pStyle w:val="Heading2"/>
        <w:pPrChange w:id="76" w:author="Susan" w:date="2020-06-18T08:40:00Z">
          <w:pPr>
            <w:pStyle w:val="Heading2"/>
            <w:ind w:left="72"/>
          </w:pPr>
        </w:pPrChange>
      </w:pPr>
      <w:bookmarkStart w:id="77" w:name="_Toc8374926"/>
      <w:bookmarkStart w:id="78" w:name="_Toc20839143"/>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77"/>
      <w:r w:rsidR="008534CD" w:rsidRPr="00D5180B">
        <w:rPr>
          <w:color w:val="000000"/>
        </w:rPr>
        <w:t>2</w:t>
      </w:r>
      <w:r w:rsidR="0057171E" w:rsidRPr="00D5180B">
        <w:rPr>
          <w:color w:val="000000"/>
        </w:rPr>
        <w:t>G</w:t>
      </w:r>
      <w:bookmarkEnd w:id="78"/>
    </w:p>
    <w:tbl>
      <w:tblPr>
        <w:tblW w:w="10250" w:type="dxa"/>
        <w:tblInd w:w="720" w:type="dxa"/>
        <w:tblLook w:val="04A0" w:firstRow="1" w:lastRow="0" w:firstColumn="1" w:lastColumn="0" w:noHBand="0" w:noVBand="1"/>
      </w:tblPr>
      <w:tblGrid>
        <w:gridCol w:w="2895"/>
        <w:gridCol w:w="2734"/>
        <w:gridCol w:w="2191"/>
        <w:gridCol w:w="2430"/>
      </w:tblGrid>
      <w:tr w:rsidR="00337CDE" w:rsidRPr="00D5180B" w14:paraId="19CF8C9D" w14:textId="77777777" w:rsidTr="00F45D27">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3134F0A1"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57002621"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3BC3B16E"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5D7AA2F3"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44CA23E3" w14:textId="77777777" w:rsidR="008534CD" w:rsidRPr="00D5180B" w:rsidRDefault="008534CD" w:rsidP="00E3596A">
            <w:pPr>
              <w:spacing w:before="120"/>
              <w:contextualSpacing/>
              <w:jc w:val="center"/>
              <w:rPr>
                <w:rFonts w:cs="Calibri"/>
                <w:b/>
                <w:bCs/>
                <w:color w:val="000000"/>
                <w:szCs w:val="22"/>
              </w:rPr>
            </w:pPr>
          </w:p>
        </w:tc>
      </w:tr>
      <w:tr w:rsidR="00432422" w:rsidRPr="00D5180B" w14:paraId="2E54F0B9" w14:textId="77777777" w:rsidTr="00F45D27">
        <w:trPr>
          <w:trHeight w:val="2950"/>
        </w:trPr>
        <w:tc>
          <w:tcPr>
            <w:tcW w:w="2895" w:type="dxa"/>
            <w:tcBorders>
              <w:top w:val="nil"/>
              <w:left w:val="single" w:sz="8" w:space="0" w:color="auto"/>
              <w:bottom w:val="single" w:sz="8" w:space="0" w:color="auto"/>
              <w:right w:val="single" w:sz="8" w:space="0" w:color="auto"/>
            </w:tcBorders>
            <w:shd w:val="clear" w:color="auto" w:fill="auto"/>
            <w:vAlign w:val="center"/>
            <w:hideMark/>
          </w:tcPr>
          <w:p w14:paraId="4A523202"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Overhead irrigation prior to (&gt;) 21 days before scheduled harvest date </w:t>
            </w:r>
          </w:p>
          <w:p w14:paraId="4E5561CC"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ermination</w:t>
            </w:r>
          </w:p>
          <w:p w14:paraId="3C95BE9A"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Ground chemigation</w:t>
            </w:r>
          </w:p>
          <w:p w14:paraId="57BDFE93"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Drip irrigation</w:t>
            </w:r>
          </w:p>
          <w:p w14:paraId="2EDC2512"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Furrow irrigation </w:t>
            </w:r>
          </w:p>
          <w:p w14:paraId="4E86EAF2" w14:textId="77777777" w:rsidR="00432422" w:rsidRPr="0014584C" w:rsidRDefault="00432422" w:rsidP="00E16D46">
            <w:pPr>
              <w:pStyle w:val="ListParagraph"/>
              <w:numPr>
                <w:ilvl w:val="0"/>
                <w:numId w:val="73"/>
              </w:numPr>
              <w:spacing w:before="120" w:after="0" w:line="240" w:lineRule="auto"/>
              <w:ind w:left="330" w:hanging="270"/>
              <w:rPr>
                <w:rFonts w:cs="Calibri"/>
                <w:b/>
                <w:bCs/>
                <w:color w:val="000000"/>
              </w:rPr>
            </w:pPr>
            <w:r w:rsidRPr="0014584C">
              <w:rPr>
                <w:rFonts w:cs="Calibri"/>
                <w:b/>
                <w:bCs/>
                <w:color w:val="000000"/>
              </w:rPr>
              <w:t xml:space="preserve">Dust abatement </w:t>
            </w:r>
          </w:p>
          <w:p w14:paraId="28F023BA" w14:textId="77777777" w:rsidR="00432422" w:rsidRPr="0014584C" w:rsidRDefault="00432422" w:rsidP="00E16D46">
            <w:pPr>
              <w:pStyle w:val="ListParagraph"/>
              <w:numPr>
                <w:ilvl w:val="0"/>
                <w:numId w:val="73"/>
              </w:numPr>
              <w:spacing w:before="120" w:after="120" w:line="240" w:lineRule="auto"/>
              <w:ind w:left="332" w:hanging="274"/>
              <w:rPr>
                <w:rFonts w:cs="Calibri"/>
                <w:b/>
                <w:bCs/>
                <w:color w:val="000000"/>
              </w:rPr>
            </w:pPr>
            <w:r w:rsidRPr="0014584C">
              <w:rPr>
                <w:rFonts w:cs="Calibri"/>
                <w:b/>
                <w:bCs/>
                <w:color w:val="000000"/>
              </w:rPr>
              <w:t>Non-food contact farm equipment cleaning</w:t>
            </w:r>
          </w:p>
        </w:tc>
        <w:tc>
          <w:tcPr>
            <w:tcW w:w="2734" w:type="dxa"/>
            <w:tcBorders>
              <w:top w:val="nil"/>
              <w:left w:val="nil"/>
              <w:bottom w:val="single" w:sz="8" w:space="0" w:color="auto"/>
              <w:right w:val="single" w:sz="8" w:space="0" w:color="auto"/>
            </w:tcBorders>
            <w:shd w:val="clear" w:color="auto" w:fill="auto"/>
            <w:vAlign w:val="center"/>
            <w:hideMark/>
          </w:tcPr>
          <w:p w14:paraId="1F9759E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191" w:type="dxa"/>
            <w:tcBorders>
              <w:top w:val="nil"/>
              <w:left w:val="nil"/>
              <w:bottom w:val="single" w:sz="8" w:space="0" w:color="auto"/>
              <w:right w:val="single" w:sz="8" w:space="0" w:color="auto"/>
            </w:tcBorders>
            <w:shd w:val="clear" w:color="auto" w:fill="auto"/>
            <w:vAlign w:val="center"/>
            <w:hideMark/>
          </w:tcPr>
          <w:p w14:paraId="0C61E49E"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2430" w:type="dxa"/>
            <w:tcBorders>
              <w:top w:val="nil"/>
              <w:left w:val="nil"/>
              <w:bottom w:val="single" w:sz="8" w:space="0" w:color="auto"/>
              <w:right w:val="single" w:sz="8" w:space="0" w:color="auto"/>
            </w:tcBorders>
            <w:shd w:val="clear" w:color="auto" w:fill="auto"/>
            <w:vAlign w:val="center"/>
            <w:hideMark/>
          </w:tcPr>
          <w:p w14:paraId="228C3D1E"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791178D1"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0B1EC8B2" w14:textId="77777777" w:rsidTr="00F45D27">
        <w:trPr>
          <w:trHeight w:hRule="exact" w:val="84"/>
        </w:trPr>
        <w:tc>
          <w:tcPr>
            <w:tcW w:w="2895" w:type="dxa"/>
            <w:vMerge w:val="restart"/>
            <w:tcBorders>
              <w:top w:val="nil"/>
              <w:left w:val="single" w:sz="8" w:space="0" w:color="auto"/>
              <w:bottom w:val="single" w:sz="8" w:space="0" w:color="000000"/>
              <w:right w:val="single" w:sz="8" w:space="0" w:color="auto"/>
            </w:tcBorders>
            <w:shd w:val="clear" w:color="auto" w:fill="auto"/>
            <w:vAlign w:val="center"/>
            <w:hideMark/>
          </w:tcPr>
          <w:p w14:paraId="0BA3BA5C" w14:textId="77777777" w:rsidR="00BA0BC9" w:rsidRPr="00D5180B" w:rsidRDefault="00BA0BC9" w:rsidP="00F0393F">
            <w:pPr>
              <w:pStyle w:val="ListParagraph"/>
              <w:numPr>
                <w:ilvl w:val="0"/>
                <w:numId w:val="72"/>
              </w:numPr>
              <w:spacing w:before="120" w:after="0" w:line="240" w:lineRule="auto"/>
              <w:ind w:left="330" w:hanging="270"/>
              <w:rPr>
                <w:rFonts w:cs="Calibri"/>
                <w:b/>
                <w:bCs/>
                <w:color w:val="000000"/>
              </w:rPr>
            </w:pPr>
            <w:r w:rsidRPr="00D5180B">
              <w:rPr>
                <w:rFonts w:cs="Calibri"/>
                <w:b/>
                <w:bCs/>
                <w:color w:val="000000"/>
              </w:rPr>
              <w:t xml:space="preserve">Overhead </w:t>
            </w:r>
            <w:r w:rsidR="00D2499A" w:rsidRPr="00D5180B">
              <w:rPr>
                <w:rFonts w:cs="Calibri"/>
                <w:b/>
                <w:bCs/>
                <w:color w:val="000000"/>
              </w:rPr>
              <w:t xml:space="preserve">applications (including irrigation, pesticide spray, aerial chemigation) </w:t>
            </w:r>
            <w:r w:rsidR="009446E6" w:rsidRPr="00D5180B">
              <w:rPr>
                <w:rFonts w:cs="Calibri"/>
                <w:b/>
                <w:bCs/>
                <w:color w:val="000000"/>
              </w:rPr>
              <w:t xml:space="preserve">applied </w:t>
            </w:r>
            <w:r w:rsidRPr="00D5180B">
              <w:rPr>
                <w:rFonts w:cs="Calibri"/>
                <w:b/>
                <w:bCs/>
                <w:color w:val="000000"/>
              </w:rPr>
              <w:t>within (</w:t>
            </w:r>
            <w:r w:rsidRPr="00D5180B">
              <w:rPr>
                <w:rFonts w:cs="Calibri"/>
                <w:b/>
                <w:bCs/>
                <w:color w:val="000000"/>
                <w:u w:val="single"/>
              </w:rPr>
              <w:t>&lt;</w:t>
            </w:r>
            <w:r w:rsidRPr="00D5180B">
              <w:rPr>
                <w:rFonts w:cs="Calibri"/>
                <w:b/>
                <w:bCs/>
                <w:color w:val="000000"/>
              </w:rPr>
              <w:t>) 21 days of scheduled harvest date</w:t>
            </w: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23310409"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2A7491FB"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55111350" w14:textId="77777777" w:rsidR="00BA0BC9" w:rsidRPr="00D5180B" w:rsidRDefault="009446E6" w:rsidP="00E3596A">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r w:rsidR="00187060" w:rsidRPr="00D5180B">
              <w:rPr>
                <w:rFonts w:cs="Calibri"/>
                <w:bCs/>
                <w:color w:val="000000"/>
                <w:szCs w:val="22"/>
              </w:rPr>
              <w:t xml:space="preserve"> </w:t>
            </w:r>
          </w:p>
        </w:tc>
      </w:tr>
      <w:tr w:rsidR="00BA0BC9" w:rsidRPr="00D5180B" w14:paraId="2FCF0A64"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70605F8"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D1FC27F"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4675864F"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25AE6E6D" w14:textId="77777777" w:rsidR="00BA0BC9" w:rsidRPr="00D5180B" w:rsidRDefault="00BA0BC9" w:rsidP="00E3596A">
            <w:pPr>
              <w:spacing w:before="120"/>
              <w:contextualSpacing/>
              <w:rPr>
                <w:rFonts w:cs="Calibri"/>
                <w:bCs/>
                <w:color w:val="000000"/>
                <w:szCs w:val="22"/>
              </w:rPr>
            </w:pPr>
          </w:p>
        </w:tc>
      </w:tr>
      <w:tr w:rsidR="00BA0BC9" w:rsidRPr="00D5180B" w14:paraId="098E6457"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4CE5A0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6B614F48"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F2B5D98"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0DB23B02" w14:textId="77777777" w:rsidR="00BA0BC9" w:rsidRPr="00D5180B" w:rsidRDefault="00BA0BC9" w:rsidP="00E3596A">
            <w:pPr>
              <w:spacing w:before="120"/>
              <w:contextualSpacing/>
              <w:rPr>
                <w:rFonts w:cs="Calibri"/>
                <w:bCs/>
                <w:color w:val="000000"/>
                <w:szCs w:val="22"/>
              </w:rPr>
            </w:pPr>
          </w:p>
        </w:tc>
      </w:tr>
      <w:tr w:rsidR="00BA0BC9" w:rsidRPr="00D5180B" w14:paraId="174F32B7"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36AC2251"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4AD468F"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6789A38"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5BC107A5" w14:textId="77777777" w:rsidR="00BA0BC9" w:rsidRPr="00D5180B" w:rsidRDefault="00BA0BC9" w:rsidP="00E3596A">
            <w:pPr>
              <w:spacing w:before="120"/>
              <w:contextualSpacing/>
              <w:rPr>
                <w:rFonts w:cs="Calibri"/>
                <w:bCs/>
                <w:color w:val="000000"/>
                <w:szCs w:val="22"/>
              </w:rPr>
            </w:pPr>
          </w:p>
        </w:tc>
      </w:tr>
      <w:tr w:rsidR="00BA0BC9" w:rsidRPr="00D5180B" w14:paraId="7A67E4BC" w14:textId="77777777" w:rsidTr="00F45D27">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54594DED"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10F66D3"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46E86B71"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5D6EB022" w14:textId="77777777" w:rsidR="00BA0BC9" w:rsidRPr="00D5180B" w:rsidRDefault="00BA0BC9" w:rsidP="00E3596A">
            <w:pPr>
              <w:spacing w:before="120"/>
              <w:contextualSpacing/>
              <w:rPr>
                <w:rFonts w:cs="Calibri"/>
                <w:bCs/>
                <w:color w:val="000000"/>
                <w:szCs w:val="22"/>
              </w:rPr>
            </w:pPr>
          </w:p>
        </w:tc>
      </w:tr>
      <w:tr w:rsidR="00BA0BC9" w:rsidRPr="00D5180B" w14:paraId="33CDB372"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7EBEFF12"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04C62A2"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0D709588"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33252A1F" w14:textId="77777777" w:rsidR="00BA0BC9" w:rsidRPr="00D5180B" w:rsidRDefault="00BA0BC9" w:rsidP="00E3596A">
            <w:pPr>
              <w:spacing w:before="120"/>
              <w:contextualSpacing/>
              <w:rPr>
                <w:rFonts w:cs="Calibri"/>
                <w:bCs/>
                <w:color w:val="000000"/>
                <w:szCs w:val="22"/>
              </w:rPr>
            </w:pPr>
          </w:p>
        </w:tc>
      </w:tr>
      <w:tr w:rsidR="00BA0BC9" w:rsidRPr="00D5180B" w14:paraId="3D30C617"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7569F3B4"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CB731AE"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AF9D2A1"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D122C0C" w14:textId="77777777" w:rsidR="00BA0BC9" w:rsidRPr="00D5180B" w:rsidRDefault="00BA0BC9" w:rsidP="00E3596A">
            <w:pPr>
              <w:spacing w:before="120"/>
              <w:contextualSpacing/>
              <w:rPr>
                <w:rFonts w:cs="Calibri"/>
                <w:bCs/>
                <w:color w:val="000000"/>
                <w:szCs w:val="22"/>
              </w:rPr>
            </w:pPr>
          </w:p>
        </w:tc>
      </w:tr>
      <w:tr w:rsidR="00BA0BC9" w:rsidRPr="00D5180B" w14:paraId="70C27124" w14:textId="77777777" w:rsidTr="00F45D27">
        <w:trPr>
          <w:trHeight w:val="269"/>
        </w:trPr>
        <w:tc>
          <w:tcPr>
            <w:tcW w:w="2895" w:type="dxa"/>
            <w:vMerge/>
            <w:tcBorders>
              <w:top w:val="nil"/>
              <w:left w:val="single" w:sz="8" w:space="0" w:color="auto"/>
              <w:bottom w:val="single" w:sz="8" w:space="0" w:color="000000"/>
              <w:right w:val="single" w:sz="8" w:space="0" w:color="auto"/>
            </w:tcBorders>
            <w:vAlign w:val="center"/>
            <w:hideMark/>
          </w:tcPr>
          <w:p w14:paraId="132C3268"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21966F4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23382381"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3BB6D97D" w14:textId="77777777" w:rsidR="00BA0BC9" w:rsidRPr="00D5180B" w:rsidRDefault="00BA0BC9" w:rsidP="00E3596A">
            <w:pPr>
              <w:spacing w:before="120"/>
              <w:contextualSpacing/>
              <w:rPr>
                <w:rFonts w:cs="Calibri"/>
                <w:bCs/>
                <w:color w:val="000000"/>
                <w:szCs w:val="22"/>
              </w:rPr>
            </w:pPr>
          </w:p>
        </w:tc>
      </w:tr>
      <w:tr w:rsidR="00BA0BC9" w:rsidRPr="00D5180B" w14:paraId="787E67F1" w14:textId="77777777" w:rsidTr="00F45D27">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6E7B5F05" w14:textId="77777777" w:rsidR="00BA0BC9" w:rsidRPr="00D5180B" w:rsidRDefault="00BA0BC9" w:rsidP="00E3596A">
            <w:pPr>
              <w:spacing w:before="120"/>
              <w:contextualSpacing/>
              <w:rPr>
                <w:rFonts w:cs="Calibri"/>
                <w:b/>
                <w:bCs/>
                <w:color w:val="000000"/>
                <w:szCs w:val="22"/>
              </w:rPr>
            </w:pPr>
          </w:p>
        </w:tc>
        <w:tc>
          <w:tcPr>
            <w:tcW w:w="2734" w:type="dxa"/>
            <w:vMerge w:val="restart"/>
            <w:tcBorders>
              <w:top w:val="nil"/>
              <w:left w:val="single" w:sz="8" w:space="0" w:color="auto"/>
              <w:bottom w:val="single" w:sz="8" w:space="0" w:color="000000"/>
              <w:right w:val="single" w:sz="8" w:space="0" w:color="auto"/>
            </w:tcBorders>
            <w:shd w:val="clear" w:color="auto" w:fill="auto"/>
            <w:vAlign w:val="center"/>
            <w:hideMark/>
          </w:tcPr>
          <w:p w14:paraId="0DF94738"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191" w:type="dxa"/>
            <w:vMerge w:val="restart"/>
            <w:tcBorders>
              <w:top w:val="nil"/>
              <w:left w:val="single" w:sz="8" w:space="0" w:color="auto"/>
              <w:bottom w:val="single" w:sz="8" w:space="0" w:color="000000"/>
              <w:right w:val="single" w:sz="8" w:space="0" w:color="auto"/>
            </w:tcBorders>
            <w:shd w:val="clear" w:color="auto" w:fill="auto"/>
            <w:vAlign w:val="center"/>
            <w:hideMark/>
          </w:tcPr>
          <w:p w14:paraId="2F2DE153"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2430" w:type="dxa"/>
            <w:vMerge w:val="restart"/>
            <w:tcBorders>
              <w:top w:val="nil"/>
              <w:left w:val="single" w:sz="8" w:space="0" w:color="auto"/>
              <w:bottom w:val="single" w:sz="8" w:space="0" w:color="000000"/>
              <w:right w:val="single" w:sz="8" w:space="0" w:color="auto"/>
            </w:tcBorders>
            <w:shd w:val="clear" w:color="auto" w:fill="auto"/>
            <w:vAlign w:val="center"/>
            <w:hideMark/>
          </w:tcPr>
          <w:p w14:paraId="0E29E68D" w14:textId="77777777" w:rsidR="00BA0BC9" w:rsidRPr="00D5180B"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tc>
      </w:tr>
      <w:tr w:rsidR="00BA0BC9" w:rsidRPr="00D5180B" w14:paraId="0F79142C" w14:textId="77777777" w:rsidTr="00F45D27">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246675A6"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09BC26C4"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227EF4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2113CBAB" w14:textId="77777777" w:rsidR="00BA0BC9" w:rsidRPr="00D5180B" w:rsidRDefault="00BA0BC9" w:rsidP="00E3596A">
            <w:pPr>
              <w:spacing w:before="120"/>
              <w:contextualSpacing/>
              <w:rPr>
                <w:rFonts w:cs="Calibri"/>
                <w:bCs/>
                <w:color w:val="000000"/>
                <w:szCs w:val="22"/>
              </w:rPr>
            </w:pPr>
          </w:p>
        </w:tc>
      </w:tr>
      <w:tr w:rsidR="00BA0BC9" w:rsidRPr="00D5180B" w14:paraId="077C05B0" w14:textId="77777777" w:rsidTr="00F45D27">
        <w:trPr>
          <w:trHeight w:val="331"/>
        </w:trPr>
        <w:tc>
          <w:tcPr>
            <w:tcW w:w="2895" w:type="dxa"/>
            <w:vMerge/>
            <w:tcBorders>
              <w:top w:val="nil"/>
              <w:left w:val="single" w:sz="8" w:space="0" w:color="auto"/>
              <w:bottom w:val="single" w:sz="8" w:space="0" w:color="000000"/>
              <w:right w:val="single" w:sz="8" w:space="0" w:color="auto"/>
            </w:tcBorders>
            <w:vAlign w:val="center"/>
            <w:hideMark/>
          </w:tcPr>
          <w:p w14:paraId="3307A68A"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478CCBB5"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7F6FB4D8"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7B79B75B" w14:textId="77777777" w:rsidR="00BA0BC9" w:rsidRPr="00D5180B" w:rsidRDefault="00BA0BC9" w:rsidP="00E3596A">
            <w:pPr>
              <w:spacing w:before="120"/>
              <w:contextualSpacing/>
              <w:rPr>
                <w:rFonts w:cs="Calibri"/>
                <w:bCs/>
                <w:color w:val="000000"/>
                <w:szCs w:val="22"/>
              </w:rPr>
            </w:pPr>
          </w:p>
        </w:tc>
      </w:tr>
      <w:tr w:rsidR="00BA0BC9" w:rsidRPr="00D5180B" w14:paraId="49A52AF5" w14:textId="77777777" w:rsidTr="00F45D27">
        <w:trPr>
          <w:trHeight w:val="463"/>
        </w:trPr>
        <w:tc>
          <w:tcPr>
            <w:tcW w:w="2895" w:type="dxa"/>
            <w:vMerge/>
            <w:tcBorders>
              <w:top w:val="nil"/>
              <w:left w:val="single" w:sz="8" w:space="0" w:color="auto"/>
              <w:bottom w:val="single" w:sz="8" w:space="0" w:color="000000"/>
              <w:right w:val="single" w:sz="8" w:space="0" w:color="auto"/>
            </w:tcBorders>
            <w:vAlign w:val="center"/>
            <w:hideMark/>
          </w:tcPr>
          <w:p w14:paraId="3BF2EC82"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167FA36"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3CF6D24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3EE57A4" w14:textId="77777777" w:rsidR="00BA0BC9" w:rsidRPr="00D5180B" w:rsidRDefault="00BA0BC9" w:rsidP="00E3596A">
            <w:pPr>
              <w:spacing w:before="120"/>
              <w:contextualSpacing/>
              <w:rPr>
                <w:rFonts w:cs="Calibri"/>
                <w:bCs/>
                <w:color w:val="000000"/>
                <w:szCs w:val="22"/>
              </w:rPr>
            </w:pPr>
          </w:p>
        </w:tc>
      </w:tr>
      <w:tr w:rsidR="00BA0BC9" w:rsidRPr="00D5180B" w14:paraId="0136AFCF" w14:textId="77777777" w:rsidTr="00F45D27">
        <w:trPr>
          <w:trHeight w:val="979"/>
        </w:trPr>
        <w:tc>
          <w:tcPr>
            <w:tcW w:w="2895" w:type="dxa"/>
            <w:vMerge/>
            <w:tcBorders>
              <w:top w:val="nil"/>
              <w:left w:val="single" w:sz="8" w:space="0" w:color="auto"/>
              <w:bottom w:val="single" w:sz="8" w:space="0" w:color="000000"/>
              <w:right w:val="single" w:sz="8" w:space="0" w:color="auto"/>
            </w:tcBorders>
            <w:vAlign w:val="center"/>
            <w:hideMark/>
          </w:tcPr>
          <w:p w14:paraId="606DE6EC" w14:textId="77777777" w:rsidR="00BA0BC9" w:rsidRPr="00D5180B" w:rsidRDefault="00BA0BC9" w:rsidP="00E3596A">
            <w:pPr>
              <w:spacing w:before="120"/>
              <w:contextualSpacing/>
              <w:rPr>
                <w:rFonts w:cs="Calibri"/>
                <w:b/>
                <w:bCs/>
                <w:color w:val="000000"/>
                <w:szCs w:val="22"/>
              </w:rPr>
            </w:pPr>
          </w:p>
        </w:tc>
        <w:tc>
          <w:tcPr>
            <w:tcW w:w="2734" w:type="dxa"/>
            <w:vMerge/>
            <w:tcBorders>
              <w:top w:val="nil"/>
              <w:left w:val="single" w:sz="8" w:space="0" w:color="auto"/>
              <w:bottom w:val="single" w:sz="8" w:space="0" w:color="000000"/>
              <w:right w:val="single" w:sz="8" w:space="0" w:color="auto"/>
            </w:tcBorders>
            <w:vAlign w:val="center"/>
            <w:hideMark/>
          </w:tcPr>
          <w:p w14:paraId="7340D77A" w14:textId="77777777" w:rsidR="00BA0BC9" w:rsidRPr="00D5180B" w:rsidRDefault="00BA0BC9" w:rsidP="009446E6">
            <w:pPr>
              <w:spacing w:before="120"/>
              <w:contextualSpacing/>
              <w:jc w:val="center"/>
              <w:rPr>
                <w:rFonts w:cs="Calibri"/>
                <w:bCs/>
                <w:color w:val="000000"/>
                <w:szCs w:val="22"/>
              </w:rPr>
            </w:pPr>
          </w:p>
        </w:tc>
        <w:tc>
          <w:tcPr>
            <w:tcW w:w="2191" w:type="dxa"/>
            <w:vMerge/>
            <w:tcBorders>
              <w:top w:val="nil"/>
              <w:left w:val="single" w:sz="8" w:space="0" w:color="auto"/>
              <w:bottom w:val="single" w:sz="8" w:space="0" w:color="000000"/>
              <w:right w:val="single" w:sz="8" w:space="0" w:color="auto"/>
            </w:tcBorders>
            <w:vAlign w:val="center"/>
            <w:hideMark/>
          </w:tcPr>
          <w:p w14:paraId="19976B2B" w14:textId="77777777" w:rsidR="00BA0BC9" w:rsidRPr="00D5180B" w:rsidRDefault="00BA0BC9" w:rsidP="009446E6">
            <w:pPr>
              <w:spacing w:before="120"/>
              <w:contextualSpacing/>
              <w:jc w:val="center"/>
              <w:rPr>
                <w:rFonts w:cs="Calibri"/>
                <w:bCs/>
                <w:color w:val="000000"/>
                <w:szCs w:val="22"/>
              </w:rPr>
            </w:pPr>
          </w:p>
        </w:tc>
        <w:tc>
          <w:tcPr>
            <w:tcW w:w="2430" w:type="dxa"/>
            <w:vMerge/>
            <w:tcBorders>
              <w:top w:val="nil"/>
              <w:left w:val="single" w:sz="8" w:space="0" w:color="auto"/>
              <w:bottom w:val="single" w:sz="8" w:space="0" w:color="000000"/>
              <w:right w:val="single" w:sz="8" w:space="0" w:color="auto"/>
            </w:tcBorders>
            <w:vAlign w:val="center"/>
            <w:hideMark/>
          </w:tcPr>
          <w:p w14:paraId="60F7103C" w14:textId="77777777" w:rsidR="00BA0BC9" w:rsidRPr="00D5180B" w:rsidRDefault="00BA0BC9" w:rsidP="00E3596A">
            <w:pPr>
              <w:spacing w:before="120"/>
              <w:contextualSpacing/>
              <w:rPr>
                <w:rFonts w:cs="Calibri"/>
                <w:bCs/>
                <w:color w:val="000000"/>
                <w:szCs w:val="22"/>
              </w:rPr>
            </w:pPr>
          </w:p>
        </w:tc>
      </w:tr>
      <w:tr w:rsidR="00337CDE" w:rsidRPr="00D5180B" w14:paraId="0747F426" w14:textId="77777777" w:rsidTr="00F45D27">
        <w:trPr>
          <w:trHeight w:val="799"/>
        </w:trPr>
        <w:tc>
          <w:tcPr>
            <w:tcW w:w="2895"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2A033BCB" w14:textId="77777777" w:rsidR="008D137D" w:rsidRPr="00D5180B" w:rsidRDefault="008D137D" w:rsidP="002B793C">
            <w:pPr>
              <w:spacing w:before="120"/>
              <w:contextualSpacing/>
              <w:jc w:val="center"/>
              <w:rPr>
                <w:rFonts w:cs="Calibri"/>
                <w:b/>
                <w:bCs/>
                <w:color w:val="000000"/>
              </w:rPr>
            </w:pPr>
            <w:r w:rsidRPr="00D5180B">
              <w:rPr>
                <w:rFonts w:cs="Calibri"/>
                <w:b/>
                <w:bCs/>
                <w:color w:val="000000"/>
                <w:szCs w:val="22"/>
              </w:rPr>
              <w:t>Application</w:t>
            </w:r>
          </w:p>
        </w:tc>
        <w:tc>
          <w:tcPr>
            <w:tcW w:w="2734" w:type="dxa"/>
            <w:tcBorders>
              <w:top w:val="single" w:sz="8" w:space="0" w:color="auto"/>
              <w:left w:val="nil"/>
              <w:bottom w:val="single" w:sz="8" w:space="0" w:color="auto"/>
              <w:right w:val="single" w:sz="8" w:space="0" w:color="auto"/>
            </w:tcBorders>
            <w:shd w:val="clear" w:color="000000" w:fill="8EAADB"/>
            <w:vAlign w:val="center"/>
            <w:hideMark/>
          </w:tcPr>
          <w:p w14:paraId="591998F0" w14:textId="77777777" w:rsidR="008D137D" w:rsidRDefault="008D137D" w:rsidP="00E45A9B">
            <w:pPr>
              <w:spacing w:before="120"/>
              <w:contextualSpacing/>
              <w:jc w:val="center"/>
              <w:rPr>
                <w:b/>
                <w:color w:val="000000"/>
              </w:rPr>
            </w:pPr>
          </w:p>
          <w:p w14:paraId="460D0B63" w14:textId="77777777" w:rsidR="00820111" w:rsidRPr="002B793C" w:rsidRDefault="00820111" w:rsidP="00E45A9B">
            <w:pPr>
              <w:spacing w:before="120"/>
              <w:contextualSpacing/>
              <w:jc w:val="center"/>
              <w:rPr>
                <w:b/>
                <w:color w:val="000000"/>
              </w:rPr>
            </w:pPr>
          </w:p>
        </w:tc>
        <w:tc>
          <w:tcPr>
            <w:tcW w:w="2191" w:type="dxa"/>
            <w:tcBorders>
              <w:top w:val="single" w:sz="8" w:space="0" w:color="auto"/>
              <w:left w:val="nil"/>
              <w:bottom w:val="single" w:sz="8" w:space="0" w:color="auto"/>
              <w:right w:val="single" w:sz="8" w:space="0" w:color="auto"/>
            </w:tcBorders>
            <w:shd w:val="clear" w:color="000000" w:fill="8EAADB"/>
            <w:vAlign w:val="center"/>
            <w:hideMark/>
          </w:tcPr>
          <w:p w14:paraId="7D7AAF2D" w14:textId="77777777" w:rsidR="008D137D" w:rsidRPr="002B793C" w:rsidRDefault="008D137D" w:rsidP="000223D5">
            <w:pPr>
              <w:spacing w:before="120"/>
              <w:contextualSpacing/>
              <w:jc w:val="center"/>
              <w:rPr>
                <w:b/>
                <w:color w:val="000000"/>
              </w:rPr>
            </w:pPr>
          </w:p>
        </w:tc>
        <w:tc>
          <w:tcPr>
            <w:tcW w:w="2430" w:type="dxa"/>
            <w:tcBorders>
              <w:top w:val="single" w:sz="8" w:space="0" w:color="auto"/>
              <w:left w:val="nil"/>
              <w:bottom w:val="single" w:sz="8" w:space="0" w:color="auto"/>
              <w:right w:val="single" w:sz="8" w:space="0" w:color="auto"/>
            </w:tcBorders>
            <w:shd w:val="clear" w:color="000000" w:fill="8EAADB"/>
            <w:vAlign w:val="center"/>
            <w:hideMark/>
          </w:tcPr>
          <w:p w14:paraId="669F45DC" w14:textId="77777777" w:rsidR="008D137D" w:rsidRPr="002B793C" w:rsidRDefault="008D137D" w:rsidP="000223D5">
            <w:pPr>
              <w:spacing w:before="120"/>
              <w:contextualSpacing/>
              <w:jc w:val="center"/>
              <w:rPr>
                <w:b/>
                <w:color w:val="000000"/>
              </w:rPr>
            </w:pPr>
          </w:p>
        </w:tc>
      </w:tr>
      <w:tr w:rsidR="002D3F75" w:rsidRPr="00D5180B" w14:paraId="4B2598EF" w14:textId="77777777" w:rsidTr="00F45D27">
        <w:trPr>
          <w:trHeight w:val="1942"/>
        </w:trPr>
        <w:tc>
          <w:tcPr>
            <w:tcW w:w="2895" w:type="dxa"/>
            <w:tcBorders>
              <w:top w:val="nil"/>
              <w:left w:val="single" w:sz="8" w:space="0" w:color="auto"/>
              <w:bottom w:val="single" w:sz="8" w:space="0" w:color="auto"/>
              <w:right w:val="nil"/>
            </w:tcBorders>
            <w:shd w:val="clear" w:color="auto" w:fill="auto"/>
            <w:vAlign w:val="bottom"/>
            <w:hideMark/>
          </w:tcPr>
          <w:p w14:paraId="6E6E0681"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lastRenderedPageBreak/>
              <w:t>Food-contact (harvest) equipment cleaning &amp; sanitizing</w:t>
            </w:r>
          </w:p>
          <w:p w14:paraId="0DFC859E"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Hydrovac cooling</w:t>
            </w:r>
          </w:p>
          <w:p w14:paraId="2B9EB087"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Product rehydration</w:t>
            </w:r>
          </w:p>
          <w:p w14:paraId="01E6F261" w14:textId="77777777" w:rsidR="002D3F75" w:rsidRPr="002D3F75" w:rsidRDefault="002D3F75" w:rsidP="002D3F75">
            <w:pPr>
              <w:pStyle w:val="ListParagraph"/>
              <w:numPr>
                <w:ilvl w:val="0"/>
                <w:numId w:val="74"/>
              </w:numPr>
              <w:spacing w:before="120" w:after="0" w:line="240" w:lineRule="auto"/>
              <w:ind w:left="330" w:hanging="270"/>
              <w:rPr>
                <w:rFonts w:cs="Calibri"/>
                <w:b/>
                <w:bCs/>
                <w:color w:val="000000"/>
              </w:rPr>
            </w:pPr>
            <w:r w:rsidRPr="002D3F75">
              <w:rPr>
                <w:rFonts w:cs="Calibri"/>
                <w:b/>
                <w:bCs/>
                <w:color w:val="000000"/>
              </w:rPr>
              <w:t xml:space="preserve">Hydrocooling </w:t>
            </w:r>
          </w:p>
          <w:p w14:paraId="13ED23B8" w14:textId="77777777" w:rsidR="002D3F75" w:rsidRPr="002D3F75" w:rsidRDefault="002D3F75" w:rsidP="002D3F75">
            <w:pPr>
              <w:pStyle w:val="ListParagraph"/>
              <w:numPr>
                <w:ilvl w:val="0"/>
                <w:numId w:val="74"/>
              </w:numPr>
              <w:spacing w:before="120" w:after="120" w:line="240" w:lineRule="auto"/>
              <w:ind w:left="332" w:hanging="274"/>
              <w:rPr>
                <w:rFonts w:cs="Calibri"/>
                <w:b/>
                <w:bCs/>
                <w:color w:val="000000"/>
              </w:rPr>
            </w:pPr>
            <w:r w:rsidRPr="002D3F75">
              <w:rPr>
                <w:rFonts w:cs="Calibri"/>
                <w:b/>
                <w:bCs/>
                <w:color w:val="000000"/>
              </w:rPr>
              <w:t>Packing ice</w:t>
            </w:r>
          </w:p>
        </w:tc>
        <w:tc>
          <w:tcPr>
            <w:tcW w:w="7355" w:type="dxa"/>
            <w:gridSpan w:val="3"/>
            <w:tcBorders>
              <w:top w:val="nil"/>
              <w:left w:val="single" w:sz="8" w:space="0" w:color="auto"/>
              <w:bottom w:val="single" w:sz="8" w:space="0" w:color="auto"/>
              <w:right w:val="single" w:sz="8" w:space="0" w:color="auto"/>
            </w:tcBorders>
            <w:shd w:val="clear" w:color="auto" w:fill="auto"/>
            <w:vAlign w:val="center"/>
          </w:tcPr>
          <w:p w14:paraId="0B801155" w14:textId="77777777" w:rsidR="002D3F75" w:rsidRPr="002B793C" w:rsidRDefault="002D3F75" w:rsidP="002B793C">
            <w:pPr>
              <w:pStyle w:val="ListParagraph"/>
              <w:spacing w:after="0"/>
              <w:ind w:left="330" w:hanging="270"/>
            </w:pPr>
            <w:r w:rsidRPr="002D3F75">
              <w:rPr>
                <w:rFonts w:cs="Calibri"/>
              </w:rPr>
              <w:t xml:space="preserve">Water that directly contacts edible portions of harvested crop or is used on food-contact surfaces such as equipment or utensils, must meet the Maximum Contaminant Level Goal for </w:t>
            </w:r>
            <w:r w:rsidRPr="0016703A">
              <w:rPr>
                <w:i/>
              </w:rPr>
              <w:t>E. coli</w:t>
            </w:r>
            <w:r w:rsidRPr="002D3F75">
              <w:rPr>
                <w:rFonts w:cs="Calibri"/>
              </w:rPr>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rPr>
                <w:rFonts w:cs="Calibri"/>
              </w:rPr>
              <w:t xml:space="preserve"> </w:t>
            </w:r>
          </w:p>
        </w:tc>
      </w:tr>
    </w:tbl>
    <w:p w14:paraId="7C68E55B" w14:textId="77777777" w:rsidR="00640171" w:rsidRPr="00D5180B" w:rsidRDefault="00640171" w:rsidP="00F45D27">
      <w:pPr>
        <w:spacing w:before="120" w:after="120"/>
        <w:rPr>
          <w:rFonts w:cs="Calibri"/>
          <w:szCs w:val="22"/>
        </w:rPr>
      </w:pPr>
    </w:p>
    <w:p w14:paraId="5F33E0C6" w14:textId="77777777" w:rsidR="00C72B7D" w:rsidRPr="0004283C" w:rsidRDefault="00C72B7D" w:rsidP="007D7827">
      <w:pPr>
        <w:pStyle w:val="Heading2"/>
      </w:pPr>
      <w:bookmarkStart w:id="79" w:name="_Toc8374927"/>
      <w:bookmarkStart w:id="80" w:name="_Toc20839144"/>
      <w:r w:rsidRPr="0004283C">
        <w:t>Irrigation Water Sampling Plans and Remedial Actions</w:t>
      </w:r>
      <w:bookmarkEnd w:id="79"/>
      <w:bookmarkEnd w:id="80"/>
    </w:p>
    <w:p w14:paraId="6442EA90" w14:textId="77777777" w:rsidR="00C72B7D" w:rsidRPr="00D5180B" w:rsidRDefault="00C72B7D" w:rsidP="00F45D27">
      <w:pPr>
        <w:spacing w:before="120" w:after="120"/>
        <w:rPr>
          <w:rFonts w:cs="Calibri"/>
          <w:szCs w:val="22"/>
        </w:rPr>
      </w:pPr>
      <w:bookmarkStart w:id="81" w:name="_Hlk24989950"/>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762D7FF5" w14:textId="77777777" w:rsidR="00B7171C" w:rsidRPr="00D5180B" w:rsidRDefault="004251DE" w:rsidP="00F45D27">
      <w:pPr>
        <w:pStyle w:val="ListParagraph"/>
        <w:numPr>
          <w:ilvl w:val="0"/>
          <w:numId w:val="37"/>
        </w:numPr>
        <w:spacing w:before="120" w:after="120" w:line="240" w:lineRule="auto"/>
        <w:ind w:left="72" w:hanging="270"/>
        <w:contextualSpacing w:val="0"/>
        <w:rPr>
          <w:rFonts w:cs="Calibri"/>
        </w:rPr>
      </w:pPr>
      <w:r w:rsidRPr="00D5180B">
        <w:rPr>
          <w:rFonts w:cs="Calibri"/>
        </w:rPr>
        <w:t>As irrigation system equipment may change locations throughout the season, but water sources are generally at a fixed location, a robust overhead irrigation water quality testing program must include a</w:t>
      </w:r>
      <w:r w:rsidR="00B7171C" w:rsidRPr="00D5180B">
        <w:rPr>
          <w:rFonts w:cs="Calibri"/>
        </w:rPr>
        <w:t>ssessments of both the irrigation water source and the irrigation system</w:t>
      </w:r>
      <w:r w:rsidRPr="00D5180B">
        <w:rPr>
          <w:rFonts w:cs="Calibri"/>
        </w:rPr>
        <w:t>. Assessing water quality at the end of the delivery system</w:t>
      </w:r>
      <w:r w:rsidR="00B7171C" w:rsidRPr="00D5180B">
        <w:rPr>
          <w:rFonts w:cs="Calibri"/>
        </w:rPr>
        <w:t xml:space="preserve"> ensure</w:t>
      </w:r>
      <w:r w:rsidRPr="00D5180B">
        <w:rPr>
          <w:rFonts w:cs="Calibri"/>
        </w:rPr>
        <w:t>s</w:t>
      </w:r>
      <w:r w:rsidR="00B7171C" w:rsidRPr="00D5180B">
        <w:rPr>
          <w:rFonts w:cs="Calibri"/>
        </w:rPr>
        <w:t xml:space="preserve"> </w:t>
      </w:r>
      <w:r w:rsidRPr="00D5180B">
        <w:rPr>
          <w:rFonts w:cs="Calibri"/>
        </w:rPr>
        <w:t xml:space="preserve">source </w:t>
      </w:r>
      <w:r w:rsidR="00B7171C" w:rsidRPr="00D5180B">
        <w:rPr>
          <w:rFonts w:cs="Calibri"/>
        </w:rPr>
        <w:t xml:space="preserve">water quality does not degrade as it moves through the system. </w:t>
      </w:r>
    </w:p>
    <w:p w14:paraId="4A92DE8D" w14:textId="77777777" w:rsidR="00C72B7D" w:rsidRPr="00D5180B" w:rsidRDefault="00C72B7D" w:rsidP="00F45D27">
      <w:pPr>
        <w:pStyle w:val="ListParagraph"/>
        <w:numPr>
          <w:ilvl w:val="0"/>
          <w:numId w:val="37"/>
        </w:numPr>
        <w:spacing w:before="120" w:after="120" w:line="240" w:lineRule="auto"/>
        <w:ind w:left="72" w:hanging="270"/>
        <w:contextualSpacing w:val="0"/>
        <w:rPr>
          <w:rFonts w:cs="Calibri"/>
        </w:rPr>
      </w:pPr>
      <w:r w:rsidRPr="00D5180B">
        <w:rPr>
          <w:rFonts w:cs="Calibri"/>
        </w:rPr>
        <w:t>For the purposes of this document, sampling of ag</w:t>
      </w:r>
      <w:r w:rsidR="009B25DE" w:rsidRPr="00D5180B">
        <w:rPr>
          <w:rFonts w:cs="Calibri"/>
        </w:rPr>
        <w:t>ricultural</w:t>
      </w:r>
      <w:r w:rsidRPr="00D5180B">
        <w:rPr>
          <w:rFonts w:cs="Calibri"/>
        </w:rPr>
        <w:t xml:space="preserve"> water systems occurs for the following three reasons</w:t>
      </w:r>
      <w:r w:rsidR="00202834" w:rsidRPr="00D5180B">
        <w:rPr>
          <w:rFonts w:cs="Calibri"/>
        </w:rPr>
        <w:t xml:space="preserve"> </w:t>
      </w:r>
      <w:r w:rsidR="00A3074C" w:rsidRPr="00D5180B">
        <w:rPr>
          <w:rFonts w:cs="Calibri"/>
        </w:rPr>
        <w:t xml:space="preserve">and </w:t>
      </w:r>
      <w:r w:rsidR="00202834" w:rsidRPr="00D5180B">
        <w:rPr>
          <w:rFonts w:cs="Calibri"/>
        </w:rPr>
        <w:t>Tables 2</w:t>
      </w:r>
      <w:r w:rsidR="00C50033">
        <w:rPr>
          <w:rFonts w:cs="Calibri"/>
        </w:rPr>
        <w:t>B</w:t>
      </w:r>
      <w:r w:rsidR="00202834" w:rsidRPr="00D5180B">
        <w:rPr>
          <w:rFonts w:cs="Calibri"/>
        </w:rPr>
        <w:t>-2</w:t>
      </w:r>
      <w:r w:rsidR="00C50033">
        <w:rPr>
          <w:rFonts w:cs="Calibri"/>
        </w:rPr>
        <w:t>C</w:t>
      </w:r>
      <w:r w:rsidR="00202834" w:rsidRPr="00D5180B">
        <w:rPr>
          <w:rFonts w:cs="Calibri"/>
        </w:rPr>
        <w:t xml:space="preserve"> follow this framework provid</w:t>
      </w:r>
      <w:r w:rsidR="00A3074C" w:rsidRPr="00D5180B">
        <w:rPr>
          <w:rFonts w:cs="Calibri"/>
        </w:rPr>
        <w:t>ing</w:t>
      </w:r>
      <w:r w:rsidR="00202834" w:rsidRPr="00D5180B">
        <w:rPr>
          <w:rFonts w:cs="Calibri"/>
        </w:rPr>
        <w:t xml:space="preserve"> specific </w:t>
      </w:r>
      <w:r w:rsidR="00A3074C" w:rsidRPr="00D5180B">
        <w:rPr>
          <w:rFonts w:cs="Calibri"/>
        </w:rPr>
        <w:t>details</w:t>
      </w:r>
      <w:r w:rsidR="00202834" w:rsidRPr="00D5180B">
        <w:rPr>
          <w:rFonts w:cs="Calibri"/>
        </w:rPr>
        <w:t xml:space="preserve"> for each assessment</w:t>
      </w:r>
      <w:r w:rsidR="00A3074C" w:rsidRPr="00D5180B">
        <w:rPr>
          <w:rFonts w:cs="Calibri"/>
        </w:rPr>
        <w:t>’s requirements</w:t>
      </w:r>
      <w:r w:rsidRPr="00D5180B">
        <w:rPr>
          <w:rFonts w:cs="Calibri"/>
        </w:rPr>
        <w:t xml:space="preserve">: </w:t>
      </w:r>
    </w:p>
    <w:p w14:paraId="7F70AD7F" w14:textId="77777777" w:rsidR="00C72B7D" w:rsidRPr="00D5180B" w:rsidRDefault="00E83516" w:rsidP="00F45D27">
      <w:pPr>
        <w:pStyle w:val="ListParagraph"/>
        <w:numPr>
          <w:ilvl w:val="0"/>
          <w:numId w:val="90"/>
        </w:numPr>
        <w:spacing w:after="120" w:line="240" w:lineRule="auto"/>
        <w:ind w:left="792"/>
        <w:contextualSpacing w:val="0"/>
        <w:rPr>
          <w:rFonts w:cs="Calibri"/>
        </w:rPr>
      </w:pPr>
      <w:r w:rsidRPr="00D5180B">
        <w:rPr>
          <w:rFonts w:cs="Calibri"/>
          <w:b/>
        </w:rPr>
        <w:t>Baseline microbial assessments</w:t>
      </w:r>
      <w:r w:rsidR="00B7171C" w:rsidRPr="00D5180B">
        <w:rPr>
          <w:rFonts w:cs="Calibri"/>
          <w:b/>
        </w:rPr>
        <w:t>:</w:t>
      </w:r>
      <w:r w:rsidR="00B7171C" w:rsidRPr="00D5180B">
        <w:rPr>
          <w:rFonts w:cs="Calibri"/>
        </w:rPr>
        <w:t xml:space="preserve"> </w:t>
      </w:r>
      <w:r w:rsidR="00C72B7D" w:rsidRPr="00D5180B">
        <w:rPr>
          <w:rFonts w:cs="Calibri"/>
        </w:rPr>
        <w:t>To “type” your ag</w:t>
      </w:r>
      <w:r w:rsidR="009B25DE" w:rsidRPr="00D5180B">
        <w:rPr>
          <w:rFonts w:cs="Calibri"/>
        </w:rPr>
        <w:t>riculture</w:t>
      </w:r>
      <w:r w:rsidR="00C72B7D" w:rsidRPr="00D5180B">
        <w:rPr>
          <w:rFonts w:cs="Calibri"/>
        </w:rPr>
        <w:t xml:space="preserve"> water </w:t>
      </w:r>
      <w:r w:rsidR="00C72B7D" w:rsidRPr="00D5180B">
        <w:rPr>
          <w:rFonts w:cs="Calibri"/>
          <w:i/>
          <w:u w:val="single"/>
        </w:rPr>
        <w:t>source</w:t>
      </w:r>
      <w:r w:rsidR="00C72B7D" w:rsidRPr="00D5180B">
        <w:rPr>
          <w:rFonts w:cs="Calibri"/>
        </w:rPr>
        <w:t xml:space="preserve"> and establish its “known” quality. </w:t>
      </w:r>
    </w:p>
    <w:p w14:paraId="20BCDF05" w14:textId="77777777" w:rsidR="00A3074C" w:rsidRPr="00D5180B" w:rsidRDefault="00AF4E00" w:rsidP="00F45D27">
      <w:pPr>
        <w:pStyle w:val="ListParagraph"/>
        <w:numPr>
          <w:ilvl w:val="0"/>
          <w:numId w:val="90"/>
        </w:numPr>
        <w:spacing w:after="120" w:line="240" w:lineRule="auto"/>
        <w:ind w:left="792"/>
        <w:contextualSpacing w:val="0"/>
        <w:rPr>
          <w:rFonts w:cs="Calibri"/>
        </w:rPr>
      </w:pPr>
      <w:r w:rsidRPr="00D5180B">
        <w:rPr>
          <w:rFonts w:cs="Calibri"/>
          <w:b/>
        </w:rPr>
        <w:t xml:space="preserve">Initial </w:t>
      </w:r>
      <w:r w:rsidR="00E83516" w:rsidRPr="00D5180B">
        <w:rPr>
          <w:rFonts w:cs="Calibri"/>
          <w:b/>
        </w:rPr>
        <w:t>microbial</w:t>
      </w:r>
      <w:r w:rsidRPr="00D5180B">
        <w:rPr>
          <w:rFonts w:cs="Calibri"/>
          <w:b/>
        </w:rPr>
        <w:t xml:space="preserve"> water quality</w:t>
      </w:r>
      <w:r w:rsidR="00E83516" w:rsidRPr="00D5180B">
        <w:rPr>
          <w:rFonts w:cs="Calibri"/>
          <w:b/>
        </w:rPr>
        <w:t xml:space="preserve"> assessment</w:t>
      </w:r>
      <w:r w:rsidR="00A3074C" w:rsidRPr="00D5180B">
        <w:rPr>
          <w:rFonts w:cs="Calibri"/>
          <w:b/>
        </w:rPr>
        <w:t>:</w:t>
      </w:r>
      <w:r w:rsidR="00A3074C" w:rsidRPr="00D5180B">
        <w:rPr>
          <w:rFonts w:cs="Calibri"/>
        </w:rPr>
        <w:t xml:space="preserve"> </w:t>
      </w:r>
      <w:r w:rsidR="00C72B7D" w:rsidRPr="00D5180B">
        <w:rPr>
          <w:rFonts w:cs="Calibri"/>
        </w:rPr>
        <w:t>To test your ag</w:t>
      </w:r>
      <w:r w:rsidR="00125336" w:rsidRPr="00D5180B">
        <w:rPr>
          <w:rFonts w:cs="Calibri"/>
        </w:rPr>
        <w:t>ricultu</w:t>
      </w:r>
      <w:r w:rsidR="009B25DE" w:rsidRPr="00D5180B">
        <w:rPr>
          <w:rFonts w:cs="Calibri"/>
        </w:rPr>
        <w:t>ral</w:t>
      </w:r>
      <w:r w:rsidR="00C72B7D" w:rsidRPr="00D5180B">
        <w:rPr>
          <w:rFonts w:cs="Calibri"/>
        </w:rPr>
        <w:t xml:space="preserve"> water </w:t>
      </w:r>
      <w:r w:rsidR="00C72B7D" w:rsidRPr="00D5180B">
        <w:rPr>
          <w:rFonts w:cs="Calibri"/>
          <w:i/>
          <w:u w:val="single"/>
        </w:rPr>
        <w:t>system</w:t>
      </w:r>
      <w:r w:rsidR="00C72B7D" w:rsidRPr="00D5180B">
        <w:rPr>
          <w:rFonts w:cs="Calibri"/>
        </w:rPr>
        <w:t xml:space="preserve"> prior to use to ensure water is not degraded as it moves through the system.</w:t>
      </w:r>
    </w:p>
    <w:p w14:paraId="08C47C4A" w14:textId="77777777" w:rsidR="000D0BC4" w:rsidRPr="00D5180B" w:rsidRDefault="00E83516" w:rsidP="00F45D27">
      <w:pPr>
        <w:pStyle w:val="ListParagraph"/>
        <w:numPr>
          <w:ilvl w:val="0"/>
          <w:numId w:val="90"/>
        </w:numPr>
        <w:spacing w:after="120" w:line="240" w:lineRule="auto"/>
        <w:ind w:left="792"/>
        <w:contextualSpacing w:val="0"/>
        <w:rPr>
          <w:rFonts w:cs="Calibri"/>
        </w:rPr>
      </w:pPr>
      <w:r w:rsidRPr="00D5180B">
        <w:rPr>
          <w:rFonts w:cs="Calibri"/>
          <w:b/>
        </w:rPr>
        <w:t>Routine system assessments</w:t>
      </w:r>
      <w:r w:rsidR="00A3074C" w:rsidRPr="00D5180B">
        <w:rPr>
          <w:rFonts w:cs="Calibri"/>
          <w:b/>
        </w:rPr>
        <w:t>:</w:t>
      </w:r>
      <w:r w:rsidR="00A3074C" w:rsidRPr="00D5180B">
        <w:rPr>
          <w:rFonts w:cs="Calibri"/>
        </w:rPr>
        <w:t xml:space="preserve"> </w:t>
      </w:r>
      <w:r w:rsidR="00C72B7D" w:rsidRPr="00D5180B">
        <w:rPr>
          <w:rFonts w:cs="Calibri"/>
        </w:rPr>
        <w:t xml:space="preserve">To monitor the </w:t>
      </w:r>
      <w:r w:rsidR="00A3074C" w:rsidRPr="00D5180B">
        <w:rPr>
          <w:rFonts w:cs="Calibri"/>
        </w:rPr>
        <w:t xml:space="preserve">microbial </w:t>
      </w:r>
      <w:r w:rsidR="00C72B7D" w:rsidRPr="00D5180B">
        <w:rPr>
          <w:rFonts w:cs="Calibri"/>
        </w:rPr>
        <w:t>quality of your ag</w:t>
      </w:r>
      <w:r w:rsidR="009B25DE" w:rsidRPr="00D5180B">
        <w:rPr>
          <w:rFonts w:cs="Calibri"/>
        </w:rPr>
        <w:t>ricultural</w:t>
      </w:r>
      <w:r w:rsidR="00C72B7D" w:rsidRPr="00D5180B">
        <w:rPr>
          <w:rFonts w:cs="Calibri"/>
        </w:rPr>
        <w:t xml:space="preserve"> water </w:t>
      </w:r>
      <w:r w:rsidR="00C72B7D" w:rsidRPr="00D5180B">
        <w:rPr>
          <w:rFonts w:cs="Calibri"/>
          <w:i/>
        </w:rPr>
        <w:t>system</w:t>
      </w:r>
      <w:r w:rsidR="00C72B7D" w:rsidRPr="00D5180B">
        <w:rPr>
          <w:rFonts w:cs="Calibri"/>
        </w:rPr>
        <w:t xml:space="preserve"> throughout the season to ensure it continues to meet the microbial water quality standards. </w:t>
      </w:r>
    </w:p>
    <w:p w14:paraId="74E0E292" w14:textId="77777777" w:rsidR="00DB06CB" w:rsidRPr="00D5180B" w:rsidRDefault="00DB06CB" w:rsidP="00F45D27">
      <w:pPr>
        <w:pStyle w:val="ListParagraph"/>
        <w:numPr>
          <w:ilvl w:val="1"/>
          <w:numId w:val="90"/>
        </w:numPr>
        <w:spacing w:after="120" w:line="240" w:lineRule="auto"/>
        <w:ind w:left="1152"/>
        <w:contextualSpacing w:val="0"/>
        <w:rPr>
          <w:rFonts w:cs="Calibri"/>
        </w:rPr>
      </w:pPr>
      <w:r w:rsidRPr="00D5180B">
        <w:rPr>
          <w:rFonts w:cs="Calibri"/>
        </w:rPr>
        <w:t>If you are applying water from a Type A ag</w:t>
      </w:r>
      <w:r w:rsidR="009B25DE" w:rsidRPr="00D5180B">
        <w:rPr>
          <w:rFonts w:cs="Calibri"/>
        </w:rPr>
        <w:t>ricultural</w:t>
      </w:r>
      <w:r w:rsidRPr="00D5180B">
        <w:rPr>
          <w:rFonts w:cs="Calibri"/>
        </w:rPr>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rPr>
          <w:rFonts w:cs="Calibri"/>
        </w:rPr>
        <w:t xml:space="preserve">initial microbial water quality </w:t>
      </w:r>
      <w:r w:rsidRPr="00D5180B">
        <w:rPr>
          <w:rFonts w:cs="Calibri"/>
        </w:rPr>
        <w:t>assessments must be conducted before the 21 days-before-harvest window closes and routine verification / monitoring begins (per requirements outlined in Tables 2</w:t>
      </w:r>
      <w:r w:rsidR="00C50033">
        <w:rPr>
          <w:rFonts w:cs="Calibri"/>
        </w:rPr>
        <w:t>B</w:t>
      </w:r>
      <w:r w:rsidRPr="00D5180B">
        <w:rPr>
          <w:rFonts w:cs="Calibri"/>
        </w:rPr>
        <w:t xml:space="preserve"> and 2</w:t>
      </w:r>
      <w:r w:rsidR="00C50033">
        <w:rPr>
          <w:rFonts w:cs="Calibri"/>
        </w:rPr>
        <w:t>C</w:t>
      </w:r>
      <w:r w:rsidRPr="00D5180B">
        <w:rPr>
          <w:rFonts w:cs="Calibri"/>
        </w:rPr>
        <w:t xml:space="preserve">).  </w:t>
      </w:r>
    </w:p>
    <w:p w14:paraId="7260E403" w14:textId="77777777" w:rsidR="00FC1833" w:rsidRPr="00D5180B" w:rsidRDefault="00B95D94" w:rsidP="00F45D27">
      <w:pPr>
        <w:pStyle w:val="ListParagraph"/>
        <w:numPr>
          <w:ilvl w:val="1"/>
          <w:numId w:val="90"/>
        </w:numPr>
        <w:spacing w:after="120" w:line="240" w:lineRule="auto"/>
        <w:ind w:left="1152"/>
        <w:contextualSpacing w:val="0"/>
        <w:rPr>
          <w:rFonts w:cs="Calibri"/>
        </w:rPr>
      </w:pPr>
      <w:r w:rsidRPr="00D5180B">
        <w:rPr>
          <w:rFonts w:cs="Calibri"/>
        </w:rPr>
        <w:t>Routine sampling is a part of building a dataset useful for evaluating individual data points and evaluating trends</w:t>
      </w:r>
      <w:r w:rsidR="00FC1833" w:rsidRPr="00D5180B">
        <w:rPr>
          <w:rFonts w:cs="Calibri"/>
        </w:rPr>
        <w:t xml:space="preserve"> to gain a better understanding of your </w:t>
      </w:r>
      <w:r w:rsidR="009B25DE" w:rsidRPr="00D5180B">
        <w:rPr>
          <w:rFonts w:cs="Calibri"/>
        </w:rPr>
        <w:t xml:space="preserve">agricultural </w:t>
      </w:r>
      <w:r w:rsidR="00FC1833" w:rsidRPr="00D5180B">
        <w:rPr>
          <w:rFonts w:cs="Calibri"/>
        </w:rPr>
        <w:t>water system.</w:t>
      </w:r>
      <w:r w:rsidRPr="00D5180B">
        <w:rPr>
          <w:rFonts w:cs="Calibri"/>
        </w:rPr>
        <w:t xml:space="preserve"> </w:t>
      </w:r>
    </w:p>
    <w:p w14:paraId="0A18335D" w14:textId="77777777" w:rsidR="00FC1833" w:rsidRPr="00D5180B" w:rsidRDefault="00FC1833" w:rsidP="00F45D27">
      <w:pPr>
        <w:pStyle w:val="ListParagraph"/>
        <w:numPr>
          <w:ilvl w:val="2"/>
          <w:numId w:val="90"/>
        </w:numPr>
        <w:spacing w:after="120" w:line="240" w:lineRule="auto"/>
        <w:ind w:left="1782"/>
        <w:contextualSpacing w:val="0"/>
        <w:rPr>
          <w:rFonts w:cs="Calibri"/>
        </w:rPr>
      </w:pPr>
      <w:r w:rsidRPr="00D5180B">
        <w:rPr>
          <w:rFonts w:cs="Calibri"/>
        </w:rPr>
        <w:t>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application in a nearby field, or animal-related activity</w:t>
      </w:r>
      <w:r w:rsidR="00EF4C83" w:rsidRPr="00D5180B">
        <w:rPr>
          <w:rFonts w:cs="Calibri"/>
        </w:rPr>
        <w:t>,</w:t>
      </w:r>
      <w:r w:rsidRPr="00D5180B">
        <w:rPr>
          <w:rFonts w:cs="Calibri"/>
        </w:rPr>
        <w:t xml:space="preserve"> consider conducting additional water testing.</w:t>
      </w:r>
    </w:p>
    <w:p w14:paraId="5D773C64" w14:textId="77777777" w:rsidR="000D0BC4" w:rsidRPr="00D5180B" w:rsidRDefault="0080765F" w:rsidP="00F45D27">
      <w:pPr>
        <w:pStyle w:val="ListParagraph"/>
        <w:numPr>
          <w:ilvl w:val="2"/>
          <w:numId w:val="90"/>
        </w:numPr>
        <w:spacing w:after="120" w:line="240" w:lineRule="auto"/>
        <w:ind w:left="1782"/>
        <w:contextualSpacing w:val="0"/>
        <w:rPr>
          <w:rFonts w:cs="Calibri"/>
        </w:rPr>
      </w:pPr>
      <w:r w:rsidRPr="00D5180B">
        <w:rPr>
          <w:rFonts w:cs="Calibri"/>
        </w:rPr>
        <w:t>If you are irrigating with Type B→A ag</w:t>
      </w:r>
      <w:r w:rsidR="00125336" w:rsidRPr="00D5180B">
        <w:rPr>
          <w:rFonts w:cs="Calibri"/>
        </w:rPr>
        <w:t>ricultural</w:t>
      </w:r>
      <w:r w:rsidRPr="00D5180B">
        <w:rPr>
          <w:rFonts w:cs="Calibri"/>
        </w:rPr>
        <w:t xml:space="preserve"> water systems, </w:t>
      </w:r>
      <w:r w:rsidR="00FC1833" w:rsidRPr="00D5180B">
        <w:rPr>
          <w:rFonts w:cs="Calibri"/>
        </w:rPr>
        <w:t xml:space="preserve">collecting and analyzing water system data is essential for </w:t>
      </w:r>
      <w:r w:rsidRPr="00D5180B">
        <w:rPr>
          <w:rFonts w:cs="Calibri"/>
        </w:rPr>
        <w:t xml:space="preserve">understanding of how the </w:t>
      </w:r>
      <w:r w:rsidR="00FF1C7B" w:rsidRPr="00D5180B">
        <w:rPr>
          <w:rFonts w:cs="Calibri"/>
        </w:rPr>
        <w:t xml:space="preserve">treatment </w:t>
      </w:r>
      <w:r w:rsidR="00792001" w:rsidRPr="00D5180B">
        <w:rPr>
          <w:rFonts w:cs="Calibri"/>
        </w:rPr>
        <w:t xml:space="preserve">functions in your irrigation </w:t>
      </w:r>
      <w:r w:rsidRPr="00D5180B">
        <w:rPr>
          <w:rFonts w:cs="Calibri"/>
        </w:rPr>
        <w:t>system and can optimize its effectiveness.</w:t>
      </w:r>
    </w:p>
    <w:p w14:paraId="4254BEB7" w14:textId="77777777" w:rsidR="00DB06CB" w:rsidRPr="00122A81" w:rsidRDefault="00DB06CB" w:rsidP="00F45D27">
      <w:pPr>
        <w:pStyle w:val="ListParagraph"/>
        <w:numPr>
          <w:ilvl w:val="0"/>
          <w:numId w:val="106"/>
        </w:numPr>
        <w:spacing w:before="120" w:after="120"/>
        <w:ind w:left="72"/>
        <w:rPr>
          <w:rFonts w:cs="Calibri"/>
        </w:rPr>
      </w:pPr>
      <w:r w:rsidRPr="00122A81">
        <w:rPr>
          <w:rFonts w:cs="Calibri"/>
        </w:rPr>
        <w:lastRenderedPageBreak/>
        <w:t>All ag</w:t>
      </w:r>
      <w:r w:rsidR="00125336" w:rsidRPr="00122A81">
        <w:rPr>
          <w:rFonts w:cs="Calibri"/>
        </w:rPr>
        <w:t>ricultural</w:t>
      </w:r>
      <w:r w:rsidRPr="00122A81">
        <w:rPr>
          <w:rFonts w:cs="Calibri"/>
        </w:rPr>
        <w:t xml:space="preserve"> water systems used in overhead irrigation </w:t>
      </w:r>
      <w:r w:rsidR="0012741A" w:rsidRPr="00122A81">
        <w:rPr>
          <w:rFonts w:cs="Calibri"/>
        </w:rPr>
        <w:t xml:space="preserve">prior </w:t>
      </w:r>
      <w:r w:rsidRPr="00122A81">
        <w:rPr>
          <w:rFonts w:cs="Calibri"/>
        </w:rPr>
        <w:t xml:space="preserve">to (&gt;) 21 days before the scheduled harvest date </w:t>
      </w:r>
      <w:r w:rsidR="00230463" w:rsidRPr="00122A81">
        <w:rPr>
          <w:rFonts w:cs="Calibri"/>
        </w:rPr>
        <w:t>must</w:t>
      </w:r>
      <w:r w:rsidR="00AF6558" w:rsidRPr="00122A81">
        <w:rPr>
          <w:rFonts w:cs="Calibri"/>
        </w:rPr>
        <w:t xml:space="preserve"> </w:t>
      </w:r>
      <w:r w:rsidR="00230463" w:rsidRPr="00122A81">
        <w:rPr>
          <w:rFonts w:cs="Calibri"/>
        </w:rPr>
        <w:t xml:space="preserve">meet </w:t>
      </w:r>
      <w:r w:rsidR="000D0BC4" w:rsidRPr="00122A81">
        <w:rPr>
          <w:rFonts w:cs="Calibri"/>
        </w:rPr>
        <w:t>the</w:t>
      </w:r>
      <w:r w:rsidR="00230463" w:rsidRPr="00122A81">
        <w:rPr>
          <w:rFonts w:cs="Calibri"/>
        </w:rPr>
        <w:t xml:space="preserve"> water quality requirements</w:t>
      </w:r>
      <w:r w:rsidRPr="00122A81">
        <w:rPr>
          <w:rFonts w:cs="Calibri"/>
        </w:rPr>
        <w:t xml:space="preserve"> outlined in Table</w:t>
      </w:r>
      <w:r w:rsidR="00230463" w:rsidRPr="00122A81">
        <w:rPr>
          <w:rFonts w:cs="Calibri"/>
        </w:rPr>
        <w:t xml:space="preserve"> 2</w:t>
      </w:r>
      <w:r w:rsidR="00C50033">
        <w:rPr>
          <w:rFonts w:cs="Calibri"/>
        </w:rPr>
        <w:t>E</w:t>
      </w:r>
      <w:r w:rsidR="000D0BC4" w:rsidRPr="00122A81">
        <w:rPr>
          <w:rFonts w:cs="Calibri"/>
        </w:rPr>
        <w:t xml:space="preserve"> for Type B ag</w:t>
      </w:r>
      <w:r w:rsidR="00125336" w:rsidRPr="00122A81">
        <w:rPr>
          <w:rFonts w:cs="Calibri"/>
        </w:rPr>
        <w:t>ricultural</w:t>
      </w:r>
      <w:r w:rsidR="000D0BC4" w:rsidRPr="00122A81">
        <w:rPr>
          <w:rFonts w:cs="Calibri"/>
        </w:rPr>
        <w:t xml:space="preserve"> water systems</w:t>
      </w:r>
      <w:r w:rsidRPr="00122A81">
        <w:rPr>
          <w:rFonts w:cs="Calibri"/>
        </w:rPr>
        <w:t xml:space="preserve">. </w:t>
      </w:r>
    </w:p>
    <w:p w14:paraId="48254C05" w14:textId="77777777" w:rsidR="00DB06CB" w:rsidRPr="00122A81" w:rsidRDefault="00DB06CB" w:rsidP="00F45D27">
      <w:pPr>
        <w:pStyle w:val="ListParagraph"/>
        <w:numPr>
          <w:ilvl w:val="0"/>
          <w:numId w:val="106"/>
        </w:numPr>
        <w:spacing w:before="120" w:after="120"/>
        <w:ind w:left="72"/>
        <w:rPr>
          <w:rFonts w:cs="Calibri"/>
        </w:rPr>
      </w:pPr>
      <w:r w:rsidRPr="00122A81">
        <w:rPr>
          <w:rFonts w:cs="Calibri"/>
        </w:rPr>
        <w:t>If a Type A or B ag</w:t>
      </w:r>
      <w:r w:rsidR="00125336" w:rsidRPr="00122A81">
        <w:rPr>
          <w:rFonts w:cs="Calibri"/>
        </w:rPr>
        <w:t>ricultural</w:t>
      </w:r>
      <w:r w:rsidRPr="00122A81">
        <w:rPr>
          <w:rFonts w:cs="Calibri"/>
        </w:rPr>
        <w:t xml:space="preserve"> water system fails the respective acceptance criteria, follow remedial action steps as outlined in Table 2</w:t>
      </w:r>
      <w:r w:rsidR="00C50033">
        <w:rPr>
          <w:rFonts w:cs="Calibri"/>
        </w:rPr>
        <w:t>F</w:t>
      </w:r>
      <w:r w:rsidRPr="00122A81">
        <w:rPr>
          <w:rFonts w:cs="Calibri"/>
        </w:rPr>
        <w:t xml:space="preserve"> </w:t>
      </w:r>
      <w:r w:rsidR="000D4EC4" w:rsidRPr="00122A81">
        <w:rPr>
          <w:rFonts w:cs="Calibri"/>
        </w:rPr>
        <w:t>(also included in</w:t>
      </w:r>
      <w:r w:rsidRPr="00122A81">
        <w:rPr>
          <w:rFonts w:cs="Calibri"/>
        </w:rPr>
        <w:t xml:space="preserve"> Figures</w:t>
      </w:r>
      <w:r w:rsidR="00AC6D7A" w:rsidRPr="00122A81">
        <w:rPr>
          <w:rFonts w:cs="Calibri"/>
        </w:rPr>
        <w:t xml:space="preserve"> </w:t>
      </w:r>
      <w:r w:rsidR="00C50033">
        <w:rPr>
          <w:rFonts w:cs="Calibri"/>
        </w:rPr>
        <w:t>2</w:t>
      </w:r>
      <w:r w:rsidR="00AC6D7A" w:rsidRPr="00122A81">
        <w:rPr>
          <w:rFonts w:cs="Calibri"/>
        </w:rPr>
        <w:t>B</w:t>
      </w:r>
      <w:r w:rsidRPr="00122A81">
        <w:rPr>
          <w:rFonts w:cs="Calibri"/>
        </w:rPr>
        <w:t xml:space="preserve">, </w:t>
      </w:r>
      <w:r w:rsidR="00C50033">
        <w:rPr>
          <w:rFonts w:cs="Calibri"/>
        </w:rPr>
        <w:t>3A</w:t>
      </w:r>
      <w:r w:rsidRPr="00122A81">
        <w:rPr>
          <w:rFonts w:cs="Calibri"/>
        </w:rPr>
        <w:t xml:space="preserve"> and </w:t>
      </w:r>
      <w:r w:rsidR="00AC6D7A" w:rsidRPr="00122A81">
        <w:rPr>
          <w:rFonts w:cs="Calibri"/>
        </w:rPr>
        <w:t>3</w:t>
      </w:r>
      <w:r w:rsidR="00C50033">
        <w:rPr>
          <w:rFonts w:cs="Calibri"/>
        </w:rPr>
        <w:t>C</w:t>
      </w:r>
      <w:r w:rsidR="000D4EC4" w:rsidRPr="00122A81">
        <w:rPr>
          <w:rFonts w:cs="Calibri"/>
        </w:rPr>
        <w:t>)</w:t>
      </w:r>
      <w:r w:rsidRPr="00122A81">
        <w:rPr>
          <w:rFonts w:cs="Calibri"/>
        </w:rPr>
        <w:t>.</w:t>
      </w:r>
    </w:p>
    <w:p w14:paraId="59E237FA" w14:textId="77777777" w:rsidR="00DB06CB" w:rsidRPr="00122A81" w:rsidRDefault="00DB06CB" w:rsidP="00F45D27">
      <w:pPr>
        <w:pStyle w:val="ListParagraph"/>
        <w:numPr>
          <w:ilvl w:val="0"/>
          <w:numId w:val="106"/>
        </w:numPr>
        <w:spacing w:before="120" w:after="120"/>
        <w:ind w:left="72"/>
        <w:rPr>
          <w:rFonts w:cs="Calibri"/>
        </w:rPr>
      </w:pPr>
      <w:r w:rsidRPr="00122A81">
        <w:rPr>
          <w:rFonts w:cs="Calibri"/>
        </w:rPr>
        <w:t>Retain documentation of all test results and/or Certificates of Analysis/Quality Assurance for a period of at least two (2) years.</w:t>
      </w:r>
    </w:p>
    <w:p w14:paraId="568A5BB1" w14:textId="77777777" w:rsidR="000F1417" w:rsidRPr="00D5180B" w:rsidRDefault="000F1417" w:rsidP="007D7827">
      <w:pPr>
        <w:pStyle w:val="Heading2"/>
      </w:pPr>
      <w:bookmarkStart w:id="82" w:name="_Toc8374928"/>
      <w:bookmarkStart w:id="83" w:name="_Toc20839145"/>
      <w:bookmarkEnd w:id="81"/>
      <w:r w:rsidRPr="00D5180B">
        <w:t>Best Practices for Managing Storage and Conveyance System</w:t>
      </w:r>
      <w:r w:rsidR="0021707C" w:rsidRPr="00D5180B">
        <w:t>s</w:t>
      </w:r>
      <w:r w:rsidRPr="00D5180B">
        <w:t>:</w:t>
      </w:r>
      <w:bookmarkEnd w:id="82"/>
      <w:bookmarkEnd w:id="83"/>
    </w:p>
    <w:p w14:paraId="14EC8865" w14:textId="77777777" w:rsidR="000F1417" w:rsidRPr="00122A81" w:rsidRDefault="000F1417" w:rsidP="00F45D27">
      <w:pPr>
        <w:pStyle w:val="ListParagraph"/>
        <w:numPr>
          <w:ilvl w:val="0"/>
          <w:numId w:val="107"/>
        </w:numPr>
        <w:spacing w:before="120" w:after="120" w:line="252" w:lineRule="auto"/>
        <w:ind w:left="72"/>
        <w:rPr>
          <w:rFonts w:eastAsia="Times New Roman" w:cs="Calibri"/>
        </w:rPr>
      </w:pPr>
      <w:bookmarkStart w:id="84" w:name="_Hlk24990017"/>
      <w:r w:rsidRPr="00122A81">
        <w:rPr>
          <w:rFonts w:cs="Calibri"/>
        </w:rPr>
        <w:t xml:space="preserve">Develop a </w:t>
      </w:r>
      <w:r w:rsidR="00FD5FAD" w:rsidRPr="00122A81">
        <w:rPr>
          <w:rFonts w:cs="Calibri"/>
        </w:rPr>
        <w:t>SOP</w:t>
      </w:r>
      <w:r w:rsidRPr="00122A81">
        <w:rPr>
          <w:rFonts w:cs="Calibri"/>
        </w:rPr>
        <w:t xml:space="preserve"> for the maintenance of </w:t>
      </w:r>
      <w:r w:rsidR="00A1708E" w:rsidRPr="00122A81">
        <w:rPr>
          <w:rFonts w:cs="Calibri"/>
        </w:rPr>
        <w:t xml:space="preserve">ancillary equipment and </w:t>
      </w:r>
      <w:r w:rsidRPr="00122A81">
        <w:rPr>
          <w:rFonts w:cs="Calibri"/>
        </w:rPr>
        <w:t xml:space="preserve">water storage and conveyance components of each </w:t>
      </w:r>
      <w:r w:rsidR="007217F4" w:rsidRPr="00122A81">
        <w:rPr>
          <w:rFonts w:cs="Calibri"/>
        </w:rPr>
        <w:t>ag</w:t>
      </w:r>
      <w:r w:rsidR="0000292E" w:rsidRPr="00122A81">
        <w:rPr>
          <w:rFonts w:cs="Calibri"/>
        </w:rPr>
        <w:t>ricultural</w:t>
      </w:r>
      <w:r w:rsidR="007217F4" w:rsidRPr="00122A81">
        <w:rPr>
          <w:rFonts w:cs="Calibri"/>
        </w:rPr>
        <w:t xml:space="preserve"> </w:t>
      </w:r>
      <w:r w:rsidR="00A1708E" w:rsidRPr="00122A81">
        <w:rPr>
          <w:rFonts w:cs="Calibri"/>
        </w:rPr>
        <w:t>water</w:t>
      </w:r>
      <w:r w:rsidRPr="00122A81">
        <w:rPr>
          <w:rFonts w:cs="Calibri"/>
        </w:rPr>
        <w:t xml:space="preserve"> system used in your operations. </w:t>
      </w:r>
      <w:r w:rsidRPr="00122A81">
        <w:rPr>
          <w:rFonts w:eastAsia="Times New Roman" w:cs="Calibri"/>
        </w:rPr>
        <w:t>The SOP must address:</w:t>
      </w:r>
    </w:p>
    <w:p w14:paraId="51393E2B" w14:textId="77777777" w:rsidR="000F1417" w:rsidRPr="00D5180B" w:rsidRDefault="000F1417" w:rsidP="00F45D27">
      <w:pPr>
        <w:pStyle w:val="ListParagraph"/>
        <w:numPr>
          <w:ilvl w:val="1"/>
          <w:numId w:val="78"/>
        </w:numPr>
        <w:tabs>
          <w:tab w:val="clear" w:pos="1440"/>
        </w:tabs>
        <w:spacing w:after="120" w:line="240" w:lineRule="auto"/>
        <w:ind w:left="792" w:hanging="450"/>
        <w:contextualSpacing w:val="0"/>
        <w:rPr>
          <w:rFonts w:eastAsia="Times New Roman" w:cs="Calibri"/>
        </w:rPr>
      </w:pPr>
      <w:r w:rsidRPr="00D5180B">
        <w:rPr>
          <w:rFonts w:eastAsia="Times New Roman" w:cs="Calibri"/>
        </w:rPr>
        <w:t>Regularly scheduled visual inspections</w:t>
      </w:r>
      <w:r w:rsidR="00AC0E18" w:rsidRPr="00D5180B">
        <w:rPr>
          <w:rFonts w:eastAsia="Times New Roman" w:cs="Calibri"/>
        </w:rPr>
        <w:t>,</w:t>
      </w:r>
      <w:r w:rsidRPr="00D5180B">
        <w:rPr>
          <w:rFonts w:eastAsia="Times New Roman" w:cs="Calibri"/>
        </w:rPr>
        <w:t xml:space="preserve"> including ancillary equipment connected to your storage and conveyance system</w:t>
      </w:r>
      <w:r w:rsidR="00AC0E18" w:rsidRPr="00D5180B">
        <w:rPr>
          <w:rFonts w:eastAsia="Times New Roman" w:cs="Calibri"/>
        </w:rPr>
        <w:t>,</w:t>
      </w:r>
      <w:r w:rsidRPr="00D5180B">
        <w:rPr>
          <w:rFonts w:eastAsia="Times New Roman" w:cs="Calibri"/>
        </w:rPr>
        <w:t xml:space="preserve"> to ensure it is in good working order and does not pose a contamination risk to your system. </w:t>
      </w:r>
    </w:p>
    <w:p w14:paraId="1C12C94C" w14:textId="77777777" w:rsidR="000F1417" w:rsidRPr="00D5180B" w:rsidRDefault="000F1417" w:rsidP="00F45D27">
      <w:pPr>
        <w:pStyle w:val="ListParagraph"/>
        <w:numPr>
          <w:ilvl w:val="1"/>
          <w:numId w:val="78"/>
        </w:numPr>
        <w:tabs>
          <w:tab w:val="clear" w:pos="1440"/>
        </w:tabs>
        <w:spacing w:after="120" w:line="240" w:lineRule="auto"/>
        <w:ind w:left="792" w:hanging="450"/>
        <w:contextualSpacing w:val="0"/>
        <w:rPr>
          <w:rFonts w:eastAsia="Times New Roman" w:cs="Calibri"/>
        </w:rPr>
      </w:pPr>
      <w:r w:rsidRPr="00D5180B">
        <w:rPr>
          <w:rFonts w:eastAsia="Times New Roman" w:cs="Calibri"/>
        </w:rPr>
        <w:t xml:space="preserve">Measures to maintain water quality by removing debris and controlling the presence of weeds, algae, tule, trash, </w:t>
      </w:r>
      <w:r w:rsidR="00E06269" w:rsidRPr="00D5180B">
        <w:rPr>
          <w:rFonts w:eastAsia="Times New Roman" w:cs="Calibri"/>
        </w:rPr>
        <w:t>and when appropriate</w:t>
      </w:r>
      <w:r w:rsidR="000A5AF2" w:rsidRPr="00D5180B">
        <w:rPr>
          <w:rFonts w:eastAsia="Times New Roman" w:cs="Calibri"/>
        </w:rPr>
        <w:t>,</w:t>
      </w:r>
      <w:r w:rsidR="00E06269" w:rsidRPr="00D5180B">
        <w:rPr>
          <w:rFonts w:eastAsia="Times New Roman" w:cs="Calibri"/>
        </w:rPr>
        <w:t xml:space="preserve"> sediment </w:t>
      </w:r>
      <w:r w:rsidR="00CC5F23" w:rsidRPr="00D5180B">
        <w:rPr>
          <w:rFonts w:eastAsia="Times New Roman" w:cs="Calibri"/>
        </w:rPr>
        <w:t xml:space="preserve">within the </w:t>
      </w:r>
      <w:r w:rsidR="00CC5F23">
        <w:rPr>
          <w:rFonts w:eastAsia="Times New Roman" w:cs="Calibri"/>
        </w:rPr>
        <w:t>grower</w:t>
      </w:r>
      <w:r w:rsidR="005E2E13">
        <w:rPr>
          <w:rFonts w:eastAsia="Times New Roman" w:cs="Calibri"/>
        </w:rPr>
        <w:t>’</w:t>
      </w:r>
      <w:r w:rsidR="00CC5F23">
        <w:rPr>
          <w:rFonts w:eastAsia="Times New Roman" w:cs="Calibri"/>
        </w:rPr>
        <w:t>s</w:t>
      </w:r>
      <w:r w:rsidR="007002D6" w:rsidRPr="00D5180B">
        <w:rPr>
          <w:rFonts w:eastAsia="Times New Roman" w:cs="Calibri"/>
        </w:rPr>
        <w:t xml:space="preserve"> </w:t>
      </w:r>
      <w:r w:rsidR="00CC5F23" w:rsidRPr="00D5180B">
        <w:rPr>
          <w:rFonts w:eastAsia="Times New Roman" w:cs="Calibri"/>
        </w:rPr>
        <w:t>control</w:t>
      </w:r>
      <w:r w:rsidRPr="00D5180B">
        <w:rPr>
          <w:rFonts w:eastAsia="Times New Roman" w:cs="Calibri"/>
        </w:rPr>
        <w:t>.</w:t>
      </w:r>
      <w:r w:rsidR="0000292E" w:rsidRPr="00D5180B">
        <w:rPr>
          <w:rFonts w:eastAsia="Times New Roman" w:cs="Calibri"/>
        </w:rPr>
        <w:t xml:space="preserve"> </w:t>
      </w:r>
    </w:p>
    <w:p w14:paraId="17C11BA3" w14:textId="77777777" w:rsidR="000F1417" w:rsidRPr="005D38FC" w:rsidRDefault="000F1417" w:rsidP="00F45D27">
      <w:pPr>
        <w:pStyle w:val="ListParagraph"/>
        <w:numPr>
          <w:ilvl w:val="2"/>
          <w:numId w:val="76"/>
        </w:numPr>
        <w:tabs>
          <w:tab w:val="clear" w:pos="2160"/>
        </w:tabs>
        <w:spacing w:after="120" w:line="240" w:lineRule="auto"/>
        <w:ind w:left="792" w:hanging="450"/>
        <w:contextualSpacing w:val="0"/>
        <w:rPr>
          <w:color w:val="FF0000"/>
        </w:rPr>
      </w:pPr>
      <w:r w:rsidRPr="00D5180B">
        <w:rPr>
          <w:rFonts w:eastAsia="Times New Roman" w:cs="Calibri"/>
        </w:rPr>
        <w:t xml:space="preserve">Procedures to </w:t>
      </w:r>
      <w:r w:rsidR="001E2DBC" w:rsidRPr="00D5180B">
        <w:rPr>
          <w:rFonts w:eastAsia="Times New Roman" w:cs="Calibri"/>
        </w:rPr>
        <w:t xml:space="preserve">control pest </w:t>
      </w:r>
      <w:r w:rsidRPr="00D5180B">
        <w:rPr>
          <w:rFonts w:eastAsia="Times New Roman" w:cs="Calibri"/>
        </w:rPr>
        <w:t>access to the storage and conveyance systems (examples</w:t>
      </w:r>
      <w:r w:rsidR="0000292E" w:rsidRPr="007B1690">
        <w:rPr>
          <w:rFonts w:eastAsia="Times New Roman" w:cs="Calibri"/>
        </w:rPr>
        <w:t xml:space="preserve"> </w:t>
      </w:r>
      <w:r w:rsidR="00E06269" w:rsidRPr="007B1690">
        <w:rPr>
          <w:rFonts w:eastAsia="Times New Roman" w:cs="Calibri"/>
        </w:rPr>
        <w:t>may</w:t>
      </w:r>
      <w:r w:rsidRPr="00D5180B">
        <w:rPr>
          <w:rFonts w:eastAsia="Times New Roman" w:cs="Calibri"/>
        </w:rPr>
        <w:t xml:space="preserve"> include: avian deterrents, fencing, </w:t>
      </w:r>
      <w:r w:rsidR="00B843F1" w:rsidRPr="00D5180B">
        <w:rPr>
          <w:rFonts w:eastAsia="Times New Roman" w:cs="Calibri"/>
        </w:rPr>
        <w:t>and rodent</w:t>
      </w:r>
      <w:r w:rsidRPr="00D5180B">
        <w:rPr>
          <w:rFonts w:eastAsia="Times New Roman" w:cs="Calibri"/>
        </w:rPr>
        <w:t xml:space="preserve"> monitoring).</w:t>
      </w:r>
      <w:r w:rsidR="0000292E" w:rsidRPr="007B1690">
        <w:rPr>
          <w:rFonts w:eastAsia="Times New Roman" w:cs="Calibri"/>
        </w:rPr>
        <w:t xml:space="preserve"> </w:t>
      </w:r>
    </w:p>
    <w:p w14:paraId="664E0A70" w14:textId="77777777" w:rsidR="000F1417" w:rsidRPr="005D38FC" w:rsidRDefault="000F1417" w:rsidP="00F45D27">
      <w:pPr>
        <w:pStyle w:val="ListParagraph"/>
        <w:numPr>
          <w:ilvl w:val="2"/>
          <w:numId w:val="76"/>
        </w:numPr>
        <w:tabs>
          <w:tab w:val="clear" w:pos="2160"/>
        </w:tabs>
        <w:spacing w:after="120" w:line="240" w:lineRule="auto"/>
        <w:ind w:left="792" w:hanging="450"/>
        <w:contextualSpacing w:val="0"/>
        <w:rPr>
          <w:color w:val="FF0000"/>
        </w:rPr>
      </w:pPr>
      <w:r w:rsidRPr="00D5180B">
        <w:rPr>
          <w:rFonts w:cs="Calibri"/>
        </w:rPr>
        <w:t>Corrective actions to ensure irrigation pipes and drip tape are microbiologically safe to use if a pest infestation does occur.</w:t>
      </w:r>
      <w:r w:rsidR="00E06269" w:rsidRPr="007B1690">
        <w:rPr>
          <w:rFonts w:cs="Calibri"/>
        </w:rPr>
        <w:t xml:space="preserve"> </w:t>
      </w:r>
    </w:p>
    <w:p w14:paraId="5AF35CCD" w14:textId="77777777" w:rsidR="000F1417" w:rsidRPr="00D5180B" w:rsidRDefault="000F1417" w:rsidP="00F45D27">
      <w:pPr>
        <w:pStyle w:val="ListParagraph"/>
        <w:numPr>
          <w:ilvl w:val="2"/>
          <w:numId w:val="76"/>
        </w:numPr>
        <w:tabs>
          <w:tab w:val="clear" w:pos="2160"/>
        </w:tabs>
        <w:spacing w:after="120" w:line="240" w:lineRule="auto"/>
        <w:ind w:left="792" w:hanging="450"/>
        <w:contextualSpacing w:val="0"/>
        <w:rPr>
          <w:rFonts w:eastAsia="Times New Roman" w:cs="Calibri"/>
        </w:rPr>
      </w:pPr>
      <w:r w:rsidRPr="00D5180B">
        <w:rPr>
          <w:rFonts w:eastAsia="Times New Roman" w:cs="Calibri"/>
        </w:rPr>
        <w:t xml:space="preserve">Berms, slopes and diversion ditches for prevention </w:t>
      </w:r>
      <w:r w:rsidR="001E2DBC" w:rsidRPr="00D5180B">
        <w:rPr>
          <w:rFonts w:eastAsia="Times New Roman" w:cs="Calibri"/>
        </w:rPr>
        <w:t xml:space="preserve">of </w:t>
      </w:r>
      <w:r w:rsidRPr="00D5180B">
        <w:rPr>
          <w:rFonts w:eastAsia="Times New Roman" w:cs="Calibri"/>
        </w:rPr>
        <w:t xml:space="preserve">run-off </w:t>
      </w:r>
      <w:r w:rsidR="00FB3083" w:rsidRPr="00D5180B">
        <w:rPr>
          <w:rFonts w:eastAsia="Times New Roman" w:cs="Calibri"/>
        </w:rPr>
        <w:t xml:space="preserve">(i.e., from irrigation or rain) </w:t>
      </w:r>
      <w:r w:rsidRPr="00D5180B">
        <w:rPr>
          <w:rFonts w:eastAsia="Times New Roman" w:cs="Calibri"/>
        </w:rPr>
        <w:t>into water storage and conveyance systems.</w:t>
      </w:r>
    </w:p>
    <w:p w14:paraId="453C16D0" w14:textId="77777777" w:rsidR="000F1417" w:rsidRPr="00D5180B" w:rsidRDefault="000F1417" w:rsidP="00F45D27">
      <w:pPr>
        <w:pStyle w:val="ListParagraph"/>
        <w:numPr>
          <w:ilvl w:val="2"/>
          <w:numId w:val="76"/>
        </w:numPr>
        <w:tabs>
          <w:tab w:val="clear" w:pos="2160"/>
        </w:tabs>
        <w:spacing w:after="120" w:line="240" w:lineRule="auto"/>
        <w:ind w:left="792" w:hanging="450"/>
        <w:contextualSpacing w:val="0"/>
        <w:rPr>
          <w:rFonts w:eastAsia="Times New Roman" w:cs="Calibri"/>
        </w:rPr>
      </w:pPr>
      <w:r w:rsidRPr="00D5180B">
        <w:rPr>
          <w:rFonts w:eastAsia="Times New Roman" w:cs="Calibri"/>
        </w:rPr>
        <w:t>Procedures to ensure standing and/or stagnant water does not pose a contamination risk.</w:t>
      </w:r>
    </w:p>
    <w:p w14:paraId="2D440A72" w14:textId="77777777" w:rsidR="000F1417" w:rsidRPr="00D5180B" w:rsidRDefault="000F1417" w:rsidP="00F45D27">
      <w:pPr>
        <w:pStyle w:val="ListParagraph"/>
        <w:numPr>
          <w:ilvl w:val="2"/>
          <w:numId w:val="76"/>
        </w:numPr>
        <w:tabs>
          <w:tab w:val="clear" w:pos="2160"/>
        </w:tabs>
        <w:spacing w:after="120" w:line="240" w:lineRule="auto"/>
        <w:ind w:left="792" w:hanging="450"/>
        <w:contextualSpacing w:val="0"/>
        <w:rPr>
          <w:rFonts w:eastAsia="Times New Roman" w:cs="Calibri"/>
        </w:rPr>
      </w:pPr>
      <w:r w:rsidRPr="00D5180B">
        <w:rPr>
          <w:rFonts w:eastAsia="Times New Roman" w:cs="Calibri"/>
        </w:rPr>
        <w:t>Management of ag</w:t>
      </w:r>
      <w:r w:rsidR="00AD67D9" w:rsidRPr="00D5180B">
        <w:rPr>
          <w:rFonts w:eastAsia="Times New Roman" w:cs="Calibri"/>
        </w:rPr>
        <w:t>ricultural</w:t>
      </w:r>
      <w:r w:rsidRPr="00D5180B">
        <w:rPr>
          <w:rFonts w:eastAsia="Times New Roman" w:cs="Calibri"/>
        </w:rPr>
        <w:t xml:space="preserve"> water system components used to prepare crop amendments to ensure these activities and equipment are not a contamination source.</w:t>
      </w:r>
    </w:p>
    <w:p w14:paraId="26518BEF" w14:textId="77777777" w:rsidR="000F1417" w:rsidRPr="00D5180B" w:rsidRDefault="000F1417" w:rsidP="00F45D27">
      <w:pPr>
        <w:pStyle w:val="ListParagraph"/>
        <w:numPr>
          <w:ilvl w:val="1"/>
          <w:numId w:val="76"/>
        </w:numPr>
        <w:tabs>
          <w:tab w:val="clear" w:pos="1440"/>
          <w:tab w:val="num" w:pos="792"/>
        </w:tabs>
        <w:spacing w:before="120" w:after="120" w:line="240" w:lineRule="auto"/>
        <w:ind w:left="792" w:hanging="450"/>
        <w:contextualSpacing w:val="0"/>
        <w:rPr>
          <w:rFonts w:cs="Calibri"/>
        </w:rPr>
      </w:pPr>
      <w:r w:rsidRPr="00D5180B">
        <w:rPr>
          <w:rFonts w:cs="Calibri"/>
        </w:rPr>
        <w:t>Water used in aerial applications (e.g., pesticide and fertilizer, etc.) within the 21-days-to-harvest window must be from Type A or B→A ag</w:t>
      </w:r>
      <w:r w:rsidR="00AD67D9" w:rsidRPr="00D5180B">
        <w:rPr>
          <w:rFonts w:cs="Calibri"/>
        </w:rPr>
        <w:t>ricultural</w:t>
      </w:r>
      <w:r w:rsidRPr="00D5180B">
        <w:rPr>
          <w:rFonts w:cs="Calibri"/>
        </w:rPr>
        <w:t xml:space="preserve"> water systems. Implement practices to ensure: </w:t>
      </w:r>
    </w:p>
    <w:p w14:paraId="21722578" w14:textId="77777777" w:rsidR="000F1417" w:rsidRPr="00D5180B" w:rsidRDefault="001E2DBC" w:rsidP="00F45D27">
      <w:pPr>
        <w:pStyle w:val="ListParagraph"/>
        <w:numPr>
          <w:ilvl w:val="2"/>
          <w:numId w:val="79"/>
        </w:numPr>
        <w:tabs>
          <w:tab w:val="clear" w:pos="2160"/>
          <w:tab w:val="num" w:pos="1512"/>
        </w:tabs>
        <w:spacing w:before="120" w:after="120" w:line="240" w:lineRule="auto"/>
        <w:ind w:left="1512"/>
        <w:contextualSpacing w:val="0"/>
        <w:rPr>
          <w:rFonts w:cs="Calibri"/>
        </w:rPr>
      </w:pPr>
      <w:r w:rsidRPr="00D5180B">
        <w:rPr>
          <w:rFonts w:cs="Calibri"/>
        </w:rPr>
        <w:t xml:space="preserve">Holding </w:t>
      </w:r>
      <w:r w:rsidR="00B226F3" w:rsidRPr="00D5180B">
        <w:rPr>
          <w:rFonts w:cs="Calibri"/>
        </w:rPr>
        <w:t xml:space="preserve">tanks </w:t>
      </w:r>
      <w:r w:rsidRPr="00D5180B">
        <w:rPr>
          <w:rFonts w:cs="Calibri"/>
        </w:rPr>
        <w:t xml:space="preserve">and equipment-mounted application tanks, manifold and boom lines, and nozzles </w:t>
      </w:r>
      <w:r w:rsidR="000F1417" w:rsidRPr="00D5180B">
        <w:rPr>
          <w:rFonts w:cs="Calibri"/>
        </w:rPr>
        <w:t xml:space="preserve">are </w:t>
      </w:r>
      <w:r w:rsidR="00491035" w:rsidRPr="00D5180B">
        <w:rPr>
          <w:rFonts w:cs="Calibri"/>
        </w:rPr>
        <w:t xml:space="preserve">to </w:t>
      </w:r>
      <w:r w:rsidR="00F675E3" w:rsidRPr="00D5180B">
        <w:rPr>
          <w:rFonts w:cs="Calibri"/>
        </w:rPr>
        <w:t>be properly maintained and cleaned</w:t>
      </w:r>
      <w:r w:rsidR="000F1417" w:rsidRPr="00D5180B">
        <w:rPr>
          <w:rFonts w:cs="Calibri"/>
        </w:rPr>
        <w:t xml:space="preserve">.  </w:t>
      </w:r>
    </w:p>
    <w:p w14:paraId="331437AC" w14:textId="77777777" w:rsidR="000F1417" w:rsidRPr="00D5180B" w:rsidRDefault="000F1417" w:rsidP="00F45D27">
      <w:pPr>
        <w:pStyle w:val="ListParagraph"/>
        <w:numPr>
          <w:ilvl w:val="2"/>
          <w:numId w:val="79"/>
        </w:numPr>
        <w:tabs>
          <w:tab w:val="clear" w:pos="2160"/>
          <w:tab w:val="num" w:pos="1512"/>
        </w:tabs>
        <w:spacing w:before="120" w:after="120" w:line="240" w:lineRule="auto"/>
        <w:ind w:left="1512"/>
        <w:contextualSpacing w:val="0"/>
        <w:rPr>
          <w:rFonts w:cs="Calibri"/>
        </w:rPr>
      </w:pPr>
      <w:r w:rsidRPr="00D5180B">
        <w:rPr>
          <w:rFonts w:cs="Calibri"/>
        </w:rPr>
        <w:t xml:space="preserve">Water treatment chemistry is compatible with </w:t>
      </w:r>
      <w:r w:rsidR="007743B2" w:rsidRPr="00D5180B">
        <w:rPr>
          <w:rFonts w:cs="Calibri"/>
        </w:rPr>
        <w:t xml:space="preserve">the </w:t>
      </w:r>
      <w:r w:rsidRPr="00D5180B">
        <w:rPr>
          <w:rFonts w:cs="Calibri"/>
        </w:rPr>
        <w:t xml:space="preserve">agricultural chemicals being applied. </w:t>
      </w:r>
    </w:p>
    <w:p w14:paraId="29A89B7A" w14:textId="77777777" w:rsidR="000F1417" w:rsidRPr="00122A81" w:rsidRDefault="000F1417" w:rsidP="00F45D27">
      <w:pPr>
        <w:pStyle w:val="ListParagraph"/>
        <w:numPr>
          <w:ilvl w:val="0"/>
          <w:numId w:val="59"/>
        </w:numPr>
        <w:spacing w:after="120"/>
        <w:ind w:left="792" w:hanging="450"/>
        <w:rPr>
          <w:rFonts w:cs="Calibri"/>
        </w:rPr>
      </w:pPr>
      <w:r w:rsidRPr="00122A81">
        <w:rPr>
          <w:rFonts w:cs="Calibri"/>
        </w:rPr>
        <w:t>Establish corrective action procedures for non-compliance scenarios, including:</w:t>
      </w:r>
    </w:p>
    <w:p w14:paraId="44615091" w14:textId="77777777" w:rsidR="000F1417" w:rsidRPr="00D5180B" w:rsidRDefault="000F1417" w:rsidP="00F45D27">
      <w:pPr>
        <w:pStyle w:val="ListParagraph"/>
        <w:numPr>
          <w:ilvl w:val="3"/>
          <w:numId w:val="66"/>
        </w:numPr>
        <w:tabs>
          <w:tab w:val="clear" w:pos="2880"/>
        </w:tabs>
        <w:spacing w:before="60" w:after="0" w:line="240" w:lineRule="auto"/>
        <w:ind w:left="1426" w:hanging="274"/>
        <w:contextualSpacing w:val="0"/>
        <w:rPr>
          <w:rFonts w:eastAsia="Times New Roman" w:cs="Calibri"/>
        </w:rPr>
      </w:pPr>
      <w:r w:rsidRPr="00D5180B">
        <w:rPr>
          <w:rFonts w:eastAsia="Times New Roman" w:cs="Calibri"/>
        </w:rPr>
        <w:t>Contaminated source water</w:t>
      </w:r>
    </w:p>
    <w:p w14:paraId="645C9BD2" w14:textId="77777777" w:rsidR="000F1417" w:rsidRPr="00D5180B" w:rsidRDefault="000F1417" w:rsidP="00F45D27">
      <w:pPr>
        <w:pStyle w:val="ListParagraph"/>
        <w:numPr>
          <w:ilvl w:val="3"/>
          <w:numId w:val="66"/>
        </w:numPr>
        <w:tabs>
          <w:tab w:val="clear" w:pos="2880"/>
        </w:tabs>
        <w:spacing w:before="60" w:after="0" w:line="240" w:lineRule="auto"/>
        <w:ind w:left="1426" w:hanging="274"/>
        <w:contextualSpacing w:val="0"/>
        <w:rPr>
          <w:rFonts w:eastAsia="Times New Roman" w:cs="Calibri"/>
        </w:rPr>
      </w:pPr>
      <w:r w:rsidRPr="00D5180B">
        <w:rPr>
          <w:rFonts w:eastAsia="Times New Roman" w:cs="Calibri"/>
        </w:rPr>
        <w:t>Animal intrusion</w:t>
      </w:r>
    </w:p>
    <w:p w14:paraId="4FD2BCA0" w14:textId="77777777" w:rsidR="000F1417" w:rsidRPr="00D5180B" w:rsidRDefault="000F1417" w:rsidP="00F45D27">
      <w:pPr>
        <w:pStyle w:val="ListParagraph"/>
        <w:numPr>
          <w:ilvl w:val="3"/>
          <w:numId w:val="66"/>
        </w:numPr>
        <w:tabs>
          <w:tab w:val="clear" w:pos="2880"/>
        </w:tabs>
        <w:spacing w:before="60" w:after="0" w:line="240" w:lineRule="auto"/>
        <w:ind w:left="1426" w:hanging="274"/>
        <w:contextualSpacing w:val="0"/>
        <w:rPr>
          <w:rFonts w:eastAsia="Times New Roman" w:cs="Calibri"/>
        </w:rPr>
      </w:pPr>
      <w:r w:rsidRPr="00D5180B">
        <w:rPr>
          <w:rFonts w:eastAsia="Times New Roman" w:cs="Calibri"/>
        </w:rPr>
        <w:t>Contaminating run-off</w:t>
      </w:r>
    </w:p>
    <w:p w14:paraId="629B3132" w14:textId="77777777" w:rsidR="00406D15" w:rsidRPr="00D5180B" w:rsidRDefault="00406D15" w:rsidP="00F45D27">
      <w:pPr>
        <w:pStyle w:val="ListParagraph"/>
        <w:numPr>
          <w:ilvl w:val="3"/>
          <w:numId w:val="66"/>
        </w:numPr>
        <w:tabs>
          <w:tab w:val="clear" w:pos="2880"/>
        </w:tabs>
        <w:spacing w:before="60" w:after="0" w:line="240" w:lineRule="auto"/>
        <w:ind w:left="1426" w:hanging="274"/>
        <w:contextualSpacing w:val="0"/>
        <w:rPr>
          <w:rFonts w:eastAsia="Times New Roman" w:cs="Calibri"/>
        </w:rPr>
      </w:pPr>
      <w:r w:rsidRPr="00D5180B">
        <w:rPr>
          <w:rFonts w:eastAsia="Times New Roman" w:cs="Calibri"/>
        </w:rPr>
        <w:t>Uncontrolled flooding</w:t>
      </w:r>
      <w:r w:rsidR="00835D25">
        <w:rPr>
          <w:rFonts w:eastAsia="Times New Roman" w:cs="Calibri"/>
        </w:rPr>
        <w:t xml:space="preserve"> </w:t>
      </w:r>
      <w:r w:rsidRPr="00D5180B">
        <w:rPr>
          <w:rFonts w:eastAsia="Times New Roman" w:cs="Calibri"/>
        </w:rPr>
        <w:t>[reference page, line and table]</w:t>
      </w:r>
    </w:p>
    <w:p w14:paraId="76BB3AA8" w14:textId="77777777" w:rsidR="00C57A7F" w:rsidRDefault="000F1417" w:rsidP="00F45D27">
      <w:pPr>
        <w:pStyle w:val="ListParagraph"/>
        <w:numPr>
          <w:ilvl w:val="0"/>
          <w:numId w:val="107"/>
        </w:numPr>
        <w:spacing w:before="120" w:after="120"/>
        <w:ind w:left="72"/>
        <w:rPr>
          <w:rFonts w:cs="Calibri"/>
        </w:rPr>
      </w:pPr>
      <w:r w:rsidRPr="00122A81">
        <w:rPr>
          <w:rFonts w:cs="Calibri"/>
        </w:rPr>
        <w:t>Document all corrective measures, cleaning activities, and maintenance.</w:t>
      </w:r>
      <w:r w:rsidR="00C57A7F" w:rsidRPr="00122A81">
        <w:rPr>
          <w:rFonts w:cs="Calibri"/>
        </w:rPr>
        <w:t xml:space="preserve"> </w:t>
      </w:r>
    </w:p>
    <w:p w14:paraId="07C623AA" w14:textId="77777777" w:rsidR="00A25EF2" w:rsidRDefault="00D54C10" w:rsidP="007D7827">
      <w:pPr>
        <w:pStyle w:val="Heading2"/>
      </w:pPr>
      <w:bookmarkStart w:id="85" w:name="_Toc20318948"/>
      <w:bookmarkEnd w:id="84"/>
      <w:r w:rsidRPr="0004283C">
        <w:t>Best Practices for Managing Irrigation Water Treatment Systems</w:t>
      </w:r>
      <w:bookmarkEnd w:id="85"/>
    </w:p>
    <w:p w14:paraId="5752E222" w14:textId="77777777" w:rsidR="00441930" w:rsidRDefault="001A07F3" w:rsidP="00F45D27">
      <w:pPr>
        <w:pStyle w:val="ListParagraph"/>
        <w:numPr>
          <w:ilvl w:val="0"/>
          <w:numId w:val="108"/>
        </w:numPr>
        <w:shd w:val="clear" w:color="auto" w:fill="FFFFFF"/>
        <w:spacing w:after="0"/>
        <w:ind w:left="72"/>
        <w:rPr>
          <w:rFonts w:asciiTheme="minorHAnsi" w:hAnsiTheme="minorHAnsi" w:cstheme="minorHAnsi"/>
          <w:color w:val="222222"/>
        </w:rPr>
      </w:pPr>
      <w:bookmarkStart w:id="86" w:name="_Hlk24990241"/>
      <w:r w:rsidRPr="00122A81">
        <w:rPr>
          <w:rFonts w:asciiTheme="minorHAnsi" w:hAnsiTheme="minorHAnsi" w:cstheme="minorHAnsi"/>
          <w:color w:val="222222"/>
        </w:rPr>
        <w:t>The minimum best practices for managing irrigation water treatment are outlined below</w:t>
      </w:r>
      <w:r w:rsidRPr="005D38FC">
        <w:rPr>
          <w:rFonts w:asciiTheme="minorHAnsi" w:hAnsiTheme="minorHAnsi"/>
          <w:color w:val="222222"/>
        </w:rPr>
        <w:t xml:space="preserve"> and </w:t>
      </w:r>
      <w:r w:rsidRPr="00122A81">
        <w:rPr>
          <w:rFonts w:asciiTheme="minorHAnsi" w:hAnsiTheme="minorHAnsi" w:cstheme="minorHAnsi"/>
          <w:color w:val="222222"/>
        </w:rPr>
        <w:t>must be completed</w:t>
      </w:r>
      <w:r w:rsidR="009A1BDE">
        <w:rPr>
          <w:rFonts w:asciiTheme="minorHAnsi" w:hAnsiTheme="minorHAnsi" w:cstheme="minorHAnsi"/>
          <w:color w:val="222222"/>
        </w:rPr>
        <w:t>.</w:t>
      </w:r>
      <w:r w:rsidR="009A1BDE" w:rsidRPr="00121B36">
        <w:rPr>
          <w:rFonts w:asciiTheme="minorHAnsi" w:hAnsiTheme="minorHAnsi" w:cstheme="minorHAnsi"/>
          <w:color w:val="222222"/>
        </w:rPr>
        <w:t xml:space="preserve"> </w:t>
      </w:r>
      <w:r w:rsidR="009A1BDE" w:rsidRPr="00D4169E">
        <w:rPr>
          <w:rFonts w:asciiTheme="minorHAnsi" w:hAnsiTheme="minorHAnsi" w:cstheme="minorHAnsi"/>
          <w:color w:val="222222"/>
        </w:rPr>
        <w:t>Appendix A for more details.</w:t>
      </w:r>
    </w:p>
    <w:p w14:paraId="21BA2718" w14:textId="77777777" w:rsidR="00441930" w:rsidRPr="00441930" w:rsidRDefault="00441930" w:rsidP="00F45D27">
      <w:pPr>
        <w:pStyle w:val="ListParagraph"/>
        <w:shd w:val="clear" w:color="auto" w:fill="FFFFFF"/>
        <w:spacing w:after="0"/>
        <w:ind w:left="72"/>
        <w:rPr>
          <w:rFonts w:asciiTheme="minorHAnsi" w:hAnsiTheme="minorHAnsi" w:cstheme="minorHAnsi"/>
          <w:color w:val="222222"/>
        </w:rPr>
      </w:pPr>
    </w:p>
    <w:p w14:paraId="7D7A770B" w14:textId="77777777" w:rsidR="000A4756" w:rsidRPr="00122A81" w:rsidRDefault="000A4756" w:rsidP="00F45D27">
      <w:pPr>
        <w:pStyle w:val="ListParagraph"/>
        <w:numPr>
          <w:ilvl w:val="0"/>
          <w:numId w:val="108"/>
        </w:numPr>
        <w:shd w:val="clear" w:color="auto" w:fill="FFFFFF"/>
        <w:spacing w:after="0"/>
        <w:ind w:left="72"/>
        <w:rPr>
          <w:rFonts w:asciiTheme="minorHAnsi" w:hAnsiTheme="minorHAnsi" w:cstheme="minorHAnsi"/>
          <w:color w:val="222222"/>
        </w:rPr>
      </w:pPr>
      <w:r w:rsidRPr="00122A81">
        <w:rPr>
          <w:rFonts w:asciiTheme="minorHAnsi" w:hAnsiTheme="minorHAnsi" w:cstheme="minorHAnsi"/>
          <w:color w:val="222222"/>
        </w:rPr>
        <w:lastRenderedPageBreak/>
        <w:t>Prior to 21 days-to-scheduled harvest c</w:t>
      </w:r>
      <w:r w:rsidR="005852E3" w:rsidRPr="00122A81">
        <w:rPr>
          <w:rFonts w:asciiTheme="minorHAnsi" w:hAnsiTheme="minorHAnsi" w:cstheme="minorHAnsi"/>
          <w:color w:val="222222"/>
        </w:rPr>
        <w:t>onduct an initial irrigation water treatment assessment to establish treatment process parameters that will be monitored</w:t>
      </w:r>
      <w:r w:rsidR="005852E3" w:rsidRPr="005D38FC">
        <w:rPr>
          <w:rFonts w:asciiTheme="minorHAnsi" w:hAnsiTheme="minorHAnsi"/>
          <w:color w:val="222222"/>
        </w:rPr>
        <w:t xml:space="preserve"> to ensure </w:t>
      </w:r>
      <w:r w:rsidR="005852E3" w:rsidRPr="00122A81">
        <w:rPr>
          <w:rFonts w:asciiTheme="minorHAnsi" w:hAnsiTheme="minorHAnsi" w:cstheme="minorHAnsi"/>
          <w:color w:val="222222"/>
        </w:rPr>
        <w:t>consistent treatment delivery and to demonstrate its effectiveness</w:t>
      </w:r>
      <w:r w:rsidR="001A07F3" w:rsidRPr="00122A81">
        <w:rPr>
          <w:rFonts w:asciiTheme="minorHAnsi" w:hAnsiTheme="minorHAnsi" w:cstheme="minorHAnsi"/>
          <w:color w:val="222222"/>
        </w:rPr>
        <w:t xml:space="preserve"> as described in Appendix A. </w:t>
      </w:r>
    </w:p>
    <w:p w14:paraId="5E35CB18" w14:textId="77777777" w:rsidR="005852E3" w:rsidRPr="00122A81" w:rsidRDefault="001A07F3" w:rsidP="00F45D27">
      <w:pPr>
        <w:pStyle w:val="ListParagraph"/>
        <w:numPr>
          <w:ilvl w:val="0"/>
          <w:numId w:val="59"/>
        </w:numPr>
        <w:shd w:val="clear" w:color="auto" w:fill="FFFFFF"/>
        <w:spacing w:after="0"/>
        <w:ind w:left="792" w:hanging="450"/>
        <w:rPr>
          <w:rFonts w:asciiTheme="minorHAnsi" w:hAnsiTheme="minorHAnsi" w:cstheme="minorHAnsi"/>
          <w:color w:val="222222"/>
        </w:rPr>
      </w:pPr>
      <w:r w:rsidRPr="00122A81">
        <w:rPr>
          <w:rFonts w:asciiTheme="minorHAnsi" w:hAnsiTheme="minorHAnsi" w:cstheme="minorHAnsi"/>
          <w:color w:val="222222"/>
        </w:rPr>
        <w:t xml:space="preserve">Repeat this assessment if a material change (e.g., change in </w:t>
      </w:r>
      <w:r w:rsidRPr="005D38FC">
        <w:rPr>
          <w:rFonts w:asciiTheme="minorHAnsi" w:hAnsiTheme="minorHAnsi"/>
          <w:color w:val="222222"/>
        </w:rPr>
        <w:t xml:space="preserve">equipment </w:t>
      </w:r>
      <w:r w:rsidRPr="00122A81">
        <w:rPr>
          <w:rFonts w:asciiTheme="minorHAnsi" w:hAnsiTheme="minorHAnsi" w:cstheme="minorHAnsi"/>
          <w:color w:val="222222"/>
        </w:rPr>
        <w:t xml:space="preserve">or type of water treatment) to your system occurs.  </w:t>
      </w:r>
    </w:p>
    <w:p w14:paraId="50BD395A" w14:textId="77777777" w:rsidR="00215F93" w:rsidRPr="007B1690" w:rsidRDefault="00215F93" w:rsidP="00F45D27">
      <w:pPr>
        <w:pStyle w:val="ListParagraph"/>
        <w:shd w:val="clear" w:color="auto" w:fill="FFFFFF"/>
        <w:spacing w:after="0"/>
        <w:ind w:left="436"/>
        <w:rPr>
          <w:rFonts w:asciiTheme="minorHAnsi" w:hAnsiTheme="minorHAnsi" w:cstheme="minorHAnsi"/>
          <w:color w:val="222222"/>
        </w:rPr>
      </w:pPr>
    </w:p>
    <w:p w14:paraId="064DFF2D" w14:textId="77777777" w:rsidR="00E948C9" w:rsidRPr="00122A81" w:rsidRDefault="00E948C9" w:rsidP="00F45D27">
      <w:pPr>
        <w:pStyle w:val="ListParagraph"/>
        <w:numPr>
          <w:ilvl w:val="0"/>
          <w:numId w:val="108"/>
        </w:numPr>
        <w:shd w:val="clear" w:color="auto" w:fill="FFFFFF"/>
        <w:spacing w:after="0"/>
        <w:ind w:left="72"/>
        <w:rPr>
          <w:rFonts w:asciiTheme="minorHAnsi" w:hAnsiTheme="minorHAnsi" w:cstheme="minorHAnsi"/>
          <w:color w:val="222222"/>
        </w:rPr>
      </w:pPr>
      <w:r w:rsidRPr="00122A81">
        <w:rPr>
          <w:rFonts w:asciiTheme="minorHAnsi" w:hAnsiTheme="minorHAnsi" w:cstheme="minorHAnsi"/>
          <w:color w:val="222222"/>
        </w:rPr>
        <w:t xml:space="preserve">Before using treated water to irrigate crops within the ≤ 21 days-to-scheduled harvest timeframe </w:t>
      </w:r>
      <w:r w:rsidR="00546FD8">
        <w:rPr>
          <w:rFonts w:asciiTheme="minorHAnsi" w:hAnsiTheme="minorHAnsi" w:cstheme="minorHAnsi"/>
          <w:color w:val="222222"/>
        </w:rPr>
        <w:t>growers</w:t>
      </w:r>
      <w:r w:rsidRPr="00122A81">
        <w:rPr>
          <w:rFonts w:asciiTheme="minorHAnsi" w:hAnsiTheme="minorHAnsi" w:cstheme="minorHAnsi"/>
          <w:color w:val="222222"/>
        </w:rPr>
        <w:t xml:space="preserve"> must first establish SOP’s outlining irrigation t</w:t>
      </w:r>
      <w:r w:rsidR="005852E3" w:rsidRPr="00122A81">
        <w:rPr>
          <w:rFonts w:asciiTheme="minorHAnsi" w:hAnsiTheme="minorHAnsi" w:cstheme="minorHAnsi"/>
          <w:color w:val="222222"/>
        </w:rPr>
        <w:t>reatment and process parameters for all irrigation treatment systems unless duplicated systems are in use.</w:t>
      </w:r>
    </w:p>
    <w:p w14:paraId="79430DC7" w14:textId="77777777" w:rsidR="00E948C9" w:rsidRPr="007B1690" w:rsidRDefault="00E948C9" w:rsidP="00F45D27">
      <w:pPr>
        <w:shd w:val="clear" w:color="auto" w:fill="FFFFFF"/>
        <w:spacing w:before="0" w:after="0"/>
        <w:rPr>
          <w:rFonts w:asciiTheme="minorHAnsi" w:hAnsiTheme="minorHAnsi" w:cstheme="minorHAnsi"/>
          <w:color w:val="222222"/>
          <w:szCs w:val="22"/>
        </w:rPr>
      </w:pPr>
    </w:p>
    <w:p w14:paraId="1C74807C" w14:textId="77777777" w:rsidR="00E948C9" w:rsidRPr="00122A81" w:rsidRDefault="00E948C9" w:rsidP="00F45D27">
      <w:pPr>
        <w:pStyle w:val="ListParagraph"/>
        <w:numPr>
          <w:ilvl w:val="0"/>
          <w:numId w:val="108"/>
        </w:numPr>
        <w:shd w:val="clear" w:color="auto" w:fill="FFFFFF"/>
        <w:spacing w:after="0"/>
        <w:ind w:left="72"/>
        <w:rPr>
          <w:rFonts w:asciiTheme="minorHAnsi" w:hAnsiTheme="minorHAnsi" w:cstheme="minorHAnsi"/>
          <w:color w:val="222222"/>
        </w:rPr>
      </w:pPr>
      <w:r w:rsidRPr="00122A81">
        <w:rPr>
          <w:rFonts w:asciiTheme="minorHAnsi" w:hAnsiTheme="minorHAnsi" w:cstheme="minorHAnsi"/>
          <w:color w:val="222222"/>
        </w:rPr>
        <w:t>Confirm that water microbial quality is</w:t>
      </w:r>
      <w:r w:rsidRPr="005D38FC">
        <w:rPr>
          <w:rFonts w:asciiTheme="minorHAnsi" w:hAnsiTheme="minorHAnsi"/>
          <w:color w:val="222222"/>
        </w:rPr>
        <w:t xml:space="preserve"> not </w:t>
      </w:r>
      <w:r w:rsidRPr="00122A81">
        <w:rPr>
          <w:rFonts w:asciiTheme="minorHAnsi" w:hAnsiTheme="minorHAnsi" w:cstheme="minorHAnsi"/>
          <w:color w:val="222222"/>
        </w:rPr>
        <w:t>being degraded as it passes through each of your water treatment systems (i.e., due to equipment conditions) by performing</w:t>
      </w:r>
      <w:r w:rsidRPr="005D38FC">
        <w:rPr>
          <w:rFonts w:asciiTheme="minorHAnsi" w:hAnsiTheme="minorHAnsi"/>
          <w:color w:val="222222"/>
        </w:rPr>
        <w:t xml:space="preserve"> a </w:t>
      </w:r>
      <w:r w:rsidRPr="00122A81">
        <w:rPr>
          <w:rFonts w:asciiTheme="minorHAnsi" w:hAnsiTheme="minorHAnsi" w:cstheme="minorHAnsi"/>
          <w:color w:val="222222"/>
        </w:rPr>
        <w:t xml:space="preserve">microbial water quality assessment during an irrigation event before entering the ≤ 21 days-to-scheduled harvest timeframe. </w:t>
      </w:r>
    </w:p>
    <w:p w14:paraId="3C71CBD2" w14:textId="77777777" w:rsidR="00E948C9" w:rsidRPr="005D38FC" w:rsidRDefault="00E948C9" w:rsidP="00F45D27">
      <w:pPr>
        <w:pStyle w:val="ListParagraph"/>
        <w:spacing w:after="0"/>
        <w:ind w:left="72"/>
        <w:rPr>
          <w:rFonts w:asciiTheme="minorHAnsi" w:hAnsiTheme="minorHAnsi"/>
          <w:color w:val="222222"/>
        </w:rPr>
      </w:pPr>
    </w:p>
    <w:p w14:paraId="74A508A9" w14:textId="77777777" w:rsidR="00206059" w:rsidRDefault="00E948C9" w:rsidP="00F45D27">
      <w:pPr>
        <w:pStyle w:val="ListParagraph"/>
        <w:numPr>
          <w:ilvl w:val="0"/>
          <w:numId w:val="59"/>
        </w:numPr>
        <w:shd w:val="clear" w:color="auto" w:fill="FFFFFF"/>
        <w:spacing w:after="0"/>
        <w:ind w:left="792" w:hanging="450"/>
        <w:rPr>
          <w:rFonts w:asciiTheme="minorHAnsi" w:hAnsiTheme="minorHAnsi" w:cstheme="minorHAnsi"/>
          <w:color w:val="222222"/>
        </w:rPr>
      </w:pPr>
      <w:r w:rsidRPr="00D56434">
        <w:t>Collect</w:t>
      </w:r>
      <w:r w:rsidRPr="005D38FC">
        <w:rPr>
          <w:sz w:val="20"/>
        </w:rPr>
        <w:t xml:space="preserve"> </w:t>
      </w:r>
      <w:r w:rsidRPr="00122A81">
        <w:rPr>
          <w:rFonts w:asciiTheme="minorHAnsi" w:hAnsiTheme="minorHAnsi" w:cstheme="minorHAnsi"/>
          <w:color w:val="222222"/>
        </w:rPr>
        <w:t xml:space="preserve">three (3) 100 mL samples no closer than 20 minutes apart.  Acceptance Criteria and Data Monitoring Criteria as outlined in </w:t>
      </w:r>
      <w:r w:rsidR="000A4756" w:rsidRPr="00122A81">
        <w:rPr>
          <w:rFonts w:asciiTheme="minorHAnsi" w:hAnsiTheme="minorHAnsi" w:cstheme="minorHAnsi"/>
          <w:color w:val="222222"/>
        </w:rPr>
        <w:t>Table 2D</w:t>
      </w:r>
      <w:r w:rsidR="00D56434">
        <w:rPr>
          <w:rFonts w:asciiTheme="minorHAnsi" w:hAnsiTheme="minorHAnsi" w:cstheme="minorHAnsi"/>
          <w:color w:val="222222"/>
        </w:rPr>
        <w:t xml:space="preserve"> </w:t>
      </w:r>
      <w:r w:rsidR="000A4756" w:rsidRPr="00122A81">
        <w:rPr>
          <w:rFonts w:asciiTheme="minorHAnsi" w:hAnsiTheme="minorHAnsi" w:cstheme="minorHAnsi"/>
          <w:color w:val="222222"/>
        </w:rPr>
        <w:t xml:space="preserve">- Routine Monitoring of Microbial Water </w:t>
      </w:r>
      <w:r w:rsidR="001A07F3" w:rsidRPr="00122A81">
        <w:rPr>
          <w:rFonts w:asciiTheme="minorHAnsi" w:hAnsiTheme="minorHAnsi" w:cstheme="minorHAnsi"/>
          <w:color w:val="222222"/>
        </w:rPr>
        <w:t>Quality</w:t>
      </w:r>
      <w:r w:rsidRPr="00122A81">
        <w:rPr>
          <w:rFonts w:asciiTheme="minorHAnsi" w:hAnsiTheme="minorHAnsi" w:cstheme="minorHAnsi"/>
          <w:color w:val="222222"/>
        </w:rPr>
        <w:t xml:space="preserve"> must be met.   </w:t>
      </w:r>
    </w:p>
    <w:bookmarkEnd w:id="86"/>
    <w:p w14:paraId="7A4A1F45" w14:textId="77777777" w:rsidR="00206059" w:rsidRPr="00206059" w:rsidRDefault="00206059" w:rsidP="00F45D27">
      <w:pPr>
        <w:pStyle w:val="ListParagraph"/>
        <w:shd w:val="clear" w:color="auto" w:fill="FFFFFF"/>
        <w:spacing w:after="0"/>
        <w:ind w:left="792"/>
        <w:rPr>
          <w:rFonts w:asciiTheme="minorHAnsi" w:hAnsiTheme="minorHAnsi" w:cstheme="minorHAnsi"/>
          <w:color w:val="222222"/>
        </w:rPr>
      </w:pPr>
    </w:p>
    <w:p w14:paraId="089E9F38" w14:textId="77777777" w:rsidR="000F1417" w:rsidRPr="00D5180B" w:rsidRDefault="000F1417" w:rsidP="007D7827">
      <w:pPr>
        <w:pStyle w:val="Heading2"/>
      </w:pPr>
      <w:bookmarkStart w:id="87" w:name="_Toc8374929"/>
      <w:bookmarkStart w:id="88" w:name="_Toc20839147"/>
      <w:r w:rsidRPr="00D5180B">
        <w:t>Other Considerations for water</w:t>
      </w:r>
      <w:bookmarkEnd w:id="87"/>
      <w:bookmarkEnd w:id="88"/>
    </w:p>
    <w:p w14:paraId="484ED247" w14:textId="77777777" w:rsidR="000F1417" w:rsidRPr="00D5180B" w:rsidRDefault="00CA097F" w:rsidP="00F45D27">
      <w:pPr>
        <w:numPr>
          <w:ilvl w:val="0"/>
          <w:numId w:val="75"/>
        </w:numPr>
        <w:spacing w:before="120" w:afterLines="60" w:after="144"/>
        <w:ind w:left="72"/>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12E5CAB5" w14:textId="77777777" w:rsidR="00673EAC" w:rsidRPr="00673EAC" w:rsidRDefault="00E10BBD" w:rsidP="00F45D27">
      <w:pPr>
        <w:numPr>
          <w:ilvl w:val="0"/>
          <w:numId w:val="75"/>
        </w:numPr>
        <w:spacing w:before="120" w:after="120"/>
        <w:ind w:left="72"/>
        <w:rPr>
          <w:rFonts w:cs="Calibri"/>
          <w:color w:val="000000"/>
          <w:szCs w:val="22"/>
        </w:rPr>
      </w:pPr>
      <w:r w:rsidRPr="00673EAC">
        <w:rPr>
          <w:szCs w:val="22"/>
        </w:rPr>
        <w:t>Antimicrobial treatments must be used and managed in a manner that meets all federal, state, and local regulations.</w:t>
      </w:r>
    </w:p>
    <w:p w14:paraId="149E3E39" w14:textId="77777777" w:rsidR="008D137D" w:rsidRPr="005D38FC" w:rsidRDefault="000F1417" w:rsidP="00F45D27">
      <w:pPr>
        <w:numPr>
          <w:ilvl w:val="0"/>
          <w:numId w:val="75"/>
        </w:numPr>
        <w:spacing w:before="120" w:afterLines="60" w:after="144"/>
        <w:ind w:left="72"/>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15C5DA97" w14:textId="77777777" w:rsidR="003D6029" w:rsidRDefault="003D6029" w:rsidP="007D7827">
      <w:pPr>
        <w:pStyle w:val="Heading2"/>
        <w:rPr>
          <w:color w:val="222222"/>
          <w:shd w:val="clear" w:color="auto" w:fill="FFFFFF"/>
        </w:rPr>
      </w:pPr>
      <w:r w:rsidRPr="00B64709">
        <w:t>Best Practices for Irrigation Water from Type B Agricultural Water</w:t>
      </w:r>
      <w:r w:rsidRPr="00B64709">
        <w:rPr>
          <w:color w:val="222222"/>
          <w:shd w:val="clear" w:color="auto" w:fill="FFFFFF"/>
        </w:rPr>
        <w:t xml:space="preserve"> </w:t>
      </w:r>
    </w:p>
    <w:p w14:paraId="625F8A13" w14:textId="77777777" w:rsidR="008D137D" w:rsidRDefault="0083725D" w:rsidP="00F45D27">
      <w:pPr>
        <w:rPr>
          <w:rFonts w:cs="Calibri"/>
          <w:color w:val="222222"/>
          <w:szCs w:val="22"/>
          <w:shd w:val="clear" w:color="auto" w:fill="FFFFFF"/>
        </w:rPr>
      </w:pPr>
      <w:bookmarkStart w:id="89" w:name="_Hlk24990447"/>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quality is required for all water types and remedial actions are required if water testing shows a conveyance system has failed to deliver water that meets the microbial standard.  When performing remedial actions, it is the intent that all remedial steps outlined in the tables below are followed and that they are followed in the order of sequence as written.</w:t>
      </w:r>
    </w:p>
    <w:bookmarkEnd w:id="89"/>
    <w:p w14:paraId="0640F617" w14:textId="77777777" w:rsidR="00441930" w:rsidRPr="00D5180B" w:rsidRDefault="00441930" w:rsidP="00F45D27">
      <w:pPr>
        <w:rPr>
          <w:rFonts w:cs="Calibri"/>
          <w:color w:val="222222"/>
          <w:szCs w:val="22"/>
          <w:shd w:val="clear" w:color="auto" w:fill="FFFFFF"/>
        </w:rPr>
      </w:pPr>
    </w:p>
    <w:p w14:paraId="052D7526" w14:textId="77777777" w:rsidR="00CB7F92" w:rsidRPr="007B1690" w:rsidRDefault="0010770A" w:rsidP="007D7827">
      <w:pPr>
        <w:pStyle w:val="Heading2"/>
      </w:pPr>
      <w:bookmarkStart w:id="90" w:name="_Toc20839148"/>
      <w:r w:rsidRPr="00D5180B">
        <w:t>TABLE 2</w:t>
      </w:r>
      <w:r w:rsidR="008435AE" w:rsidRPr="00D5180B">
        <w:t>A</w:t>
      </w:r>
      <w:r w:rsidR="005751DB" w:rsidRPr="00D5180B">
        <w:t>. Irrigation Water from Type B</w:t>
      </w:r>
      <w:r w:rsidRPr="00D5180B">
        <w:t xml:space="preserve"> Agricultural Water– See </w:t>
      </w:r>
      <w:r w:rsidR="00E42282">
        <w:t>FIGURE</w:t>
      </w:r>
      <w:r w:rsidRPr="00D5180B">
        <w:t xml:space="preserve"> 1</w:t>
      </w:r>
      <w:bookmarkEnd w:id="90"/>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4"/>
        <w:gridCol w:w="7080"/>
      </w:tblGrid>
      <w:tr w:rsidR="00CB7F92" w:rsidRPr="00D5180B" w14:paraId="1D30CF05" w14:textId="77777777" w:rsidTr="00F45D27">
        <w:tc>
          <w:tcPr>
            <w:tcW w:w="2515" w:type="dxa"/>
            <w:tcBorders>
              <w:top w:val="single" w:sz="4" w:space="0" w:color="auto"/>
              <w:left w:val="single" w:sz="4" w:space="0" w:color="auto"/>
              <w:bottom w:val="single" w:sz="4" w:space="0" w:color="auto"/>
              <w:right w:val="single" w:sz="4" w:space="0" w:color="auto"/>
            </w:tcBorders>
            <w:shd w:val="clear" w:color="auto" w:fill="4472C4"/>
          </w:tcPr>
          <w:p w14:paraId="3BF3ED66" w14:textId="77777777" w:rsidR="00CB7F92" w:rsidRPr="00D5180B" w:rsidRDefault="00CB7F92" w:rsidP="00E16D46">
            <w:pPr>
              <w:rPr>
                <w:rFonts w:cs="Calibri"/>
                <w:b/>
                <w:color w:val="FFFFFF"/>
                <w:szCs w:val="22"/>
              </w:rPr>
            </w:pPr>
            <w:bookmarkStart w:id="91" w:name="_Hlk24990537"/>
            <w:r w:rsidRPr="00D5180B">
              <w:rPr>
                <w:rFonts w:cs="Calibri"/>
                <w:b/>
                <w:color w:val="FFFFFF"/>
                <w:szCs w:val="22"/>
              </w:rPr>
              <w:t>Metric</w:t>
            </w:r>
          </w:p>
        </w:tc>
        <w:tc>
          <w:tcPr>
            <w:tcW w:w="7699" w:type="dxa"/>
            <w:tcBorders>
              <w:top w:val="single" w:sz="4" w:space="0" w:color="auto"/>
              <w:left w:val="single" w:sz="4" w:space="0" w:color="auto"/>
              <w:bottom w:val="single" w:sz="4" w:space="0" w:color="auto"/>
              <w:right w:val="single" w:sz="4" w:space="0" w:color="auto"/>
            </w:tcBorders>
            <w:shd w:val="clear" w:color="auto" w:fill="4472C4"/>
          </w:tcPr>
          <w:p w14:paraId="17E73D8B" w14:textId="77777777" w:rsidR="00CB7F92" w:rsidRPr="00D5180B" w:rsidRDefault="00CB7F92" w:rsidP="00E16D46">
            <w:pPr>
              <w:ind w:right="6"/>
              <w:rPr>
                <w:rFonts w:cs="Calibri"/>
                <w:b/>
                <w:color w:val="FFFFFF"/>
                <w:szCs w:val="22"/>
              </w:rPr>
            </w:pPr>
            <w:r w:rsidRPr="00D5180B">
              <w:rPr>
                <w:rFonts w:cs="Calibri"/>
                <w:b/>
                <w:color w:val="FFFFFF"/>
                <w:szCs w:val="22"/>
              </w:rPr>
              <w:t>Rationale /Remedial Actions</w:t>
            </w:r>
          </w:p>
        </w:tc>
      </w:tr>
      <w:tr w:rsidR="00CB7F92" w:rsidRPr="00D5180B" w14:paraId="1DFE0147" w14:textId="77777777" w:rsidTr="00F45D27">
        <w:trPr>
          <w:trHeight w:val="1246"/>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7482BE44" w14:textId="77777777" w:rsidR="00CB7F92" w:rsidRPr="007B1690" w:rsidRDefault="00CB7F92" w:rsidP="00E16D46">
            <w:pPr>
              <w:rPr>
                <w:rFonts w:asciiTheme="minorHAnsi" w:hAnsiTheme="minorHAnsi" w:cstheme="minorHAnsi"/>
                <w:b/>
                <w:szCs w:val="22"/>
              </w:rPr>
            </w:pPr>
            <w:r w:rsidRPr="007B1690">
              <w:rPr>
                <w:rFonts w:asciiTheme="minorHAnsi" w:hAnsiTheme="minorHAnsi" w:cstheme="minorHAnsi"/>
                <w:b/>
                <w:szCs w:val="22"/>
              </w:rPr>
              <w:lastRenderedPageBreak/>
              <w:t xml:space="preserve">Examples of water from Type B agricultural water systems: </w:t>
            </w:r>
          </w:p>
          <w:p w14:paraId="56CA3388"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Ground chemigation</w:t>
            </w:r>
          </w:p>
          <w:p w14:paraId="2627D9ED"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Drip irrigation</w:t>
            </w:r>
          </w:p>
          <w:p w14:paraId="61E013B1"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Furrow irrigation </w:t>
            </w:r>
          </w:p>
          <w:p w14:paraId="6C6048C9" w14:textId="77777777" w:rsidR="0083725D" w:rsidRPr="007B1690" w:rsidRDefault="0083725D" w:rsidP="005751DB">
            <w:pPr>
              <w:pStyle w:val="ListParagraph"/>
              <w:numPr>
                <w:ilvl w:val="0"/>
                <w:numId w:val="80"/>
              </w:numPr>
              <w:spacing w:before="120" w:after="0" w:line="240" w:lineRule="auto"/>
              <w:ind w:left="337" w:hanging="270"/>
              <w:rPr>
                <w:rFonts w:cs="Calibri"/>
                <w:b/>
                <w:bCs/>
                <w:color w:val="000000"/>
              </w:rPr>
            </w:pPr>
            <w:r w:rsidRPr="007B1690">
              <w:rPr>
                <w:rFonts w:cs="Calibri"/>
                <w:b/>
                <w:bCs/>
                <w:color w:val="000000"/>
              </w:rPr>
              <w:t xml:space="preserve">Dust abatement </w:t>
            </w:r>
          </w:p>
          <w:p w14:paraId="44D53EE8" w14:textId="77777777" w:rsidR="0083725D" w:rsidRPr="007B1690" w:rsidRDefault="0083725D" w:rsidP="007B1690">
            <w:pPr>
              <w:pStyle w:val="ListParagraph"/>
              <w:spacing w:after="60" w:line="240" w:lineRule="auto"/>
              <w:contextualSpacing w:val="0"/>
              <w:rPr>
                <w:rFonts w:asciiTheme="minorHAnsi" w:hAnsiTheme="minorHAnsi" w:cstheme="minorHAnsi"/>
              </w:rPr>
            </w:pP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43DB15BC"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s on the number of samples taken.  If only one sample has been taken, it must be below 126MPN/100 mL.  Once tw</w:t>
            </w:r>
            <w:r w:rsidR="00D93F4D"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 period, additional samples may be collected to reach a 5 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After the first sample is shown to be within acceptance criteria, subsequent samples shall be collected no less frequently than monthly at points of use within the distribution system.</w:t>
            </w:r>
          </w:p>
          <w:p w14:paraId="46DDA3C4" w14:textId="77777777" w:rsidR="0083725D" w:rsidRPr="007B1690" w:rsidRDefault="0083725D" w:rsidP="0083725D">
            <w:pPr>
              <w:shd w:val="clear" w:color="auto" w:fill="FFFFFF"/>
              <w:spacing w:before="0" w:after="0"/>
              <w:rPr>
                <w:rFonts w:asciiTheme="minorHAnsi" w:hAnsiTheme="minorHAnsi" w:cstheme="minorHAnsi"/>
                <w:color w:val="222222"/>
                <w:sz w:val="10"/>
                <w:szCs w:val="10"/>
              </w:rPr>
            </w:pPr>
          </w:p>
          <w:p w14:paraId="3FE06135" w14:textId="77777777" w:rsidR="00CB7F92" w:rsidRPr="007B1690" w:rsidRDefault="0083725D" w:rsidP="007B1690">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deally, irrigation water should not contain generic </w:t>
            </w:r>
            <w:r w:rsidRPr="0047713D">
              <w:rPr>
                <w:rFonts w:asciiTheme="minorHAnsi" w:hAnsiTheme="minorHAnsi" w:cstheme="minorHAnsi"/>
                <w:i/>
                <w:color w:val="222222"/>
                <w:szCs w:val="22"/>
                <w:rPrChange w:id="92" w:author="Susan" w:date="2019-11-18T20:00:00Z">
                  <w:rPr>
                    <w:rFonts w:asciiTheme="minorHAnsi" w:hAnsiTheme="minorHAnsi" w:cstheme="minorHAnsi"/>
                    <w:color w:val="222222"/>
                    <w:szCs w:val="22"/>
                  </w:rPr>
                </w:rPrChange>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CB7F92" w:rsidRPr="00D5180B" w14:paraId="3D22FBAB" w14:textId="77777777" w:rsidTr="00F45D27">
        <w:trPr>
          <w:trHeight w:val="398"/>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3483BE29" w14:textId="77777777" w:rsidR="00CB7F92" w:rsidRPr="007B1690" w:rsidRDefault="00CB7F92" w:rsidP="00E16D46">
            <w:pPr>
              <w:autoSpaceDE w:val="0"/>
              <w:autoSpaceDN w:val="0"/>
              <w:adjustRightInd w:val="0"/>
              <w:spacing w:before="120" w:after="120"/>
              <w:rPr>
                <w:rFonts w:asciiTheme="minorHAnsi" w:hAnsiTheme="minorHAnsi" w:cstheme="minorHAnsi"/>
                <w:szCs w:val="22"/>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CB7F92" w:rsidRPr="00D5180B" w14:paraId="1F682E06" w14:textId="77777777" w:rsidTr="00F45D27">
        <w:trPr>
          <w:trHeight w:val="89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021DA19F" w14:textId="77777777" w:rsidR="0047247F" w:rsidRDefault="00CB7F92" w:rsidP="0047247F">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45CE03B7" w14:textId="77777777" w:rsidR="0083725D" w:rsidRPr="007B1690" w:rsidRDefault="0083725D" w:rsidP="0047247F">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0B714ABE" w14:textId="77777777" w:rsidR="00CB7F92" w:rsidRPr="007B1690" w:rsidRDefault="00CB7F92" w:rsidP="00E16D46">
            <w:pPr>
              <w:spacing w:before="240"/>
              <w:rPr>
                <w:rFonts w:asciiTheme="minorHAnsi" w:hAnsiTheme="minorHAnsi" w:cstheme="minorHAnsi"/>
                <w:b/>
                <w:szCs w:val="22"/>
              </w:rPr>
            </w:pPr>
            <w:r w:rsidRPr="007B1690">
              <w:rPr>
                <w:rFonts w:asciiTheme="minorHAnsi" w:hAnsiTheme="minorHAnsi" w:cstheme="minorHAnsi"/>
                <w:b/>
                <w:szCs w:val="22"/>
              </w:rPr>
              <w:t xml:space="preserve">Sampling Frequency: </w:t>
            </w:r>
          </w:p>
          <w:p w14:paraId="144D1B8A" w14:textId="77777777" w:rsidR="00224752" w:rsidRPr="007B1690" w:rsidRDefault="0083725D" w:rsidP="00E16D46">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sidR="00357246">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water source shall be collected and tested prior to use if &gt;60 days since last test of the water source.  Additional samples shall be collected no less than 18 hrs apart and at least monthly during use from points within the delivery system.</w:t>
            </w:r>
            <w:r w:rsidRPr="007B1690">
              <w:rPr>
                <w:rFonts w:asciiTheme="minorHAnsi" w:hAnsiTheme="minorHAnsi" w:cstheme="minorHAnsi"/>
                <w:b/>
                <w:szCs w:val="22"/>
              </w:rPr>
              <w:t xml:space="preserve"> </w:t>
            </w:r>
          </w:p>
          <w:p w14:paraId="6D263FAB" w14:textId="77777777" w:rsidR="0047247F" w:rsidRDefault="00CB7F92" w:rsidP="0047247F">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6F656859" w14:textId="77777777" w:rsidR="0083725D" w:rsidRPr="007B1690" w:rsidRDefault="0047247F" w:rsidP="0047247F">
            <w:pPr>
              <w:spacing w:after="120"/>
              <w:rPr>
                <w:rFonts w:asciiTheme="minorHAnsi" w:hAnsiTheme="minorHAnsi" w:cstheme="minorHAnsi"/>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0083725D" w:rsidRPr="007B1690">
              <w:rPr>
                <w:rFonts w:asciiTheme="minorHAnsi" w:hAnsiTheme="minorHAnsi" w:cstheme="minorHAnsi"/>
                <w:color w:val="222222"/>
                <w:szCs w:val="22"/>
              </w:rPr>
              <w:t>26 MPN/100 mL</w:t>
            </w:r>
          </w:p>
          <w:p w14:paraId="20610775" w14:textId="77777777" w:rsidR="00CB7F92" w:rsidRPr="007B1690" w:rsidRDefault="0083725D" w:rsidP="007B1690">
            <w:pPr>
              <w:shd w:val="clear" w:color="auto" w:fill="FFFFFF"/>
              <w:rPr>
                <w:rFonts w:asciiTheme="minorHAnsi" w:hAnsiTheme="minorHAnsi" w:cstheme="minorHAnsi"/>
                <w:color w:val="222222"/>
                <w:szCs w:val="22"/>
              </w:rPr>
            </w:pPr>
            <w:r w:rsidRPr="007B1690">
              <w:rPr>
                <w:rFonts w:asciiTheme="minorHAnsi" w:hAnsiTheme="minorHAnsi" w:cstheme="minorHAnsi"/>
                <w:color w:val="222222"/>
                <w:szCs w:val="22"/>
              </w:rPr>
              <w:t xml:space="preserve">(rolling geometric mean n=5) </w:t>
            </w:r>
            <w:r w:rsidR="00055519">
              <w:rPr>
                <w:rFonts w:asciiTheme="minorHAnsi" w:hAnsiTheme="minorHAnsi" w:cstheme="minorHAnsi"/>
                <w:color w:val="222222"/>
                <w:szCs w:val="22"/>
              </w:rPr>
              <w:t xml:space="preserve">and </w:t>
            </w:r>
            <w:r w:rsidR="0047247F"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4567E759"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f the rolling geometric mean (n=5) or any one sample exceeds the acceptance criteria, then the water shall not be used until remedial actions have been completed and generic </w:t>
            </w:r>
            <w:r w:rsidRPr="0047713D">
              <w:rPr>
                <w:rFonts w:asciiTheme="minorHAnsi" w:hAnsiTheme="minorHAnsi" w:cstheme="minorHAnsi"/>
                <w:i/>
                <w:color w:val="222222"/>
                <w:szCs w:val="22"/>
                <w:rPrChange w:id="93" w:author="Susan" w:date="2019-11-18T20:00:00Z">
                  <w:rPr>
                    <w:rFonts w:asciiTheme="minorHAnsi" w:hAnsiTheme="minorHAnsi" w:cstheme="minorHAnsi"/>
                    <w:color w:val="222222"/>
                    <w:szCs w:val="22"/>
                  </w:rPr>
                </w:rPrChange>
              </w:rPr>
              <w:t>E. coli</w:t>
            </w:r>
            <w:r w:rsidRPr="007B1690">
              <w:rPr>
                <w:rFonts w:asciiTheme="minorHAnsi" w:hAnsiTheme="minorHAnsi" w:cstheme="minorHAnsi"/>
                <w:color w:val="222222"/>
                <w:szCs w:val="22"/>
              </w:rPr>
              <w:t xml:space="preserve"> levels are within acceptance criteria:</w:t>
            </w:r>
          </w:p>
          <w:p w14:paraId="3E2324FD"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Conduct a</w:t>
            </w:r>
            <w:r w:rsidR="00357246" w:rsidRPr="0014584C">
              <w:rPr>
                <w:rFonts w:asciiTheme="minorHAnsi" w:hAnsiTheme="minorHAnsi" w:cstheme="minorHAnsi"/>
                <w:color w:val="222222"/>
                <w:szCs w:val="22"/>
              </w:rPr>
              <w:t xml:space="preserve">n </w:t>
            </w:r>
            <w:r w:rsidR="00357246" w:rsidRPr="007B1690">
              <w:rPr>
                <w:rFonts w:asciiTheme="minorHAnsi" w:hAnsiTheme="minorHAnsi" w:cstheme="minorHAnsi"/>
                <w:color w:val="222222"/>
                <w:szCs w:val="22"/>
              </w:rPr>
              <w:t>agricultural water assessment</w:t>
            </w:r>
            <w:r w:rsidR="0014584C">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654EC7B6" w14:textId="77777777" w:rsidR="0083725D" w:rsidRPr="007B1690" w:rsidRDefault="0083725D" w:rsidP="0083725D">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Retest the </w:t>
            </w:r>
            <w:r w:rsidR="00357246" w:rsidRPr="007B1690">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after taking remedial actions to determine if it meets the outlined microbial </w:t>
            </w:r>
            <w:r w:rsidR="00357246" w:rsidRPr="007B1690">
              <w:rPr>
                <w:rFonts w:asciiTheme="minorHAnsi" w:hAnsiTheme="minorHAnsi" w:cstheme="minorHAnsi"/>
                <w:color w:val="222222"/>
                <w:szCs w:val="22"/>
              </w:rPr>
              <w:t>water quality</w:t>
            </w:r>
            <w:r w:rsidR="00357246"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acceptance criteria for this use.  This sample should represent the conditions of the original water system, if feasible this test should be as close as practical to the original sampling point.  A more aggressive sampling program (i.e., sampling once per week instead of once per month) shall be instituted if an explanation for the exceedance is not readily apparent.  This type of sampling program should also be instituted if an upward trend is noted in normal sampling results.</w:t>
            </w:r>
          </w:p>
          <w:p w14:paraId="1A508E1A" w14:textId="77777777" w:rsidR="00CB7F92" w:rsidRPr="007B1690" w:rsidRDefault="0083725D" w:rsidP="00D5180B">
            <w:pPr>
              <w:numPr>
                <w:ilvl w:val="0"/>
                <w:numId w:val="101"/>
              </w:numPr>
              <w:shd w:val="clear" w:color="auto" w:fill="FFFFFF"/>
              <w:tabs>
                <w:tab w:val="clear" w:pos="720"/>
                <w:tab w:val="num" w:pos="425"/>
              </w:tabs>
              <w:spacing w:before="0" w:after="0"/>
              <w:ind w:left="425" w:hanging="270"/>
              <w:rPr>
                <w:rFonts w:asciiTheme="minorHAnsi" w:hAnsiTheme="minorHAnsi" w:cstheme="minorHAnsi"/>
                <w:color w:val="222222"/>
                <w:szCs w:val="22"/>
              </w:rPr>
            </w:pPr>
            <w:r w:rsidRPr="007B1690">
              <w:rPr>
                <w:rFonts w:asciiTheme="minorHAnsi" w:hAnsiTheme="minorHAnsi" w:cstheme="minorHAnsi"/>
                <w:color w:val="222222"/>
                <w:szCs w:val="22"/>
              </w:rPr>
              <w:t xml:space="preserve">If follow-up </w:t>
            </w:r>
            <w:r w:rsidR="00357246">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testing indicates that a crop has been directly contacted with water exceeding acceptance criteria, product shall be sampled and tested for </w:t>
            </w:r>
            <w:r w:rsidR="00FF0908">
              <w:rPr>
                <w:rFonts w:asciiTheme="minorHAnsi" w:hAnsiTheme="minorHAnsi" w:cstheme="minorHAnsi"/>
                <w:color w:val="222222"/>
                <w:szCs w:val="22"/>
              </w:rPr>
              <w:t xml:space="preserve">STEC (including </w:t>
            </w:r>
            <w:r w:rsidRPr="007B1690">
              <w:rPr>
                <w:rFonts w:asciiTheme="minorHAnsi" w:hAnsiTheme="minorHAnsi" w:cstheme="minorHAnsi"/>
                <w:color w:val="222222"/>
                <w:szCs w:val="22"/>
              </w:rPr>
              <w:t>E. coli O157:H7</w:t>
            </w:r>
            <w:r w:rsidR="00FF0908">
              <w:rPr>
                <w:rFonts w:asciiTheme="minorHAnsi" w:hAnsiTheme="minorHAnsi" w:cstheme="minorHAnsi"/>
                <w:color w:val="222222"/>
                <w:szCs w:val="22"/>
              </w:rPr>
              <w:t>)</w:t>
            </w:r>
            <w:r w:rsidRPr="007B1690">
              <w:rPr>
                <w:rFonts w:asciiTheme="minorHAnsi" w:hAnsiTheme="minorHAnsi" w:cstheme="minorHAnsi"/>
                <w:color w:val="222222"/>
                <w:szCs w:val="22"/>
              </w:rPr>
              <w:t xml:space="preserve"> and Salmonella as described in Appendix C, prior to harvest.  If crop testing indicates the presence of either pathogen, the crop </w:t>
            </w:r>
            <w:r w:rsidR="004274C5" w:rsidRPr="00D5180B">
              <w:rPr>
                <w:rFonts w:cs="Calibri"/>
                <w:szCs w:val="22"/>
              </w:rPr>
              <w:t>shall NOT be harvested for the fresh market.</w:t>
            </w:r>
          </w:p>
        </w:tc>
      </w:tr>
      <w:tr w:rsidR="00CB7F92" w:rsidRPr="00D5180B" w14:paraId="5C0CA97B" w14:textId="77777777" w:rsidTr="00F45D27">
        <w:trPr>
          <w:trHeight w:val="361"/>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7ABA66F4" w14:textId="77777777" w:rsidR="00CB7F92" w:rsidRPr="00D5180B" w:rsidRDefault="00CB7F92" w:rsidP="00E16D46">
            <w:pPr>
              <w:autoSpaceDE w:val="0"/>
              <w:autoSpaceDN w:val="0"/>
              <w:adjustRightInd w:val="0"/>
              <w:spacing w:before="120" w:after="120"/>
              <w:rPr>
                <w:rFonts w:cs="Calibri"/>
                <w:szCs w:val="22"/>
              </w:rPr>
            </w:pPr>
            <w:r w:rsidRPr="00D5180B">
              <w:rPr>
                <w:rFonts w:cs="Calibri"/>
                <w:b/>
                <w:szCs w:val="22"/>
              </w:rPr>
              <w:lastRenderedPageBreak/>
              <w:t>Test Method:</w:t>
            </w:r>
            <w:r w:rsidRPr="00D5180B">
              <w:rPr>
                <w:rFonts w:cs="Calibri"/>
                <w:szCs w:val="22"/>
              </w:rPr>
              <w:t xml:space="preserve"> Any FDA-allowed method</w:t>
            </w:r>
            <w:r w:rsidRPr="002801C5">
              <w:rPr>
                <w:rFonts w:cs="Calibri"/>
                <w:szCs w:val="22"/>
              </w:rPr>
              <w:fldChar w:fldCharType="begin"/>
            </w:r>
            <w:r w:rsidRPr="002801C5">
              <w:rPr>
                <w:rFonts w:cs="Calibri"/>
                <w:szCs w:val="22"/>
              </w:rPr>
              <w:instrText xml:space="preserve"> NOTEREF _Ref2255442 \f \h </w:instrText>
            </w:r>
            <w:r w:rsidR="00D5180B" w:rsidRPr="002801C5">
              <w:rPr>
                <w:rFonts w:cs="Calibri"/>
                <w:szCs w:val="22"/>
              </w:rPr>
              <w:instrText xml:space="preserve"> \* MERGEFORMAT </w:instrText>
            </w:r>
            <w:r w:rsidRPr="002801C5">
              <w:rPr>
                <w:rFonts w:cs="Calibri"/>
                <w:szCs w:val="22"/>
              </w:rPr>
            </w:r>
            <w:r w:rsidRPr="002801C5">
              <w:rPr>
                <w:rFonts w:cs="Calibri"/>
                <w:szCs w:val="22"/>
              </w:rPr>
              <w:fldChar w:fldCharType="separate"/>
            </w:r>
            <w:r w:rsidR="005F2F2C" w:rsidRPr="005F2F2C">
              <w:rPr>
                <w:rStyle w:val="FootnoteReference"/>
              </w:rPr>
              <w:t>2</w:t>
            </w:r>
            <w:r w:rsidRPr="002801C5">
              <w:rPr>
                <w:rFonts w:cs="Calibri"/>
                <w:szCs w:val="22"/>
              </w:rPr>
              <w:fldChar w:fldCharType="end"/>
            </w:r>
          </w:p>
        </w:tc>
      </w:tr>
      <w:tr w:rsidR="005751DB" w:rsidRPr="00D5180B" w14:paraId="533C58D0" w14:textId="77777777" w:rsidTr="00F45D27">
        <w:trPr>
          <w:trHeight w:val="107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CCEC3D9" w14:textId="77777777" w:rsidR="005751DB" w:rsidRPr="00D5180B" w:rsidRDefault="005751DB" w:rsidP="005751DB">
            <w:pPr>
              <w:autoSpaceDE w:val="0"/>
              <w:autoSpaceDN w:val="0"/>
              <w:adjustRightInd w:val="0"/>
              <w:spacing w:before="120" w:after="120"/>
              <w:rPr>
                <w:rFonts w:cs="Calibri"/>
                <w:szCs w:val="22"/>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00B33325" w:rsidRPr="00D5180B">
              <w:rPr>
                <w:rFonts w:cs="Calibri"/>
                <w:szCs w:val="22"/>
              </w:rPr>
              <w:t xml:space="preserve">producer/shipper </w:t>
            </w:r>
            <w:r w:rsidRPr="00D5180B">
              <w:rPr>
                <w:rFonts w:cs="Calibri"/>
                <w:szCs w:val="22"/>
              </w:rPr>
              <w:t>who is the responsible party for a period of two years.</w:t>
            </w:r>
            <w:r w:rsidR="00E56E39">
              <w:rPr>
                <w:rFonts w:cs="Calibri"/>
                <w:szCs w:val="22"/>
              </w:rPr>
              <w:t xml:space="preserve"> </w:t>
            </w:r>
          </w:p>
        </w:tc>
      </w:tr>
    </w:tbl>
    <w:p w14:paraId="4D27FC80" w14:textId="77777777" w:rsidR="00055519" w:rsidRPr="00D5180B" w:rsidRDefault="00055519" w:rsidP="007D7827">
      <w:pPr>
        <w:pStyle w:val="Heading2"/>
        <w:rPr>
          <w:rFonts w:ascii="Times New Roman" w:hAnsi="Times New Roman" w:cs="Times New Roman"/>
        </w:rPr>
      </w:pPr>
      <w:bookmarkStart w:id="94" w:name="_Toc20839149"/>
      <w:bookmarkEnd w:id="91"/>
      <w:r w:rsidRPr="00D5180B">
        <w:t xml:space="preserve">FIGURE 1. Irrigation Water </w:t>
      </w:r>
      <w:r w:rsidRPr="0014584C">
        <w:t xml:space="preserve">from </w:t>
      </w:r>
      <w:r w:rsidRPr="007B1690">
        <w:t>Type B</w:t>
      </w:r>
      <w:r w:rsidRPr="0014584C">
        <w:t xml:space="preserve"> Agricultural Water– See</w:t>
      </w:r>
      <w:r w:rsidRPr="00D5180B">
        <w:t xml:space="preserve"> </w:t>
      </w:r>
      <w:r w:rsidR="00E42282">
        <w:t>TABLE</w:t>
      </w:r>
      <w:r w:rsidR="00E42282" w:rsidRPr="00D5180B">
        <w:t xml:space="preserve"> </w:t>
      </w:r>
      <w:r w:rsidRPr="00D5180B">
        <w:t>2A</w:t>
      </w:r>
      <w:bookmarkEnd w:id="94"/>
    </w:p>
    <w:p w14:paraId="120EABA5" w14:textId="77777777" w:rsidR="00055519" w:rsidRPr="00D5180B" w:rsidRDefault="00055519" w:rsidP="00F45D27">
      <w:pPr>
        <w:spacing w:before="0" w:after="0"/>
        <w:rPr>
          <w:rFonts w:ascii="Times New Roman" w:hAnsi="Times New Roman" w:cs="Times New Roman"/>
          <w:szCs w:val="22"/>
        </w:rPr>
      </w:pPr>
      <w:r w:rsidRPr="00D5180B">
        <w:rPr>
          <w:noProof/>
          <w:szCs w:val="22"/>
        </w:rPr>
        <mc:AlternateContent>
          <mc:Choice Requires="wps">
            <w:drawing>
              <wp:anchor distT="0" distB="0" distL="114300" distR="114300" simplePos="0" relativeHeight="251692032" behindDoc="0" locked="0" layoutInCell="1" allowOverlap="1" wp14:anchorId="3B5364DE" wp14:editId="095162E8">
                <wp:simplePos x="0" y="0"/>
                <wp:positionH relativeFrom="column">
                  <wp:posOffset>2156460</wp:posOffset>
                </wp:positionH>
                <wp:positionV relativeFrom="paragraph">
                  <wp:posOffset>1553210</wp:posOffset>
                </wp:positionV>
                <wp:extent cx="3893397" cy="1226820"/>
                <wp:effectExtent l="0" t="0" r="0" b="0"/>
                <wp:wrapNone/>
                <wp:docPr id="14"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93397" cy="122682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51684C4" w14:textId="77777777" w:rsidR="000C6025" w:rsidRPr="000F1310" w:rsidRDefault="000C6025"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5BF0428C" w14:textId="77777777" w:rsidR="000C6025" w:rsidRPr="000F1310" w:rsidRDefault="000C6025"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2B35CB8E" w14:textId="77777777" w:rsidR="000C6025" w:rsidRPr="000F1310" w:rsidRDefault="000C6025"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49CEC021" w14:textId="77777777" w:rsidR="000C6025" w:rsidRPr="000F1310" w:rsidRDefault="000C6025" w:rsidP="00055519">
                            <w:pPr>
                              <w:jc w:val="center"/>
                              <w:rPr>
                                <w:color w:val="FFFFFF" w:themeColor="background1"/>
                                <w:sz w:val="20"/>
                                <w:szCs w:val="20"/>
                              </w:rPr>
                            </w:pPr>
                            <w:r w:rsidRPr="000F1310">
                              <w:rPr>
                                <w:color w:val="FFFFFF" w:themeColor="background1"/>
                                <w:sz w:val="20"/>
                                <w:szCs w:val="20"/>
                              </w:rPr>
                              <w:t>&gt;576 MPN/100ml (any single sample)</w:t>
                            </w:r>
                          </w:p>
                          <w:p w14:paraId="1BAD9F03" w14:textId="77777777" w:rsidR="000C6025" w:rsidRPr="00055519" w:rsidRDefault="000C6025" w:rsidP="00055519">
                            <w:pPr>
                              <w:spacing w:before="120" w:after="0"/>
                              <w:jc w:val="center"/>
                              <w:rPr>
                                <w:rFonts w:cs="Calibri"/>
                                <w:b/>
                                <w:sz w:val="20"/>
                                <w:szCs w:val="20"/>
                              </w:rPr>
                            </w:pPr>
                          </w:p>
                        </w:txbxContent>
                      </wps:txbx>
                      <wps:bodyPr rot="0" vert="horz" wrap="square" lIns="86868" tIns="43434" rIns="86868" bIns="43434"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5364DE" id="_x0000_t177" coordsize="21600,21600" o:spt="177" path="m,l21600,r,17255l10800,21600,,17255xe">
                <v:stroke joinstyle="miter"/>
                <v:path gradientshapeok="t" o:connecttype="rect" textboxrect="0,0,21600,17255"/>
              </v:shapetype>
              <v:shape id="AutoShape 16" o:spid="_x0000_s1027" type="#_x0000_t177" style="position:absolute;margin-left:169.8pt;margin-top:122.3pt;width:306.55pt;height:9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" fillcolor="#c00000" stroked="f">
                <v:shadow on="t" type="perspective" opacity=".5" origin=",.5" offset="0,0" matrix=",,,.5"/>
                <v:textbox inset="6.84pt,3.42pt,6.84pt,3.42pt">
                  <w:txbxContent>
                    <w:p w14:paraId="551684C4" w14:textId="77777777" w:rsidR="000C6025" w:rsidRPr="000F1310" w:rsidRDefault="000C6025"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5BF0428C" w14:textId="77777777" w:rsidR="000C6025" w:rsidRPr="000F1310" w:rsidRDefault="000C6025"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2B35CB8E" w14:textId="77777777" w:rsidR="000C6025" w:rsidRPr="000F1310" w:rsidRDefault="000C6025"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49CEC021" w14:textId="77777777" w:rsidR="000C6025" w:rsidRPr="000F1310" w:rsidRDefault="000C6025" w:rsidP="00055519">
                      <w:pPr>
                        <w:jc w:val="center"/>
                        <w:rPr>
                          <w:color w:val="FFFFFF" w:themeColor="background1"/>
                          <w:sz w:val="20"/>
                          <w:szCs w:val="20"/>
                        </w:rPr>
                      </w:pPr>
                      <w:r w:rsidRPr="000F1310">
                        <w:rPr>
                          <w:color w:val="FFFFFF" w:themeColor="background1"/>
                          <w:sz w:val="20"/>
                          <w:szCs w:val="20"/>
                        </w:rPr>
                        <w:t>&gt;576 MPN/100ml (any single sample)</w:t>
                      </w:r>
                    </w:p>
                    <w:p w14:paraId="1BAD9F03" w14:textId="77777777" w:rsidR="000C6025" w:rsidRPr="00055519" w:rsidRDefault="000C6025" w:rsidP="00055519">
                      <w:pPr>
                        <w:spacing w:before="120" w:after="0"/>
                        <w:jc w:val="center"/>
                        <w:rPr>
                          <w:rFonts w:cs="Calibri"/>
                          <w:b/>
                          <w:sz w:val="20"/>
                          <w:szCs w:val="20"/>
                        </w:rPr>
                      </w:pPr>
                    </w:p>
                  </w:txbxContent>
                </v:textbox>
              </v:shape>
            </w:pict>
          </mc:Fallback>
        </mc:AlternateContent>
      </w:r>
      <w:r w:rsidRPr="00D5180B">
        <w:rPr>
          <w:noProof/>
          <w:szCs w:val="22"/>
        </w:rPr>
        <mc:AlternateContent>
          <mc:Choice Requires="wpc">
            <w:drawing>
              <wp:inline distT="0" distB="0" distL="0" distR="0" wp14:anchorId="124C11FC" wp14:editId="0B5AB0C4">
                <wp:extent cx="6496050" cy="5279570"/>
                <wp:effectExtent l="0" t="0" r="38100" b="54610"/>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 name="Text Box 13"/>
                        <wps:cNvSpPr txBox="1">
                          <a:spLocks noChangeArrowheads="1"/>
                        </wps:cNvSpPr>
                        <wps:spPr bwMode="auto">
                          <a:xfrm>
                            <a:off x="53129" y="3241512"/>
                            <a:ext cx="1481454" cy="117777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EE8BE56" w14:textId="77777777" w:rsidR="000C6025" w:rsidRPr="00F7528D" w:rsidRDefault="000C6025"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wps:txbx>
                        <wps:bodyPr rot="0" vert="horz" wrap="square" lIns="86868" tIns="43434" rIns="86868" bIns="43434" anchor="t" anchorCtr="0" upright="1">
                          <a:noAutofit/>
                        </wps:bodyPr>
                      </wps:wsp>
                      <wps:wsp>
                        <wps:cNvPr id="11" name="Rectangle 14"/>
                        <wps:cNvSpPr>
                          <a:spLocks noChangeArrowheads="1"/>
                        </wps:cNvSpPr>
                        <wps:spPr bwMode="auto">
                          <a:xfrm>
                            <a:off x="0" y="35998"/>
                            <a:ext cx="6457950" cy="1589602"/>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71A0012F" w14:textId="77777777" w:rsidR="000C6025" w:rsidRPr="00D040F2" w:rsidRDefault="000C6025" w:rsidP="00055519">
                              <w:pPr>
                                <w:rPr>
                                  <w:b/>
                                  <w:color w:val="FFFFFF" w:themeColor="background1"/>
                                  <w:sz w:val="20"/>
                                  <w:szCs w:val="20"/>
                                  <w:rPrChange w:id="95" w:author="Susan" w:date="2020-01-21T15:47:00Z">
                                    <w:rPr>
                                      <w:b/>
                                      <w:sz w:val="20"/>
                                      <w:szCs w:val="20"/>
                                    </w:rPr>
                                  </w:rPrChange>
                                </w:rPr>
                              </w:pPr>
                              <w:r w:rsidRPr="00D040F2">
                                <w:rPr>
                                  <w:b/>
                                  <w:color w:val="FFFFFF" w:themeColor="background1"/>
                                  <w:sz w:val="20"/>
                                  <w:szCs w:val="20"/>
                                  <w:rPrChange w:id="96" w:author="Susan" w:date="2020-01-21T15:47:00Z">
                                    <w:rPr>
                                      <w:b/>
                                      <w:sz w:val="20"/>
                                      <w:szCs w:val="20"/>
                                    </w:rPr>
                                  </w:rPrChange>
                                </w:rPr>
                                <w:t>For any given water source (municipal, well, reclaimed water, reservoir or other surface water):</w:t>
                              </w:r>
                            </w:p>
                            <w:p w14:paraId="225A4A28" w14:textId="77777777" w:rsidR="000C6025" w:rsidRPr="00D040F2" w:rsidRDefault="000C6025" w:rsidP="00055519">
                              <w:pPr>
                                <w:rPr>
                                  <w:color w:val="FFFFFF" w:themeColor="background1"/>
                                  <w:sz w:val="6"/>
                                  <w:szCs w:val="6"/>
                                  <w:rPrChange w:id="97" w:author="Susan" w:date="2020-01-21T15:47:00Z">
                                    <w:rPr>
                                      <w:sz w:val="6"/>
                                      <w:szCs w:val="6"/>
                                    </w:rPr>
                                  </w:rPrChange>
                                </w:rPr>
                              </w:pPr>
                            </w:p>
                            <w:p w14:paraId="7CDBB186" w14:textId="77777777" w:rsidR="000C6025" w:rsidRPr="00D040F2" w:rsidRDefault="000C6025" w:rsidP="00055519">
                              <w:pPr>
                                <w:rPr>
                                  <w:color w:val="FFFFFF" w:themeColor="background1"/>
                                  <w:sz w:val="20"/>
                                  <w:szCs w:val="20"/>
                                  <w:rPrChange w:id="98" w:author="Susan" w:date="2020-01-21T15:47:00Z">
                                    <w:rPr>
                                      <w:sz w:val="20"/>
                                      <w:szCs w:val="20"/>
                                    </w:rPr>
                                  </w:rPrChange>
                                </w:rPr>
                              </w:pPr>
                              <w:r w:rsidRPr="00D040F2">
                                <w:rPr>
                                  <w:b/>
                                  <w:color w:val="FFFFFF" w:themeColor="background1"/>
                                  <w:sz w:val="20"/>
                                  <w:szCs w:val="20"/>
                                  <w:rPrChange w:id="99" w:author="Susan" w:date="2020-01-21T15:47:00Z">
                                    <w:rPr>
                                      <w:b/>
                                      <w:sz w:val="20"/>
                                      <w:szCs w:val="20"/>
                                    </w:rPr>
                                  </w:rPrChange>
                                </w:rPr>
                                <w:t xml:space="preserve">Sampling Frequency: </w:t>
                              </w:r>
                              <w:r w:rsidRPr="00D040F2">
                                <w:rPr>
                                  <w:color w:val="FFFFFF" w:themeColor="background1"/>
                                  <w:sz w:val="20"/>
                                  <w:szCs w:val="20"/>
                                  <w:rPrChange w:id="100" w:author="Susan" w:date="2020-01-21T15:47:00Z">
                                    <w:rPr>
                                      <w:sz w:val="20"/>
                                      <w:szCs w:val="20"/>
                                    </w:rPr>
                                  </w:rPrChange>
                                </w:rPr>
                                <w:t>One sample per water source shall be collected and tested prior to use if &gt;60 days since last test of the water source.  Additional samples shall be collected no less than 18 hr. apart and at least monthly during use.</w:t>
                              </w:r>
                            </w:p>
                            <w:p w14:paraId="13366F72" w14:textId="77777777" w:rsidR="000C6025" w:rsidRPr="00D040F2" w:rsidRDefault="000C6025" w:rsidP="00055519">
                              <w:pPr>
                                <w:rPr>
                                  <w:color w:val="FFFFFF" w:themeColor="background1"/>
                                  <w:sz w:val="6"/>
                                  <w:szCs w:val="6"/>
                                  <w:rPrChange w:id="101" w:author="Susan" w:date="2020-01-21T15:47:00Z">
                                    <w:rPr>
                                      <w:sz w:val="6"/>
                                      <w:szCs w:val="6"/>
                                    </w:rPr>
                                  </w:rPrChange>
                                </w:rPr>
                              </w:pPr>
                            </w:p>
                            <w:p w14:paraId="2A5E355E" w14:textId="77777777" w:rsidR="000C6025" w:rsidRPr="00D040F2" w:rsidRDefault="000C6025" w:rsidP="00055519">
                              <w:pPr>
                                <w:numPr>
                                  <w:ilvl w:val="0"/>
                                  <w:numId w:val="33"/>
                                </w:numPr>
                                <w:spacing w:before="0" w:after="0"/>
                                <w:rPr>
                                  <w:color w:val="FFFFFF" w:themeColor="background1"/>
                                  <w:sz w:val="20"/>
                                  <w:szCs w:val="20"/>
                                  <w:rPrChange w:id="102" w:author="Susan" w:date="2020-01-21T15:47:00Z">
                                    <w:rPr>
                                      <w:sz w:val="20"/>
                                      <w:szCs w:val="20"/>
                                    </w:rPr>
                                  </w:rPrChange>
                                </w:rPr>
                              </w:pPr>
                              <w:r w:rsidRPr="00D040F2">
                                <w:rPr>
                                  <w:color w:val="FFFFFF" w:themeColor="background1"/>
                                  <w:sz w:val="20"/>
                                  <w:szCs w:val="20"/>
                                  <w:rPrChange w:id="103" w:author="Susan" w:date="2020-01-21T15:47:00Z">
                                    <w:rPr>
                                      <w:sz w:val="20"/>
                                      <w:szCs w:val="20"/>
                                    </w:rPr>
                                  </w:rPrChange>
                                </w:rPr>
                                <w:t xml:space="preserve"> Sample sources as close to the point-of-use as practical using sampling methods as prescribed in Table 2A.</w:t>
                              </w:r>
                            </w:p>
                            <w:p w14:paraId="7B321F87" w14:textId="77777777" w:rsidR="000C6025" w:rsidRPr="00D040F2" w:rsidRDefault="000C6025" w:rsidP="00055519">
                              <w:pPr>
                                <w:numPr>
                                  <w:ilvl w:val="0"/>
                                  <w:numId w:val="33"/>
                                </w:numPr>
                                <w:spacing w:before="0" w:after="0"/>
                                <w:rPr>
                                  <w:color w:val="FFFFFF" w:themeColor="background1"/>
                                  <w:sz w:val="20"/>
                                  <w:szCs w:val="20"/>
                                  <w:rPrChange w:id="104" w:author="Susan" w:date="2020-01-21T15:47:00Z">
                                    <w:rPr>
                                      <w:sz w:val="20"/>
                                      <w:szCs w:val="20"/>
                                    </w:rPr>
                                  </w:rPrChange>
                                </w:rPr>
                              </w:pPr>
                              <w:r w:rsidRPr="00D040F2">
                                <w:rPr>
                                  <w:color w:val="FFFFFF" w:themeColor="background1"/>
                                  <w:sz w:val="20"/>
                                  <w:szCs w:val="20"/>
                                  <w:rPrChange w:id="105" w:author="Susan" w:date="2020-01-21T15:47:00Z">
                                    <w:rPr>
                                      <w:sz w:val="20"/>
                                      <w:szCs w:val="20"/>
                                    </w:rPr>
                                  </w:rPrChange>
                                </w:rPr>
                                <w:t xml:space="preserve">Analyze samples for generic </w:t>
                              </w:r>
                              <w:r w:rsidRPr="00D040F2">
                                <w:rPr>
                                  <w:i/>
                                  <w:color w:val="FFFFFF" w:themeColor="background1"/>
                                  <w:sz w:val="20"/>
                                  <w:szCs w:val="20"/>
                                  <w:rPrChange w:id="106" w:author="Susan" w:date="2020-01-21T15:47:00Z">
                                    <w:rPr>
                                      <w:i/>
                                      <w:sz w:val="20"/>
                                      <w:szCs w:val="20"/>
                                    </w:rPr>
                                  </w:rPrChange>
                                </w:rPr>
                                <w:t>E. coli</w:t>
                              </w:r>
                              <w:r w:rsidRPr="00D040F2">
                                <w:rPr>
                                  <w:color w:val="FFFFFF" w:themeColor="background1"/>
                                  <w:sz w:val="20"/>
                                  <w:szCs w:val="20"/>
                                  <w:rPrChange w:id="107" w:author="Susan" w:date="2020-01-21T15:47:00Z">
                                    <w:rPr>
                                      <w:sz w:val="20"/>
                                      <w:szCs w:val="20"/>
                                    </w:rPr>
                                  </w:rPrChange>
                                </w:rPr>
                                <w:t xml:space="preserve"> using a MPN methodology. Other EPA-, FDA- or </w:t>
                              </w:r>
                              <w:r w:rsidRPr="00D040F2">
                                <w:rPr>
                                  <w:rFonts w:cs="Calibri"/>
                                  <w:color w:val="FFFFFF" w:themeColor="background1"/>
                                  <w:sz w:val="20"/>
                                  <w:szCs w:val="20"/>
                                  <w:rPrChange w:id="108" w:author="Susan" w:date="2020-01-21T15:47:00Z">
                                    <w:rPr>
                                      <w:rFonts w:cs="Calibri"/>
                                      <w:sz w:val="20"/>
                                      <w:szCs w:val="20"/>
                                    </w:rPr>
                                  </w:rPrChange>
                                </w:rPr>
                                <w:t>AOAC</w:t>
                              </w:r>
                              <w:r w:rsidRPr="00D040F2">
                                <w:rPr>
                                  <w:rFonts w:ascii="Times New Roman" w:hAnsi="Times New Roman" w:cs="Times New Roman"/>
                                  <w:color w:val="FFFFFF" w:themeColor="background1"/>
                                  <w:sz w:val="20"/>
                                  <w:szCs w:val="20"/>
                                  <w:rPrChange w:id="109" w:author="Susan" w:date="2020-01-21T15:47:00Z">
                                    <w:rPr>
                                      <w:rFonts w:ascii="Times New Roman" w:hAnsi="Times New Roman" w:cs="Times New Roman"/>
                                      <w:sz w:val="20"/>
                                      <w:szCs w:val="20"/>
                                    </w:rPr>
                                  </w:rPrChange>
                                </w:rPr>
                                <w:t xml:space="preserve"> </w:t>
                              </w:r>
                              <w:r w:rsidRPr="00D040F2">
                                <w:rPr>
                                  <w:color w:val="FFFFFF" w:themeColor="background1"/>
                                  <w:sz w:val="20"/>
                                  <w:szCs w:val="20"/>
                                  <w:rPrChange w:id="110" w:author="Susan" w:date="2020-01-21T15:47:00Z">
                                    <w:rPr>
                                      <w:sz w:val="20"/>
                                      <w:szCs w:val="20"/>
                                    </w:rPr>
                                  </w:rPrChange>
                                </w:rPr>
                                <w:t>International-accredited method may be used.</w:t>
                              </w:r>
                            </w:p>
                            <w:p w14:paraId="4CF069B7" w14:textId="77777777" w:rsidR="000C6025" w:rsidRPr="00D040F2" w:rsidRDefault="000C6025" w:rsidP="00055519">
                              <w:pPr>
                                <w:numPr>
                                  <w:ilvl w:val="0"/>
                                  <w:numId w:val="33"/>
                                </w:numPr>
                                <w:spacing w:before="0" w:after="0"/>
                                <w:rPr>
                                  <w:color w:val="FFFFFF" w:themeColor="background1"/>
                                  <w:sz w:val="20"/>
                                  <w:szCs w:val="20"/>
                                  <w:rPrChange w:id="111" w:author="Susan" w:date="2020-01-21T15:47:00Z">
                                    <w:rPr>
                                      <w:sz w:val="20"/>
                                      <w:szCs w:val="20"/>
                                    </w:rPr>
                                  </w:rPrChange>
                                </w:rPr>
                              </w:pPr>
                              <w:r w:rsidRPr="00D040F2">
                                <w:rPr>
                                  <w:color w:val="FFFFFF" w:themeColor="background1"/>
                                  <w:sz w:val="20"/>
                                  <w:szCs w:val="20"/>
                                  <w:rPrChange w:id="112" w:author="Susan" w:date="2020-01-21T15:47:00Z">
                                    <w:rPr>
                                      <w:sz w:val="20"/>
                                      <w:szCs w:val="20"/>
                                    </w:rPr>
                                  </w:rPrChange>
                                </w:rPr>
                                <w:t>Geometric means, including rolling geometric means shall be calculated using the five most recent samples.</w:t>
                              </w:r>
                            </w:p>
                            <w:p w14:paraId="3E146C12" w14:textId="77777777" w:rsidR="000C6025" w:rsidRPr="007B1690" w:rsidRDefault="000C6025" w:rsidP="00055519">
                              <w:pPr>
                                <w:ind w:left="144"/>
                                <w:rPr>
                                  <w:rFonts w:cs="Calibri"/>
                                  <w:color w:val="FFFFFF"/>
                                  <w:sz w:val="20"/>
                                  <w:szCs w:val="20"/>
                                </w:rPr>
                              </w:pPr>
                            </w:p>
                          </w:txbxContent>
                        </wps:txbx>
                        <wps:bodyPr rot="0" vert="horz" wrap="square" lIns="86868" tIns="43434" rIns="86868" bIns="43434" anchor="t" anchorCtr="0" upright="1">
                          <a:noAutofit/>
                        </wps:bodyPr>
                      </wps:wsp>
                      <wps:wsp>
                        <wps:cNvPr id="12" name="AutoShape 15"/>
                        <wps:cNvSpPr>
                          <a:spLocks noChangeArrowheads="1"/>
                        </wps:cNvSpPr>
                        <wps:spPr bwMode="auto">
                          <a:xfrm>
                            <a:off x="62655" y="1522533"/>
                            <a:ext cx="1368212" cy="1792112"/>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22067D2A" w14:textId="77777777" w:rsidR="000C6025" w:rsidRPr="001D000F" w:rsidRDefault="000C6025" w:rsidP="00055519">
                              <w:pPr>
                                <w:jc w:val="center"/>
                                <w:rPr>
                                  <w:b/>
                                  <w:sz w:val="20"/>
                                  <w:szCs w:val="20"/>
                                  <w:u w:val="single"/>
                                </w:rPr>
                              </w:pPr>
                              <w:r w:rsidRPr="001D000F">
                                <w:rPr>
                                  <w:b/>
                                  <w:sz w:val="20"/>
                                  <w:szCs w:val="20"/>
                                  <w:u w:val="single"/>
                                </w:rPr>
                                <w:t>Acceptance Criteria</w:t>
                              </w:r>
                            </w:p>
                            <w:p w14:paraId="6DFC863A" w14:textId="77777777" w:rsidR="000C6025" w:rsidRPr="00F44865" w:rsidRDefault="000C6025" w:rsidP="00055519">
                              <w:pPr>
                                <w:jc w:val="center"/>
                                <w:rPr>
                                  <w:sz w:val="20"/>
                                  <w:szCs w:val="20"/>
                                </w:rPr>
                              </w:pPr>
                              <w:r w:rsidRPr="00F44865">
                                <w:rPr>
                                  <w:sz w:val="20"/>
                                  <w:szCs w:val="20"/>
                                  <w:u w:val="single"/>
                                </w:rPr>
                                <w:t>&lt;</w:t>
                              </w:r>
                              <w:r w:rsidRPr="00F44865">
                                <w:rPr>
                                  <w:sz w:val="20"/>
                                  <w:szCs w:val="20"/>
                                </w:rPr>
                                <w:t xml:space="preserve"> 126 MPN/100ml</w:t>
                              </w:r>
                            </w:p>
                            <w:p w14:paraId="0BB65456" w14:textId="77777777" w:rsidR="000C6025" w:rsidRPr="00F44865" w:rsidRDefault="000C6025" w:rsidP="00055519">
                              <w:pPr>
                                <w:jc w:val="center"/>
                                <w:rPr>
                                  <w:sz w:val="20"/>
                                  <w:szCs w:val="20"/>
                                </w:rPr>
                              </w:pPr>
                              <w:r w:rsidRPr="00F44865">
                                <w:rPr>
                                  <w:sz w:val="20"/>
                                  <w:szCs w:val="20"/>
                                </w:rPr>
                                <w:t>(Geometric mean of 5 samples)</w:t>
                              </w:r>
                            </w:p>
                            <w:p w14:paraId="6CCE250E" w14:textId="77777777" w:rsidR="000C6025" w:rsidRPr="00F44865" w:rsidRDefault="000C6025"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3B7084AB" w14:textId="77777777" w:rsidR="000C6025" w:rsidRPr="00F44865" w:rsidRDefault="000C6025" w:rsidP="00055519">
                              <w:pPr>
                                <w:jc w:val="center"/>
                                <w:rPr>
                                  <w:sz w:val="20"/>
                                  <w:szCs w:val="20"/>
                                </w:rPr>
                              </w:pPr>
                              <w:r w:rsidRPr="00F44865">
                                <w:rPr>
                                  <w:sz w:val="20"/>
                                  <w:szCs w:val="20"/>
                                  <w:u w:val="single"/>
                                </w:rPr>
                                <w:t>&lt;</w:t>
                              </w:r>
                              <w:r w:rsidRPr="00F44865">
                                <w:rPr>
                                  <w:sz w:val="20"/>
                                  <w:szCs w:val="20"/>
                                </w:rPr>
                                <w:t>576 MPN/100ml (all single samples)</w:t>
                              </w:r>
                            </w:p>
                            <w:p w14:paraId="669E7441" w14:textId="77777777" w:rsidR="000C6025" w:rsidRPr="009477DB" w:rsidRDefault="000C6025" w:rsidP="00055519">
                              <w:pPr>
                                <w:spacing w:before="0" w:after="0"/>
                                <w:jc w:val="center"/>
                                <w:rPr>
                                  <w:rFonts w:cs="Calibri"/>
                                  <w:b/>
                                  <w:color w:val="FFFFFF"/>
                                  <w:sz w:val="20"/>
                                  <w:szCs w:val="20"/>
                                </w:rPr>
                              </w:pPr>
                            </w:p>
                          </w:txbxContent>
                        </wps:txbx>
                        <wps:bodyPr rot="0" vert="horz" wrap="square" lIns="86868" tIns="43434" rIns="86868" bIns="43434" anchor="t" anchorCtr="0" upright="1">
                          <a:noAutofit/>
                        </wps:bodyPr>
                      </wps:wsp>
                      <wps:wsp>
                        <wps:cNvPr id="231" name="Text Box 17"/>
                        <wps:cNvSpPr txBox="1">
                          <a:spLocks noChangeArrowheads="1"/>
                        </wps:cNvSpPr>
                        <wps:spPr bwMode="auto">
                          <a:xfrm>
                            <a:off x="1634067" y="2488880"/>
                            <a:ext cx="4800600" cy="2748176"/>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70C3FD6" w14:textId="77777777" w:rsidR="000C6025" w:rsidRPr="00357246" w:rsidRDefault="000C6025" w:rsidP="00055519">
                              <w:pPr>
                                <w:rPr>
                                  <w:b/>
                                  <w:sz w:val="20"/>
                                  <w:szCs w:val="20"/>
                                </w:rPr>
                              </w:pPr>
                              <w:r w:rsidRPr="00357246">
                                <w:rPr>
                                  <w:b/>
                                  <w:sz w:val="20"/>
                                  <w:szCs w:val="20"/>
                                </w:rPr>
                                <w:t>Remedial Actions:</w:t>
                              </w:r>
                            </w:p>
                            <w:p w14:paraId="5BF9E270" w14:textId="77777777" w:rsidR="000C6025" w:rsidRPr="00357246" w:rsidRDefault="000C6025" w:rsidP="00055519">
                              <w:pPr>
                                <w:numPr>
                                  <w:ilvl w:val="0"/>
                                  <w:numId w:val="92"/>
                                </w:numPr>
                                <w:spacing w:before="0" w:after="0"/>
                                <w:rPr>
                                  <w:sz w:val="20"/>
                                  <w:szCs w:val="20"/>
                                </w:rPr>
                              </w:pPr>
                              <w:r w:rsidRPr="00357246">
                                <w:rPr>
                                  <w:sz w:val="20"/>
                                  <w:szCs w:val="20"/>
                                </w:rPr>
                                <w:t>Discontinue any agricultural production use until it returns to compliance.</w:t>
                              </w:r>
                            </w:p>
                            <w:p w14:paraId="1C70B988" w14:textId="77777777" w:rsidR="000C6025" w:rsidRPr="00357246" w:rsidRDefault="000C6025"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2B8A5DE4" w14:textId="77777777" w:rsidR="000C6025" w:rsidRPr="00357246" w:rsidRDefault="000C6025"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7640B23E" w14:textId="77777777" w:rsidR="000C6025" w:rsidRPr="00357246" w:rsidRDefault="000C6025" w:rsidP="00055519">
                              <w:pPr>
                                <w:numPr>
                                  <w:ilvl w:val="0"/>
                                  <w:numId w:val="92"/>
                                </w:numPr>
                                <w:spacing w:before="0" w:after="0"/>
                                <w:rPr>
                                  <w:sz w:val="20"/>
                                  <w:szCs w:val="20"/>
                                </w:rPr>
                              </w:pPr>
                              <w:r w:rsidRPr="00357246">
                                <w:rPr>
                                  <w:sz w:val="20"/>
                                  <w:szCs w:val="20"/>
                                </w:rPr>
                                <w:t>Continue testing daily for five days at the point closest to use.</w:t>
                              </w:r>
                            </w:p>
                            <w:p w14:paraId="2B02DA21" w14:textId="77777777" w:rsidR="000C6025" w:rsidRPr="00357246" w:rsidRDefault="000C6025"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2776E328" w14:textId="77777777" w:rsidR="000C6025" w:rsidRPr="00357246" w:rsidRDefault="000C6025"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16F52DBB" w14:textId="77777777" w:rsidR="000C6025" w:rsidRPr="00357246" w:rsidRDefault="000C6025" w:rsidP="00055519">
                              <w:pPr>
                                <w:rPr>
                                  <w:b/>
                                  <w:sz w:val="20"/>
                                  <w:szCs w:val="20"/>
                                </w:rPr>
                              </w:pPr>
                              <w:r w:rsidRPr="00357246">
                                <w:rPr>
                                  <w:b/>
                                  <w:sz w:val="20"/>
                                  <w:szCs w:val="20"/>
                                </w:rPr>
                                <w:t xml:space="preserve">Crop testing:  </w:t>
                              </w:r>
                            </w:p>
                            <w:p w14:paraId="56E81B40" w14:textId="77777777" w:rsidR="000C6025" w:rsidRPr="00357246" w:rsidRDefault="000C6025"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216A488F" w14:textId="77777777" w:rsidR="000C6025" w:rsidRPr="007B1690" w:rsidRDefault="000C6025"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wps:txbx>
                        <wps:bodyPr rot="0" vert="horz" wrap="square" lIns="86868" tIns="43434" rIns="86868" bIns="43434" anchor="t" anchorCtr="0" upright="1">
                          <a:noAutofit/>
                        </wps:bodyPr>
                      </wps:wsp>
                    </wpc:wpc>
                  </a:graphicData>
                </a:graphic>
              </wp:inline>
            </w:drawing>
          </mc:Choice>
          <mc:Fallback>
            <w:pict>
              <v:group w14:anchorId="124C11FC" id="Canvas 18" o:spid="_x0000_s1028" editas="canvas" style="width:511.5pt;height:415.7pt;mso-position-horizontal-relative:char;mso-position-vertical-relative:line" coordsize="64960,52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4960;height:52793;visibility:visible;mso-wrap-style:square" filled="t" fillcolor="#dbdbdb">
                  <v:fill o:detectmouseclick="t"/>
                  <v:path o:connecttype="none"/>
                </v:shape>
                <v:shape id="Text Box 13" o:spid="_x0000_s1030" type="#_x0000_t202" style="position:absolute;left:531;top:32415;width:14814;height:11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" fillcolor="#c5e0b3">
                  <v:shadow on="t" opacity=".5" offset="6pt,6pt"/>
                  <v:textbox inset="6.84pt,3.42pt,6.84pt,3.42pt">
                    <w:txbxContent>
                      <w:p w14:paraId="6EE8BE56" w14:textId="77777777" w:rsidR="000C6025" w:rsidRPr="00F7528D" w:rsidRDefault="000C6025" w:rsidP="00055519">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v:textbox>
                </v:shape>
                <v:rect id="Rectangle 14" o:spid="_x0000_s1031" style="position:absolute;top:359;width:64579;height:1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" fillcolor="#2f5496" stroked="f" strokecolor="#f2f2f2" strokeweight="3pt">
                  <v:shadow on="t" color="#1f3763" opacity=".5" offset="6pt,6pt"/>
                  <v:textbox inset="6.84pt,3.42pt,6.84pt,3.42pt">
                    <w:txbxContent>
                      <w:p w14:paraId="71A0012F" w14:textId="77777777" w:rsidR="000C6025" w:rsidRPr="00D040F2" w:rsidRDefault="000C6025" w:rsidP="00055519">
                        <w:pPr>
                          <w:rPr>
                            <w:b/>
                            <w:color w:val="FFFFFF" w:themeColor="background1"/>
                            <w:sz w:val="20"/>
                            <w:szCs w:val="20"/>
                            <w:rPrChange w:id="113" w:author="Susan" w:date="2020-01-21T15:47:00Z">
                              <w:rPr>
                                <w:b/>
                                <w:sz w:val="20"/>
                                <w:szCs w:val="20"/>
                              </w:rPr>
                            </w:rPrChange>
                          </w:rPr>
                        </w:pPr>
                        <w:r w:rsidRPr="00D040F2">
                          <w:rPr>
                            <w:b/>
                            <w:color w:val="FFFFFF" w:themeColor="background1"/>
                            <w:sz w:val="20"/>
                            <w:szCs w:val="20"/>
                            <w:rPrChange w:id="114" w:author="Susan" w:date="2020-01-21T15:47:00Z">
                              <w:rPr>
                                <w:b/>
                                <w:sz w:val="20"/>
                                <w:szCs w:val="20"/>
                              </w:rPr>
                            </w:rPrChange>
                          </w:rPr>
                          <w:t>For any given water source (municipal, well, reclaimed water, reservoir or other surface water):</w:t>
                        </w:r>
                      </w:p>
                      <w:p w14:paraId="225A4A28" w14:textId="77777777" w:rsidR="000C6025" w:rsidRPr="00D040F2" w:rsidRDefault="000C6025" w:rsidP="00055519">
                        <w:pPr>
                          <w:rPr>
                            <w:color w:val="FFFFFF" w:themeColor="background1"/>
                            <w:sz w:val="6"/>
                            <w:szCs w:val="6"/>
                            <w:rPrChange w:id="115" w:author="Susan" w:date="2020-01-21T15:47:00Z">
                              <w:rPr>
                                <w:sz w:val="6"/>
                                <w:szCs w:val="6"/>
                              </w:rPr>
                            </w:rPrChange>
                          </w:rPr>
                        </w:pPr>
                      </w:p>
                      <w:p w14:paraId="7CDBB186" w14:textId="77777777" w:rsidR="000C6025" w:rsidRPr="00D040F2" w:rsidRDefault="000C6025" w:rsidP="00055519">
                        <w:pPr>
                          <w:rPr>
                            <w:color w:val="FFFFFF" w:themeColor="background1"/>
                            <w:sz w:val="20"/>
                            <w:szCs w:val="20"/>
                            <w:rPrChange w:id="116" w:author="Susan" w:date="2020-01-21T15:47:00Z">
                              <w:rPr>
                                <w:sz w:val="20"/>
                                <w:szCs w:val="20"/>
                              </w:rPr>
                            </w:rPrChange>
                          </w:rPr>
                        </w:pPr>
                        <w:r w:rsidRPr="00D040F2">
                          <w:rPr>
                            <w:b/>
                            <w:color w:val="FFFFFF" w:themeColor="background1"/>
                            <w:sz w:val="20"/>
                            <w:szCs w:val="20"/>
                            <w:rPrChange w:id="117" w:author="Susan" w:date="2020-01-21T15:47:00Z">
                              <w:rPr>
                                <w:b/>
                                <w:sz w:val="20"/>
                                <w:szCs w:val="20"/>
                              </w:rPr>
                            </w:rPrChange>
                          </w:rPr>
                          <w:t xml:space="preserve">Sampling Frequency: </w:t>
                        </w:r>
                        <w:r w:rsidRPr="00D040F2">
                          <w:rPr>
                            <w:color w:val="FFFFFF" w:themeColor="background1"/>
                            <w:sz w:val="20"/>
                            <w:szCs w:val="20"/>
                            <w:rPrChange w:id="118" w:author="Susan" w:date="2020-01-21T15:47:00Z">
                              <w:rPr>
                                <w:sz w:val="20"/>
                                <w:szCs w:val="20"/>
                              </w:rPr>
                            </w:rPrChange>
                          </w:rPr>
                          <w:t>One sample per water source shall be collected and tested prior to use if &gt;60 days since last test of the water source.  Additional samples shall be collected no less than 18 hr. apart and at least monthly during use.</w:t>
                        </w:r>
                      </w:p>
                      <w:p w14:paraId="13366F72" w14:textId="77777777" w:rsidR="000C6025" w:rsidRPr="00D040F2" w:rsidRDefault="000C6025" w:rsidP="00055519">
                        <w:pPr>
                          <w:rPr>
                            <w:color w:val="FFFFFF" w:themeColor="background1"/>
                            <w:sz w:val="6"/>
                            <w:szCs w:val="6"/>
                            <w:rPrChange w:id="119" w:author="Susan" w:date="2020-01-21T15:47:00Z">
                              <w:rPr>
                                <w:sz w:val="6"/>
                                <w:szCs w:val="6"/>
                              </w:rPr>
                            </w:rPrChange>
                          </w:rPr>
                        </w:pPr>
                      </w:p>
                      <w:p w14:paraId="2A5E355E" w14:textId="77777777" w:rsidR="000C6025" w:rsidRPr="00D040F2" w:rsidRDefault="000C6025" w:rsidP="00055519">
                        <w:pPr>
                          <w:numPr>
                            <w:ilvl w:val="0"/>
                            <w:numId w:val="33"/>
                          </w:numPr>
                          <w:spacing w:before="0" w:after="0"/>
                          <w:rPr>
                            <w:color w:val="FFFFFF" w:themeColor="background1"/>
                            <w:sz w:val="20"/>
                            <w:szCs w:val="20"/>
                            <w:rPrChange w:id="120" w:author="Susan" w:date="2020-01-21T15:47:00Z">
                              <w:rPr>
                                <w:sz w:val="20"/>
                                <w:szCs w:val="20"/>
                              </w:rPr>
                            </w:rPrChange>
                          </w:rPr>
                        </w:pPr>
                        <w:r w:rsidRPr="00D040F2">
                          <w:rPr>
                            <w:color w:val="FFFFFF" w:themeColor="background1"/>
                            <w:sz w:val="20"/>
                            <w:szCs w:val="20"/>
                            <w:rPrChange w:id="121" w:author="Susan" w:date="2020-01-21T15:47:00Z">
                              <w:rPr>
                                <w:sz w:val="20"/>
                                <w:szCs w:val="20"/>
                              </w:rPr>
                            </w:rPrChange>
                          </w:rPr>
                          <w:t xml:space="preserve"> Sample sources as close to the point-of-use as practical using sampling methods as prescribed in Table 2A.</w:t>
                        </w:r>
                      </w:p>
                      <w:p w14:paraId="7B321F87" w14:textId="77777777" w:rsidR="000C6025" w:rsidRPr="00D040F2" w:rsidRDefault="000C6025" w:rsidP="00055519">
                        <w:pPr>
                          <w:numPr>
                            <w:ilvl w:val="0"/>
                            <w:numId w:val="33"/>
                          </w:numPr>
                          <w:spacing w:before="0" w:after="0"/>
                          <w:rPr>
                            <w:color w:val="FFFFFF" w:themeColor="background1"/>
                            <w:sz w:val="20"/>
                            <w:szCs w:val="20"/>
                            <w:rPrChange w:id="122" w:author="Susan" w:date="2020-01-21T15:47:00Z">
                              <w:rPr>
                                <w:sz w:val="20"/>
                                <w:szCs w:val="20"/>
                              </w:rPr>
                            </w:rPrChange>
                          </w:rPr>
                        </w:pPr>
                        <w:r w:rsidRPr="00D040F2">
                          <w:rPr>
                            <w:color w:val="FFFFFF" w:themeColor="background1"/>
                            <w:sz w:val="20"/>
                            <w:szCs w:val="20"/>
                            <w:rPrChange w:id="123" w:author="Susan" w:date="2020-01-21T15:47:00Z">
                              <w:rPr>
                                <w:sz w:val="20"/>
                                <w:szCs w:val="20"/>
                              </w:rPr>
                            </w:rPrChange>
                          </w:rPr>
                          <w:t xml:space="preserve">Analyze samples for generic </w:t>
                        </w:r>
                        <w:r w:rsidRPr="00D040F2">
                          <w:rPr>
                            <w:i/>
                            <w:color w:val="FFFFFF" w:themeColor="background1"/>
                            <w:sz w:val="20"/>
                            <w:szCs w:val="20"/>
                            <w:rPrChange w:id="124" w:author="Susan" w:date="2020-01-21T15:47:00Z">
                              <w:rPr>
                                <w:i/>
                                <w:sz w:val="20"/>
                                <w:szCs w:val="20"/>
                              </w:rPr>
                            </w:rPrChange>
                          </w:rPr>
                          <w:t>E. coli</w:t>
                        </w:r>
                        <w:r w:rsidRPr="00D040F2">
                          <w:rPr>
                            <w:color w:val="FFFFFF" w:themeColor="background1"/>
                            <w:sz w:val="20"/>
                            <w:szCs w:val="20"/>
                            <w:rPrChange w:id="125" w:author="Susan" w:date="2020-01-21T15:47:00Z">
                              <w:rPr>
                                <w:sz w:val="20"/>
                                <w:szCs w:val="20"/>
                              </w:rPr>
                            </w:rPrChange>
                          </w:rPr>
                          <w:t xml:space="preserve"> using a MPN methodology. Other EPA-, FDA- or </w:t>
                        </w:r>
                        <w:r w:rsidRPr="00D040F2">
                          <w:rPr>
                            <w:rFonts w:cs="Calibri"/>
                            <w:color w:val="FFFFFF" w:themeColor="background1"/>
                            <w:sz w:val="20"/>
                            <w:szCs w:val="20"/>
                            <w:rPrChange w:id="126" w:author="Susan" w:date="2020-01-21T15:47:00Z">
                              <w:rPr>
                                <w:rFonts w:cs="Calibri"/>
                                <w:sz w:val="20"/>
                                <w:szCs w:val="20"/>
                              </w:rPr>
                            </w:rPrChange>
                          </w:rPr>
                          <w:t>AOAC</w:t>
                        </w:r>
                        <w:r w:rsidRPr="00D040F2">
                          <w:rPr>
                            <w:rFonts w:ascii="Times New Roman" w:hAnsi="Times New Roman" w:cs="Times New Roman"/>
                            <w:color w:val="FFFFFF" w:themeColor="background1"/>
                            <w:sz w:val="20"/>
                            <w:szCs w:val="20"/>
                            <w:rPrChange w:id="127" w:author="Susan" w:date="2020-01-21T15:47:00Z">
                              <w:rPr>
                                <w:rFonts w:ascii="Times New Roman" w:hAnsi="Times New Roman" w:cs="Times New Roman"/>
                                <w:sz w:val="20"/>
                                <w:szCs w:val="20"/>
                              </w:rPr>
                            </w:rPrChange>
                          </w:rPr>
                          <w:t xml:space="preserve"> </w:t>
                        </w:r>
                        <w:r w:rsidRPr="00D040F2">
                          <w:rPr>
                            <w:color w:val="FFFFFF" w:themeColor="background1"/>
                            <w:sz w:val="20"/>
                            <w:szCs w:val="20"/>
                            <w:rPrChange w:id="128" w:author="Susan" w:date="2020-01-21T15:47:00Z">
                              <w:rPr>
                                <w:sz w:val="20"/>
                                <w:szCs w:val="20"/>
                              </w:rPr>
                            </w:rPrChange>
                          </w:rPr>
                          <w:t>International-accredited method may be used.</w:t>
                        </w:r>
                      </w:p>
                      <w:p w14:paraId="4CF069B7" w14:textId="77777777" w:rsidR="000C6025" w:rsidRPr="00D040F2" w:rsidRDefault="000C6025" w:rsidP="00055519">
                        <w:pPr>
                          <w:numPr>
                            <w:ilvl w:val="0"/>
                            <w:numId w:val="33"/>
                          </w:numPr>
                          <w:spacing w:before="0" w:after="0"/>
                          <w:rPr>
                            <w:color w:val="FFFFFF" w:themeColor="background1"/>
                            <w:sz w:val="20"/>
                            <w:szCs w:val="20"/>
                            <w:rPrChange w:id="129" w:author="Susan" w:date="2020-01-21T15:47:00Z">
                              <w:rPr>
                                <w:sz w:val="20"/>
                                <w:szCs w:val="20"/>
                              </w:rPr>
                            </w:rPrChange>
                          </w:rPr>
                        </w:pPr>
                        <w:r w:rsidRPr="00D040F2">
                          <w:rPr>
                            <w:color w:val="FFFFFF" w:themeColor="background1"/>
                            <w:sz w:val="20"/>
                            <w:szCs w:val="20"/>
                            <w:rPrChange w:id="130" w:author="Susan" w:date="2020-01-21T15:47:00Z">
                              <w:rPr>
                                <w:sz w:val="20"/>
                                <w:szCs w:val="20"/>
                              </w:rPr>
                            </w:rPrChange>
                          </w:rPr>
                          <w:t>Geometric means, including rolling geometric means shall be calculated using the five most recent samples.</w:t>
                        </w:r>
                      </w:p>
                      <w:p w14:paraId="3E146C12" w14:textId="77777777" w:rsidR="000C6025" w:rsidRPr="007B1690" w:rsidRDefault="000C6025" w:rsidP="00055519">
                        <w:pPr>
                          <w:ind w:left="144"/>
                          <w:rPr>
                            <w:rFonts w:cs="Calibri"/>
                            <w:color w:val="FFFFFF"/>
                            <w:sz w:val="20"/>
                            <w:szCs w:val="20"/>
                          </w:rPr>
                        </w:pPr>
                      </w:p>
                    </w:txbxContent>
                  </v:textbox>
                </v:rect>
                <v:shape id="AutoShape 15" o:spid="_x0000_s1032" type="#_x0000_t177" style="position:absolute;left:626;top:15225;width:13682;height:17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" fillcolor="#538135 [2409]" stroked="f">
                  <v:shadow on="t" type="perspective" color="#375623" opacity=".5" origin=",.5" offset="0,0" matrix=",,,.5"/>
                  <v:textbox inset="6.84pt,3.42pt,6.84pt,3.42pt">
                    <w:txbxContent>
                      <w:p w14:paraId="22067D2A" w14:textId="77777777" w:rsidR="000C6025" w:rsidRPr="001D000F" w:rsidRDefault="000C6025" w:rsidP="00055519">
                        <w:pPr>
                          <w:jc w:val="center"/>
                          <w:rPr>
                            <w:b/>
                            <w:sz w:val="20"/>
                            <w:szCs w:val="20"/>
                            <w:u w:val="single"/>
                          </w:rPr>
                        </w:pPr>
                        <w:r w:rsidRPr="001D000F">
                          <w:rPr>
                            <w:b/>
                            <w:sz w:val="20"/>
                            <w:szCs w:val="20"/>
                            <w:u w:val="single"/>
                          </w:rPr>
                          <w:t>Acceptance Criteria</w:t>
                        </w:r>
                      </w:p>
                      <w:p w14:paraId="6DFC863A" w14:textId="77777777" w:rsidR="000C6025" w:rsidRPr="00F44865" w:rsidRDefault="000C6025" w:rsidP="00055519">
                        <w:pPr>
                          <w:jc w:val="center"/>
                          <w:rPr>
                            <w:sz w:val="20"/>
                            <w:szCs w:val="20"/>
                          </w:rPr>
                        </w:pPr>
                        <w:r w:rsidRPr="00F44865">
                          <w:rPr>
                            <w:sz w:val="20"/>
                            <w:szCs w:val="20"/>
                            <w:u w:val="single"/>
                          </w:rPr>
                          <w:t>&lt;</w:t>
                        </w:r>
                        <w:r w:rsidRPr="00F44865">
                          <w:rPr>
                            <w:sz w:val="20"/>
                            <w:szCs w:val="20"/>
                          </w:rPr>
                          <w:t xml:space="preserve"> 126 MPN/100ml</w:t>
                        </w:r>
                      </w:p>
                      <w:p w14:paraId="0BB65456" w14:textId="77777777" w:rsidR="000C6025" w:rsidRPr="00F44865" w:rsidRDefault="000C6025" w:rsidP="00055519">
                        <w:pPr>
                          <w:jc w:val="center"/>
                          <w:rPr>
                            <w:sz w:val="20"/>
                            <w:szCs w:val="20"/>
                          </w:rPr>
                        </w:pPr>
                        <w:r w:rsidRPr="00F44865">
                          <w:rPr>
                            <w:sz w:val="20"/>
                            <w:szCs w:val="20"/>
                          </w:rPr>
                          <w:t>(Geometric mean of 5 samples)</w:t>
                        </w:r>
                      </w:p>
                      <w:p w14:paraId="6CCE250E" w14:textId="77777777" w:rsidR="000C6025" w:rsidRPr="00F44865" w:rsidRDefault="000C6025" w:rsidP="00055519">
                        <w:pPr>
                          <w:jc w:val="center"/>
                          <w:rPr>
                            <w:sz w:val="20"/>
                            <w:szCs w:val="20"/>
                            <w:u w:val="single"/>
                          </w:rPr>
                        </w:pPr>
                        <w:r w:rsidRPr="00F44865">
                          <w:rPr>
                            <w:sz w:val="20"/>
                            <w:szCs w:val="20"/>
                          </w:rPr>
                          <w:t xml:space="preserve"> </w:t>
                        </w:r>
                        <w:r w:rsidRPr="00F44865">
                          <w:rPr>
                            <w:b/>
                            <w:sz w:val="20"/>
                            <w:szCs w:val="20"/>
                            <w:u w:val="single"/>
                          </w:rPr>
                          <w:t>AND</w:t>
                        </w:r>
                        <w:r w:rsidRPr="00F44865">
                          <w:rPr>
                            <w:sz w:val="20"/>
                            <w:szCs w:val="20"/>
                            <w:u w:val="single"/>
                          </w:rPr>
                          <w:t xml:space="preserve"> </w:t>
                        </w:r>
                      </w:p>
                      <w:p w14:paraId="3B7084AB" w14:textId="77777777" w:rsidR="000C6025" w:rsidRPr="00F44865" w:rsidRDefault="000C6025" w:rsidP="00055519">
                        <w:pPr>
                          <w:jc w:val="center"/>
                          <w:rPr>
                            <w:sz w:val="20"/>
                            <w:szCs w:val="20"/>
                          </w:rPr>
                        </w:pPr>
                        <w:r w:rsidRPr="00F44865">
                          <w:rPr>
                            <w:sz w:val="20"/>
                            <w:szCs w:val="20"/>
                            <w:u w:val="single"/>
                          </w:rPr>
                          <w:t>&lt;</w:t>
                        </w:r>
                        <w:r w:rsidRPr="00F44865">
                          <w:rPr>
                            <w:sz w:val="20"/>
                            <w:szCs w:val="20"/>
                          </w:rPr>
                          <w:t>576 MPN/100ml (all single samples)</w:t>
                        </w:r>
                      </w:p>
                      <w:p w14:paraId="669E7441" w14:textId="77777777" w:rsidR="000C6025" w:rsidRPr="009477DB" w:rsidRDefault="000C6025" w:rsidP="00055519">
                        <w:pPr>
                          <w:spacing w:before="0" w:after="0"/>
                          <w:jc w:val="center"/>
                          <w:rPr>
                            <w:rFonts w:cs="Calibri"/>
                            <w:b/>
                            <w:color w:val="FFFFFF"/>
                            <w:sz w:val="20"/>
                            <w:szCs w:val="20"/>
                          </w:rPr>
                        </w:pPr>
                      </w:p>
                    </w:txbxContent>
                  </v:textbox>
                </v:shape>
                <v:shape id="Text Box 17" o:spid="_x0000_s1033" type="#_x0000_t202" style="position:absolute;left:16340;top:24888;width:48006;height:27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" fillcolor="#bdd6ee">
                  <v:shadow on="t" opacity=".5" offset="6pt,6pt"/>
                  <v:textbox inset="6.84pt,3.42pt,6.84pt,3.42pt">
                    <w:txbxContent>
                      <w:p w14:paraId="670C3FD6" w14:textId="77777777" w:rsidR="000C6025" w:rsidRPr="00357246" w:rsidRDefault="000C6025" w:rsidP="00055519">
                        <w:pPr>
                          <w:rPr>
                            <w:b/>
                            <w:sz w:val="20"/>
                            <w:szCs w:val="20"/>
                          </w:rPr>
                        </w:pPr>
                        <w:r w:rsidRPr="00357246">
                          <w:rPr>
                            <w:b/>
                            <w:sz w:val="20"/>
                            <w:szCs w:val="20"/>
                          </w:rPr>
                          <w:t>Remedial Actions:</w:t>
                        </w:r>
                      </w:p>
                      <w:p w14:paraId="5BF9E270" w14:textId="77777777" w:rsidR="000C6025" w:rsidRPr="00357246" w:rsidRDefault="000C6025" w:rsidP="00055519">
                        <w:pPr>
                          <w:numPr>
                            <w:ilvl w:val="0"/>
                            <w:numId w:val="92"/>
                          </w:numPr>
                          <w:spacing w:before="0" w:after="0"/>
                          <w:rPr>
                            <w:sz w:val="20"/>
                            <w:szCs w:val="20"/>
                          </w:rPr>
                        </w:pPr>
                        <w:r w:rsidRPr="00357246">
                          <w:rPr>
                            <w:sz w:val="20"/>
                            <w:szCs w:val="20"/>
                          </w:rPr>
                          <w:t>Discontinue any agricultural production use until it returns to compliance.</w:t>
                        </w:r>
                      </w:p>
                      <w:p w14:paraId="1C70B988" w14:textId="77777777" w:rsidR="000C6025" w:rsidRPr="00357246" w:rsidRDefault="000C6025" w:rsidP="00055519">
                        <w:pPr>
                          <w:numPr>
                            <w:ilvl w:val="0"/>
                            <w:numId w:val="92"/>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2B8A5DE4" w14:textId="77777777" w:rsidR="000C6025" w:rsidRPr="00357246" w:rsidRDefault="000C6025" w:rsidP="002D3F75">
                        <w:pPr>
                          <w:numPr>
                            <w:ilvl w:val="0"/>
                            <w:numId w:val="92"/>
                          </w:numPr>
                          <w:spacing w:before="0" w:after="0"/>
                          <w:rPr>
                            <w:sz w:val="20"/>
                            <w:szCs w:val="20"/>
                          </w:rPr>
                        </w:pPr>
                        <w:r w:rsidRPr="00357246">
                          <w:rPr>
                            <w:sz w:val="20"/>
                            <w:szCs w:val="20"/>
                          </w:rPr>
                          <w:t>After remedial actions have been taken, retest the water at the same sampling point.</w:t>
                        </w:r>
                      </w:p>
                      <w:p w14:paraId="7640B23E" w14:textId="77777777" w:rsidR="000C6025" w:rsidRPr="00357246" w:rsidRDefault="000C6025" w:rsidP="00055519">
                        <w:pPr>
                          <w:numPr>
                            <w:ilvl w:val="0"/>
                            <w:numId w:val="92"/>
                          </w:numPr>
                          <w:spacing w:before="0" w:after="0"/>
                          <w:rPr>
                            <w:sz w:val="20"/>
                            <w:szCs w:val="20"/>
                          </w:rPr>
                        </w:pPr>
                        <w:r w:rsidRPr="00357246">
                          <w:rPr>
                            <w:sz w:val="20"/>
                            <w:szCs w:val="20"/>
                          </w:rPr>
                          <w:t>Continue testing daily for five days at the point closest to use.</w:t>
                        </w:r>
                      </w:p>
                      <w:p w14:paraId="2B02DA21" w14:textId="77777777" w:rsidR="000C6025" w:rsidRPr="00357246" w:rsidRDefault="000C6025" w:rsidP="00055519">
                        <w:pPr>
                          <w:numPr>
                            <w:ilvl w:val="0"/>
                            <w:numId w:val="92"/>
                          </w:numPr>
                          <w:spacing w:before="0" w:after="0"/>
                          <w:rPr>
                            <w:sz w:val="20"/>
                            <w:szCs w:val="20"/>
                          </w:rPr>
                        </w:pPr>
                        <w:r w:rsidRPr="00357246">
                          <w:rPr>
                            <w:sz w:val="20"/>
                            <w:szCs w:val="20"/>
                          </w:rPr>
                          <w:t>If any of the next five samples is &gt;576 MPN/ 100mL, repeat sanitary survey and/or remedial action.</w:t>
                        </w:r>
                      </w:p>
                      <w:p w14:paraId="2776E328" w14:textId="77777777" w:rsidR="000C6025" w:rsidRPr="00357246" w:rsidRDefault="000C6025" w:rsidP="00055519">
                        <w:pPr>
                          <w:numPr>
                            <w:ilvl w:val="0"/>
                            <w:numId w:val="92"/>
                          </w:numPr>
                          <w:spacing w:before="0" w:after="0"/>
                          <w:rPr>
                            <w:sz w:val="20"/>
                            <w:szCs w:val="20"/>
                          </w:rPr>
                        </w:pPr>
                        <w:r w:rsidRPr="00357246">
                          <w:rPr>
                            <w:sz w:val="20"/>
                            <w:szCs w:val="20"/>
                          </w:rPr>
                          <w:t>Do not use this water system until the water can meet the outlined acceptance criteria for this use.</w:t>
                        </w:r>
                      </w:p>
                      <w:p w14:paraId="16F52DBB" w14:textId="77777777" w:rsidR="000C6025" w:rsidRPr="00357246" w:rsidRDefault="000C6025" w:rsidP="00055519">
                        <w:pPr>
                          <w:rPr>
                            <w:b/>
                            <w:sz w:val="20"/>
                            <w:szCs w:val="20"/>
                          </w:rPr>
                        </w:pPr>
                        <w:r w:rsidRPr="00357246">
                          <w:rPr>
                            <w:b/>
                            <w:sz w:val="20"/>
                            <w:szCs w:val="20"/>
                          </w:rPr>
                          <w:t xml:space="preserve">Crop testing:  </w:t>
                        </w:r>
                      </w:p>
                      <w:p w14:paraId="56E81B40" w14:textId="77777777" w:rsidR="000C6025" w:rsidRPr="00357246" w:rsidRDefault="000C6025" w:rsidP="00055519">
                        <w:pPr>
                          <w:numPr>
                            <w:ilvl w:val="0"/>
                            <w:numId w:val="97"/>
                          </w:numPr>
                          <w:spacing w:before="0" w:after="0"/>
                          <w:rPr>
                            <w:sz w:val="20"/>
                            <w:szCs w:val="20"/>
                          </w:rPr>
                        </w:pPr>
                        <w:r w:rsidRPr="00357246">
                          <w:rPr>
                            <w:sz w:val="20"/>
                            <w:szCs w:val="20"/>
                          </w:rPr>
                          <w:t xml:space="preserve">If water exceeding the acceptance criteria has been used for crop production, sample and test product for </w:t>
                        </w:r>
                        <w:r>
                          <w:rPr>
                            <w:sz w:val="20"/>
                            <w:szCs w:val="20"/>
                          </w:rPr>
                          <w:t xml:space="preserve">STEC (including </w:t>
                        </w:r>
                        <w:r w:rsidRPr="00357246">
                          <w:rPr>
                            <w:i/>
                            <w:sz w:val="20"/>
                            <w:szCs w:val="20"/>
                          </w:rPr>
                          <w:t>E. coli</w:t>
                        </w:r>
                        <w:r w:rsidRPr="00357246">
                          <w:rPr>
                            <w:sz w:val="20"/>
                            <w:szCs w:val="20"/>
                          </w:rPr>
                          <w:t xml:space="preserve"> O157:H7</w:t>
                        </w:r>
                        <w:r>
                          <w:rPr>
                            <w:sz w:val="20"/>
                            <w:szCs w:val="20"/>
                          </w:rPr>
                          <w:t>)</w:t>
                        </w:r>
                        <w:r w:rsidRPr="00357246">
                          <w:rPr>
                            <w:sz w:val="20"/>
                            <w:szCs w:val="20"/>
                          </w:rPr>
                          <w:t xml:space="preserve"> and </w:t>
                        </w:r>
                        <w:r w:rsidRPr="00357246">
                          <w:rPr>
                            <w:i/>
                            <w:sz w:val="20"/>
                            <w:szCs w:val="20"/>
                          </w:rPr>
                          <w:t>Salmonella</w:t>
                        </w:r>
                        <w:r w:rsidRPr="00357246">
                          <w:rPr>
                            <w:sz w:val="20"/>
                            <w:szCs w:val="20"/>
                          </w:rPr>
                          <w:t xml:space="preserve"> as described in Appendix C, prior to harvest.  </w:t>
                        </w:r>
                      </w:p>
                      <w:p w14:paraId="216A488F" w14:textId="77777777" w:rsidR="000C6025" w:rsidRPr="007B1690" w:rsidRDefault="000C6025" w:rsidP="007B1690">
                        <w:pPr>
                          <w:numPr>
                            <w:ilvl w:val="0"/>
                            <w:numId w:val="97"/>
                          </w:numPr>
                          <w:spacing w:before="0" w:after="0"/>
                          <w:rPr>
                            <w:sz w:val="20"/>
                            <w:szCs w:val="20"/>
                          </w:rPr>
                        </w:pPr>
                        <w:r w:rsidRPr="00357246">
                          <w:rPr>
                            <w:sz w:val="20"/>
                            <w:szCs w:val="20"/>
                          </w:rPr>
                          <w:t>If crop testing indicates the presence of either pathogen, do NOT harvest for human consumption.</w:t>
                        </w:r>
                      </w:p>
                    </w:txbxContent>
                  </v:textbox>
                </v:shape>
                <w10:anchorlock/>
              </v:group>
            </w:pict>
          </mc:Fallback>
        </mc:AlternateContent>
      </w:r>
    </w:p>
    <w:p w14:paraId="57DB970E" w14:textId="77777777" w:rsidR="00DB4150" w:rsidRPr="00D5180B" w:rsidRDefault="00DB4150" w:rsidP="00F45D27">
      <w:pPr>
        <w:spacing w:before="0" w:after="0"/>
        <w:rPr>
          <w:rFonts w:ascii="Times New Roman" w:hAnsi="Times New Roman" w:cs="Times New Roman"/>
          <w:szCs w:val="22"/>
        </w:rPr>
      </w:pPr>
    </w:p>
    <w:p w14:paraId="1E3EE42E" w14:textId="77777777" w:rsidR="00DB4150" w:rsidRDefault="00DB4150" w:rsidP="00F45D27">
      <w:pPr>
        <w:rPr>
          <w:rFonts w:cs="Calibri"/>
          <w:b/>
          <w:smallCaps/>
          <w:szCs w:val="22"/>
        </w:rPr>
      </w:pPr>
    </w:p>
    <w:p w14:paraId="6DC4885B" w14:textId="77777777" w:rsidR="007B559F" w:rsidRDefault="002801C5" w:rsidP="00F45D27">
      <w:pPr>
        <w:rPr>
          <w:rFonts w:cs="Calibri"/>
          <w:b/>
          <w:smallCaps/>
          <w:szCs w:val="22"/>
        </w:rPr>
      </w:pPr>
      <w:r>
        <w:rPr>
          <w:rStyle w:val="FootnoteReference"/>
          <w:rFonts w:cs="Calibri"/>
        </w:rPr>
        <w:t>2</w:t>
      </w:r>
      <w:r>
        <w:rPr>
          <w:rFonts w:cs="Calibri"/>
        </w:rPr>
        <w:t xml:space="preserve"> </w:t>
      </w:r>
      <w:r w:rsidRPr="009029EC">
        <w:rPr>
          <w:rFonts w:cs="Calibri"/>
          <w:sz w:val="18"/>
          <w:szCs w:val="18"/>
        </w:rPr>
        <w:t xml:space="preserve">Equivalent testing methodology for agricultural water </w:t>
      </w:r>
      <w:hyperlink r:id="rId14" w:history="1">
        <w:r w:rsidRPr="009029EC">
          <w:rPr>
            <w:rStyle w:val="Hyperlink"/>
            <w:rFonts w:cs="Calibri"/>
            <w:sz w:val="18"/>
            <w:szCs w:val="18"/>
          </w:rPr>
          <w:t>https://www.fda.gov/food/foodscienceresearch/laboratorymethods/ucm575251.htm</w:t>
        </w:r>
      </w:hyperlink>
    </w:p>
    <w:p w14:paraId="27B00E7C" w14:textId="77777777" w:rsidR="00D56434" w:rsidRDefault="00D56434" w:rsidP="00F45D27">
      <w:pPr>
        <w:spacing w:before="0" w:after="0"/>
        <w:rPr>
          <w:b/>
          <w:sz w:val="24"/>
        </w:rPr>
      </w:pPr>
    </w:p>
    <w:p w14:paraId="2828759A" w14:textId="77777777" w:rsidR="007B559F" w:rsidRPr="00B64709" w:rsidRDefault="007B559F" w:rsidP="007D7827">
      <w:pPr>
        <w:pStyle w:val="Heading2"/>
        <w:rPr>
          <w:color w:val="222222"/>
          <w:shd w:val="clear" w:color="auto" w:fill="FFFFFF"/>
        </w:rPr>
      </w:pPr>
      <w:bookmarkStart w:id="113" w:name="_Toc20839150"/>
      <w:r w:rsidRPr="00B64709">
        <w:lastRenderedPageBreak/>
        <w:t>Best P</w:t>
      </w:r>
      <w:r w:rsidR="00586D0A" w:rsidRPr="00B64709">
        <w:t>ractices for Irrigation Water from Type A Agricultural Wate</w:t>
      </w:r>
      <w:r w:rsidRPr="00B64709">
        <w:t>r Uses</w:t>
      </w:r>
      <w:bookmarkEnd w:id="113"/>
      <w:r w:rsidRPr="00B64709">
        <w:t xml:space="preserve"> </w:t>
      </w:r>
    </w:p>
    <w:p w14:paraId="33346485" w14:textId="77777777" w:rsidR="00906126" w:rsidRPr="00D5180B" w:rsidRDefault="000F1417" w:rsidP="00F45D27">
      <w:pPr>
        <w:rPr>
          <w:rFonts w:cs="Calibri"/>
          <w:szCs w:val="22"/>
        </w:rPr>
      </w:pPr>
      <w:bookmarkStart w:id="114" w:name="_Hlk24990904"/>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that all remedial steps outlined in the tables below are followed and that they are followed in the order of sequence as written.</w:t>
      </w:r>
    </w:p>
    <w:p w14:paraId="7C011868" w14:textId="77777777" w:rsidR="00F010F4" w:rsidRPr="00D5180B" w:rsidRDefault="00F010F4" w:rsidP="007D7827">
      <w:pPr>
        <w:pStyle w:val="Heading2"/>
      </w:pPr>
      <w:bookmarkStart w:id="115" w:name="_Toc8374930"/>
      <w:bookmarkStart w:id="116" w:name="_Toc29297630"/>
      <w:bookmarkEnd w:id="114"/>
      <w:r w:rsidRPr="00D5180B">
        <w:t>TABLE 2B. Irrigation Water from Type A Agricultural Water Systems Sourced from Public or Private Providers</w:t>
      </w:r>
      <w:bookmarkEnd w:id="115"/>
      <w:r w:rsidRPr="00D5180B">
        <w:t xml:space="preserve"> – See </w:t>
      </w:r>
      <w:r>
        <w:t>FIGURE</w:t>
      </w:r>
      <w:r w:rsidRPr="00D5180B">
        <w:t xml:space="preserve"> </w:t>
      </w:r>
      <w:r>
        <w:t>2A-2B</w:t>
      </w:r>
      <w:bookmarkEnd w:id="116"/>
    </w:p>
    <w:tbl>
      <w:tblPr>
        <w:tblStyle w:val="TableGrid"/>
        <w:tblW w:w="0" w:type="auto"/>
        <w:tblLook w:val="0620" w:firstRow="1" w:lastRow="0" w:firstColumn="0" w:lastColumn="0" w:noHBand="1" w:noVBand="1"/>
      </w:tblPr>
      <w:tblGrid>
        <w:gridCol w:w="3139"/>
        <w:gridCol w:w="7070"/>
      </w:tblGrid>
      <w:tr w:rsidR="00F010F4" w14:paraId="10425E3F" w14:textId="77777777" w:rsidTr="00F45D27">
        <w:trPr>
          <w:cantSplit/>
          <w:tblHeader/>
        </w:trPr>
        <w:tc>
          <w:tcPr>
            <w:tcW w:w="3139" w:type="dxa"/>
            <w:shd w:val="clear" w:color="auto" w:fill="4472C4" w:themeFill="accent1"/>
          </w:tcPr>
          <w:p w14:paraId="511242AB" w14:textId="77777777" w:rsidR="00F010F4" w:rsidRDefault="00F010F4" w:rsidP="003F3045">
            <w:pPr>
              <w:spacing w:before="0" w:after="0"/>
              <w:rPr>
                <w:rFonts w:ascii="Times New Roman" w:hAnsi="Times New Roman"/>
                <w:sz w:val="23"/>
              </w:rPr>
            </w:pPr>
            <w:r w:rsidRPr="005D38FC">
              <w:rPr>
                <w:b/>
                <w:color w:val="FFFFFF"/>
              </w:rPr>
              <w:t>Metric</w:t>
            </w:r>
          </w:p>
        </w:tc>
        <w:tc>
          <w:tcPr>
            <w:tcW w:w="7070" w:type="dxa"/>
            <w:shd w:val="clear" w:color="auto" w:fill="4472C4" w:themeFill="accent1"/>
          </w:tcPr>
          <w:p w14:paraId="449481BF" w14:textId="77777777" w:rsidR="00F010F4" w:rsidRDefault="00F010F4" w:rsidP="003F3045">
            <w:pPr>
              <w:spacing w:before="0" w:after="0"/>
              <w:rPr>
                <w:rFonts w:ascii="Times New Roman" w:hAnsi="Times New Roman"/>
                <w:sz w:val="23"/>
              </w:rPr>
            </w:pPr>
            <w:r w:rsidRPr="005D38FC">
              <w:rPr>
                <w:b/>
                <w:color w:val="FFFFFF"/>
              </w:rPr>
              <w:t>Rationale /Remedial Actions</w:t>
            </w:r>
          </w:p>
        </w:tc>
      </w:tr>
      <w:tr w:rsidR="00F010F4" w14:paraId="2589C06E" w14:textId="77777777" w:rsidTr="00F45D27">
        <w:trPr>
          <w:cantSplit/>
        </w:trPr>
        <w:tc>
          <w:tcPr>
            <w:tcW w:w="3139" w:type="dxa"/>
          </w:tcPr>
          <w:p w14:paraId="5D2652E7" w14:textId="77777777" w:rsidR="00F010F4" w:rsidRDefault="00F010F4" w:rsidP="003F3045">
            <w:pPr>
              <w:spacing w:before="0" w:after="0"/>
              <w:rPr>
                <w:rFonts w:ascii="Times New Roman" w:hAnsi="Times New Roman"/>
                <w:sz w:val="23"/>
              </w:rPr>
            </w:pPr>
            <w:r w:rsidRPr="005D38FC">
              <w:rPr>
                <w:b/>
              </w:rPr>
              <w:t xml:space="preserve">Examples of these types of Type A </w:t>
            </w:r>
            <w:r w:rsidRPr="00D5180B">
              <w:rPr>
                <w:rFonts w:cs="Calibri"/>
                <w:b/>
                <w:szCs w:val="22"/>
              </w:rPr>
              <w:t>agricultural</w:t>
            </w:r>
            <w:r w:rsidRPr="005D38FC">
              <w:rPr>
                <w:b/>
              </w:rPr>
              <w:t xml:space="preserve"> water systems</w:t>
            </w:r>
            <w:r w:rsidRPr="005D38FC">
              <w:t xml:space="preserve">: Water may come from public and private providers and are stored and conveyed in closed delivery systems. </w:t>
            </w:r>
            <w:r>
              <w:rPr>
                <w:b/>
              </w:rPr>
              <w:t>`</w:t>
            </w:r>
          </w:p>
        </w:tc>
        <w:tc>
          <w:tcPr>
            <w:tcW w:w="7070" w:type="dxa"/>
          </w:tcPr>
          <w:p w14:paraId="224754B7" w14:textId="77777777" w:rsidR="00F010F4" w:rsidRDefault="00F010F4" w:rsidP="003F3045">
            <w:pPr>
              <w:spacing w:before="0" w:after="0"/>
              <w:rPr>
                <w:rFonts w:ascii="Times New Roman" w:hAnsi="Times New Roman"/>
                <w:sz w:val="23"/>
              </w:rPr>
            </w:pPr>
            <w:r w:rsidRPr="005D38FC">
              <w:t xml:space="preserve">Irrigation water from Type A </w:t>
            </w:r>
            <w:r w:rsidRPr="00D5180B">
              <w:rPr>
                <w:rFonts w:cs="Calibri"/>
                <w:szCs w:val="22"/>
              </w:rPr>
              <w:t>agricultural</w:t>
            </w:r>
            <w:r w:rsidRPr="002B793C">
              <w:t xml:space="preserve"> water systems sourced from regulated public or private providers would not be expected to contain generic </w:t>
            </w:r>
            <w:r w:rsidRPr="002B793C">
              <w:rPr>
                <w:i/>
              </w:rPr>
              <w:t>E. coli</w:t>
            </w:r>
            <w:r w:rsidRPr="002B793C">
              <w:t xml:space="preserve"> due to treatment or some other filtering-type process. Water sourced from a public/private Type A </w:t>
            </w:r>
            <w:r w:rsidRPr="00D5180B">
              <w:rPr>
                <w:rFonts w:cs="Calibri"/>
                <w:szCs w:val="22"/>
              </w:rPr>
              <w:t>agricultural</w:t>
            </w:r>
            <w:r w:rsidRPr="002B793C">
              <w:t xml:space="preserve"> water provider must be stored and conveyed in well-maintained, closed systems and tested for generic </w:t>
            </w:r>
            <w:r w:rsidRPr="002B793C">
              <w:rPr>
                <w:i/>
              </w:rPr>
              <w:t>E. coli</w:t>
            </w:r>
            <w:r w:rsidRPr="002B793C">
              <w:t>.</w:t>
            </w:r>
          </w:p>
        </w:tc>
      </w:tr>
      <w:tr w:rsidR="00F010F4" w14:paraId="3A4257B1" w14:textId="77777777" w:rsidTr="00F45D27">
        <w:trPr>
          <w:cantSplit/>
          <w:trHeight w:val="476"/>
        </w:trPr>
        <w:tc>
          <w:tcPr>
            <w:tcW w:w="10209" w:type="dxa"/>
            <w:gridSpan w:val="2"/>
            <w:shd w:val="clear" w:color="auto" w:fill="D9D9D9" w:themeFill="background1" w:themeFillShade="D9"/>
            <w:vAlign w:val="center"/>
          </w:tcPr>
          <w:p w14:paraId="30A80E88" w14:textId="77777777" w:rsidR="00F010F4" w:rsidRDefault="00F010F4" w:rsidP="003F3045">
            <w:pPr>
              <w:spacing w:before="0" w:after="0"/>
              <w:rPr>
                <w:rFonts w:ascii="Times New Roman" w:hAnsi="Times New Roman"/>
                <w:sz w:val="23"/>
              </w:rPr>
            </w:pPr>
            <w:r>
              <w:rPr>
                <w:b/>
              </w:rPr>
              <w:t>B</w:t>
            </w:r>
            <w:r w:rsidRPr="005D38FC">
              <w:rPr>
                <w:b/>
              </w:rPr>
              <w:t>1. Baseline Microbial Assessment</w:t>
            </w:r>
          </w:p>
        </w:tc>
      </w:tr>
      <w:tr w:rsidR="00F010F4" w14:paraId="6E8A6CEF" w14:textId="77777777" w:rsidTr="00F45D27">
        <w:trPr>
          <w:cantSplit/>
          <w:trHeight w:val="1070"/>
        </w:trPr>
        <w:tc>
          <w:tcPr>
            <w:tcW w:w="10209" w:type="dxa"/>
            <w:gridSpan w:val="2"/>
            <w:vAlign w:val="center"/>
          </w:tcPr>
          <w:p w14:paraId="1E2AE470" w14:textId="77777777" w:rsidR="00F010F4" w:rsidRDefault="00F010F4" w:rsidP="003F3045">
            <w:pPr>
              <w:spacing w:before="0" w:after="0"/>
              <w:rPr>
                <w:rFonts w:ascii="Times New Roman" w:hAnsi="Times New Roman"/>
                <w:sz w:val="23"/>
              </w:rPr>
            </w:pPr>
            <w:r w:rsidRPr="005D38FC">
              <w:t>A baseline microbial assessment of the water source is not necessary for a Type A system using source water from a public/private provider. In lieu of a baseline microbial assessment, acquire and maintain the supplier’s most current COA on file.</w:t>
            </w:r>
          </w:p>
        </w:tc>
      </w:tr>
      <w:tr w:rsidR="00F010F4" w14:paraId="48915604" w14:textId="77777777" w:rsidTr="00F45D27">
        <w:trPr>
          <w:cantSplit/>
          <w:trHeight w:val="1070"/>
        </w:trPr>
        <w:tc>
          <w:tcPr>
            <w:tcW w:w="10209" w:type="dxa"/>
            <w:gridSpan w:val="2"/>
            <w:vAlign w:val="center"/>
          </w:tcPr>
          <w:p w14:paraId="4F81FB45" w14:textId="77777777" w:rsidR="00F010F4" w:rsidRDefault="00F010F4" w:rsidP="003F3045">
            <w:pPr>
              <w:spacing w:before="0" w:after="0"/>
              <w:rPr>
                <w:rFonts w:ascii="Times New Roman" w:hAnsi="Times New Roman"/>
                <w:sz w:val="23"/>
              </w:rPr>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Pr="00FF0908">
              <w:rPr>
                <w:szCs w:val="22"/>
              </w:rPr>
              <w:t xml:space="preserve"> who is the responsible party for a period of two years</w:t>
            </w:r>
          </w:p>
        </w:tc>
      </w:tr>
      <w:tr w:rsidR="00F010F4" w14:paraId="5D908876" w14:textId="77777777" w:rsidTr="00F45D27">
        <w:trPr>
          <w:cantSplit/>
          <w:trHeight w:val="530"/>
        </w:trPr>
        <w:tc>
          <w:tcPr>
            <w:tcW w:w="10209" w:type="dxa"/>
            <w:gridSpan w:val="2"/>
            <w:shd w:val="clear" w:color="auto" w:fill="D9D9D9" w:themeFill="background1" w:themeFillShade="D9"/>
            <w:vAlign w:val="center"/>
          </w:tcPr>
          <w:p w14:paraId="0A9DAA07" w14:textId="77777777" w:rsidR="00F010F4" w:rsidRDefault="00F010F4" w:rsidP="003F3045">
            <w:pPr>
              <w:spacing w:before="0" w:after="0"/>
              <w:rPr>
                <w:rFonts w:ascii="Times New Roman" w:hAnsi="Times New Roman"/>
                <w:sz w:val="23"/>
              </w:rPr>
            </w:pPr>
            <w:r>
              <w:rPr>
                <w:b/>
              </w:rPr>
              <w:t>B</w:t>
            </w:r>
            <w:r w:rsidRPr="005D38FC">
              <w:rPr>
                <w:b/>
              </w:rPr>
              <w:t xml:space="preserve">2. </w:t>
            </w:r>
            <w:bookmarkStart w:id="117" w:name="_Hlk2252570"/>
            <w:r w:rsidRPr="005D38FC">
              <w:rPr>
                <w:b/>
              </w:rPr>
              <w:t>Initial Microbial Water Quality Assessment</w:t>
            </w:r>
            <w:bookmarkEnd w:id="117"/>
          </w:p>
        </w:tc>
      </w:tr>
      <w:tr w:rsidR="00F010F4" w14:paraId="22AAE666" w14:textId="77777777" w:rsidTr="00F45D27">
        <w:trPr>
          <w:cantSplit/>
          <w:trHeight w:val="446"/>
        </w:trPr>
        <w:tc>
          <w:tcPr>
            <w:tcW w:w="10209" w:type="dxa"/>
            <w:gridSpan w:val="2"/>
            <w:vAlign w:val="center"/>
          </w:tcPr>
          <w:p w14:paraId="0CD0005F" w14:textId="77777777" w:rsidR="00F010F4" w:rsidRDefault="00F010F4" w:rsidP="003F3045">
            <w:pPr>
              <w:spacing w:before="0" w:after="0"/>
              <w:rPr>
                <w:rFonts w:ascii="Times New Roman" w:hAnsi="Times New Roman"/>
                <w:sz w:val="23"/>
              </w:rPr>
            </w:pPr>
            <w:r w:rsidRPr="005D38FC">
              <w:rPr>
                <w:b/>
              </w:rPr>
              <w:t xml:space="preserve">Target Organisms: </w:t>
            </w:r>
            <w:r w:rsidRPr="005D38FC">
              <w:t xml:space="preserve">Generic </w:t>
            </w:r>
            <w:r w:rsidRPr="005D38FC">
              <w:rPr>
                <w:i/>
              </w:rPr>
              <w:t>E. coli</w:t>
            </w:r>
          </w:p>
        </w:tc>
      </w:tr>
      <w:tr w:rsidR="00F010F4" w14:paraId="3192F42F" w14:textId="77777777" w:rsidTr="00F45D27">
        <w:trPr>
          <w:cantSplit/>
        </w:trPr>
        <w:tc>
          <w:tcPr>
            <w:tcW w:w="3139" w:type="dxa"/>
          </w:tcPr>
          <w:p w14:paraId="11559F24" w14:textId="77777777" w:rsidR="00F010F4" w:rsidRPr="005D38FC" w:rsidRDefault="00F010F4" w:rsidP="003F3045">
            <w:pPr>
              <w:spacing w:before="120"/>
              <w:rPr>
                <w:b/>
              </w:rPr>
            </w:pPr>
            <w:r w:rsidRPr="00D5180B">
              <w:rPr>
                <w:rFonts w:cs="Calibri"/>
                <w:b/>
                <w:szCs w:val="22"/>
              </w:rPr>
              <w:t xml:space="preserve">Initial Assessment </w:t>
            </w:r>
            <w:r w:rsidRPr="005D38FC">
              <w:rPr>
                <w:b/>
              </w:rPr>
              <w:t>Sampling Procedure:</w:t>
            </w:r>
          </w:p>
          <w:p w14:paraId="1CC6D184" w14:textId="77777777" w:rsidR="00F010F4" w:rsidRPr="005D38FC" w:rsidRDefault="00F010F4" w:rsidP="003F3045">
            <w:pPr>
              <w:ind w:left="150"/>
            </w:pPr>
            <w:r w:rsidRPr="005D38FC">
              <w:t>Aseptically collect at least three (3)-100 mL samples during one irrigation event</w:t>
            </w:r>
            <w:r>
              <w:rPr>
                <w:color w:val="FF0000"/>
              </w:rPr>
              <w:t xml:space="preserve"> </w:t>
            </w:r>
            <w:ins w:id="118" w:author="Susan" w:date="2020-06-12T14:27:00Z">
              <w:r w:rsidRPr="00F010F4">
                <w:t xml:space="preserve">throughout </w:t>
              </w:r>
            </w:ins>
            <w:del w:id="119" w:author="Susan" w:date="2020-06-12T14:27:00Z">
              <w:r w:rsidRPr="00134DEE" w:rsidDel="00F010F4">
                <w:rPr>
                  <w:strike/>
                </w:rPr>
                <w:delText>at the end of</w:delText>
              </w:r>
              <w:r w:rsidRPr="005D38FC" w:rsidDel="00F010F4">
                <w:delText xml:space="preserve"> </w:delText>
              </w:r>
            </w:del>
            <w:r w:rsidRPr="005D38FC">
              <w:t>the delivery system (e.g.,</w:t>
            </w:r>
            <w:ins w:id="120" w:author="Susan" w:date="2020-06-12T14:27:00Z">
              <w:r>
                <w:t xml:space="preserve"> </w:t>
              </w:r>
            </w:ins>
            <w:ins w:id="121" w:author="Susan" w:date="2020-06-12T14:28:00Z">
              <w:r w:rsidRPr="00F010F4">
                <w:t>booster, main,</w:t>
              </w:r>
              <w:r>
                <w:t xml:space="preserve"> </w:t>
              </w:r>
            </w:ins>
            <w:r w:rsidRPr="005D38FC">
              <w:t>last sprinkler head).</w:t>
            </w:r>
          </w:p>
          <w:p w14:paraId="12607997" w14:textId="77777777" w:rsidR="00F010F4" w:rsidRDefault="00F010F4" w:rsidP="003F3045">
            <w:pPr>
              <w:spacing w:before="0" w:after="0"/>
              <w:rPr>
                <w:rFonts w:ascii="Times New Roman" w:hAnsi="Times New Roman"/>
                <w:sz w:val="23"/>
              </w:rPr>
            </w:pPr>
          </w:p>
        </w:tc>
        <w:tc>
          <w:tcPr>
            <w:tcW w:w="7070" w:type="dxa"/>
            <w:vAlign w:val="center"/>
          </w:tcPr>
          <w:p w14:paraId="1A255805" w14:textId="77777777" w:rsidR="00F010F4" w:rsidRPr="005D38FC" w:rsidRDefault="00F010F4" w:rsidP="003F3045">
            <w:pPr>
              <w:autoSpaceDE w:val="0"/>
              <w:autoSpaceDN w:val="0"/>
              <w:adjustRightInd w:val="0"/>
              <w:spacing w:before="120" w:after="120"/>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p w14:paraId="25AE7A34" w14:textId="77777777" w:rsidR="00F010F4" w:rsidRDefault="00F010F4" w:rsidP="003F3045">
            <w:pPr>
              <w:spacing w:before="0" w:after="0"/>
              <w:rPr>
                <w:rFonts w:ascii="Times New Roman" w:hAnsi="Times New Roman"/>
                <w:sz w:val="23"/>
              </w:rPr>
            </w:pPr>
          </w:p>
        </w:tc>
      </w:tr>
      <w:tr w:rsidR="00F010F4" w14:paraId="5DAE8501" w14:textId="77777777" w:rsidTr="00F45D27">
        <w:trPr>
          <w:cantSplit/>
        </w:trPr>
        <w:tc>
          <w:tcPr>
            <w:tcW w:w="3139" w:type="dxa"/>
          </w:tcPr>
          <w:p w14:paraId="6DAE7A00" w14:textId="77777777" w:rsidR="00F010F4" w:rsidRPr="005D38FC" w:rsidRDefault="00F010F4" w:rsidP="003F3045">
            <w:pPr>
              <w:spacing w:before="240"/>
              <w:rPr>
                <w:b/>
              </w:rPr>
            </w:pPr>
            <w:r w:rsidRPr="00D5180B">
              <w:rPr>
                <w:rFonts w:cs="Calibri"/>
                <w:b/>
                <w:szCs w:val="22"/>
              </w:rPr>
              <w:lastRenderedPageBreak/>
              <w:t xml:space="preserve">Initial Assessment </w:t>
            </w:r>
            <w:r w:rsidRPr="005D38FC">
              <w:rPr>
                <w:b/>
              </w:rPr>
              <w:t xml:space="preserve">Sampling Frequency: </w:t>
            </w:r>
          </w:p>
          <w:p w14:paraId="598B446A" w14:textId="77777777" w:rsidR="00F010F4" w:rsidRPr="005D38FC" w:rsidRDefault="00F010F4" w:rsidP="003F3045">
            <w:pPr>
              <w:ind w:left="150"/>
            </w:pPr>
            <w:r w:rsidRPr="005D38FC">
              <w:t xml:space="preserve">This is a one-time seasonal sampling event for each system with samples collected during one irrigation event occurring before the </w:t>
            </w:r>
            <w:del w:id="122" w:author="Susan" w:date="2020-06-12T14:28:00Z">
              <w:r w:rsidRPr="00F010F4" w:rsidDel="00F010F4">
                <w:rPr>
                  <w:rPrChange w:id="123" w:author="Susan" w:date="2020-06-12T14:28:00Z">
                    <w:rPr>
                      <w:strike/>
                    </w:rPr>
                  </w:rPrChange>
                </w:rPr>
                <w:delText>21</w:delText>
              </w:r>
            </w:del>
            <w:ins w:id="124" w:author="Susan" w:date="2020-06-12T14:28:00Z">
              <w:r w:rsidRPr="00F010F4">
                <w:t>7</w:t>
              </w:r>
            </w:ins>
            <w:r>
              <w:rPr>
                <w:color w:val="FF0000"/>
              </w:rPr>
              <w:t xml:space="preserve"> </w:t>
            </w:r>
            <w:r w:rsidRPr="005D38FC">
              <w:t>day-to-scheduled-harvest-period begins. (Also conduct this assessment after any material modifications to Type A overhead irrigation systems.)</w:t>
            </w:r>
          </w:p>
          <w:p w14:paraId="4ECC7E6F" w14:textId="77777777" w:rsidR="00F010F4" w:rsidRPr="005D38FC" w:rsidRDefault="00F010F4" w:rsidP="003F3045">
            <w:pPr>
              <w:spacing w:before="240" w:after="0"/>
            </w:pPr>
            <w:r w:rsidRPr="00D5180B">
              <w:rPr>
                <w:rFonts w:cs="Calibri"/>
                <w:b/>
                <w:szCs w:val="22"/>
              </w:rPr>
              <w:t xml:space="preserve">Initial Assessment </w:t>
            </w:r>
            <w:r w:rsidRPr="005D38FC">
              <w:rPr>
                <w:b/>
              </w:rPr>
              <w:t>Acceptance Criterion</w:t>
            </w:r>
            <w:r w:rsidRPr="005D38FC">
              <w:t xml:space="preserve">: </w:t>
            </w:r>
          </w:p>
          <w:p w14:paraId="161B3FB2" w14:textId="77777777" w:rsidR="00F010F4" w:rsidRPr="005D38FC" w:rsidRDefault="00F010F4" w:rsidP="003F3045">
            <w:pPr>
              <w:spacing w:after="120"/>
              <w:ind w:left="150"/>
              <w:rPr>
                <w:sz w:val="20"/>
              </w:rPr>
            </w:pPr>
            <w:del w:id="125" w:author="Susan" w:date="2020-06-12T14:30:00Z">
              <w:r w:rsidRPr="00F010F4" w:rsidDel="00F010F4">
                <w:delText>Non-detectable in two (2) of</w:delText>
              </w:r>
              <w:r w:rsidRPr="005D38FC" w:rsidDel="00F010F4">
                <w:delText xml:space="preserve"> t</w:delText>
              </w:r>
            </w:del>
            <w:ins w:id="126" w:author="Susan" w:date="2020-06-12T14:30:00Z">
              <w:r>
                <w:t>T</w:t>
              </w:r>
            </w:ins>
            <w:r w:rsidRPr="005D38FC">
              <w:t xml:space="preserve">hree (3)-100 mL samples and 10 MPN as the </w:t>
            </w:r>
            <w:del w:id="127" w:author="Susan" w:date="2020-06-12T14:30:00Z">
              <w:r w:rsidRPr="00F010F4" w:rsidDel="00F010F4">
                <w:rPr>
                  <w:rPrChange w:id="128" w:author="Susan" w:date="2020-06-12T14:30:00Z">
                    <w:rPr>
                      <w:strike/>
                    </w:rPr>
                  </w:rPrChange>
                </w:rPr>
                <w:delText>single</w:delText>
              </w:r>
              <w:r w:rsidRPr="00F010F4" w:rsidDel="00F010F4">
                <w:delText xml:space="preserve"> </w:delText>
              </w:r>
            </w:del>
            <w:r w:rsidRPr="005D38FC">
              <w:t>sample maximum</w:t>
            </w:r>
            <w:del w:id="129" w:author="Susan" w:date="2020-06-12T14:30:00Z">
              <w:r w:rsidRPr="005D38FC" w:rsidDel="00F010F4">
                <w:delText xml:space="preserve"> </w:delText>
              </w:r>
              <w:r w:rsidRPr="00F010F4" w:rsidDel="00F010F4">
                <w:rPr>
                  <w:rPrChange w:id="130" w:author="Susan" w:date="2020-06-12T14:30:00Z">
                    <w:rPr>
                      <w:strike/>
                    </w:rPr>
                  </w:rPrChange>
                </w:rPr>
                <w:delText>for one (1) sample</w:delText>
              </w:r>
            </w:del>
            <w:r w:rsidRPr="005D38FC">
              <w:t>.</w:t>
            </w:r>
          </w:p>
          <w:p w14:paraId="2E673B33" w14:textId="77777777" w:rsidR="00F010F4" w:rsidRPr="00D5180B" w:rsidRDefault="00F010F4" w:rsidP="003F3045">
            <w:pPr>
              <w:spacing w:after="120"/>
              <w:ind w:left="150"/>
              <w:rPr>
                <w:rFonts w:cs="Calibri"/>
                <w:szCs w:val="22"/>
              </w:rPr>
            </w:pPr>
          </w:p>
          <w:p w14:paraId="4956DB75" w14:textId="77777777" w:rsidR="00F010F4" w:rsidRPr="005D38FC" w:rsidRDefault="00F010F4" w:rsidP="003F3045">
            <w:pPr>
              <w:spacing w:before="120"/>
              <w:ind w:left="-29"/>
              <w:rPr>
                <w:b/>
              </w:rPr>
            </w:pPr>
            <w:r w:rsidRPr="00D5180B">
              <w:rPr>
                <w:rFonts w:cs="Calibri"/>
                <w:b/>
                <w:szCs w:val="22"/>
              </w:rPr>
              <w:t xml:space="preserve">Follow-up Testing </w:t>
            </w:r>
            <w:r w:rsidRPr="005D38FC">
              <w:rPr>
                <w:b/>
              </w:rPr>
              <w:t>Acceptance Criterion:</w:t>
            </w:r>
          </w:p>
          <w:p w14:paraId="242DFFBB" w14:textId="77777777" w:rsidR="00F010F4" w:rsidRPr="005D38FC" w:rsidRDefault="00F010F4" w:rsidP="003F3045">
            <w:pPr>
              <w:spacing w:after="120"/>
              <w:ind w:left="150"/>
            </w:pPr>
            <w:del w:id="131" w:author="Susan" w:date="2020-06-12T14:31:00Z">
              <w:r w:rsidRPr="00F010F4" w:rsidDel="00F010F4">
                <w:delText>Non-detectable in four (4) of</w:delText>
              </w:r>
              <w:r w:rsidRPr="005D38FC" w:rsidDel="00F010F4">
                <w:delText xml:space="preserve"> f</w:delText>
              </w:r>
            </w:del>
            <w:ins w:id="132" w:author="Susan" w:date="2020-06-12T14:31:00Z">
              <w:r>
                <w:t>F</w:t>
              </w:r>
            </w:ins>
            <w:r w:rsidRPr="005D38FC">
              <w:t xml:space="preserve">ive (5)-100 mL samples and 10 MPN </w:t>
            </w:r>
            <w:del w:id="133" w:author="Susan" w:date="2020-06-12T14:31:00Z">
              <w:r w:rsidRPr="00F010F4" w:rsidDel="00F010F4">
                <w:rPr>
                  <w:rPrChange w:id="134" w:author="Susan" w:date="2020-06-12T14:31:00Z">
                    <w:rPr>
                      <w:strike/>
                    </w:rPr>
                  </w:rPrChange>
                </w:rPr>
                <w:delText>as the single</w:delText>
              </w:r>
              <w:r w:rsidRPr="005D38FC" w:rsidDel="00F010F4">
                <w:delText xml:space="preserve"> </w:delText>
              </w:r>
            </w:del>
            <w:r w:rsidRPr="005D38FC">
              <w:t xml:space="preserve">sample maximum </w:t>
            </w:r>
            <w:del w:id="135" w:author="Susan" w:date="2020-06-12T14:31:00Z">
              <w:r w:rsidRPr="00F010F4" w:rsidDel="00F010F4">
                <w:rPr>
                  <w:rPrChange w:id="136" w:author="Susan" w:date="2020-06-12T14:31:00Z">
                    <w:rPr>
                      <w:strike/>
                    </w:rPr>
                  </w:rPrChange>
                </w:rPr>
                <w:delText>for one (1)</w:delText>
              </w:r>
              <w:r w:rsidRPr="005D38FC" w:rsidDel="00F010F4">
                <w:delText xml:space="preserve"> </w:delText>
              </w:r>
            </w:del>
            <w:ins w:id="137" w:author="Susan" w:date="2020-06-12T14:31:00Z">
              <w:r>
                <w:t>per</w:t>
              </w:r>
            </w:ins>
            <w:r>
              <w:rPr>
                <w:color w:val="FF0000"/>
              </w:rPr>
              <w:t xml:space="preserve"> </w:t>
            </w:r>
            <w:r w:rsidRPr="005D38FC">
              <w:t>sample.</w:t>
            </w:r>
          </w:p>
          <w:p w14:paraId="13B875D0" w14:textId="77777777" w:rsidR="00F010F4" w:rsidRPr="005D38FC" w:rsidRDefault="00F010F4" w:rsidP="003F3045">
            <w:pPr>
              <w:spacing w:after="120"/>
              <w:ind w:left="150"/>
              <w:rPr>
                <w:b/>
              </w:rPr>
            </w:pPr>
          </w:p>
          <w:p w14:paraId="268C6DFA" w14:textId="77777777" w:rsidR="00F010F4" w:rsidRDefault="00F010F4" w:rsidP="003F3045">
            <w:pPr>
              <w:spacing w:before="0" w:after="0"/>
              <w:rPr>
                <w:rFonts w:ascii="Times New Roman" w:hAnsi="Times New Roman"/>
                <w:sz w:val="23"/>
              </w:rPr>
            </w:pPr>
            <w:r w:rsidRPr="005D38FC">
              <w:rPr>
                <w:b/>
              </w:rPr>
              <w:t>Note</w:t>
            </w:r>
            <w:r w:rsidRPr="005D38FC">
              <w:t>: For the purposes of water testing, MPN and CFU are considered equivalent.</w:t>
            </w:r>
          </w:p>
        </w:tc>
        <w:tc>
          <w:tcPr>
            <w:tcW w:w="7070" w:type="dxa"/>
          </w:tcPr>
          <w:p w14:paraId="7463D93F" w14:textId="77777777" w:rsidR="00F010F4" w:rsidRPr="005D38FC" w:rsidRDefault="00F010F4" w:rsidP="003F3045">
            <w:pPr>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w:t>
            </w:r>
            <w:del w:id="138" w:author="Susan" w:date="2020-06-12T14:28:00Z">
              <w:r w:rsidRPr="00F010F4" w:rsidDel="00F010F4">
                <w:rPr>
                  <w:rPrChange w:id="139" w:author="Susan" w:date="2020-06-12T14:28:00Z">
                    <w:rPr>
                      <w:strike/>
                    </w:rPr>
                  </w:rPrChange>
                </w:rPr>
                <w:delText>21</w:delText>
              </w:r>
            </w:del>
            <w:ins w:id="140" w:author="Susan" w:date="2020-06-12T14:28:00Z">
              <w:r w:rsidRPr="00F010F4">
                <w:t>7</w:t>
              </w:r>
            </w:ins>
            <w:r>
              <w:rPr>
                <w:color w:val="FF0000"/>
              </w:rPr>
              <w:t xml:space="preserve"> </w:t>
            </w:r>
            <w:r w:rsidRPr="005D38FC">
              <w:t xml:space="preserve">days-to-scheduled-harvest timeframe. To assess the water delivery system, water samples are taken at the end of the line where water contacts the crop.  </w:t>
            </w:r>
          </w:p>
          <w:p w14:paraId="35924664" w14:textId="77777777" w:rsidR="00F010F4" w:rsidRPr="005D38FC" w:rsidRDefault="00F010F4" w:rsidP="003F3045">
            <w:pPr>
              <w:autoSpaceDE w:val="0"/>
              <w:autoSpaceDN w:val="0"/>
              <w:adjustRightInd w:val="0"/>
              <w:spacing w:before="120" w:after="120"/>
            </w:pPr>
            <w:r w:rsidRPr="005D38FC">
              <w:rPr>
                <w:u w:val="single"/>
              </w:rPr>
              <w:t>Initial Assessment Testing</w:t>
            </w:r>
            <w:r w:rsidRPr="005D38FC">
              <w:t xml:space="preserve"> </w:t>
            </w:r>
          </w:p>
          <w:p w14:paraId="47A33196" w14:textId="77777777" w:rsidR="00F010F4" w:rsidRPr="005D38FC" w:rsidRDefault="00F010F4" w:rsidP="003F3045">
            <w:pPr>
              <w:autoSpaceDE w:val="0"/>
              <w:autoSpaceDN w:val="0"/>
              <w:adjustRightInd w:val="0"/>
              <w:spacing w:before="120" w:after="120"/>
            </w:pPr>
            <w:r w:rsidRPr="005D38FC">
              <w:t xml:space="preserve">If </w:t>
            </w:r>
            <w:del w:id="141" w:author="Susan" w:date="2020-06-12T14:29:00Z">
              <w:r w:rsidRPr="00F010F4" w:rsidDel="00F010F4">
                <w:rPr>
                  <w:rPrChange w:id="142" w:author="Susan" w:date="2020-06-12T14:29:00Z">
                    <w:rPr>
                      <w:strike/>
                    </w:rPr>
                  </w:rPrChange>
                </w:rPr>
                <w:delText>at least two (2) in</w:delText>
              </w:r>
              <w:r w:rsidRPr="005D38FC" w:rsidDel="00F010F4">
                <w:delText xml:space="preserve"> </w:delText>
              </w:r>
            </w:del>
            <w:r w:rsidRPr="005D38FC">
              <w:t xml:space="preserve">three (3) samples do not have </w:t>
            </w:r>
            <w:del w:id="143" w:author="Susan" w:date="2020-06-12T14:29:00Z">
              <w:r w:rsidRPr="00F010F4" w:rsidDel="00F010F4">
                <w:rPr>
                  <w:rPrChange w:id="144" w:author="Susan" w:date="2020-06-12T14:29:00Z">
                    <w:rPr>
                      <w:strike/>
                    </w:rPr>
                  </w:rPrChange>
                </w:rPr>
                <w:delText>detectable</w:delText>
              </w:r>
              <w:r w:rsidRPr="005D38FC" w:rsidDel="00F010F4">
                <w:delText xml:space="preserve"> </w:delText>
              </w:r>
            </w:del>
            <w:r w:rsidRPr="005D38FC">
              <w:t xml:space="preserve">levels of generic </w:t>
            </w:r>
            <w:r w:rsidRPr="005D38FC">
              <w:rPr>
                <w:i/>
              </w:rPr>
              <w:t>E. coli</w:t>
            </w:r>
            <w:r w:rsidRPr="005D38FC">
              <w:t xml:space="preserve">, </w:t>
            </w:r>
            <w:del w:id="145" w:author="Susan" w:date="2020-06-12T14:29:00Z">
              <w:r w:rsidRPr="00F010F4" w:rsidDel="00F010F4">
                <w:rPr>
                  <w:rPrChange w:id="146" w:author="Susan" w:date="2020-06-12T14:29:00Z">
                    <w:rPr>
                      <w:strike/>
                    </w:rPr>
                  </w:rPrChange>
                </w:rPr>
                <w:delText>and the level in the one remaining sample is no</w:delText>
              </w:r>
              <w:r w:rsidRPr="005D38FC" w:rsidDel="00F010F4">
                <w:delText xml:space="preserve"> </w:delText>
              </w:r>
            </w:del>
            <w:r w:rsidRPr="005D38FC">
              <w:t>greater than (</w:t>
            </w:r>
            <w:r w:rsidRPr="005D38FC">
              <w:rPr>
                <w:u w:val="single"/>
              </w:rPr>
              <w:t>&lt;</w:t>
            </w:r>
            <w:r w:rsidRPr="005D38FC">
              <w:t xml:space="preserve">) 10 MPN, then the water system maintains its Type A status. </w:t>
            </w:r>
          </w:p>
          <w:p w14:paraId="5AB2175D" w14:textId="77777777" w:rsidR="00F010F4" w:rsidRPr="005D38FC" w:rsidRDefault="00F010F4" w:rsidP="003F3045">
            <w:pPr>
              <w:autoSpaceDE w:val="0"/>
              <w:autoSpaceDN w:val="0"/>
              <w:adjustRightInd w:val="0"/>
              <w:spacing w:after="0"/>
            </w:pPr>
            <w:r w:rsidRPr="005D38FC">
              <w:t xml:space="preserve">If water samples do not meet the acceptance criteria (i.e., if </w:t>
            </w:r>
            <w:del w:id="147" w:author="Susan" w:date="2020-06-12T14:30:00Z">
              <w:r w:rsidRPr="00F010F4" w:rsidDel="00F010F4">
                <w:rPr>
                  <w:rPrChange w:id="148" w:author="Susan" w:date="2020-06-12T14:30:00Z">
                    <w:rPr>
                      <w:strike/>
                    </w:rPr>
                  </w:rPrChange>
                </w:rPr>
                <w:delText xml:space="preserve">two (2) or more of the </w:delText>
              </w:r>
            </w:del>
            <w:r w:rsidRPr="005D38FC">
              <w:t xml:space="preserve">samples have </w:t>
            </w:r>
            <w:del w:id="149" w:author="Susan" w:date="2020-06-12T14:41:00Z">
              <w:r w:rsidRPr="005D38FC" w:rsidDel="00C22873">
                <w:delText xml:space="preserve">detectable </w:delText>
              </w:r>
            </w:del>
            <w:r w:rsidRPr="005D38FC">
              <w:t xml:space="preserve">levels of generic </w:t>
            </w:r>
            <w:r w:rsidRPr="005D38FC">
              <w:rPr>
                <w:i/>
              </w:rPr>
              <w:t>E. coli</w:t>
            </w:r>
            <w:r w:rsidRPr="005D38FC">
              <w:t xml:space="preserve"> </w:t>
            </w:r>
            <w:del w:id="150" w:author="Susan" w:date="2020-06-12T14:42:00Z">
              <w:r w:rsidRPr="005D38FC" w:rsidDel="00C22873">
                <w:rPr>
                  <w:u w:val="single"/>
                </w:rPr>
                <w:delText>or</w:delText>
              </w:r>
              <w:r w:rsidRPr="005D38FC" w:rsidDel="00C22873">
                <w:delText xml:space="preserve"> the level </w:delText>
              </w:r>
            </w:del>
            <w:del w:id="151" w:author="Susan" w:date="2020-06-12T14:30:00Z">
              <w:r w:rsidRPr="00F010F4" w:rsidDel="00F010F4">
                <w:rPr>
                  <w:rPrChange w:id="152" w:author="Susan" w:date="2020-06-12T14:30:00Z">
                    <w:rPr>
                      <w:strike/>
                    </w:rPr>
                  </w:rPrChange>
                </w:rPr>
                <w:delText>in at least one sample is</w:delText>
              </w:r>
              <w:r w:rsidRPr="005D38FC" w:rsidDel="00F010F4">
                <w:delText xml:space="preserve"> </w:delText>
              </w:r>
            </w:del>
            <w:r w:rsidRPr="005D38FC">
              <w:t>greater than (&gt;) 10 MPN), then conduct the following follow-up testing:</w:t>
            </w:r>
          </w:p>
          <w:p w14:paraId="7D373CBF" w14:textId="77777777" w:rsidR="00F010F4" w:rsidRPr="005D38FC" w:rsidRDefault="00F010F4" w:rsidP="003F3045">
            <w:pPr>
              <w:autoSpaceDE w:val="0"/>
              <w:autoSpaceDN w:val="0"/>
              <w:adjustRightInd w:val="0"/>
              <w:spacing w:before="120" w:after="120"/>
              <w:rPr>
                <w:u w:val="single"/>
              </w:rPr>
            </w:pPr>
            <w:r w:rsidRPr="005D38FC">
              <w:rPr>
                <w:u w:val="single"/>
              </w:rPr>
              <w:t>Follow-up Testing</w:t>
            </w:r>
          </w:p>
          <w:p w14:paraId="4B227627" w14:textId="77777777" w:rsidR="00F010F4" w:rsidRPr="005D38FC" w:rsidRDefault="00F010F4" w:rsidP="00F010F4">
            <w:pPr>
              <w:pStyle w:val="ListParagraph"/>
              <w:numPr>
                <w:ilvl w:val="0"/>
                <w:numId w:val="85"/>
              </w:numPr>
              <w:autoSpaceDE w:val="0"/>
              <w:autoSpaceDN w:val="0"/>
              <w:adjustRightInd w:val="0"/>
              <w:spacing w:before="120" w:after="120" w:line="240" w:lineRule="auto"/>
              <w:ind w:left="451"/>
              <w:contextualSpacing w:val="0"/>
            </w:pPr>
            <w:r w:rsidRPr="00D5180B">
              <w:rPr>
                <w:rFonts w:cs="Calibri"/>
              </w:rPr>
              <w:t>Prior to the next</w:t>
            </w:r>
            <w:r w:rsidRPr="005D38FC">
              <w:t xml:space="preserve"> irrigation </w:t>
            </w:r>
            <w:r w:rsidRPr="00D5180B">
              <w:rPr>
                <w:rFonts w:cs="Calibri"/>
              </w:rPr>
              <w:t>event</w:t>
            </w:r>
            <w:r w:rsidRPr="005D38FC">
              <w:t xml:space="preserve"> perform a root cause analysis and an </w:t>
            </w:r>
            <w:r w:rsidRPr="00D5180B">
              <w:rPr>
                <w:rFonts w:cs="Calibri"/>
              </w:rPr>
              <w:t>agricultural</w:t>
            </w:r>
            <w:r w:rsidRPr="005D38FC">
              <w:t xml:space="preserve"> water system assessment as described in Appendix A to identify and correct the failure. </w:t>
            </w:r>
          </w:p>
          <w:p w14:paraId="041B9F4C" w14:textId="77777777" w:rsidR="00F010F4" w:rsidRPr="005D38FC" w:rsidRDefault="00F010F4" w:rsidP="00F010F4">
            <w:pPr>
              <w:pStyle w:val="ListParagraph"/>
              <w:numPr>
                <w:ilvl w:val="0"/>
                <w:numId w:val="85"/>
              </w:numPr>
              <w:autoSpaceDE w:val="0"/>
              <w:autoSpaceDN w:val="0"/>
              <w:adjustRightInd w:val="0"/>
              <w:spacing w:before="120" w:after="120" w:line="240" w:lineRule="auto"/>
              <w:ind w:left="451"/>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w:t>
            </w:r>
            <w:del w:id="153" w:author="Susan" w:date="2020-06-12T14:39:00Z">
              <w:r w:rsidRPr="005D38FC" w:rsidDel="00C22873">
                <w:delText>Of t</w:delText>
              </w:r>
            </w:del>
            <w:ins w:id="154" w:author="Susan" w:date="2020-06-12T14:39:00Z">
              <w:r w:rsidR="00C22873">
                <w:t>T</w:t>
              </w:r>
            </w:ins>
            <w:r w:rsidRPr="005D38FC">
              <w:t>he five (5) follow-up samples</w:t>
            </w:r>
            <w:r w:rsidRPr="00FA1445">
              <w:rPr>
                <w:strike/>
              </w:rPr>
              <w:t>, four (4)</w:t>
            </w:r>
            <w:r w:rsidRPr="005D38FC">
              <w:t xml:space="preserve"> must have </w:t>
            </w:r>
            <w:del w:id="155" w:author="Susan" w:date="2020-06-12T14:39:00Z">
              <w:r w:rsidRPr="005D38FC" w:rsidDel="00C22873">
                <w:delText xml:space="preserve">no </w:delText>
              </w:r>
            </w:del>
            <w:del w:id="156" w:author="Susan" w:date="2020-06-12T14:32:00Z">
              <w:r w:rsidRPr="00F010F4" w:rsidDel="00F010F4">
                <w:rPr>
                  <w:rPrChange w:id="157" w:author="Susan" w:date="2020-06-12T14:32:00Z">
                    <w:rPr>
                      <w:strike/>
                    </w:rPr>
                  </w:rPrChange>
                </w:rPr>
                <w:delText>detectable</w:delText>
              </w:r>
              <w:r w:rsidRPr="005D38FC" w:rsidDel="00F010F4">
                <w:delText xml:space="preserve"> </w:delText>
              </w:r>
            </w:del>
            <w:del w:id="158" w:author="Susan" w:date="2020-06-12T14:40:00Z">
              <w:r w:rsidRPr="005D38FC" w:rsidDel="00C22873">
                <w:delText xml:space="preserve">generic </w:delText>
              </w:r>
              <w:r w:rsidRPr="005D38FC" w:rsidDel="00C22873">
                <w:rPr>
                  <w:i/>
                </w:rPr>
                <w:delText>E. coli</w:delText>
              </w:r>
              <w:r w:rsidRPr="005D38FC" w:rsidDel="00C22873">
                <w:delText xml:space="preserve"> </w:delText>
              </w:r>
            </w:del>
            <w:del w:id="159" w:author="Susan" w:date="2020-06-12T14:32:00Z">
              <w:r w:rsidRPr="00F010F4" w:rsidDel="00F010F4">
                <w:rPr>
                  <w:rPrChange w:id="160" w:author="Susan" w:date="2020-06-12T14:32:00Z">
                    <w:rPr>
                      <w:strike/>
                    </w:rPr>
                  </w:rPrChange>
                </w:rPr>
                <w:delText xml:space="preserve">and the one (1) remaining sample must have levels </w:delText>
              </w:r>
            </w:del>
            <w:r w:rsidRPr="00F010F4">
              <w:rPr>
                <w:rPrChange w:id="161" w:author="Susan" w:date="2020-06-12T14:32:00Z">
                  <w:rPr>
                    <w:strike/>
                  </w:rPr>
                </w:rPrChange>
              </w:rPr>
              <w:t>no</w:t>
            </w:r>
            <w:r w:rsidRPr="005D38FC">
              <w:t xml:space="preserve"> greater than (</w:t>
            </w:r>
            <w:r w:rsidRPr="005D38FC">
              <w:rPr>
                <w:u w:val="single"/>
              </w:rPr>
              <w:t>&lt;</w:t>
            </w:r>
            <w:r w:rsidRPr="00F010F4">
              <w:t>)</w:t>
            </w:r>
            <w:r w:rsidRPr="005D38FC">
              <w:t xml:space="preserve"> 10 MPN </w:t>
            </w:r>
            <w:ins w:id="162" w:author="Susan" w:date="2020-06-12T14:40:00Z">
              <w:r w:rsidR="00C22873" w:rsidRPr="005D38FC">
                <w:t xml:space="preserve">generic </w:t>
              </w:r>
              <w:r w:rsidR="00C22873" w:rsidRPr="005D38FC">
                <w:rPr>
                  <w:i/>
                </w:rPr>
                <w:t>E. coli</w:t>
              </w:r>
              <w:r w:rsidR="00C22873" w:rsidRPr="005D38FC">
                <w:t xml:space="preserve"> </w:t>
              </w:r>
            </w:ins>
            <w:r w:rsidRPr="005D38FC">
              <w:t xml:space="preserve">/ 100 mL. </w:t>
            </w:r>
          </w:p>
          <w:p w14:paraId="32BAD404" w14:textId="77777777" w:rsidR="00F010F4" w:rsidRPr="005D38FC" w:rsidRDefault="00F010F4" w:rsidP="00F010F4">
            <w:pPr>
              <w:pStyle w:val="ListParagraph"/>
              <w:numPr>
                <w:ilvl w:val="0"/>
                <w:numId w:val="85"/>
              </w:numPr>
              <w:autoSpaceDE w:val="0"/>
              <w:autoSpaceDN w:val="0"/>
              <w:adjustRightInd w:val="0"/>
              <w:spacing w:before="120" w:after="120" w:line="240" w:lineRule="auto"/>
              <w:ind w:left="451"/>
              <w:contextualSpacing w:val="0"/>
            </w:pPr>
            <w:r w:rsidRPr="005D38FC">
              <w:t xml:space="preserve">If test results meet the acceptance criterion for generic </w:t>
            </w:r>
            <w:r w:rsidRPr="005D38FC">
              <w:rPr>
                <w:i/>
              </w:rPr>
              <w:t>E. coli</w:t>
            </w:r>
            <w:r w:rsidRPr="005D38FC">
              <w:t>, the water system can be used as a Type A system.</w:t>
            </w:r>
          </w:p>
          <w:p w14:paraId="44647A24" w14:textId="77777777" w:rsidR="00F010F4" w:rsidRDefault="00F010F4" w:rsidP="003F3045">
            <w:pPr>
              <w:spacing w:before="0" w:after="0"/>
              <w:rPr>
                <w:rFonts w:ascii="Times New Roman" w:hAnsi="Times New Roman"/>
                <w:sz w:val="23"/>
              </w:rPr>
            </w:pPr>
            <w:r w:rsidRPr="005D38FC">
              <w:rPr>
                <w:u w:val="single"/>
              </w:rPr>
              <w:t>Testing Failure</w:t>
            </w:r>
            <w:r w:rsidRPr="005D38FC">
              <w:t xml:space="preserve">: When </w:t>
            </w:r>
            <w:bookmarkStart w:id="163" w:name="_Hlk4679828"/>
            <w:r w:rsidRPr="005D38FC">
              <w:t xml:space="preserve">one sample has more than (&gt;) 10 MPN </w:t>
            </w:r>
            <w:ins w:id="164" w:author="Susan" w:date="2020-06-12T14:43:00Z">
              <w:r w:rsidR="00C22873" w:rsidRPr="005D38FC">
                <w:t xml:space="preserve">generic </w:t>
              </w:r>
              <w:r w:rsidR="00C22873" w:rsidRPr="005D38FC">
                <w:rPr>
                  <w:i/>
                </w:rPr>
                <w:t>E. coli</w:t>
              </w:r>
              <w:r w:rsidR="00C22873" w:rsidRPr="005D38FC">
                <w:t xml:space="preserve"> </w:t>
              </w:r>
            </w:ins>
            <w:r w:rsidRPr="005D38FC">
              <w:t>/ 100 mL</w:t>
            </w:r>
            <w:del w:id="165" w:author="Susan" w:date="2020-06-12T14:43:00Z">
              <w:r w:rsidRPr="005D38FC" w:rsidDel="00CD7E20">
                <w:delText xml:space="preserve"> </w:delText>
              </w:r>
            </w:del>
            <w:del w:id="166" w:author="Susan" w:date="2020-06-12T14:33:00Z">
              <w:r w:rsidRPr="00F010F4" w:rsidDel="00F010F4">
                <w:rPr>
                  <w:rPrChange w:id="167" w:author="Susan" w:date="2020-06-12T14:33:00Z">
                    <w:rPr>
                      <w:strike/>
                    </w:rPr>
                  </w:rPrChange>
                </w:rPr>
                <w:delText>or more than one sample have detectable</w:delText>
              </w:r>
              <w:r w:rsidRPr="005D38FC" w:rsidDel="00F010F4">
                <w:delText xml:space="preserve"> </w:delText>
              </w:r>
            </w:del>
            <w:del w:id="168" w:author="Susan" w:date="2020-06-12T14:43:00Z">
              <w:r w:rsidRPr="005D38FC" w:rsidDel="00C22873">
                <w:delText xml:space="preserve">generic </w:delText>
              </w:r>
              <w:r w:rsidRPr="005D38FC" w:rsidDel="00C22873">
                <w:rPr>
                  <w:i/>
                </w:rPr>
                <w:delText>E. coli</w:delText>
              </w:r>
            </w:del>
            <w:bookmarkEnd w:id="163"/>
            <w:r w:rsidRPr="005D38FC">
              <w:t xml:space="preserve">, the </w:t>
            </w:r>
            <w:r w:rsidRPr="00D5180B">
              <w:rPr>
                <w:rFonts w:cs="Calibri"/>
                <w:szCs w:val="22"/>
              </w:rPr>
              <w:t>agricultural</w:t>
            </w:r>
            <w:r w:rsidRPr="005D38FC">
              <w:t xml:space="preserve"> water system is disqualified for Type A usage. Perform a root cause analysis to identify and correct the failure (see Appendix A for mitigation measures). In the interim, the water can be used as a Type B </w:t>
            </w:r>
            <w:r w:rsidRPr="00D5180B">
              <w:rPr>
                <w:rFonts w:cs="Calibri"/>
                <w:szCs w:val="22"/>
              </w:rPr>
              <w:t>agricultural</w:t>
            </w:r>
            <w:r w:rsidRPr="005D38FC">
              <w:t xml:space="preserve"> water system.</w:t>
            </w:r>
          </w:p>
        </w:tc>
      </w:tr>
      <w:tr w:rsidR="00F010F4" w14:paraId="7518D7F2" w14:textId="77777777" w:rsidTr="00F45D27">
        <w:trPr>
          <w:cantSplit/>
          <w:trHeight w:val="737"/>
        </w:trPr>
        <w:tc>
          <w:tcPr>
            <w:tcW w:w="10209" w:type="dxa"/>
            <w:gridSpan w:val="2"/>
            <w:vAlign w:val="center"/>
          </w:tcPr>
          <w:p w14:paraId="0B314D9C" w14:textId="77777777" w:rsidR="00F010F4" w:rsidRDefault="00F010F4" w:rsidP="003F3045">
            <w:pPr>
              <w:spacing w:before="0" w:after="0"/>
            </w:pPr>
            <w:r w:rsidRPr="005D38FC">
              <w:rPr>
                <w:b/>
              </w:rPr>
              <w:t>Test Method:</w:t>
            </w:r>
            <w:r w:rsidRPr="005D38FC">
              <w:t xml:space="preserve"> Any FDA-allowed method</w:t>
            </w:r>
          </w:p>
          <w:p w14:paraId="7D7B0FC4" w14:textId="77777777" w:rsidR="00F010F4" w:rsidRPr="00C22873" w:rsidRDefault="00F010F4" w:rsidP="003F3045">
            <w:pPr>
              <w:spacing w:before="0" w:after="0"/>
              <w:rPr>
                <w:rFonts w:ascii="Times New Roman" w:hAnsi="Times New Roman"/>
                <w:szCs w:val="22"/>
              </w:rPr>
            </w:pPr>
            <w:r w:rsidRPr="00C22873">
              <w:rPr>
                <w:szCs w:val="22"/>
              </w:rPr>
              <w:t xml:space="preserve">Equivalent testing methodology for agricultural water available at </w:t>
            </w:r>
            <w:hyperlink r:id="rId15" w:history="1">
              <w:r w:rsidRPr="00C22873">
                <w:rPr>
                  <w:rStyle w:val="Hyperlink"/>
                  <w:szCs w:val="22"/>
                </w:rPr>
                <w:t>FDA Website</w:t>
              </w:r>
            </w:hyperlink>
          </w:p>
        </w:tc>
      </w:tr>
      <w:tr w:rsidR="00F010F4" w14:paraId="7D9E0462" w14:textId="77777777" w:rsidTr="00F45D27">
        <w:trPr>
          <w:cantSplit/>
          <w:trHeight w:val="1241"/>
        </w:trPr>
        <w:tc>
          <w:tcPr>
            <w:tcW w:w="10209" w:type="dxa"/>
            <w:gridSpan w:val="2"/>
          </w:tcPr>
          <w:p w14:paraId="552167F5" w14:textId="77777777" w:rsidR="00F010F4" w:rsidRDefault="00F010F4" w:rsidP="003F3045">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F010F4" w14:paraId="5350E901" w14:textId="77777777" w:rsidTr="00F45D27">
        <w:trPr>
          <w:cantSplit/>
          <w:trHeight w:val="701"/>
        </w:trPr>
        <w:tc>
          <w:tcPr>
            <w:tcW w:w="10209" w:type="dxa"/>
            <w:gridSpan w:val="2"/>
            <w:shd w:val="clear" w:color="auto" w:fill="D9D9D9" w:themeFill="background1" w:themeFillShade="D9"/>
            <w:vAlign w:val="center"/>
          </w:tcPr>
          <w:p w14:paraId="321B1066" w14:textId="77777777" w:rsidR="00F010F4" w:rsidRDefault="00F010F4" w:rsidP="003F3045">
            <w:pPr>
              <w:spacing w:before="0" w:after="0"/>
              <w:rPr>
                <w:rFonts w:ascii="Times New Roman" w:hAnsi="Times New Roman"/>
                <w:sz w:val="23"/>
              </w:rPr>
            </w:pPr>
            <w:r>
              <w:rPr>
                <w:b/>
              </w:rPr>
              <w:t>B</w:t>
            </w:r>
            <w:r w:rsidRPr="005D38FC">
              <w:rPr>
                <w:b/>
              </w:rPr>
              <w:t>3. Routine Verification of Microbial Water Quality</w:t>
            </w:r>
          </w:p>
        </w:tc>
      </w:tr>
      <w:tr w:rsidR="00F010F4" w14:paraId="5C4AA7DB" w14:textId="77777777" w:rsidTr="00F45D27">
        <w:trPr>
          <w:cantSplit/>
        </w:trPr>
        <w:tc>
          <w:tcPr>
            <w:tcW w:w="3139" w:type="dxa"/>
          </w:tcPr>
          <w:p w14:paraId="62079DEF" w14:textId="77777777" w:rsidR="00F010F4" w:rsidRPr="005D38FC" w:rsidRDefault="00F010F4" w:rsidP="003F3045">
            <w:pPr>
              <w:spacing w:before="120"/>
              <w:rPr>
                <w:b/>
              </w:rPr>
            </w:pPr>
            <w:r w:rsidRPr="005D38FC">
              <w:rPr>
                <w:b/>
              </w:rPr>
              <w:lastRenderedPageBreak/>
              <w:t>Procedure</w:t>
            </w:r>
            <w:r>
              <w:rPr>
                <w:rFonts w:cs="Calibri"/>
                <w:b/>
                <w:szCs w:val="22"/>
              </w:rPr>
              <w:t>:</w:t>
            </w:r>
          </w:p>
          <w:p w14:paraId="5942BA1B" w14:textId="77777777" w:rsidR="00F010F4" w:rsidRPr="005D38FC" w:rsidRDefault="00F010F4" w:rsidP="003F3045">
            <w:pPr>
              <w:spacing w:after="120"/>
              <w:ind w:left="144"/>
            </w:pPr>
            <w:r w:rsidRPr="005D38FC">
              <w:t xml:space="preserve">Three (3)-100 mL sample </w:t>
            </w:r>
            <w:del w:id="169" w:author="Susan" w:date="2020-06-12T14:34:00Z">
              <w:r w:rsidRPr="00C22873" w:rsidDel="00C22873">
                <w:rPr>
                  <w:rPrChange w:id="170" w:author="Susan" w:date="2020-06-12T14:34:00Z">
                    <w:rPr>
                      <w:strike/>
                    </w:rPr>
                  </w:rPrChange>
                </w:rPr>
                <w:delText>aseptically collected at the end of</w:delText>
              </w:r>
              <w:r w:rsidRPr="005D38FC" w:rsidDel="00C22873">
                <w:delText xml:space="preserve"> </w:delText>
              </w:r>
            </w:del>
            <w:ins w:id="171" w:author="Susan" w:date="2020-06-12T14:34:00Z">
              <w:r w:rsidR="00C22873">
                <w:t>throughout</w:t>
              </w:r>
            </w:ins>
            <w:r>
              <w:rPr>
                <w:color w:val="FF0000"/>
              </w:rPr>
              <w:t xml:space="preserve"> </w:t>
            </w:r>
            <w:r w:rsidRPr="005D38FC">
              <w:t xml:space="preserve">the delivery system (e.g., </w:t>
            </w:r>
            <w:ins w:id="172" w:author="Susan" w:date="2020-06-12T14:34:00Z">
              <w:r w:rsidR="00C22873">
                <w:t>booster</w:t>
              </w:r>
            </w:ins>
            <w:ins w:id="173" w:author="Susan" w:date="2020-06-12T14:35:00Z">
              <w:r w:rsidR="00C22873">
                <w:t>,</w:t>
              </w:r>
            </w:ins>
            <w:r>
              <w:rPr>
                <w:color w:val="FF0000"/>
              </w:rPr>
              <w:t xml:space="preserve"> </w:t>
            </w:r>
            <w:ins w:id="174" w:author="Susan" w:date="2020-06-12T14:34:00Z">
              <w:r w:rsidR="00C22873">
                <w:rPr>
                  <w:color w:val="FF0000"/>
                </w:rPr>
                <w:t>main</w:t>
              </w:r>
            </w:ins>
            <w:ins w:id="175" w:author="Susan" w:date="2020-06-12T14:35:00Z">
              <w:r w:rsidR="00C22873">
                <w:rPr>
                  <w:color w:val="FF0000"/>
                </w:rPr>
                <w:t>,</w:t>
              </w:r>
            </w:ins>
            <w:r>
              <w:rPr>
                <w:color w:val="FF0000"/>
              </w:rPr>
              <w:t xml:space="preserve"> </w:t>
            </w:r>
            <w:r w:rsidRPr="005D38FC">
              <w:t>the last sprinkler head).</w:t>
            </w:r>
          </w:p>
          <w:p w14:paraId="6FEA874E" w14:textId="77777777" w:rsidR="00F010F4" w:rsidRPr="005D38FC" w:rsidRDefault="00F010F4" w:rsidP="003F3045">
            <w:pPr>
              <w:spacing w:before="240"/>
              <w:rPr>
                <w:b/>
              </w:rPr>
            </w:pPr>
            <w:r w:rsidRPr="00D5180B">
              <w:rPr>
                <w:rFonts w:cs="Calibri"/>
                <w:b/>
                <w:szCs w:val="22"/>
              </w:rPr>
              <w:t xml:space="preserve">Routine Verification </w:t>
            </w:r>
            <w:r w:rsidRPr="005D38FC">
              <w:rPr>
                <w:b/>
              </w:rPr>
              <w:t>Sampling Frequency</w:t>
            </w:r>
            <w:r>
              <w:rPr>
                <w:rFonts w:cs="Calibri"/>
                <w:b/>
                <w:szCs w:val="22"/>
              </w:rPr>
              <w:t>:</w:t>
            </w:r>
            <w:r w:rsidRPr="005D38FC">
              <w:rPr>
                <w:b/>
              </w:rPr>
              <w:t xml:space="preserve"> </w:t>
            </w:r>
          </w:p>
          <w:p w14:paraId="1355B1F3" w14:textId="77777777" w:rsidR="00F010F4" w:rsidRPr="005D38FC" w:rsidRDefault="00F010F4" w:rsidP="003F3045">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59987F6F" w14:textId="77777777" w:rsidR="00F010F4" w:rsidRPr="005D38FC" w:rsidRDefault="00F010F4" w:rsidP="003F3045">
            <w:pPr>
              <w:spacing w:before="240" w:after="0"/>
            </w:pPr>
            <w:r w:rsidRPr="00D5180B">
              <w:rPr>
                <w:rFonts w:cs="Calibri"/>
                <w:b/>
                <w:szCs w:val="22"/>
              </w:rPr>
              <w:t xml:space="preserve">Routine Verification </w:t>
            </w:r>
            <w:r w:rsidRPr="005D38FC">
              <w:rPr>
                <w:b/>
              </w:rPr>
              <w:t>Acceptance Criterion</w:t>
            </w:r>
            <w:r>
              <w:rPr>
                <w:rFonts w:cs="Calibri"/>
                <w:b/>
                <w:szCs w:val="22"/>
              </w:rPr>
              <w:t>:</w:t>
            </w:r>
            <w:r w:rsidRPr="005D38FC">
              <w:t xml:space="preserve"> </w:t>
            </w:r>
          </w:p>
          <w:p w14:paraId="4A5D9C17" w14:textId="77777777" w:rsidR="00F010F4" w:rsidRPr="005D38FC" w:rsidRDefault="00F010F4" w:rsidP="003F3045">
            <w:pPr>
              <w:spacing w:before="0" w:after="120"/>
              <w:ind w:left="144"/>
              <w:rPr>
                <w:u w:val="single"/>
              </w:rPr>
            </w:pPr>
            <w:del w:id="176" w:author="Susan" w:date="2020-06-12T14:35:00Z">
              <w:r w:rsidRPr="00C22873" w:rsidDel="00C22873">
                <w:delText xml:space="preserve">Non-detectable generic </w:delText>
              </w:r>
              <w:r w:rsidRPr="00C22873" w:rsidDel="00C22873">
                <w:rPr>
                  <w:i/>
                </w:rPr>
                <w:delText>E. coli</w:delText>
              </w:r>
              <w:r w:rsidRPr="00C22873" w:rsidDel="00C22873">
                <w:delText xml:space="preserve"> in 100 mL water samples and</w:delText>
              </w:r>
              <w:r w:rsidRPr="005D38FC" w:rsidDel="00C22873">
                <w:rPr>
                  <w:color w:val="000000"/>
                </w:rPr>
                <w:delText xml:space="preserve"> </w:delText>
              </w:r>
            </w:del>
            <w:r w:rsidRPr="005D38FC">
              <w:rPr>
                <w:color w:val="000000"/>
                <w:u w:val="single"/>
              </w:rPr>
              <w:t>&lt;</w:t>
            </w:r>
            <w:r w:rsidRPr="005D38FC">
              <w:rPr>
                <w:color w:val="000000"/>
              </w:rPr>
              <w:t xml:space="preserve"> 10 </w:t>
            </w:r>
            <w:r w:rsidRPr="005D38FC">
              <w:t xml:space="preserve">MPN as the </w:t>
            </w:r>
            <w:del w:id="177" w:author="Susan" w:date="2020-06-12T14:36:00Z">
              <w:r w:rsidRPr="00C22873" w:rsidDel="00C22873">
                <w:rPr>
                  <w:rPrChange w:id="178" w:author="Susan" w:date="2020-06-12T14:35:00Z">
                    <w:rPr>
                      <w:strike/>
                    </w:rPr>
                  </w:rPrChange>
                </w:rPr>
                <w:delText>single</w:delText>
              </w:r>
              <w:r w:rsidRPr="005D38FC" w:rsidDel="00C22873">
                <w:delText xml:space="preserve"> </w:delText>
              </w:r>
            </w:del>
            <w:r w:rsidRPr="005D38FC">
              <w:t>sa</w:t>
            </w:r>
            <w:r>
              <w:t xml:space="preserve">mple maximum for </w:t>
            </w:r>
            <w:del w:id="179" w:author="Susan" w:date="2020-06-12T14:36:00Z">
              <w:r w:rsidRPr="00C22873" w:rsidDel="00C22873">
                <w:rPr>
                  <w:rPrChange w:id="180" w:author="Susan" w:date="2020-06-12T14:36:00Z">
                    <w:rPr>
                      <w:strike/>
                    </w:rPr>
                  </w:rPrChange>
                </w:rPr>
                <w:delText>one (1) in</w:delText>
              </w:r>
              <w:r w:rsidDel="00C22873">
                <w:delText xml:space="preserve"> </w:delText>
              </w:r>
            </w:del>
            <w:r>
              <w:t>three (3</w:t>
            </w:r>
            <w:r w:rsidRPr="005D38FC">
              <w:t>) samples</w:t>
            </w:r>
            <w:r w:rsidRPr="005D38FC">
              <w:rPr>
                <w:u w:val="single"/>
              </w:rPr>
              <w:t xml:space="preserve"> </w:t>
            </w:r>
          </w:p>
          <w:p w14:paraId="043A053C" w14:textId="77777777" w:rsidR="00F010F4" w:rsidRDefault="00F010F4" w:rsidP="003F3045">
            <w:pPr>
              <w:spacing w:before="0" w:after="0"/>
              <w:rPr>
                <w:rFonts w:ascii="Times New Roman" w:hAnsi="Times New Roman"/>
                <w:sz w:val="23"/>
              </w:rPr>
            </w:pPr>
            <w:r w:rsidRPr="005D38FC">
              <w:rPr>
                <w:b/>
              </w:rPr>
              <w:t>Note</w:t>
            </w:r>
            <w:r w:rsidRPr="005D38FC">
              <w:t>: For the purposes of water testing, MPN and CFU are considered equivalent.</w:t>
            </w:r>
          </w:p>
        </w:tc>
        <w:tc>
          <w:tcPr>
            <w:tcW w:w="7070" w:type="dxa"/>
          </w:tcPr>
          <w:p w14:paraId="40E79155" w14:textId="77777777" w:rsidR="00F010F4" w:rsidRPr="005D38FC" w:rsidRDefault="00F010F4" w:rsidP="003F3045">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0EBF4F1C" w14:textId="77777777" w:rsidR="00F010F4" w:rsidRDefault="00F010F4" w:rsidP="003F3045">
            <w:pPr>
              <w:spacing w:before="0" w:after="0"/>
              <w:rPr>
                <w:rFonts w:ascii="Times New Roman" w:hAnsi="Times New Roman"/>
                <w:sz w:val="23"/>
              </w:rPr>
            </w:pPr>
            <w:r w:rsidRPr="005D38FC">
              <w:t xml:space="preserve">If </w:t>
            </w:r>
            <w:del w:id="181" w:author="Susan" w:date="2020-06-12T14:35:00Z">
              <w:r w:rsidRPr="00C22873" w:rsidDel="00C22873">
                <w:rPr>
                  <w:rPrChange w:id="182" w:author="Susan" w:date="2020-06-12T14:35:00Z">
                    <w:rPr>
                      <w:strike/>
                    </w:rPr>
                  </w:rPrChange>
                </w:rPr>
                <w:delText>two (2) or more of the</w:delText>
              </w:r>
              <w:r w:rsidRPr="005D38FC" w:rsidDel="00C22873">
                <w:delText xml:space="preserve"> </w:delText>
              </w:r>
            </w:del>
            <w:r w:rsidRPr="005D38FC">
              <w:t xml:space="preserve">samples have </w:t>
            </w:r>
            <w:del w:id="183" w:author="Susan" w:date="2020-06-12T14:35:00Z">
              <w:r w:rsidRPr="00C22873" w:rsidDel="00C22873">
                <w:rPr>
                  <w:rPrChange w:id="184" w:author="Susan" w:date="2020-06-12T14:35:00Z">
                    <w:rPr>
                      <w:strike/>
                    </w:rPr>
                  </w:rPrChange>
                </w:rPr>
                <w:delText>detectable</w:delText>
              </w:r>
              <w:r w:rsidRPr="005D38FC" w:rsidDel="00C22873">
                <w:delText xml:space="preserve"> </w:delText>
              </w:r>
            </w:del>
            <w:r w:rsidRPr="005D38FC">
              <w:t xml:space="preserve">levels of generic </w:t>
            </w:r>
            <w:r w:rsidRPr="005D38FC">
              <w:rPr>
                <w:i/>
              </w:rPr>
              <w:t>E. coli</w:t>
            </w:r>
            <w:r w:rsidRPr="005D38FC">
              <w:t xml:space="preserve"> </w:t>
            </w:r>
            <w:del w:id="185" w:author="Susan" w:date="2020-06-12T14:35:00Z">
              <w:r w:rsidRPr="00C22873" w:rsidDel="00C22873">
                <w:rPr>
                  <w:u w:val="single"/>
                  <w:rPrChange w:id="186" w:author="Susan" w:date="2020-06-12T14:35:00Z">
                    <w:rPr>
                      <w:strike/>
                      <w:u w:val="single"/>
                    </w:rPr>
                  </w:rPrChange>
                </w:rPr>
                <w:delText>or</w:delText>
              </w:r>
              <w:r w:rsidRPr="00C22873" w:rsidDel="00C22873">
                <w:rPr>
                  <w:rPrChange w:id="187" w:author="Susan" w:date="2020-06-12T14:35:00Z">
                    <w:rPr>
                      <w:strike/>
                    </w:rPr>
                  </w:rPrChange>
                </w:rPr>
                <w:delText xml:space="preserve"> the level in at least one sample is</w:delText>
              </w:r>
              <w:r w:rsidRPr="005D38FC" w:rsidDel="00C22873">
                <w:delText xml:space="preserve"> </w:delText>
              </w:r>
            </w:del>
            <w:r w:rsidRPr="005D38FC">
              <w:t xml:space="preserve">greater than (&gt;) 10 MPN, </w:t>
            </w:r>
            <w:r w:rsidRPr="007B1690">
              <w:rPr>
                <w:rFonts w:cs="Calibri"/>
                <w:szCs w:val="22"/>
              </w:rPr>
              <w:t>prior to the next</w:t>
            </w:r>
            <w:r w:rsidRPr="005D38FC">
              <w:t xml:space="preserve"> irrigation </w:t>
            </w:r>
            <w:r w:rsidRPr="007B1690">
              <w:rPr>
                <w:rFonts w:cs="Calibri"/>
                <w:szCs w:val="22"/>
              </w:rPr>
              <w:t>event</w:t>
            </w:r>
            <w:del w:id="188" w:author="Susan" w:date="2020-06-12T14:47:00Z">
              <w:r w:rsidRPr="007B1690" w:rsidDel="00CD7E20">
                <w:rPr>
                  <w:rFonts w:cs="Calibri"/>
                  <w:szCs w:val="22"/>
                </w:rPr>
                <w:delText xml:space="preserve"> </w:delText>
              </w:r>
              <w:r w:rsidRPr="005D38FC" w:rsidDel="00CD7E20">
                <w:delText>and</w:delText>
              </w:r>
            </w:del>
            <w:r w:rsidRPr="005D38FC">
              <w:t xml:space="preserve"> perform a </w:t>
            </w:r>
            <w:r w:rsidRPr="005D38FC">
              <w:rPr>
                <w:b/>
              </w:rPr>
              <w:t xml:space="preserve">Level 1 Assessment </w:t>
            </w:r>
            <w:r w:rsidRPr="005D38FC">
              <w:t xml:space="preserve">as outlined in Table </w:t>
            </w:r>
            <w:r w:rsidRPr="007B1690">
              <w:rPr>
                <w:rFonts w:cs="Calibri"/>
                <w:szCs w:val="22"/>
              </w:rPr>
              <w:t>2F</w:t>
            </w:r>
            <w:r w:rsidRPr="005D38FC">
              <w:t>.</w:t>
            </w:r>
          </w:p>
        </w:tc>
      </w:tr>
      <w:tr w:rsidR="00F010F4" w14:paraId="72C8ED03" w14:textId="77777777" w:rsidTr="00F45D27">
        <w:trPr>
          <w:cantSplit/>
          <w:trHeight w:val="494"/>
        </w:trPr>
        <w:tc>
          <w:tcPr>
            <w:tcW w:w="10209" w:type="dxa"/>
            <w:gridSpan w:val="2"/>
            <w:vAlign w:val="center"/>
          </w:tcPr>
          <w:p w14:paraId="37166FB9" w14:textId="77777777" w:rsidR="00F010F4" w:rsidRDefault="00F010F4" w:rsidP="003F3045">
            <w:pPr>
              <w:spacing w:before="0" w:after="0"/>
              <w:rPr>
                <w:rFonts w:ascii="Times New Roman" w:hAnsi="Times New Roman"/>
                <w:sz w:val="23"/>
              </w:rPr>
            </w:pPr>
            <w:r w:rsidRPr="005D38FC">
              <w:rPr>
                <w:b/>
              </w:rPr>
              <w:t>Test Method:</w:t>
            </w:r>
            <w:r w:rsidRPr="005D38FC">
              <w:t xml:space="preserve"> Any FDA-allowed method</w:t>
            </w:r>
            <w:r w:rsidRPr="00D5180B">
              <w:rPr>
                <w:rStyle w:val="FootnoteReference"/>
                <w:szCs w:val="22"/>
              </w:rPr>
              <w:fldChar w:fldCharType="begin"/>
            </w:r>
            <w:r w:rsidRPr="00D5180B">
              <w:rPr>
                <w:rFonts w:cs="Calibri"/>
                <w:szCs w:val="22"/>
              </w:rPr>
              <w:instrText xml:space="preserve"> NOTEREF _Ref2255442 \f \h </w:instrText>
            </w:r>
            <w:r>
              <w:rPr>
                <w:rStyle w:val="FootnoteReference"/>
                <w:szCs w:val="22"/>
              </w:rPr>
              <w:instrText xml:space="preserve"> \* MERGEFORMAT </w:instrText>
            </w:r>
            <w:r w:rsidRPr="00D5180B">
              <w:rPr>
                <w:rStyle w:val="FootnoteReference"/>
                <w:szCs w:val="22"/>
              </w:rPr>
            </w:r>
            <w:r w:rsidRPr="00D5180B">
              <w:rPr>
                <w:rStyle w:val="FootnoteReference"/>
                <w:szCs w:val="22"/>
              </w:rPr>
              <w:fldChar w:fldCharType="separate"/>
            </w:r>
            <w:r w:rsidRPr="005F2F2C">
              <w:rPr>
                <w:rStyle w:val="FootnoteReference"/>
              </w:rPr>
              <w:t>2</w:t>
            </w:r>
            <w:r w:rsidRPr="00D5180B">
              <w:rPr>
                <w:rStyle w:val="FootnoteReference"/>
                <w:szCs w:val="22"/>
              </w:rPr>
              <w:fldChar w:fldCharType="end"/>
            </w:r>
          </w:p>
        </w:tc>
      </w:tr>
      <w:tr w:rsidR="00F010F4" w14:paraId="35F08034" w14:textId="77777777" w:rsidTr="00F45D27">
        <w:trPr>
          <w:cantSplit/>
        </w:trPr>
        <w:tc>
          <w:tcPr>
            <w:tcW w:w="10209" w:type="dxa"/>
            <w:gridSpan w:val="2"/>
          </w:tcPr>
          <w:p w14:paraId="21398002" w14:textId="77777777" w:rsidR="00F010F4" w:rsidRDefault="00F010F4" w:rsidP="003F3045">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bl>
    <w:p w14:paraId="66731C8F" w14:textId="77777777" w:rsidR="00C579CF" w:rsidRPr="005D38FC" w:rsidRDefault="00C579CF" w:rsidP="00F45D27">
      <w:pPr>
        <w:spacing w:before="0" w:after="0"/>
        <w:rPr>
          <w:rFonts w:ascii="Times New Roman" w:hAnsi="Times New Roman"/>
          <w:sz w:val="23"/>
        </w:rPr>
      </w:pPr>
    </w:p>
    <w:p w14:paraId="691B99B3" w14:textId="77777777" w:rsidR="00F028E9" w:rsidRDefault="00F028E9" w:rsidP="00F45D27">
      <w:pPr>
        <w:spacing w:before="0" w:after="0"/>
      </w:pPr>
      <w:bookmarkStart w:id="189" w:name="_Toc8374931"/>
      <w:r>
        <w:br w:type="page"/>
      </w:r>
    </w:p>
    <w:p w14:paraId="62E45C9D" w14:textId="77777777" w:rsidR="003B1031" w:rsidRPr="005D38FC" w:rsidRDefault="00C579CF" w:rsidP="007D7827">
      <w:pPr>
        <w:pStyle w:val="Heading2"/>
        <w:rPr>
          <w:rFonts w:asciiTheme="minorHAnsi" w:hAnsiTheme="minorHAnsi"/>
        </w:rPr>
      </w:pPr>
      <w:bookmarkStart w:id="190" w:name="_Toc20839152"/>
      <w:r w:rsidRPr="00433A0B">
        <w:lastRenderedPageBreak/>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189"/>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190"/>
    </w:p>
    <w:p w14:paraId="6DC1E526" w14:textId="77777777" w:rsidR="00656038" w:rsidRPr="00D5180B" w:rsidRDefault="00F028E9" w:rsidP="00F45D27">
      <w:pPr>
        <w:spacing w:before="0" w:after="100"/>
        <w:rPr>
          <w:rFonts w:ascii="Times New Roman" w:hAnsi="Times New Roman" w:cs="Times New Roman"/>
          <w:szCs w:val="22"/>
        </w:rPr>
      </w:pPr>
      <w:r w:rsidRPr="00E644F1">
        <w:rPr>
          <w:noProof/>
          <w:szCs w:val="23"/>
        </w:rPr>
        <mc:AlternateContent>
          <mc:Choice Requires="wpc">
            <w:drawing>
              <wp:inline distT="0" distB="0" distL="0" distR="0" wp14:anchorId="313BF5DE" wp14:editId="645414FF">
                <wp:extent cx="5943600" cy="6334125"/>
                <wp:effectExtent l="0" t="0" r="0" b="952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8" name="Text Box 13"/>
                        <wps:cNvSpPr txBox="1">
                          <a:spLocks noChangeArrowheads="1"/>
                        </wps:cNvSpPr>
                        <wps:spPr bwMode="auto">
                          <a:xfrm>
                            <a:off x="365126" y="1771650"/>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4CF9793" w14:textId="77777777" w:rsidR="000C6025" w:rsidRPr="00F7528D" w:rsidRDefault="000C6025"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9"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B3AF33F" w14:textId="77777777" w:rsidR="000C6025" w:rsidRPr="002779B7" w:rsidRDefault="000C6025"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2F929699" w14:textId="77777777" w:rsidR="000C6025" w:rsidRPr="00FC3DEC" w:rsidRDefault="000C6025"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wps:txbx>
                        <wps:bodyPr rot="0" vert="horz" wrap="square" lIns="86868" tIns="43434" rIns="86868" bIns="43434" anchor="t" anchorCtr="0" upright="1">
                          <a:noAutofit/>
                        </wps:bodyPr>
                      </wps:wsp>
                      <wps:wsp>
                        <wps:cNvPr id="13"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1262CCE" w14:textId="77777777" w:rsidR="000C6025" w:rsidRPr="009477DB" w:rsidRDefault="000C6025"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091C169"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22B5CC89"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wps:txbx>
                        <wps:bodyPr rot="0" vert="horz" wrap="square" lIns="86868" tIns="43434" rIns="86868" bIns="43434" anchor="t" anchorCtr="0" upright="1">
                          <a:noAutofit/>
                        </wps:bodyPr>
                      </wps:wsp>
                      <wps:wsp>
                        <wps:cNvPr id="15"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5712D74" w14:textId="77777777" w:rsidR="000C6025" w:rsidRPr="00AD16D8" w:rsidRDefault="000C6025" w:rsidP="00F028E9">
                              <w:pPr>
                                <w:spacing w:before="120" w:after="0"/>
                                <w:ind w:left="273" w:hanging="187"/>
                                <w:rPr>
                                  <w:rFonts w:cs="Calibri"/>
                                  <w:b/>
                                  <w:sz w:val="20"/>
                                  <w:szCs w:val="20"/>
                                </w:rPr>
                              </w:pPr>
                              <w:r>
                                <w:rPr>
                                  <w:rFonts w:cs="Calibri"/>
                                  <w:b/>
                                  <w:sz w:val="20"/>
                                  <w:szCs w:val="20"/>
                                </w:rPr>
                                <w:t>Follow-up Testing:</w:t>
                              </w:r>
                            </w:p>
                            <w:p w14:paraId="31E96FAB" w14:textId="77777777" w:rsidR="000C6025" w:rsidRPr="00BE3251" w:rsidRDefault="000C6025"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636DB342" w14:textId="77777777" w:rsidR="000C6025" w:rsidRPr="002B36EA" w:rsidRDefault="000C6025"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wps:txbx>
                        <wps:bodyPr rot="0" vert="horz" wrap="square" lIns="86868" tIns="43434" rIns="86868" bIns="43434" anchor="t" anchorCtr="0" upright="1">
                          <a:noAutofit/>
                        </wps:bodyPr>
                      </wps:wsp>
                      <wps:wsp>
                        <wps:cNvPr id="16"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708E3786" w14:textId="77777777" w:rsidR="000C6025" w:rsidRDefault="000C6025" w:rsidP="00F028E9">
                              <w:pPr>
                                <w:spacing w:before="0" w:after="0"/>
                                <w:jc w:val="center"/>
                                <w:rPr>
                                  <w:rFonts w:cs="Calibri"/>
                                  <w:b/>
                                  <w:sz w:val="19"/>
                                  <w:szCs w:val="19"/>
                                  <w:u w:val="single"/>
                                </w:rPr>
                              </w:pPr>
                            </w:p>
                            <w:p w14:paraId="1AF4F6DC" w14:textId="77777777" w:rsidR="000C6025" w:rsidRDefault="000C6025"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42AF24F9" w14:textId="77777777" w:rsidR="000C6025" w:rsidRDefault="000C6025"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542A3022" w14:textId="77777777" w:rsidR="000C6025" w:rsidRPr="001148F4" w:rsidRDefault="000C6025" w:rsidP="00F028E9">
                              <w:pPr>
                                <w:spacing w:after="0"/>
                                <w:jc w:val="center"/>
                                <w:rPr>
                                  <w:rFonts w:cs="Calibri"/>
                                  <w:b/>
                                  <w:sz w:val="20"/>
                                  <w:szCs w:val="20"/>
                                  <w:u w:val="single"/>
                                </w:rPr>
                              </w:pPr>
                              <w:r w:rsidRPr="001148F4">
                                <w:rPr>
                                  <w:rFonts w:cs="Calibri"/>
                                  <w:b/>
                                  <w:sz w:val="20"/>
                                  <w:szCs w:val="20"/>
                                  <w:u w:val="single"/>
                                </w:rPr>
                                <w:t>or</w:t>
                              </w:r>
                            </w:p>
                            <w:p w14:paraId="718573B9" w14:textId="77777777" w:rsidR="000C6025" w:rsidRPr="009477DB" w:rsidRDefault="000C6025"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27B56536" w14:textId="77777777" w:rsidR="000C6025" w:rsidRPr="007D3EA7" w:rsidRDefault="000C6025" w:rsidP="00F028E9">
                              <w:pPr>
                                <w:spacing w:before="120" w:after="0"/>
                                <w:jc w:val="center"/>
                                <w:rPr>
                                  <w:rFonts w:cs="Calibri"/>
                                  <w:b/>
                                  <w:sz w:val="19"/>
                                  <w:szCs w:val="19"/>
                                </w:rPr>
                              </w:pPr>
                            </w:p>
                          </w:txbxContent>
                        </wps:txbx>
                        <wps:bodyPr rot="0" vert="horz" wrap="square" lIns="86868" tIns="43434" rIns="86868" bIns="43434" anchor="ctr" anchorCtr="0" upright="1">
                          <a:noAutofit/>
                        </wps:bodyPr>
                      </wps:wsp>
                      <wps:wsp>
                        <wps:cNvPr id="17"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0A2BE02" w14:textId="77777777" w:rsidR="000C6025" w:rsidRPr="00E81F20" w:rsidRDefault="000C6025"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7E600C31" w14:textId="77777777" w:rsidR="000C6025" w:rsidRDefault="000C6025"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0E9AF27F" w14:textId="77777777" w:rsidR="000C6025" w:rsidRPr="00E81F20" w:rsidRDefault="000C6025"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955B6EB" w14:textId="77777777" w:rsidR="000C6025" w:rsidRPr="009477DB" w:rsidRDefault="000C6025"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18574BD6" w14:textId="77777777" w:rsidR="000C6025" w:rsidRDefault="000C6025" w:rsidP="00F028E9">
                              <w:pPr>
                                <w:pStyle w:val="NormalWeb"/>
                                <w:spacing w:before="0" w:beforeAutospacing="0" w:after="0" w:afterAutospacing="0"/>
                                <w:jc w:val="center"/>
                              </w:pPr>
                              <w:r>
                                <w:rPr>
                                  <w:sz w:val="19"/>
                                  <w:szCs w:val="19"/>
                                </w:rPr>
                                <w:t> </w:t>
                              </w:r>
                            </w:p>
                          </w:txbxContent>
                        </wps:txbx>
                        <wps:bodyPr rot="0" vert="horz" wrap="square" lIns="86868" tIns="43434" rIns="86868" bIns="43434" anchor="t" anchorCtr="0" upright="1">
                          <a:noAutofit/>
                        </wps:bodyPr>
                      </wps:wsp>
                      <wps:wsp>
                        <wps:cNvPr id="21" name="AutoShape 15"/>
                        <wps:cNvSpPr>
                          <a:spLocks noChangeArrowheads="1"/>
                        </wps:cNvSpPr>
                        <wps:spPr bwMode="auto">
                          <a:xfrm rot="10800000">
                            <a:off x="365756" y="2524124"/>
                            <a:ext cx="2253618" cy="115252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247F7E82" w14:textId="77777777" w:rsidR="000C6025" w:rsidRPr="00E81F20" w:rsidRDefault="000C6025"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4A25051C" w14:textId="77777777" w:rsidR="000C6025" w:rsidRPr="00E81F20" w:rsidRDefault="000C6025"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w:pict>
              <v:group w14:anchorId="313BF5DE" id="Canvas 22" o:spid="_x0000_s1034"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">
                <v:shape id="_x0000_s1035" type="#_x0000_t75" style="position:absolute;width:59436;height:63341;visibility:visible;mso-wrap-style:square" filled="t" fillcolor="#dbdbdb">
                  <v:fill o:detectmouseclick="t"/>
                  <v:path o:connecttype="none"/>
                </v:shape>
                <v:shape id="Text Box 13" o:spid="_x0000_s1036" type="#_x0000_t202" style="position:absolute;left:3651;top:17716;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" fillcolor="#c5e0b3">
                  <v:shadow on="t" opacity=".5" offset="6pt,6pt"/>
                  <v:textbox inset="6.84pt,3.42pt,6.84pt,3.42pt">
                    <w:txbxContent>
                      <w:p w14:paraId="74CF9793" w14:textId="77777777" w:rsidR="000C6025" w:rsidRPr="00F7528D" w:rsidRDefault="000C6025"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37"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" fillcolor="#2f5496" stroked="f" strokecolor="#f2f2f2" strokeweight="3pt">
                  <v:shadow on="t" color="#1f3763" opacity=".5" offset="6pt,6pt"/>
                  <v:textbox inset="6.84pt,3.42pt,6.84pt,3.42pt">
                    <w:txbxContent>
                      <w:p w14:paraId="4B3AF33F" w14:textId="77777777" w:rsidR="000C6025" w:rsidRPr="002779B7" w:rsidRDefault="000C6025"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2F929699" w14:textId="77777777" w:rsidR="000C6025" w:rsidRPr="00FC3DEC" w:rsidRDefault="000C6025" w:rsidP="00F028E9">
                        <w:pPr>
                          <w:ind w:left="144"/>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v:textbox>
                </v:rect>
                <v:shape id="AutoShape 15" o:spid="_x0000_s1038"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" fillcolor="#548235" stroked="f">
                  <v:shadow on="t" type="perspective" color="#375623" opacity=".5" origin=",.5" offset="0,0" matrix=",,,.5"/>
                  <v:textbox inset="6.84pt,3.42pt,6.84pt,3.42pt">
                    <w:txbxContent>
                      <w:p w14:paraId="41262CCE" w14:textId="77777777" w:rsidR="000C6025" w:rsidRPr="009477DB" w:rsidRDefault="000C6025"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091C169"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22B5CC89"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5D0DF6">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txbxContent>
                  </v:textbox>
                </v:shape>
                <v:shape id="Text Box 17" o:spid="_x0000_s1039"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" fillcolor="#bdd6ee">
                  <v:shadow on="t" opacity=".5" offset="6pt,6pt"/>
                  <v:textbox inset="6.84pt,3.42pt,6.84pt,3.42pt">
                    <w:txbxContent>
                      <w:p w14:paraId="15712D74" w14:textId="77777777" w:rsidR="000C6025" w:rsidRPr="00AD16D8" w:rsidRDefault="000C6025" w:rsidP="00F028E9">
                        <w:pPr>
                          <w:spacing w:before="120" w:after="0"/>
                          <w:ind w:left="273" w:hanging="187"/>
                          <w:rPr>
                            <w:rFonts w:cs="Calibri"/>
                            <w:b/>
                            <w:sz w:val="20"/>
                            <w:szCs w:val="20"/>
                          </w:rPr>
                        </w:pPr>
                        <w:r>
                          <w:rPr>
                            <w:rFonts w:cs="Calibri"/>
                            <w:b/>
                            <w:sz w:val="20"/>
                            <w:szCs w:val="20"/>
                          </w:rPr>
                          <w:t>Follow-up Testing:</w:t>
                        </w:r>
                      </w:p>
                      <w:p w14:paraId="31E96FAB" w14:textId="77777777" w:rsidR="000C6025" w:rsidRPr="00BE3251" w:rsidRDefault="000C6025"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636DB342" w14:textId="77777777" w:rsidR="000C6025" w:rsidRPr="002B36EA" w:rsidRDefault="000C6025"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801CC9">
                          <w:rPr>
                            <w:rFonts w:cs="Calibri"/>
                            <w:sz w:val="20"/>
                            <w:szCs w:val="20"/>
                          </w:rPr>
                          <w:t>(sampling locations can be at the end of any segment or node/branch within the irrigation syste</w:t>
                        </w:r>
                        <w:r w:rsidRPr="00E3596A">
                          <w:rPr>
                            <w:rFonts w:cs="Calibri"/>
                            <w:sz w:val="20"/>
                            <w:szCs w:val="20"/>
                          </w:rPr>
                          <w:t xml:space="preserve">m of concern). </w:t>
                        </w:r>
                      </w:p>
                    </w:txbxContent>
                  </v:textbox>
                </v:shape>
                <v:shape id="_x0000_s1040"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" fillcolor="#c00000" stroked="f">
                  <v:shadow on="t" type="perspective" opacity=".5" origin=",.5" offset="0,0" matrix=",,,.5"/>
                  <v:textbox inset="6.84pt,3.42pt,6.84pt,3.42pt">
                    <w:txbxContent>
                      <w:p w14:paraId="708E3786" w14:textId="77777777" w:rsidR="000C6025" w:rsidRDefault="000C6025" w:rsidP="00F028E9">
                        <w:pPr>
                          <w:spacing w:before="0" w:after="0"/>
                          <w:jc w:val="center"/>
                          <w:rPr>
                            <w:rFonts w:cs="Calibri"/>
                            <w:b/>
                            <w:sz w:val="19"/>
                            <w:szCs w:val="19"/>
                            <w:u w:val="single"/>
                          </w:rPr>
                        </w:pPr>
                      </w:p>
                      <w:p w14:paraId="1AF4F6DC" w14:textId="77777777" w:rsidR="000C6025" w:rsidRDefault="000C6025"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42AF24F9" w14:textId="77777777" w:rsidR="000C6025" w:rsidRDefault="000C6025"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p>
                      <w:p w14:paraId="542A3022" w14:textId="77777777" w:rsidR="000C6025" w:rsidRPr="001148F4" w:rsidRDefault="000C6025" w:rsidP="00F028E9">
                        <w:pPr>
                          <w:spacing w:after="0"/>
                          <w:jc w:val="center"/>
                          <w:rPr>
                            <w:rFonts w:cs="Calibri"/>
                            <w:b/>
                            <w:sz w:val="20"/>
                            <w:szCs w:val="20"/>
                            <w:u w:val="single"/>
                          </w:rPr>
                        </w:pPr>
                        <w:r w:rsidRPr="001148F4">
                          <w:rPr>
                            <w:rFonts w:cs="Calibri"/>
                            <w:b/>
                            <w:sz w:val="20"/>
                            <w:szCs w:val="20"/>
                            <w:u w:val="single"/>
                          </w:rPr>
                          <w:t>or</w:t>
                        </w:r>
                      </w:p>
                      <w:p w14:paraId="718573B9" w14:textId="77777777" w:rsidR="000C6025" w:rsidRPr="009477DB" w:rsidRDefault="000C6025" w:rsidP="00F028E9">
                        <w:pPr>
                          <w:spacing w:after="0"/>
                          <w:jc w:val="center"/>
                          <w:rPr>
                            <w:rFonts w:cs="Calibri"/>
                            <w:b/>
                            <w:sz w:val="20"/>
                            <w:szCs w:val="20"/>
                          </w:rPr>
                        </w:pPr>
                        <w:r w:rsidRPr="007D3EA7">
                          <w:rPr>
                            <w:rFonts w:cs="Calibri"/>
                            <w:b/>
                            <w:sz w:val="20"/>
                            <w:szCs w:val="20"/>
                          </w:rPr>
                          <w:t xml:space="preserve"> </w:t>
                        </w: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Pr>
                            <w:rFonts w:cs="Calibri"/>
                            <w:b/>
                            <w:sz w:val="20"/>
                            <w:szCs w:val="20"/>
                          </w:rPr>
                          <w:t xml:space="preserve"> </w:t>
                        </w:r>
                        <w:r w:rsidRPr="00801CC9">
                          <w:rPr>
                            <w:rFonts w:cs="Calibri"/>
                            <w:b/>
                            <w:sz w:val="20"/>
                            <w:szCs w:val="20"/>
                          </w:rPr>
                          <w:t>single s</w:t>
                        </w:r>
                        <w:r w:rsidRPr="009477DB">
                          <w:rPr>
                            <w:rFonts w:cs="Calibri"/>
                            <w:b/>
                            <w:sz w:val="20"/>
                            <w:szCs w:val="20"/>
                          </w:rPr>
                          <w:t>ample</w:t>
                        </w:r>
                      </w:p>
                      <w:p w14:paraId="27B56536" w14:textId="77777777" w:rsidR="000C6025" w:rsidRPr="007D3EA7" w:rsidRDefault="000C6025" w:rsidP="00F028E9">
                        <w:pPr>
                          <w:spacing w:before="120" w:after="0"/>
                          <w:jc w:val="center"/>
                          <w:rPr>
                            <w:rFonts w:cs="Calibri"/>
                            <w:b/>
                            <w:sz w:val="19"/>
                            <w:szCs w:val="19"/>
                          </w:rPr>
                        </w:pPr>
                      </w:p>
                    </w:txbxContent>
                  </v:textbox>
                </v:shape>
                <v:shape id="Text Box 17" o:spid="_x0000_s1041"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" fillcolor="#fdafb1">
                  <v:shadow on="t" opacity=".5" offset="6pt,6pt"/>
                  <v:textbox inset="6.84pt,3.42pt,6.84pt,3.42pt">
                    <w:txbxContent>
                      <w:p w14:paraId="00A2BE02" w14:textId="77777777" w:rsidR="000C6025" w:rsidRPr="00E81F20" w:rsidRDefault="000C6025"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7E600C31" w14:textId="77777777" w:rsidR="000C6025" w:rsidRDefault="000C6025" w:rsidP="00F028E9">
                        <w:pPr>
                          <w:pStyle w:val="NormalWeb"/>
                          <w:spacing w:before="60" w:beforeAutospacing="0" w:after="60" w:afterAutospacing="0"/>
                        </w:pPr>
                        <w:r>
                          <w:rPr>
                            <w:sz w:val="23"/>
                            <w:szCs w:val="23"/>
                          </w:rPr>
                          <w:t> </w:t>
                        </w:r>
                      </w:p>
                    </w:txbxContent>
                  </v:textbox>
                </v:shape>
                <v:shape id="_x0000_s1042"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" fillcolor="#c00000" stroked="f">
                  <v:shadow on="t" type="perspective" opacity=".5" origin=",.5" offset="0,0" matrix=",,,.5"/>
                  <v:textbox inset="6.84pt,3.42pt,6.84pt,3.42pt">
                    <w:txbxContent>
                      <w:p w14:paraId="0E9AF27F" w14:textId="77777777" w:rsidR="000C6025" w:rsidRPr="00E81F20" w:rsidRDefault="000C6025"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6955B6EB" w14:textId="77777777" w:rsidR="000C6025" w:rsidRPr="009477DB" w:rsidRDefault="000C6025"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18574BD6" w14:textId="77777777" w:rsidR="000C6025" w:rsidRDefault="000C6025" w:rsidP="00F028E9">
                        <w:pPr>
                          <w:pStyle w:val="NormalWeb"/>
                          <w:spacing w:before="0" w:beforeAutospacing="0" w:after="0" w:afterAutospacing="0"/>
                          <w:jc w:val="center"/>
                        </w:pPr>
                        <w:r>
                          <w:rPr>
                            <w:sz w:val="19"/>
                            <w:szCs w:val="19"/>
                          </w:rPr>
                          <w:t> </w:t>
                        </w:r>
                      </w:p>
                    </w:txbxContent>
                  </v:textbox>
                </v:shape>
                <v:shape id="AutoShape 15" o:spid="_x0000_s1043" type="#_x0000_t177" style="position:absolute;left:3657;top:25241;width:22536;height:1152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" fillcolor="#548235" stroked="f">
                  <v:shadow on="t" type="perspective" color="#375623" opacity=".5" origin=",.5" offset="0,0" matrix=",,,.5"/>
                  <v:textbox inset="6.84pt,3.42pt,6.84pt,3.42pt">
                    <w:txbxContent>
                      <w:p w14:paraId="247F7E82" w14:textId="77777777" w:rsidR="000C6025" w:rsidRPr="00E81F20" w:rsidRDefault="000C6025"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4A25051C" w14:textId="77777777" w:rsidR="000C6025" w:rsidRPr="00E81F20" w:rsidRDefault="000C6025"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5D0DF6">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5D0DF6">
                          <w:rPr>
                            <w:b/>
                            <w:color w:val="FFFFFF"/>
                            <w:sz w:val="20"/>
                            <w:szCs w:val="20"/>
                            <w:u w:val="single"/>
                          </w:rPr>
                          <w:t>&lt;</w:t>
                        </w:r>
                        <w:r w:rsidRPr="00E81F20">
                          <w:rPr>
                            <w:b/>
                            <w:color w:val="FFFFFF"/>
                            <w:sz w:val="20"/>
                            <w:szCs w:val="20"/>
                          </w:rPr>
                          <w:t xml:space="preserve">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p>
    <w:p w14:paraId="4280D525" w14:textId="77777777" w:rsidR="00F57D90" w:rsidRPr="00D5180B" w:rsidRDefault="00F57D90" w:rsidP="00F45D27">
      <w:pPr>
        <w:spacing w:before="0" w:after="0"/>
        <w:rPr>
          <w:szCs w:val="22"/>
        </w:rPr>
      </w:pPr>
      <w:r w:rsidRPr="00D5180B">
        <w:rPr>
          <w:szCs w:val="22"/>
        </w:rPr>
        <w:br w:type="page"/>
      </w:r>
    </w:p>
    <w:p w14:paraId="637DCD79" w14:textId="77777777" w:rsidR="00701623" w:rsidRDefault="00701623" w:rsidP="007D7827">
      <w:pPr>
        <w:pStyle w:val="Heading2"/>
      </w:pPr>
      <w:bookmarkStart w:id="191" w:name="_Toc8374932"/>
      <w:bookmarkStart w:id="192" w:name="_Toc20839153"/>
      <w:r w:rsidRPr="00D5180B">
        <w:lastRenderedPageBreak/>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191"/>
      <w:r w:rsidR="0012741A" w:rsidRPr="007B1690">
        <w:t>Providers</w:t>
      </w:r>
      <w:r w:rsidR="0012741A" w:rsidRPr="00D5180B">
        <w:t xml:space="preserve"> </w:t>
      </w:r>
      <w:r w:rsidR="00626D0F" w:rsidRPr="00D5180B">
        <w:t>–</w:t>
      </w:r>
      <w:r w:rsidR="0012741A" w:rsidRPr="00D5180B">
        <w:t xml:space="preserve"> </w:t>
      </w:r>
      <w:bookmarkEnd w:id="192"/>
      <w:r w:rsidR="00797751" w:rsidRPr="00D5180B">
        <w:t xml:space="preserve">See </w:t>
      </w:r>
      <w:r w:rsidR="00797751">
        <w:t>TABLE</w:t>
      </w:r>
      <w:r w:rsidR="00797751" w:rsidRPr="00D5180B">
        <w:t xml:space="preserve"> 2B</w:t>
      </w:r>
    </w:p>
    <w:p w14:paraId="6C407D69" w14:textId="77777777" w:rsidR="00F028E9" w:rsidRPr="00F028E9" w:rsidRDefault="00F028E9" w:rsidP="00F45D27">
      <w:r w:rsidRPr="00E644F1">
        <w:rPr>
          <w:rFonts w:cs="Calibri"/>
          <w:noProof/>
          <w:szCs w:val="23"/>
        </w:rPr>
        <mc:AlternateContent>
          <mc:Choice Requires="wpc">
            <w:drawing>
              <wp:inline distT="0" distB="0" distL="0" distR="0" wp14:anchorId="08B66231" wp14:editId="57E1A653">
                <wp:extent cx="6033135" cy="6970280"/>
                <wp:effectExtent l="0" t="0" r="81915" b="59690"/>
                <wp:docPr id="28" name="Canvas 2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3" name="Text Box 13"/>
                        <wps:cNvSpPr txBox="1">
                          <a:spLocks noChangeArrowheads="1"/>
                        </wps:cNvSpPr>
                        <wps:spPr bwMode="auto">
                          <a:xfrm>
                            <a:off x="12701" y="2901666"/>
                            <a:ext cx="1939290" cy="890455"/>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20A2842" w14:textId="77777777" w:rsidR="000C6025" w:rsidRPr="007A1B7B" w:rsidRDefault="000C6025"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4" name="Rectangle 14"/>
                        <wps:cNvSpPr>
                          <a:spLocks noChangeArrowheads="1"/>
                        </wps:cNvSpPr>
                        <wps:spPr bwMode="auto">
                          <a:xfrm>
                            <a:off x="12701" y="2"/>
                            <a:ext cx="5997574" cy="154069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030CBF77" w14:textId="77777777" w:rsidR="000C6025" w:rsidRPr="00546FD8" w:rsidRDefault="000C6025"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1B19EC29" w14:textId="77777777" w:rsidR="000C6025" w:rsidRPr="00546FD8" w:rsidRDefault="000C6025"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of the scheduled harvest date. When using Typ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ins w:id="193" w:author="Susan" w:date="2019-11-18T19:09:00Z">
                                <w:r>
                                  <w:rPr>
                                    <w:rFonts w:cs="Calibri"/>
                                    <w:color w:val="FFFFFF" w:themeColor="background1"/>
                                    <w:sz w:val="18"/>
                                    <w:szCs w:val="18"/>
                                  </w:rPr>
                                  <w:t>E</w:t>
                                </w:r>
                              </w:ins>
                              <w:del w:id="194" w:author="Susan" w:date="2019-11-18T19:09:00Z">
                                <w:r w:rsidRPr="00546FD8" w:rsidDel="006E49A3">
                                  <w:rPr>
                                    <w:rFonts w:cs="Calibri"/>
                                    <w:color w:val="FFFFFF" w:themeColor="background1"/>
                                    <w:sz w:val="18"/>
                                    <w:szCs w:val="18"/>
                                  </w:rPr>
                                  <w:delText>D</w:delText>
                                </w:r>
                              </w:del>
                              <w:r w:rsidRPr="00546FD8">
                                <w:rPr>
                                  <w:rFonts w:cs="Calibri"/>
                                  <w:color w:val="FFFFFF" w:themeColor="background1"/>
                                  <w:sz w:val="18"/>
                                  <w:szCs w:val="18"/>
                                </w:rPr>
                                <w:t xml:space="preserve">/Figure </w:t>
                              </w:r>
                              <w:ins w:id="195" w:author="Susan" w:date="2019-11-18T19:10:00Z">
                                <w:r>
                                  <w:rPr>
                                    <w:rFonts w:cs="Calibri"/>
                                    <w:color w:val="FFFFFF" w:themeColor="background1"/>
                                    <w:sz w:val="18"/>
                                    <w:szCs w:val="18"/>
                                  </w:rPr>
                                  <w:t>5</w:t>
                                </w:r>
                              </w:ins>
                              <w:del w:id="196" w:author="Susan" w:date="2019-11-18T19:10:00Z">
                                <w:r w:rsidRPr="00546FD8" w:rsidDel="006E49A3">
                                  <w:rPr>
                                    <w:rFonts w:cs="Calibri"/>
                                    <w:color w:val="FFFFFF" w:themeColor="background1"/>
                                    <w:sz w:val="18"/>
                                    <w:szCs w:val="18"/>
                                  </w:rPr>
                                  <w:delText>4</w:delText>
                                </w:r>
                              </w:del>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4C858FA7" w14:textId="77777777" w:rsidR="000C6025" w:rsidRPr="00546FD8" w:rsidRDefault="000C6025"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3AE4D156" w14:textId="77777777" w:rsidR="000C6025" w:rsidRPr="00546FD8" w:rsidRDefault="000C6025"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a FDA-allowed method.</w:t>
                              </w:r>
                            </w:p>
                            <w:p w14:paraId="773F97A5" w14:textId="77777777" w:rsidR="000C6025" w:rsidRPr="00546FD8" w:rsidRDefault="000C6025"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5DA9991D" w14:textId="77777777" w:rsidR="000C6025" w:rsidRDefault="000C6025" w:rsidP="00F028E9"/>
                          </w:txbxContent>
                        </wps:txbx>
                        <wps:bodyPr rot="0" vert="horz" wrap="square" lIns="86868" tIns="43434" rIns="86868" bIns="43434" anchor="t" anchorCtr="0" upright="1">
                          <a:noAutofit/>
                        </wps:bodyPr>
                      </wps:wsp>
                      <wps:wsp>
                        <wps:cNvPr id="25" name="Text Box 17"/>
                        <wps:cNvSpPr txBox="1">
                          <a:spLocks noChangeArrowheads="1"/>
                        </wps:cNvSpPr>
                        <wps:spPr bwMode="auto">
                          <a:xfrm>
                            <a:off x="1982728" y="2666666"/>
                            <a:ext cx="4027547" cy="42682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745E421" w14:textId="77777777" w:rsidR="000C6025" w:rsidRDefault="000C6025" w:rsidP="00F028E9">
                              <w:pPr>
                                <w:rPr>
                                  <w:rFonts w:cs="Calibri"/>
                                  <w:b/>
                                  <w:sz w:val="19"/>
                                  <w:szCs w:val="19"/>
                                </w:rPr>
                              </w:pPr>
                              <w:r>
                                <w:rPr>
                                  <w:rFonts w:cs="Calibri"/>
                                  <w:b/>
                                  <w:sz w:val="19"/>
                                  <w:szCs w:val="19"/>
                                </w:rPr>
                                <w:t>CONDUCT A LEVEL 1 ASSESSMENT</w:t>
                              </w:r>
                              <w:r w:rsidRPr="00284D9C">
                                <w:rPr>
                                  <w:rFonts w:cs="Calibri"/>
                                  <w:b/>
                                  <w:sz w:val="19"/>
                                  <w:szCs w:val="19"/>
                                </w:rPr>
                                <w:t>:</w:t>
                              </w:r>
                            </w:p>
                            <w:p w14:paraId="7F4DA811" w14:textId="77777777" w:rsidR="000C6025" w:rsidRPr="00E3596A" w:rsidRDefault="000C6025"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61358B76" w14:textId="77777777" w:rsidR="000C6025" w:rsidRPr="002A353E" w:rsidRDefault="000C6025"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5E340E4C" w14:textId="77777777" w:rsidR="000C6025" w:rsidRPr="00C571C5" w:rsidRDefault="000C6025"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0E15710C" w14:textId="77777777" w:rsidR="000C6025" w:rsidRDefault="000C6025" w:rsidP="00F028E9">
                              <w:pPr>
                                <w:spacing w:after="120"/>
                              </w:pPr>
                            </w:p>
                          </w:txbxContent>
                        </wps:txbx>
                        <wps:bodyPr rot="0" vert="horz" wrap="square" lIns="86868" tIns="43434" rIns="86868" bIns="43434" anchor="t" anchorCtr="0" upright="1">
                          <a:noAutofit/>
                        </wps:bodyPr>
                      </wps:wsp>
                      <wps:wsp>
                        <wps:cNvPr id="26" name="AutoShape 16"/>
                        <wps:cNvSpPr>
                          <a:spLocks noChangeArrowheads="1"/>
                        </wps:cNvSpPr>
                        <wps:spPr bwMode="auto">
                          <a:xfrm>
                            <a:off x="3073213" y="1523886"/>
                            <a:ext cx="2790826" cy="1181214"/>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BA15BFA" w14:textId="77777777" w:rsidR="000C6025" w:rsidRPr="006F24B5" w:rsidRDefault="000C6025"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085274F1" w14:textId="77777777" w:rsidR="000C6025" w:rsidRPr="007D3EA7" w:rsidRDefault="000C6025"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E5D0356" w14:textId="77777777" w:rsidR="000C6025" w:rsidRPr="006F24B5" w:rsidRDefault="000C6025" w:rsidP="00F028E9">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7" name="AutoShape 15"/>
                        <wps:cNvSpPr>
                          <a:spLocks noChangeArrowheads="1"/>
                        </wps:cNvSpPr>
                        <wps:spPr bwMode="auto">
                          <a:xfrm>
                            <a:off x="43438" y="1523772"/>
                            <a:ext cx="1939290" cy="1409928"/>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7791B7D" w14:textId="77777777" w:rsidR="000C6025" w:rsidRDefault="000C6025" w:rsidP="00F028E9">
                              <w:pPr>
                                <w:pStyle w:val="NormalWeb"/>
                                <w:spacing w:before="60" w:beforeAutospacing="0" w:after="120" w:afterAutospacing="0"/>
                                <w:jc w:val="center"/>
                                <w:rPr>
                                  <w:sz w:val="24"/>
                                </w:rPr>
                              </w:pPr>
                              <w:r>
                                <w:rPr>
                                  <w:b/>
                                  <w:bCs/>
                                  <w:color w:val="FFFFFF"/>
                                  <w:sz w:val="20"/>
                                  <w:szCs w:val="20"/>
                                  <w:u w:val="single"/>
                                </w:rPr>
                                <w:t>ACCEPTANCE CRITERIA</w:t>
                              </w:r>
                            </w:p>
                            <w:p w14:paraId="0C205378"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4F2ED9E4"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5369DB9D" w14:textId="77777777" w:rsidR="000C6025" w:rsidRDefault="000C6025" w:rsidP="00F028E9">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w:pict>
              <v:group w14:anchorId="08B66231" id="Canvas 28" o:spid="_x0000_s1044" editas="canvas" style="width:475.05pt;height:548.85pt;mso-position-horizontal-relative:char;mso-position-vertical-relative:line" coordsize="60331,69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">
                <v:shape id="_x0000_s1045" type="#_x0000_t75" style="position:absolute;width:60331;height:69697;visibility:visible;mso-wrap-style:square" filled="t" fillcolor="#dbdbdb">
                  <v:fill o:detectmouseclick="t"/>
                  <v:path o:connecttype="none"/>
                </v:shape>
                <v:shape id="Text Box 13" o:spid="_x0000_s1046" type="#_x0000_t202" style="position:absolute;left:127;top:29016;width:19392;height: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" fillcolor="#c5e0b3">
                  <v:shadow on="t" opacity=".5" offset="6pt,6pt"/>
                  <v:textbox inset="6.84pt,3.42pt,6.84pt,3.42pt">
                    <w:txbxContent>
                      <w:p w14:paraId="420A2842" w14:textId="77777777" w:rsidR="000C6025" w:rsidRPr="007A1B7B" w:rsidRDefault="000C6025" w:rsidP="00F028E9">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B</w:t>
                        </w:r>
                        <w:r w:rsidRPr="007A1B7B">
                          <w:rPr>
                            <w:rFonts w:cs="Calibri"/>
                            <w:b/>
                            <w:sz w:val="20"/>
                            <w:szCs w:val="20"/>
                          </w:rPr>
                          <w:t xml:space="preserve">. </w:t>
                        </w:r>
                      </w:p>
                    </w:txbxContent>
                  </v:textbox>
                </v:shape>
                <v:rect id="Rectangle 14" o:spid="_x0000_s1047" style="position:absolute;left:127;width:59975;height:15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" fillcolor="#2f5496" stroked="f" strokecolor="#f2f2f2" strokeweight="3pt">
                  <v:shadow on="t" color="#1f3763" opacity=".5" offset="6pt,6pt"/>
                  <v:textbox inset="6.84pt,3.42pt,6.84pt,3.42pt">
                    <w:txbxContent>
                      <w:p w14:paraId="030CBF77" w14:textId="77777777" w:rsidR="000C6025" w:rsidRPr="00546FD8" w:rsidRDefault="000C6025" w:rsidP="00F028E9">
                        <w:pPr>
                          <w:jc w:val="center"/>
                          <w:rPr>
                            <w:rFonts w:cs="Calibri"/>
                            <w:b/>
                            <w:color w:val="FFFFFF"/>
                            <w:sz w:val="18"/>
                            <w:szCs w:val="18"/>
                          </w:rPr>
                        </w:pPr>
                        <w:r w:rsidRPr="00546FD8">
                          <w:rPr>
                            <w:rFonts w:cs="Calibri"/>
                            <w:b/>
                            <w:color w:val="FFFFFF"/>
                            <w:sz w:val="18"/>
                            <w:szCs w:val="18"/>
                          </w:rPr>
                          <w:t xml:space="preserve">ROUTINE MONITORING of MICROBIAL WATER QUALITY </w:t>
                        </w:r>
                      </w:p>
                      <w:p w14:paraId="1B19EC29" w14:textId="77777777" w:rsidR="000C6025" w:rsidRPr="00546FD8" w:rsidRDefault="000C6025" w:rsidP="00F028E9">
                        <w:pPr>
                          <w:numPr>
                            <w:ilvl w:val="0"/>
                            <w:numId w:val="33"/>
                          </w:numPr>
                          <w:rPr>
                            <w:rFonts w:cs="Calibri"/>
                            <w:color w:val="FFFFFF" w:themeColor="background1"/>
                            <w:sz w:val="18"/>
                            <w:szCs w:val="18"/>
                          </w:rPr>
                        </w:pPr>
                        <w:r w:rsidRPr="00546FD8">
                          <w:rPr>
                            <w:rFonts w:cs="Calibri"/>
                            <w:color w:val="FFFFFF" w:themeColor="background1"/>
                            <w:sz w:val="18"/>
                            <w:szCs w:val="18"/>
                          </w:rPr>
                          <w:t>For Type A ag</w:t>
                        </w:r>
                        <w:r>
                          <w:rPr>
                            <w:rFonts w:cs="Calibri"/>
                            <w:color w:val="FFFFFF" w:themeColor="background1"/>
                            <w:sz w:val="18"/>
                            <w:szCs w:val="18"/>
                          </w:rPr>
                          <w:t>ricultural</w:t>
                        </w:r>
                        <w:r w:rsidRPr="00546FD8">
                          <w:rPr>
                            <w:rFonts w:cs="Calibri"/>
                            <w:color w:val="FFFFFF" w:themeColor="background1"/>
                            <w:sz w:val="18"/>
                            <w:szCs w:val="18"/>
                          </w:rPr>
                          <w:t xml:space="preserve"> water from public/private sources for overhead applications when used</w:t>
                        </w:r>
                        <w:r w:rsidRPr="00546FD8">
                          <w:rPr>
                            <w:rFonts w:cs="Calibri"/>
                            <w:b/>
                            <w:color w:val="FFFFFF" w:themeColor="background1"/>
                            <w:sz w:val="18"/>
                            <w:szCs w:val="18"/>
                          </w:rPr>
                          <w:t xml:space="preserve"> within (</w:t>
                        </w:r>
                        <w:r w:rsidRPr="00546FD8">
                          <w:rPr>
                            <w:rFonts w:cs="Calibri"/>
                            <w:b/>
                            <w:color w:val="FFFFFF" w:themeColor="background1"/>
                            <w:sz w:val="18"/>
                            <w:szCs w:val="18"/>
                            <w:u w:val="single"/>
                          </w:rPr>
                          <w:t>&lt;</w:t>
                        </w:r>
                        <w:r w:rsidRPr="00546FD8">
                          <w:rPr>
                            <w:rFonts w:cs="Calibri"/>
                            <w:b/>
                            <w:color w:val="FFFFFF" w:themeColor="background1"/>
                            <w:sz w:val="18"/>
                            <w:szCs w:val="18"/>
                          </w:rPr>
                          <w:t xml:space="preserve">) 21 days </w:t>
                        </w:r>
                        <w:r w:rsidRPr="00546FD8">
                          <w:rPr>
                            <w:rFonts w:cs="Calibri"/>
                            <w:color w:val="FFFFFF" w:themeColor="background1"/>
                            <w:sz w:val="18"/>
                            <w:szCs w:val="18"/>
                          </w:rPr>
                          <w:t>of the scheduled harvest date. When using Type A ag</w:t>
                        </w:r>
                        <w:r>
                          <w:rPr>
                            <w:rFonts w:cs="Calibri"/>
                            <w:color w:val="FFFFFF" w:themeColor="background1"/>
                            <w:sz w:val="18"/>
                            <w:szCs w:val="18"/>
                          </w:rPr>
                          <w:t>ricultural</w:t>
                        </w:r>
                        <w:r w:rsidRPr="00546FD8">
                          <w:rPr>
                            <w:rFonts w:cs="Calibri"/>
                            <w:color w:val="FFFFFF" w:themeColor="background1"/>
                            <w:sz w:val="18"/>
                            <w:szCs w:val="18"/>
                          </w:rPr>
                          <w:t xml:space="preserve"> water from these sources for overhead applications</w:t>
                        </w:r>
                        <w:r w:rsidRPr="00546FD8">
                          <w:rPr>
                            <w:rFonts w:cs="Calibri"/>
                            <w:b/>
                            <w:color w:val="FFFFFF" w:themeColor="background1"/>
                            <w:sz w:val="18"/>
                            <w:szCs w:val="18"/>
                          </w:rPr>
                          <w:t xml:space="preserve"> up to (&gt;) 21 days</w:t>
                        </w:r>
                        <w:r w:rsidRPr="00546FD8">
                          <w:rPr>
                            <w:rFonts w:cs="Calibri"/>
                            <w:color w:val="FFFFFF" w:themeColor="background1"/>
                            <w:sz w:val="18"/>
                            <w:szCs w:val="18"/>
                          </w:rPr>
                          <w:t xml:space="preserve"> of the scheduled harvest date follow water metrics in Table 2</w:t>
                        </w:r>
                        <w:ins w:id="215" w:author="Susan" w:date="2019-11-18T19:09:00Z">
                          <w:r>
                            <w:rPr>
                              <w:rFonts w:cs="Calibri"/>
                              <w:color w:val="FFFFFF" w:themeColor="background1"/>
                              <w:sz w:val="18"/>
                              <w:szCs w:val="18"/>
                            </w:rPr>
                            <w:t>E</w:t>
                          </w:r>
                        </w:ins>
                        <w:del w:id="216" w:author="Susan" w:date="2019-11-18T19:09:00Z">
                          <w:r w:rsidRPr="00546FD8" w:rsidDel="006E49A3">
                            <w:rPr>
                              <w:rFonts w:cs="Calibri"/>
                              <w:color w:val="FFFFFF" w:themeColor="background1"/>
                              <w:sz w:val="18"/>
                              <w:szCs w:val="18"/>
                            </w:rPr>
                            <w:delText>D</w:delText>
                          </w:r>
                        </w:del>
                        <w:r w:rsidRPr="00546FD8">
                          <w:rPr>
                            <w:rFonts w:cs="Calibri"/>
                            <w:color w:val="FFFFFF" w:themeColor="background1"/>
                            <w:sz w:val="18"/>
                            <w:szCs w:val="18"/>
                          </w:rPr>
                          <w:t xml:space="preserve">/Figure </w:t>
                        </w:r>
                        <w:ins w:id="217" w:author="Susan" w:date="2019-11-18T19:10:00Z">
                          <w:r>
                            <w:rPr>
                              <w:rFonts w:cs="Calibri"/>
                              <w:color w:val="FFFFFF" w:themeColor="background1"/>
                              <w:sz w:val="18"/>
                              <w:szCs w:val="18"/>
                            </w:rPr>
                            <w:t>5</w:t>
                          </w:r>
                        </w:ins>
                        <w:del w:id="218" w:author="Susan" w:date="2019-11-18T19:10:00Z">
                          <w:r w:rsidRPr="00546FD8" w:rsidDel="006E49A3">
                            <w:rPr>
                              <w:rFonts w:cs="Calibri"/>
                              <w:color w:val="FFFFFF" w:themeColor="background1"/>
                              <w:sz w:val="18"/>
                              <w:szCs w:val="18"/>
                            </w:rPr>
                            <w:delText>4</w:delText>
                          </w:r>
                        </w:del>
                        <w:r w:rsidRPr="00546FD8">
                          <w:rPr>
                            <w:rFonts w:cs="Calibri"/>
                            <w:color w:val="FFFFFF" w:themeColor="background1"/>
                            <w:sz w:val="18"/>
                            <w:szCs w:val="18"/>
                          </w:rPr>
                          <w:t xml:space="preserve"> for Type B ag</w:t>
                        </w:r>
                        <w:r>
                          <w:rPr>
                            <w:rFonts w:cs="Calibri"/>
                            <w:color w:val="FFFFFF" w:themeColor="background1"/>
                            <w:sz w:val="18"/>
                            <w:szCs w:val="18"/>
                          </w:rPr>
                          <w:t>ricultural</w:t>
                        </w:r>
                        <w:r w:rsidRPr="00546FD8">
                          <w:rPr>
                            <w:rFonts w:cs="Calibri"/>
                            <w:color w:val="FFFFFF" w:themeColor="background1"/>
                            <w:sz w:val="18"/>
                            <w:szCs w:val="18"/>
                          </w:rPr>
                          <w:t xml:space="preserve"> water systems.  </w:t>
                        </w:r>
                      </w:p>
                      <w:p w14:paraId="4C858FA7" w14:textId="77777777" w:rsidR="000C6025" w:rsidRPr="00546FD8" w:rsidRDefault="000C6025" w:rsidP="00F028E9">
                        <w:pPr>
                          <w:numPr>
                            <w:ilvl w:val="0"/>
                            <w:numId w:val="33"/>
                          </w:numPr>
                          <w:rPr>
                            <w:rFonts w:cs="Calibri"/>
                            <w:color w:val="FFFFFF"/>
                            <w:sz w:val="18"/>
                            <w:szCs w:val="18"/>
                          </w:rPr>
                        </w:pPr>
                        <w:r w:rsidRPr="00546FD8">
                          <w:rPr>
                            <w:rFonts w:cs="Calibri"/>
                            <w:color w:val="FFFFFF"/>
                            <w:sz w:val="18"/>
                            <w:szCs w:val="18"/>
                          </w:rPr>
                          <w:t xml:space="preserve">Collect three (3) samples at the end of the delivery system (e.g., last sprinkler head), and test at least once seasonally during use; </w:t>
                        </w:r>
                        <w:r w:rsidRPr="00546FD8">
                          <w:rPr>
                            <w:rFonts w:cs="Calibri"/>
                            <w:color w:val="FFFFFF" w:themeColor="background1"/>
                            <w:sz w:val="18"/>
                            <w:szCs w:val="18"/>
                          </w:rPr>
                          <w:t>each distinct irrigation system must be tested at least once during the season.</w:t>
                        </w:r>
                      </w:p>
                      <w:p w14:paraId="3AE4D156" w14:textId="77777777" w:rsidR="000C6025" w:rsidRPr="00546FD8" w:rsidRDefault="000C6025" w:rsidP="00F028E9">
                        <w:pPr>
                          <w:numPr>
                            <w:ilvl w:val="0"/>
                            <w:numId w:val="33"/>
                          </w:numPr>
                          <w:rPr>
                            <w:rFonts w:cs="Calibri"/>
                            <w:color w:val="FFFFFF"/>
                            <w:sz w:val="18"/>
                            <w:szCs w:val="18"/>
                          </w:rPr>
                        </w:pPr>
                        <w:r w:rsidRPr="00546FD8">
                          <w:rPr>
                            <w:rFonts w:cs="Calibri"/>
                            <w:color w:val="FFFFFF"/>
                            <w:sz w:val="18"/>
                            <w:szCs w:val="18"/>
                          </w:rPr>
                          <w:t xml:space="preserve">Test for generic </w:t>
                        </w:r>
                        <w:r w:rsidRPr="00546FD8">
                          <w:rPr>
                            <w:rFonts w:cs="Calibri"/>
                            <w:i/>
                            <w:color w:val="FFFFFF"/>
                            <w:sz w:val="18"/>
                            <w:szCs w:val="18"/>
                          </w:rPr>
                          <w:t>E. coli</w:t>
                        </w:r>
                        <w:r w:rsidRPr="00546FD8">
                          <w:rPr>
                            <w:rFonts w:cs="Calibri"/>
                            <w:color w:val="FFFFFF"/>
                            <w:sz w:val="18"/>
                            <w:szCs w:val="18"/>
                          </w:rPr>
                          <w:t xml:space="preserve"> using a FDA-allowed method.</w:t>
                        </w:r>
                      </w:p>
                      <w:p w14:paraId="773F97A5" w14:textId="77777777" w:rsidR="000C6025" w:rsidRPr="00546FD8" w:rsidRDefault="000C6025" w:rsidP="00F028E9">
                        <w:pPr>
                          <w:numPr>
                            <w:ilvl w:val="0"/>
                            <w:numId w:val="33"/>
                          </w:numPr>
                          <w:rPr>
                            <w:rFonts w:cs="Calibri"/>
                            <w:color w:val="FFFFFF"/>
                            <w:sz w:val="18"/>
                            <w:szCs w:val="18"/>
                          </w:rPr>
                        </w:pPr>
                        <w:r w:rsidRPr="00546FD8">
                          <w:rPr>
                            <w:rFonts w:cs="Calibri"/>
                            <w:color w:val="FFFFFF"/>
                            <w:sz w:val="18"/>
                            <w:szCs w:val="18"/>
                          </w:rPr>
                          <w:t xml:space="preserve">Assess microbial quality using the three (3) collected samples. </w:t>
                        </w:r>
                      </w:p>
                      <w:p w14:paraId="5DA9991D" w14:textId="77777777" w:rsidR="000C6025" w:rsidRDefault="000C6025" w:rsidP="00F028E9"/>
                    </w:txbxContent>
                  </v:textbox>
                </v:rect>
                <v:shape id="Text Box 17" o:spid="_x0000_s1048" type="#_x0000_t202" style="position:absolute;left:19827;top:26666;width:40275;height:4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" fillcolor="#bdd6ee">
                  <v:shadow on="t" opacity=".5" offset="6pt,6pt"/>
                  <v:textbox inset="6.84pt,3.42pt,6.84pt,3.42pt">
                    <w:txbxContent>
                      <w:p w14:paraId="6745E421" w14:textId="77777777" w:rsidR="000C6025" w:rsidRDefault="000C6025" w:rsidP="00F028E9">
                        <w:pPr>
                          <w:rPr>
                            <w:rFonts w:cs="Calibri"/>
                            <w:b/>
                            <w:sz w:val="19"/>
                            <w:szCs w:val="19"/>
                          </w:rPr>
                        </w:pPr>
                        <w:r>
                          <w:rPr>
                            <w:rFonts w:cs="Calibri"/>
                            <w:b/>
                            <w:sz w:val="19"/>
                            <w:szCs w:val="19"/>
                          </w:rPr>
                          <w:t>CONDUCT A LEVEL 1 ASSESSMENT</w:t>
                        </w:r>
                        <w:r w:rsidRPr="00284D9C">
                          <w:rPr>
                            <w:rFonts w:cs="Calibri"/>
                            <w:b/>
                            <w:sz w:val="19"/>
                            <w:szCs w:val="19"/>
                          </w:rPr>
                          <w:t>:</w:t>
                        </w:r>
                      </w:p>
                      <w:p w14:paraId="7F4DA811" w14:textId="77777777" w:rsidR="000C6025" w:rsidRPr="00E3596A" w:rsidRDefault="000C6025"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E3596A">
                          <w:rPr>
                            <w:rFonts w:cs="Calibri"/>
                            <w:sz w:val="20"/>
                            <w:szCs w:val="20"/>
                          </w:rPr>
                          <w:t xml:space="preserve">If generic </w:t>
                        </w:r>
                        <w:r w:rsidRPr="00E3596A">
                          <w:rPr>
                            <w:rFonts w:cs="Calibri"/>
                            <w:i/>
                            <w:sz w:val="20"/>
                            <w:szCs w:val="20"/>
                          </w:rPr>
                          <w:t>E. coli</w:t>
                        </w:r>
                        <w:r w:rsidRPr="00E3596A">
                          <w:rPr>
                            <w:rFonts w:cs="Calibri"/>
                            <w:sz w:val="20"/>
                            <w:szCs w:val="20"/>
                          </w:rPr>
                          <w:t xml:space="preserve"> levels in your water exceed the acceptance criterion, pause irrigation and conduct an ag</w:t>
                        </w:r>
                        <w:r>
                          <w:rPr>
                            <w:rFonts w:cs="Calibri"/>
                            <w:sz w:val="20"/>
                            <w:szCs w:val="20"/>
                          </w:rPr>
                          <w:t>ricultural</w:t>
                        </w:r>
                        <w:r w:rsidRPr="00E3596A">
                          <w:rPr>
                            <w:rFonts w:cs="Calibri"/>
                            <w:sz w:val="20"/>
                            <w:szCs w:val="20"/>
                          </w:rPr>
                          <w:t xml:space="preserve"> water system assessment as described in Appendix A and retest water (as described in </w:t>
                        </w:r>
                        <w:r>
                          <w:rPr>
                            <w:rFonts w:cs="Calibri"/>
                            <w:sz w:val="20"/>
                            <w:szCs w:val="20"/>
                          </w:rPr>
                          <w:t>step #</w:t>
                        </w:r>
                        <w:r w:rsidRPr="00E3596A">
                          <w:rPr>
                            <w:rFonts w:cs="Calibri"/>
                            <w:sz w:val="20"/>
                            <w:szCs w:val="20"/>
                          </w:rPr>
                          <w:t>2</w:t>
                        </w:r>
                        <w:r>
                          <w:rPr>
                            <w:rFonts w:cs="Calibri"/>
                            <w:sz w:val="20"/>
                            <w:szCs w:val="20"/>
                          </w:rPr>
                          <w:t xml:space="preserve"> below</w:t>
                        </w:r>
                        <w:r w:rsidRPr="00E3596A">
                          <w:rPr>
                            <w:rFonts w:cs="Calibri"/>
                            <w:sz w:val="20"/>
                            <w:szCs w:val="20"/>
                          </w:rPr>
                          <w:t xml:space="preserve">) until it is shown to be back in compliance with the acceptance criterion. </w:t>
                        </w:r>
                      </w:p>
                      <w:p w14:paraId="61358B76" w14:textId="77777777" w:rsidR="000C6025" w:rsidRPr="002A353E" w:rsidRDefault="000C6025" w:rsidP="00F028E9">
                        <w:pPr>
                          <w:pStyle w:val="ListParagraph"/>
                          <w:numPr>
                            <w:ilvl w:val="0"/>
                            <w:numId w:val="81"/>
                          </w:numPr>
                          <w:autoSpaceDE w:val="0"/>
                          <w:autoSpaceDN w:val="0"/>
                          <w:adjustRightInd w:val="0"/>
                          <w:spacing w:after="120" w:line="240" w:lineRule="auto"/>
                          <w:ind w:left="270" w:hanging="270"/>
                          <w:contextualSpacing w:val="0"/>
                          <w:rPr>
                            <w:rFonts w:cs="Calibri"/>
                            <w:sz w:val="20"/>
                            <w:szCs w:val="20"/>
                          </w:rPr>
                        </w:pPr>
                        <w:r w:rsidRPr="002A353E">
                          <w:rPr>
                            <w:rFonts w:cs="Calibri"/>
                            <w:sz w:val="20"/>
                            <w:szCs w:val="20"/>
                          </w:rPr>
                          <w:t xml:space="preserve">During the next irrigation event, collect </w:t>
                        </w:r>
                        <w:r>
                          <w:rPr>
                            <w:rFonts w:cs="Calibri"/>
                            <w:sz w:val="20"/>
                            <w:szCs w:val="20"/>
                          </w:rPr>
                          <w:t xml:space="preserve">5 </w:t>
                        </w:r>
                        <w:r w:rsidRPr="002A353E">
                          <w:rPr>
                            <w:rFonts w:cs="Calibri"/>
                            <w:sz w:val="20"/>
                            <w:szCs w:val="20"/>
                          </w:rPr>
                          <w:t>-</w:t>
                        </w:r>
                        <w:r>
                          <w:rPr>
                            <w:rFonts w:cs="Calibri"/>
                            <w:sz w:val="20"/>
                            <w:szCs w:val="20"/>
                          </w:rPr>
                          <w:t xml:space="preserve"> </w:t>
                        </w:r>
                        <w:r w:rsidRPr="002A353E">
                          <w:rPr>
                            <w:rFonts w:cs="Calibri"/>
                            <w:sz w:val="20"/>
                            <w:szCs w:val="20"/>
                          </w:rPr>
                          <w:t>100 mL sample</w:t>
                        </w:r>
                        <w:r>
                          <w:rPr>
                            <w:rFonts w:cs="Calibri"/>
                            <w:sz w:val="20"/>
                            <w:szCs w:val="20"/>
                          </w:rPr>
                          <w:t>s</w:t>
                        </w:r>
                        <w:r w:rsidRPr="002A353E">
                          <w:rPr>
                            <w:rFonts w:cs="Calibri"/>
                            <w:sz w:val="20"/>
                            <w:szCs w:val="20"/>
                          </w:rPr>
                          <w:t xml:space="preserve"> from the irrigation system</w:t>
                        </w:r>
                        <w:r>
                          <w:rPr>
                            <w:rFonts w:cs="Calibri"/>
                            <w:sz w:val="20"/>
                            <w:szCs w:val="20"/>
                          </w:rPr>
                          <w:t xml:space="preserve"> and test for generic </w:t>
                        </w:r>
                        <w:r>
                          <w:rPr>
                            <w:rFonts w:cs="Calibri"/>
                            <w:i/>
                            <w:sz w:val="20"/>
                            <w:szCs w:val="20"/>
                          </w:rPr>
                          <w:t>E.  coli</w:t>
                        </w:r>
                        <w:r w:rsidRPr="002A353E">
                          <w:rPr>
                            <w:rFonts w:cs="Calibri"/>
                            <w:sz w:val="20"/>
                            <w:szCs w:val="20"/>
                          </w:rPr>
                          <w:t xml:space="preserve">. Water can be pulled from the end of any system nodes/branches in the irrigation system of concern. If </w:t>
                        </w:r>
                        <w:r>
                          <w:rPr>
                            <w:rFonts w:cs="Calibri"/>
                            <w:sz w:val="20"/>
                            <w:szCs w:val="20"/>
                          </w:rPr>
                          <w:t xml:space="preserve">these water </w:t>
                        </w:r>
                        <w:r w:rsidRPr="002A353E">
                          <w:rPr>
                            <w:rFonts w:cs="Calibri"/>
                            <w:sz w:val="20"/>
                            <w:szCs w:val="20"/>
                          </w:rPr>
                          <w:t>samples</w:t>
                        </w:r>
                        <w:r>
                          <w:rPr>
                            <w:rFonts w:cs="Calibri"/>
                            <w:sz w:val="20"/>
                            <w:szCs w:val="20"/>
                          </w:rPr>
                          <w:t xml:space="preserve"> also</w:t>
                        </w:r>
                        <w:r w:rsidRPr="002A353E">
                          <w:rPr>
                            <w:rFonts w:cs="Calibri"/>
                            <w:sz w:val="20"/>
                            <w:szCs w:val="20"/>
                          </w:rPr>
                          <w:t xml:space="preserve"> fail </w:t>
                        </w:r>
                        <w:r>
                          <w:rPr>
                            <w:rFonts w:cs="Calibri"/>
                            <w:sz w:val="20"/>
                            <w:szCs w:val="20"/>
                          </w:rPr>
                          <w:t xml:space="preserve">to meet </w:t>
                        </w:r>
                        <w:r w:rsidRPr="002A353E">
                          <w:rPr>
                            <w:rFonts w:cs="Calibri"/>
                            <w:sz w:val="20"/>
                            <w:szCs w:val="20"/>
                          </w:rPr>
                          <w:t>the acceptance criterion, discontinue use of this water for overhead applications</w:t>
                        </w:r>
                        <w:r>
                          <w:rPr>
                            <w:rFonts w:cs="Calibri"/>
                            <w:sz w:val="20"/>
                            <w:szCs w:val="20"/>
                          </w:rPr>
                          <w:t xml:space="preserve"> while</w:t>
                        </w:r>
                        <w:r w:rsidRPr="002A353E">
                          <w:rPr>
                            <w:rFonts w:cs="Calibri"/>
                            <w:sz w:val="20"/>
                            <w:szCs w:val="20"/>
                          </w:rPr>
                          <w:t xml:space="preserve"> </w:t>
                        </w:r>
                        <w:r>
                          <w:rPr>
                            <w:rFonts w:cs="Calibri"/>
                            <w:sz w:val="20"/>
                            <w:szCs w:val="20"/>
                          </w:rPr>
                          <w:t>c</w:t>
                        </w:r>
                        <w:r w:rsidRPr="002A353E">
                          <w:rPr>
                            <w:rFonts w:cs="Calibri"/>
                            <w:sz w:val="20"/>
                            <w:szCs w:val="20"/>
                          </w:rPr>
                          <w:t>ontinu</w:t>
                        </w:r>
                        <w:r>
                          <w:rPr>
                            <w:rFonts w:cs="Calibri"/>
                            <w:sz w:val="20"/>
                            <w:szCs w:val="20"/>
                          </w:rPr>
                          <w:t>ing</w:t>
                        </w:r>
                        <w:r w:rsidRPr="002A353E">
                          <w:rPr>
                            <w:rFonts w:cs="Calibri"/>
                            <w:sz w:val="20"/>
                            <w:szCs w:val="20"/>
                          </w:rPr>
                          <w:t xml:space="preserve"> to evaluate your water system to identify and correct any failures and </w:t>
                        </w:r>
                        <w:r>
                          <w:rPr>
                            <w:rFonts w:cs="Calibri"/>
                            <w:sz w:val="20"/>
                            <w:szCs w:val="20"/>
                          </w:rPr>
                          <w:t>continuing to</w:t>
                        </w:r>
                        <w:r w:rsidRPr="002A353E">
                          <w:rPr>
                            <w:rFonts w:cs="Calibri"/>
                            <w:sz w:val="20"/>
                            <w:szCs w:val="20"/>
                          </w:rPr>
                          <w:t xml:space="preserve"> test as described in this step </w:t>
                        </w:r>
                        <w:r>
                          <w:rPr>
                            <w:rFonts w:cs="Calibri"/>
                            <w:sz w:val="20"/>
                            <w:szCs w:val="20"/>
                          </w:rPr>
                          <w:t xml:space="preserve">until the water is back in compliance </w:t>
                        </w:r>
                        <w:r w:rsidRPr="002A353E">
                          <w:rPr>
                            <w:rFonts w:cs="Calibri"/>
                            <w:sz w:val="20"/>
                            <w:szCs w:val="20"/>
                          </w:rPr>
                          <w:t xml:space="preserve">(see Appendix A for guidance on troubleshooting irrigation system failures). </w:t>
                        </w:r>
                      </w:p>
                      <w:p w14:paraId="5E340E4C" w14:textId="77777777" w:rsidR="000C6025" w:rsidRPr="00C571C5" w:rsidRDefault="000C6025" w:rsidP="00F028E9">
                        <w:pPr>
                          <w:pStyle w:val="ListParagraph"/>
                          <w:numPr>
                            <w:ilvl w:val="0"/>
                            <w:numId w:val="81"/>
                          </w:numPr>
                          <w:autoSpaceDE w:val="0"/>
                          <w:autoSpaceDN w:val="0"/>
                          <w:adjustRightInd w:val="0"/>
                          <w:spacing w:after="120" w:line="240" w:lineRule="auto"/>
                          <w:ind w:left="270" w:hanging="270"/>
                          <w:contextualSpacing w:val="0"/>
                          <w:suppressOverlap/>
                          <w:rPr>
                            <w:rFonts w:cs="Calibri"/>
                            <w:sz w:val="20"/>
                            <w:szCs w:val="20"/>
                          </w:rPr>
                        </w:pPr>
                        <w:r w:rsidRPr="00C571C5">
                          <w:rPr>
                            <w:rFonts w:cs="Calibri"/>
                            <w:sz w:val="20"/>
                            <w:szCs w:val="20"/>
                          </w:rPr>
                          <w:t>If this water (</w:t>
                        </w:r>
                        <w:r>
                          <w:rPr>
                            <w:rFonts w:cs="Calibri"/>
                            <w:sz w:val="20"/>
                            <w:szCs w:val="20"/>
                          </w:rPr>
                          <w:t xml:space="preserve">i.e., </w:t>
                        </w:r>
                        <w:r w:rsidRPr="00C571C5">
                          <w:rPr>
                            <w:rFonts w:cs="Calibri"/>
                            <w:sz w:val="20"/>
                            <w:szCs w:val="20"/>
                          </w:rPr>
                          <w:t xml:space="preserve">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p w14:paraId="0E15710C" w14:textId="77777777" w:rsidR="000C6025" w:rsidRDefault="000C6025" w:rsidP="00F028E9">
                        <w:pPr>
                          <w:spacing w:after="120"/>
                        </w:pPr>
                      </w:p>
                    </w:txbxContent>
                  </v:textbox>
                </v:shape>
                <v:shape id="_x0000_s1049" type="#_x0000_t177" style="position:absolute;left:30732;top:15238;width:27908;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" fillcolor="#c00000" stroked="f">
                  <v:shadow on="t" type="perspective" opacity=".5" origin=",.5" offset="0,0" matrix=",,,.5"/>
                  <v:textbox inset="6.84pt,3.42pt,6.84pt,3.42pt">
                    <w:txbxContent>
                      <w:p w14:paraId="4BA15BFA" w14:textId="77777777" w:rsidR="000C6025" w:rsidRPr="006F24B5" w:rsidRDefault="000C6025" w:rsidP="00F028E9">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085274F1" w14:textId="77777777" w:rsidR="000C6025" w:rsidRPr="007D3EA7" w:rsidRDefault="000C6025" w:rsidP="00F028E9">
                        <w:pPr>
                          <w:spacing w:before="120" w:after="0"/>
                          <w:jc w:val="center"/>
                          <w:rPr>
                            <w:rFonts w:cs="Calibri"/>
                            <w:b/>
                            <w:sz w:val="19"/>
                            <w:szCs w:val="19"/>
                          </w:rPr>
                        </w:pPr>
                        <w:r>
                          <w:rPr>
                            <w:rFonts w:cs="Calibri"/>
                            <w:b/>
                            <w:sz w:val="20"/>
                            <w:szCs w:val="20"/>
                          </w:rPr>
                          <w:t>G</w:t>
                        </w:r>
                        <w:r w:rsidRPr="009477DB">
                          <w:rPr>
                            <w:rFonts w:cs="Calibri"/>
                            <w:b/>
                            <w:sz w:val="20"/>
                            <w:szCs w:val="20"/>
                          </w:rPr>
                          <w:t xml:space="preserve">eneric </w:t>
                        </w:r>
                        <w:r w:rsidRPr="009477DB">
                          <w:rPr>
                            <w:rFonts w:cs="Calibri"/>
                            <w:b/>
                            <w:i/>
                            <w:sz w:val="20"/>
                            <w:szCs w:val="20"/>
                          </w:rPr>
                          <w:t xml:space="preserve">E. coli </w:t>
                        </w:r>
                        <w:r>
                          <w:rPr>
                            <w:rFonts w:cs="Calibri"/>
                            <w:b/>
                            <w:sz w:val="20"/>
                            <w:szCs w:val="20"/>
                          </w:rPr>
                          <w:t xml:space="preserve">detected in </w:t>
                        </w:r>
                        <w:r w:rsidRPr="00EE78F3">
                          <w:rPr>
                            <w:rFonts w:cs="Calibri"/>
                            <w:b/>
                            <w:sz w:val="20"/>
                            <w:szCs w:val="20"/>
                            <w:u w:val="single"/>
                          </w:rPr>
                          <w:t>&gt;</w:t>
                        </w:r>
                        <w:r>
                          <w:rPr>
                            <w:rFonts w:cs="Calibri"/>
                            <w:b/>
                            <w:sz w:val="20"/>
                            <w:szCs w:val="20"/>
                          </w:rPr>
                          <w:t xml:space="preserve"> 2</w:t>
                        </w:r>
                        <w:r w:rsidRPr="009477DB">
                          <w:rPr>
                            <w:rFonts w:cs="Calibri"/>
                            <w:b/>
                            <w:sz w:val="20"/>
                            <w:szCs w:val="20"/>
                          </w:rPr>
                          <w:t xml:space="preserve"> sample</w:t>
                        </w:r>
                        <w:r>
                          <w:rPr>
                            <w:rFonts w:cs="Calibri"/>
                            <w:b/>
                            <w:sz w:val="20"/>
                            <w:szCs w:val="20"/>
                          </w:rPr>
                          <w:t>s</w:t>
                        </w:r>
                        <w:r w:rsidRPr="009477DB">
                          <w:rPr>
                            <w:rFonts w:cs="Calibri"/>
                            <w:b/>
                            <w:sz w:val="20"/>
                            <w:szCs w:val="20"/>
                          </w:rPr>
                          <w:t xml:space="preserve"> </w:t>
                        </w:r>
                        <w:r w:rsidRPr="009477DB">
                          <w:rPr>
                            <w:rFonts w:cs="Calibri"/>
                            <w:b/>
                            <w:sz w:val="20"/>
                            <w:szCs w:val="20"/>
                            <w:u w:val="single"/>
                          </w:rPr>
                          <w:t>or</w:t>
                        </w:r>
                        <w:r w:rsidRPr="009477DB">
                          <w:rPr>
                            <w:rFonts w:cs="Calibri"/>
                            <w:b/>
                            <w:sz w:val="20"/>
                            <w:szCs w:val="20"/>
                          </w:rPr>
                          <w:t xml:space="preserve"> </w:t>
                        </w:r>
                        <w:r>
                          <w:rPr>
                            <w:rFonts w:cs="Calibri"/>
                            <w:b/>
                            <w:sz w:val="20"/>
                            <w:szCs w:val="20"/>
                          </w:rPr>
                          <w:t>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p w14:paraId="5E5D0356" w14:textId="77777777" w:rsidR="000C6025" w:rsidRPr="006F24B5" w:rsidRDefault="000C6025" w:rsidP="00F028E9">
                        <w:pPr>
                          <w:pStyle w:val="NormalWeb"/>
                          <w:spacing w:before="0" w:beforeAutospacing="0" w:after="0" w:afterAutospacing="0"/>
                          <w:jc w:val="center"/>
                          <w:rPr>
                            <w:color w:val="FFFFFF" w:themeColor="background1"/>
                          </w:rPr>
                        </w:pPr>
                      </w:p>
                    </w:txbxContent>
                  </v:textbox>
                </v:shape>
                <v:shape id="AutoShape 15" o:spid="_x0000_s1050" type="#_x0000_t177" style="position:absolute;left:434;top:15237;width:19393;height:141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" fillcolor="#548235" stroked="f">
                  <v:shadow on="t" type="perspective" color="#375623" opacity=".5" origin=",.5" offset="0,0" matrix=",,,.5"/>
                  <v:textbox inset="6.84pt,3.42pt,6.84pt,3.42pt">
                    <w:txbxContent>
                      <w:p w14:paraId="47791B7D" w14:textId="77777777" w:rsidR="000C6025" w:rsidRDefault="000C6025" w:rsidP="00F028E9">
                        <w:pPr>
                          <w:pStyle w:val="NormalWeb"/>
                          <w:spacing w:before="60" w:beforeAutospacing="0" w:after="120" w:afterAutospacing="0"/>
                          <w:jc w:val="center"/>
                          <w:rPr>
                            <w:sz w:val="24"/>
                          </w:rPr>
                        </w:pPr>
                        <w:r>
                          <w:rPr>
                            <w:b/>
                            <w:bCs/>
                            <w:color w:val="FFFFFF"/>
                            <w:sz w:val="20"/>
                            <w:szCs w:val="20"/>
                            <w:u w:val="single"/>
                          </w:rPr>
                          <w:t>ACCEPTANCE CRITERIA</w:t>
                        </w:r>
                      </w:p>
                      <w:p w14:paraId="0C205378"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4F2ED9E4"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 xml:space="preserve">in at least 2 of 3 consecutive samples </w:t>
                        </w:r>
                        <w:r w:rsidRPr="009477DB">
                          <w:rPr>
                            <w:rFonts w:cs="Calibri"/>
                            <w:b/>
                            <w:color w:val="FFFFFF"/>
                            <w:sz w:val="20"/>
                            <w:szCs w:val="20"/>
                          </w:rPr>
                          <w:t xml:space="preserve">and </w:t>
                        </w:r>
                        <w:r w:rsidRPr="00EE78F3">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one</w:t>
                        </w:r>
                        <w:r>
                          <w:rPr>
                            <w:rFonts w:cs="Calibri"/>
                            <w:b/>
                            <w:color w:val="FFFFFF"/>
                            <w:sz w:val="20"/>
                            <w:szCs w:val="20"/>
                          </w:rPr>
                          <w:t xml:space="preserve"> remaining</w:t>
                        </w:r>
                        <w:r w:rsidRPr="009477DB">
                          <w:rPr>
                            <w:rFonts w:cs="Calibri"/>
                            <w:b/>
                            <w:color w:val="FFFFFF"/>
                            <w:sz w:val="20"/>
                            <w:szCs w:val="20"/>
                          </w:rPr>
                          <w:t xml:space="preserve"> sample </w:t>
                        </w:r>
                      </w:p>
                      <w:p w14:paraId="5369DB9D" w14:textId="77777777" w:rsidR="000C6025" w:rsidRDefault="000C6025" w:rsidP="00F028E9">
                        <w:pPr>
                          <w:pStyle w:val="NormalWeb"/>
                          <w:spacing w:before="0" w:beforeAutospacing="0" w:after="0" w:afterAutospacing="0"/>
                          <w:jc w:val="center"/>
                        </w:pPr>
                      </w:p>
                    </w:txbxContent>
                  </v:textbox>
                </v:shape>
                <w10:anchorlock/>
              </v:group>
            </w:pict>
          </mc:Fallback>
        </mc:AlternateContent>
      </w:r>
    </w:p>
    <w:p w14:paraId="011818EA" w14:textId="77777777" w:rsidR="00F028E9" w:rsidRDefault="00F028E9" w:rsidP="00F45D27">
      <w:pPr>
        <w:spacing w:before="0" w:after="0"/>
        <w:rPr>
          <w:rFonts w:cs="Calibri"/>
          <w:b/>
          <w:bCs/>
          <w:iCs/>
          <w:sz w:val="24"/>
        </w:rPr>
      </w:pPr>
      <w:bookmarkStart w:id="197" w:name="_Toc8374933"/>
      <w:r>
        <w:br w:type="page"/>
      </w:r>
    </w:p>
    <w:p w14:paraId="14806E8D" w14:textId="77777777" w:rsidR="00EF0DE8" w:rsidRPr="00D5180B" w:rsidRDefault="00EF0DE8" w:rsidP="00EF0DE8">
      <w:pPr>
        <w:pStyle w:val="Heading2"/>
      </w:pPr>
      <w:bookmarkStart w:id="198" w:name="_Toc20839154"/>
      <w:bookmarkStart w:id="199" w:name="_Toc8374934"/>
      <w:bookmarkStart w:id="200" w:name="_Toc20839155"/>
      <w:bookmarkEnd w:id="197"/>
      <w:commentRangeStart w:id="201"/>
      <w:r w:rsidRPr="00D5180B">
        <w:lastRenderedPageBreak/>
        <w:t>TABLE 2C</w:t>
      </w:r>
      <w:commentRangeEnd w:id="201"/>
      <w:r>
        <w:rPr>
          <w:rStyle w:val="CommentReference"/>
          <w:rFonts w:ascii="Tahoma" w:hAnsi="Tahoma" w:cs="Tahoma"/>
          <w:b w:val="0"/>
          <w:bCs w:val="0"/>
          <w:iCs w:val="0"/>
          <w:lang w:eastAsia="x-none"/>
        </w:rPr>
        <w:commentReference w:id="201"/>
      </w:r>
      <w:r w:rsidRPr="00D5180B">
        <w:t xml:space="preserve">. Irrigation Water from Type A Agricultural Water Systems Sourced from Private Wells </w:t>
      </w:r>
      <w:del w:id="202" w:author="Susan" w:date="2020-05-06T14:28:00Z">
        <w:r w:rsidRPr="00D5180B" w:rsidDel="000353EF">
          <w:delText xml:space="preserve">or Regulated Tertiary Treated Recycled Water Supplies </w:delText>
        </w:r>
      </w:del>
      <w:r w:rsidRPr="00D5180B">
        <w:t xml:space="preserve">– See </w:t>
      </w:r>
      <w:r>
        <w:t>FIGURE</w:t>
      </w:r>
      <w:r w:rsidRPr="00D5180B">
        <w:t xml:space="preserve"> </w:t>
      </w:r>
      <w:r>
        <w:t>3A-3</w:t>
      </w:r>
      <w:ins w:id="203" w:author="Susan" w:date="2020-05-06T14:28:00Z">
        <w:r>
          <w:t>B</w:t>
        </w:r>
      </w:ins>
      <w:del w:id="204" w:author="Susan" w:date="2020-05-06T14:28:00Z">
        <w:r w:rsidDel="000353EF">
          <w:delText>C</w:delText>
        </w:r>
      </w:del>
      <w:r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75"/>
        <w:gridCol w:w="493"/>
        <w:gridCol w:w="725"/>
        <w:gridCol w:w="5421"/>
      </w:tblGrid>
      <w:tr w:rsidR="00EF0DE8" w:rsidRPr="00D5180B" w14:paraId="246B8075" w14:textId="77777777" w:rsidTr="00EF0DE8">
        <w:tc>
          <w:tcPr>
            <w:tcW w:w="3235" w:type="dxa"/>
            <w:tcBorders>
              <w:top w:val="single" w:sz="4" w:space="0" w:color="auto"/>
              <w:left w:val="single" w:sz="4" w:space="0" w:color="auto"/>
              <w:bottom w:val="single" w:sz="4" w:space="0" w:color="auto"/>
              <w:right w:val="single" w:sz="4" w:space="0" w:color="auto"/>
            </w:tcBorders>
            <w:shd w:val="clear" w:color="auto" w:fill="4472C4"/>
          </w:tcPr>
          <w:p w14:paraId="1E1DCAC7" w14:textId="77777777" w:rsidR="00EF0DE8" w:rsidRPr="005D38FC" w:rsidRDefault="00EF0DE8" w:rsidP="00EF0DE8">
            <w:pPr>
              <w:rPr>
                <w:b/>
                <w:color w:val="FFFFFF"/>
              </w:rPr>
            </w:pPr>
            <w:commentRangeStart w:id="205"/>
            <w:r w:rsidRPr="005D38FC">
              <w:rPr>
                <w:b/>
                <w:color w:val="FFFFFF"/>
              </w:rPr>
              <w:t>Metric</w:t>
            </w:r>
          </w:p>
        </w:tc>
        <w:tc>
          <w:tcPr>
            <w:tcW w:w="6979" w:type="dxa"/>
            <w:gridSpan w:val="3"/>
            <w:tcBorders>
              <w:top w:val="single" w:sz="4" w:space="0" w:color="auto"/>
              <w:left w:val="single" w:sz="4" w:space="0" w:color="auto"/>
              <w:bottom w:val="single" w:sz="4" w:space="0" w:color="auto"/>
              <w:right w:val="single" w:sz="4" w:space="0" w:color="auto"/>
            </w:tcBorders>
            <w:shd w:val="clear" w:color="auto" w:fill="4472C4"/>
          </w:tcPr>
          <w:p w14:paraId="77F8F211" w14:textId="77777777" w:rsidR="00EF0DE8" w:rsidRPr="005D38FC" w:rsidRDefault="00EF0DE8" w:rsidP="00EF0DE8">
            <w:pPr>
              <w:ind w:right="6"/>
              <w:rPr>
                <w:b/>
                <w:color w:val="FFFFFF"/>
              </w:rPr>
            </w:pPr>
            <w:r w:rsidRPr="005D38FC">
              <w:rPr>
                <w:b/>
                <w:color w:val="FFFFFF"/>
              </w:rPr>
              <w:t>Rationale /Remedial Actions</w:t>
            </w:r>
            <w:commentRangeEnd w:id="205"/>
            <w:r w:rsidR="0064532D">
              <w:rPr>
                <w:rStyle w:val="CommentReference"/>
                <w:rFonts w:ascii="Tahoma" w:hAnsi="Tahoma" w:cs="Tahoma"/>
                <w:lang w:eastAsia="x-none"/>
              </w:rPr>
              <w:commentReference w:id="205"/>
            </w:r>
          </w:p>
        </w:tc>
      </w:tr>
      <w:tr w:rsidR="00EF0DE8" w:rsidRPr="00D5180B" w14:paraId="23C33B47" w14:textId="77777777" w:rsidTr="00EF0DE8">
        <w:trPr>
          <w:trHeight w:val="1246"/>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4B2BD78E" w14:textId="77777777" w:rsidR="00EF0DE8" w:rsidRPr="005D38FC" w:rsidRDefault="00EF0DE8" w:rsidP="00EF0DE8">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6BF92E43" w14:textId="77777777" w:rsidR="00EF0DE8" w:rsidRPr="005D38FC" w:rsidDel="000353EF" w:rsidRDefault="00EF0DE8" w:rsidP="00EF0DE8">
            <w:pPr>
              <w:pStyle w:val="ListParagraph"/>
              <w:numPr>
                <w:ilvl w:val="0"/>
                <w:numId w:val="80"/>
              </w:numPr>
              <w:spacing w:after="60" w:line="240" w:lineRule="auto"/>
              <w:ind w:left="245" w:hanging="245"/>
              <w:contextualSpacing w:val="0"/>
              <w:rPr>
                <w:del w:id="206" w:author="Susan" w:date="2020-05-06T14:29:00Z"/>
              </w:rPr>
            </w:pPr>
            <w:del w:id="207" w:author="Susan" w:date="2020-05-06T14:29:00Z">
              <w:r w:rsidRPr="005D38FC" w:rsidDel="000353EF">
                <w:delText>Regulated recycled wastewater</w:delText>
              </w:r>
            </w:del>
          </w:p>
          <w:p w14:paraId="5170ABB6" w14:textId="77777777" w:rsidR="00EF0DE8" w:rsidRPr="005D38FC" w:rsidRDefault="00EF0DE8" w:rsidP="00EF0DE8">
            <w:pPr>
              <w:pStyle w:val="ListParagraph"/>
              <w:numPr>
                <w:ilvl w:val="0"/>
                <w:numId w:val="80"/>
              </w:numPr>
              <w:spacing w:after="60" w:line="240" w:lineRule="auto"/>
              <w:ind w:left="245" w:hanging="245"/>
              <w:contextualSpacing w:val="0"/>
            </w:pPr>
            <w:r w:rsidRPr="005D38FC">
              <w:t>Water sourced from a well</w:t>
            </w:r>
            <w:r w:rsidRPr="005D38FC">
              <w:rPr>
                <w:b/>
              </w:rPr>
              <w:t xml:space="preserve"> – </w:t>
            </w:r>
            <w:r w:rsidRPr="005D38FC">
              <w:t>well water is conveyed to the field in a closed delivery system and applied to the crop via overhead sprinklers.</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6A784A31" w14:textId="77777777" w:rsidR="00EF0DE8" w:rsidRPr="005D38FC" w:rsidRDefault="00EF0DE8" w:rsidP="00EF0DE8">
            <w:pPr>
              <w:autoSpaceDE w:val="0"/>
              <w:autoSpaceDN w:val="0"/>
              <w:adjustRightInd w:val="0"/>
              <w:spacing w:before="120" w:after="120"/>
            </w:pPr>
            <w:r w:rsidRPr="005D38FC">
              <w:t xml:space="preserve">Irrigation water from Type A </w:t>
            </w:r>
            <w:r w:rsidRPr="00D5180B">
              <w:rPr>
                <w:rFonts w:cs="Calibri"/>
                <w:szCs w:val="22"/>
              </w:rPr>
              <w:t>agricultural</w:t>
            </w:r>
            <w:r w:rsidRPr="005D38FC">
              <w:t xml:space="preserve"> water systems with well source water would not be expected to contain generic </w:t>
            </w:r>
            <w:r w:rsidRPr="005D38FC">
              <w:rPr>
                <w:i/>
              </w:rPr>
              <w:t>E. coli</w:t>
            </w:r>
            <w:r w:rsidRPr="005D38FC">
              <w:t xml:space="preserve"> due to natural filtration as the water passes through the soil. </w:t>
            </w:r>
            <w:del w:id="208" w:author="Susan" w:date="2020-05-06T14:28:00Z">
              <w:r w:rsidRPr="005D38FC" w:rsidDel="000353EF">
                <w:delText xml:space="preserve">Water from regulated tertiary treated recycled water supplies may have low levels of generic </w:delText>
              </w:r>
              <w:r w:rsidRPr="005D38FC" w:rsidDel="000353EF">
                <w:rPr>
                  <w:i/>
                </w:rPr>
                <w:delText>E. coli</w:delText>
              </w:r>
              <w:r w:rsidRPr="005D38FC" w:rsidDel="000353EF">
                <w:delText xml:space="preserve"> due to regulatory allowable limits. </w:delText>
              </w:r>
            </w:del>
            <w:r w:rsidRPr="005D38FC">
              <w:t xml:space="preserve">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EF0DE8" w:rsidRPr="00D5180B" w14:paraId="2A5BDCCD" w14:textId="77777777" w:rsidTr="00EF0DE8">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13C5E7D7" w14:textId="77777777" w:rsidR="00EF0DE8" w:rsidRPr="005D38FC" w:rsidRDefault="00EF0DE8" w:rsidP="00EF0DE8">
            <w:pPr>
              <w:autoSpaceDE w:val="0"/>
              <w:autoSpaceDN w:val="0"/>
              <w:adjustRightInd w:val="0"/>
              <w:spacing w:before="120" w:after="120"/>
              <w:rPr>
                <w:b/>
              </w:rPr>
            </w:pPr>
            <w:commentRangeStart w:id="209"/>
            <w:r>
              <w:rPr>
                <w:b/>
              </w:rPr>
              <w:t>C</w:t>
            </w:r>
            <w:r w:rsidRPr="005D38FC">
              <w:rPr>
                <w:b/>
              </w:rPr>
              <w:t xml:space="preserve">1. Baseline Microbial Assessment </w:t>
            </w:r>
            <w:commentRangeEnd w:id="209"/>
            <w:r w:rsidR="0064532D">
              <w:rPr>
                <w:rStyle w:val="CommentReference"/>
                <w:rFonts w:ascii="Tahoma" w:hAnsi="Tahoma" w:cs="Tahoma"/>
                <w:lang w:eastAsia="x-none"/>
              </w:rPr>
              <w:commentReference w:id="209"/>
            </w:r>
          </w:p>
        </w:tc>
      </w:tr>
      <w:tr w:rsidR="00EF0DE8" w:rsidRPr="00D5180B" w14:paraId="285B5DCA" w14:textId="77777777" w:rsidTr="00EF0DE8">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1327912" w14:textId="77777777" w:rsidR="00EF0DE8" w:rsidRPr="005D38FC" w:rsidRDefault="00EF0DE8" w:rsidP="00EF0DE8">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EF0DE8" w:rsidRPr="00D5180B" w14:paraId="3C77070C" w14:textId="77777777" w:rsidTr="00EF0DE8">
        <w:trPr>
          <w:trHeight w:val="1160"/>
        </w:trPr>
        <w:tc>
          <w:tcPr>
            <w:tcW w:w="3235" w:type="dxa"/>
            <w:tcBorders>
              <w:top w:val="single" w:sz="4" w:space="0" w:color="auto"/>
              <w:left w:val="single" w:sz="4" w:space="0" w:color="auto"/>
              <w:bottom w:val="single" w:sz="4" w:space="0" w:color="auto"/>
              <w:right w:val="single" w:sz="4" w:space="0" w:color="auto"/>
            </w:tcBorders>
            <w:shd w:val="clear" w:color="auto" w:fill="auto"/>
          </w:tcPr>
          <w:p w14:paraId="5429D557" w14:textId="77777777" w:rsidR="00EF0DE8" w:rsidRPr="005D38FC" w:rsidRDefault="00EF0DE8" w:rsidP="00EF0DE8">
            <w:pPr>
              <w:rPr>
                <w:b/>
              </w:rPr>
            </w:pPr>
            <w:r>
              <w:rPr>
                <w:rFonts w:cs="Calibri"/>
                <w:b/>
                <w:szCs w:val="22"/>
              </w:rPr>
              <w:t xml:space="preserve">Baseline Assessment </w:t>
            </w:r>
            <w:r w:rsidRPr="005D38FC">
              <w:rPr>
                <w:b/>
              </w:rPr>
              <w:t xml:space="preserve">Sampling Procedure: </w:t>
            </w:r>
          </w:p>
          <w:p w14:paraId="63EA44F8" w14:textId="2C55F126" w:rsidR="00EF0DE8" w:rsidRPr="005D38FC" w:rsidRDefault="00EF0DE8" w:rsidP="00EF0DE8">
            <w:pPr>
              <w:ind w:left="144"/>
            </w:pPr>
            <w:r w:rsidRPr="005D38FC">
              <w:t xml:space="preserve">If historical water test data is not available, aseptically collect </w:t>
            </w:r>
            <w:del w:id="210" w:author="Susan" w:date="2020-05-06T14:29:00Z">
              <w:r w:rsidRPr="005D38FC" w:rsidDel="000353EF">
                <w:delText xml:space="preserve">at least three </w:delText>
              </w:r>
            </w:del>
            <w:ins w:id="211" w:author="Susan" w:date="2020-05-06T14:29:00Z">
              <w:r>
                <w:t xml:space="preserve">one </w:t>
              </w:r>
            </w:ins>
            <w:r w:rsidRPr="005D38FC">
              <w:t>(</w:t>
            </w:r>
            <w:ins w:id="212" w:author="Susan" w:date="2020-05-06T14:29:00Z">
              <w:r>
                <w:t>1</w:t>
              </w:r>
            </w:ins>
            <w:del w:id="213" w:author="Susan" w:date="2020-05-06T14:29:00Z">
              <w:r w:rsidRPr="005D38FC" w:rsidDel="000353EF">
                <w:delText>3</w:delText>
              </w:r>
            </w:del>
            <w:r w:rsidRPr="005D38FC">
              <w:t xml:space="preserve">)-100 mL </w:t>
            </w:r>
            <w:r w:rsidR="00593C5F">
              <w:t>sample</w:t>
            </w:r>
            <w:r w:rsidR="00593C5F" w:rsidRPr="005D38FC" w:rsidDel="005121EA">
              <w:t xml:space="preserve"> </w:t>
            </w:r>
            <w:commentRangeStart w:id="214"/>
            <w:del w:id="215" w:author="Susan" w:date="2020-06-12T14:55:00Z">
              <w:r w:rsidR="00593C5F" w:rsidRPr="005D38FC" w:rsidDel="005121EA">
                <w:delText xml:space="preserve">at </w:delText>
              </w:r>
            </w:del>
            <w:del w:id="216" w:author="Susan" w:date="2020-06-12T14:56:00Z">
              <w:r w:rsidR="00593C5F" w:rsidRPr="005D38FC" w:rsidDel="005121EA">
                <w:delText>the source</w:delText>
              </w:r>
            </w:del>
            <w:ins w:id="217" w:author="Susan" w:date="2020-06-12T14:56:00Z">
              <w:r w:rsidR="00593C5F">
                <w:t>at any point in the distribution system</w:t>
              </w:r>
            </w:ins>
            <w:r w:rsidR="00593C5F" w:rsidRPr="005D38FC">
              <w:t>.</w:t>
            </w:r>
            <w:commentRangeEnd w:id="214"/>
            <w:r w:rsidR="00593C5F">
              <w:rPr>
                <w:rStyle w:val="CommentReference"/>
                <w:rFonts w:ascii="Tahoma" w:hAnsi="Tahoma" w:cs="Tahoma"/>
                <w:lang w:eastAsia="x-none"/>
              </w:rPr>
              <w:commentReference w:id="214"/>
            </w:r>
          </w:p>
          <w:p w14:paraId="2D64BA2F" w14:textId="77777777" w:rsidR="00EF0DE8" w:rsidRPr="005D38FC" w:rsidRDefault="00EF0DE8" w:rsidP="00EF0DE8">
            <w:pPr>
              <w:spacing w:before="240"/>
              <w:rPr>
                <w:b/>
              </w:rPr>
            </w:pPr>
            <w:r>
              <w:rPr>
                <w:rFonts w:cs="Calibri"/>
                <w:b/>
                <w:szCs w:val="22"/>
              </w:rPr>
              <w:t xml:space="preserve">Baseline Assessment </w:t>
            </w:r>
            <w:r w:rsidRPr="005D38FC">
              <w:rPr>
                <w:b/>
              </w:rPr>
              <w:t xml:space="preserve">Sampling Frequency: </w:t>
            </w:r>
          </w:p>
          <w:p w14:paraId="0C47599F" w14:textId="1ABEE63C" w:rsidR="00EF0DE8" w:rsidRPr="005D38FC" w:rsidRDefault="00EF0DE8" w:rsidP="00EF0DE8">
            <w:pPr>
              <w:spacing w:after="120"/>
              <w:ind w:left="144"/>
            </w:pPr>
            <w:r w:rsidRPr="005D38FC">
              <w:t xml:space="preserve">Sample and test the water </w:t>
            </w:r>
            <w:del w:id="218" w:author="Susan" w:date="2020-05-06T14:30:00Z">
              <w:r w:rsidRPr="005D38FC" w:rsidDel="000353EF">
                <w:delText>two</w:delText>
              </w:r>
            </w:del>
            <w:ins w:id="219" w:author="Susan" w:date="2020-05-06T14:30:00Z">
              <w:r>
                <w:t>an additional four</w:t>
              </w:r>
            </w:ins>
            <w:r w:rsidRPr="005D38FC">
              <w:t xml:space="preserve"> times (with sampling events separated by no less than </w:t>
            </w:r>
            <w:ins w:id="220" w:author="Susan" w:date="2020-05-06T14:34:00Z">
              <w:r>
                <w:t>18 hours</w:t>
              </w:r>
            </w:ins>
            <w:del w:id="221" w:author="Susan" w:date="2020-05-06T14:34:00Z">
              <w:r w:rsidRPr="005D38FC" w:rsidDel="00414552">
                <w:delText>7 days</w:delText>
              </w:r>
            </w:del>
            <w:r w:rsidRPr="005D38FC">
              <w:t xml:space="preserve">) before using the water within </w:t>
            </w:r>
            <w:r w:rsidR="00843A23" w:rsidRPr="005D38FC">
              <w:t xml:space="preserve"> the </w:t>
            </w:r>
            <w:commentRangeStart w:id="222"/>
            <w:del w:id="223" w:author="Susan" w:date="2020-05-21T12:29:00Z">
              <w:r w:rsidR="00843A23" w:rsidRPr="005D38FC" w:rsidDel="00B8384C">
                <w:delText>21</w:delText>
              </w:r>
            </w:del>
            <w:ins w:id="224" w:author="Susan" w:date="2020-05-21T12:30:00Z">
              <w:r w:rsidR="00843A23">
                <w:t>7</w:t>
              </w:r>
            </w:ins>
            <w:r w:rsidR="00843A23" w:rsidRPr="005D38FC">
              <w:t xml:space="preserve"> </w:t>
            </w:r>
            <w:commentRangeEnd w:id="222"/>
            <w:r w:rsidR="00843A23">
              <w:rPr>
                <w:rStyle w:val="CommentReference"/>
                <w:rFonts w:ascii="Tahoma" w:hAnsi="Tahoma" w:cs="Tahoma"/>
                <w:lang w:eastAsia="x-none"/>
              </w:rPr>
              <w:commentReference w:id="222"/>
            </w:r>
            <w:r w:rsidR="00843A23" w:rsidRPr="005D38FC">
              <w:t>days</w:t>
            </w:r>
            <w:r w:rsidRPr="005D38FC">
              <w:t>-to-scheduled-harvest-window.</w:t>
            </w:r>
            <w:ins w:id="225" w:author="Susan" w:date="2020-06-18T11:30:00Z">
              <w:r>
                <w:t>*</w:t>
              </w:r>
            </w:ins>
          </w:p>
          <w:p w14:paraId="2845D33F" w14:textId="77777777" w:rsidR="00EF0DE8" w:rsidRPr="005D38FC" w:rsidRDefault="00EF0DE8" w:rsidP="00EF0DE8">
            <w:pPr>
              <w:spacing w:after="120"/>
            </w:pPr>
            <w:r>
              <w:rPr>
                <w:rFonts w:cs="Calibri"/>
                <w:b/>
                <w:szCs w:val="22"/>
              </w:rPr>
              <w:t xml:space="preserve">Baseline Assessment </w:t>
            </w:r>
            <w:r w:rsidRPr="005D38FC">
              <w:rPr>
                <w:b/>
              </w:rPr>
              <w:t>Acceptance Criteria</w:t>
            </w:r>
            <w:r w:rsidRPr="005D38FC">
              <w:t xml:space="preserve">: </w:t>
            </w:r>
          </w:p>
          <w:p w14:paraId="19C5F15B" w14:textId="6FE522C0" w:rsidR="00EF0DE8" w:rsidRPr="005D38FC" w:rsidRDefault="00843A23" w:rsidP="00EF0DE8">
            <w:pPr>
              <w:spacing w:after="120"/>
              <w:ind w:left="150"/>
              <w:rPr>
                <w:b/>
              </w:rPr>
            </w:pPr>
            <w:commentRangeStart w:id="226"/>
            <w:del w:id="227" w:author="Susan" w:date="2020-06-12T15:08:00Z">
              <w:r w:rsidRPr="005D38FC" w:rsidDel="00D94B76">
                <w:delText>Non-detectabl</w:delText>
              </w:r>
            </w:del>
            <w:commentRangeEnd w:id="226"/>
            <w:r w:rsidR="00FA3340">
              <w:rPr>
                <w:rStyle w:val="CommentReference"/>
                <w:rFonts w:ascii="Tahoma" w:hAnsi="Tahoma" w:cs="Tahoma"/>
                <w:lang w:eastAsia="x-none"/>
              </w:rPr>
              <w:commentReference w:id="226"/>
            </w:r>
            <w:del w:id="228" w:author="Susan" w:date="2020-06-12T15:08:00Z">
              <w:r w:rsidRPr="005D38FC" w:rsidDel="00D94B76">
                <w:delText xml:space="preserve">e </w:delText>
              </w:r>
            </w:del>
            <w:ins w:id="229" w:author="Susan" w:date="2020-06-12T16:43:00Z">
              <w:r w:rsidRPr="005D38FC">
                <w:rPr>
                  <w:u w:val="single"/>
                </w:rPr>
                <w:t>&lt;</w:t>
              </w:r>
              <w:r w:rsidRPr="005D38FC">
                <w:t xml:space="preserve"> 10 MPN </w:t>
              </w:r>
            </w:ins>
            <w:r w:rsidRPr="005D38FC">
              <w:t xml:space="preserve">generic </w:t>
            </w:r>
            <w:r w:rsidRPr="005D38FC">
              <w:rPr>
                <w:i/>
              </w:rPr>
              <w:t>E. coli</w:t>
            </w:r>
            <w:r w:rsidRPr="005D38FC">
              <w:t xml:space="preserve"> </w:t>
            </w:r>
            <w:r w:rsidRPr="00FA3340">
              <w:rPr>
                <w:highlight w:val="yellow"/>
              </w:rPr>
              <w:t xml:space="preserve">in five (5) </w:t>
            </w:r>
            <w:del w:id="230" w:author="Susan" w:date="2020-06-30T18:11:00Z">
              <w:r w:rsidRPr="00FA3340" w:rsidDel="008F74D7">
                <w:rPr>
                  <w:highlight w:val="yellow"/>
                </w:rPr>
                <w:delText>of six (6)</w:delText>
              </w:r>
              <w:r w:rsidRPr="005D38FC" w:rsidDel="008F74D7">
                <w:delText xml:space="preserve"> </w:delText>
              </w:r>
            </w:del>
            <w:r w:rsidRPr="005D38FC">
              <w:t>100 mL samples</w:t>
            </w:r>
            <w:del w:id="231" w:author="Susan" w:date="2020-06-12T16:44:00Z">
              <w:r w:rsidRPr="005D38FC" w:rsidDel="00F34556">
                <w:delText xml:space="preserve"> and </w:delText>
              </w:r>
            </w:del>
            <w:del w:id="232" w:author="Susan" w:date="2020-06-12T16:43:00Z">
              <w:r w:rsidRPr="005D38FC" w:rsidDel="00F34556">
                <w:rPr>
                  <w:u w:val="single"/>
                </w:rPr>
                <w:delText>&lt;</w:delText>
              </w:r>
              <w:r w:rsidRPr="005D38FC" w:rsidDel="00F34556">
                <w:delText xml:space="preserve"> 10 MPN a</w:delText>
              </w:r>
            </w:del>
            <w:del w:id="233" w:author="Susan" w:date="2020-06-12T16:44:00Z">
              <w:r w:rsidRPr="005D38FC" w:rsidDel="00F34556">
                <w:delText xml:space="preserve">s the </w:delText>
              </w:r>
            </w:del>
            <w:del w:id="234" w:author="Susan" w:date="2020-06-12T15:12:00Z">
              <w:r w:rsidRPr="005D38FC" w:rsidDel="00D94B76">
                <w:delText xml:space="preserve">single </w:delText>
              </w:r>
            </w:del>
            <w:del w:id="235" w:author="Susan" w:date="2020-06-12T16:44:00Z">
              <w:r w:rsidRPr="005D38FC" w:rsidDel="00F34556">
                <w:delText>sample maximum</w:delText>
              </w:r>
            </w:del>
            <w:del w:id="236" w:author="Susan" w:date="2020-06-12T15:12:00Z">
              <w:r w:rsidRPr="005D38FC" w:rsidDel="00D94B76">
                <w:delText xml:space="preserve"> for one (1) sample</w:delText>
              </w:r>
            </w:del>
            <w:r w:rsidRPr="005D38FC">
              <w:t>.</w:t>
            </w:r>
          </w:p>
          <w:p w14:paraId="59C8DEE3" w14:textId="77777777" w:rsidR="00EF0DE8" w:rsidRPr="005D38FC" w:rsidRDefault="00EF0DE8" w:rsidP="00EF0DE8">
            <w:pPr>
              <w:spacing w:after="120"/>
              <w:rPr>
                <w:b/>
              </w:rPr>
            </w:pPr>
            <w:r w:rsidRPr="005D38FC">
              <w:rPr>
                <w:b/>
              </w:rPr>
              <w:t>Note</w:t>
            </w:r>
            <w:r w:rsidRPr="005D38FC">
              <w:t>: For the purposes of water testing, MPN and CFU are considered equivalent.</w:t>
            </w:r>
          </w:p>
        </w:tc>
        <w:tc>
          <w:tcPr>
            <w:tcW w:w="6979" w:type="dxa"/>
            <w:gridSpan w:val="3"/>
            <w:tcBorders>
              <w:top w:val="single" w:sz="4" w:space="0" w:color="auto"/>
              <w:left w:val="single" w:sz="4" w:space="0" w:color="auto"/>
              <w:bottom w:val="single" w:sz="4" w:space="0" w:color="auto"/>
              <w:right w:val="single" w:sz="4" w:space="0" w:color="auto"/>
            </w:tcBorders>
            <w:shd w:val="clear" w:color="auto" w:fill="auto"/>
          </w:tcPr>
          <w:p w14:paraId="0A1B9877" w14:textId="0E90B04F" w:rsidR="00EF0DE8" w:rsidRPr="000B31A7" w:rsidRDefault="00EF0DE8" w:rsidP="00EF0DE8">
            <w:pPr>
              <w:autoSpaceDE w:val="0"/>
              <w:autoSpaceDN w:val="0"/>
              <w:adjustRightInd w:val="0"/>
              <w:spacing w:before="120" w:after="120"/>
              <w:rPr>
                <w:szCs w:val="22"/>
              </w:rPr>
            </w:pPr>
            <w:r w:rsidRPr="000B31A7">
              <w:rPr>
                <w:szCs w:val="22"/>
              </w:rPr>
              <w:t>The purpose of a baseline assessment is to ensure your water source (e.g., a well</w:t>
            </w:r>
            <w:del w:id="237" w:author="Susan" w:date="2020-05-06T14:29:00Z">
              <w:r w:rsidRPr="000B31A7" w:rsidDel="000353EF">
                <w:rPr>
                  <w:szCs w:val="22"/>
                </w:rPr>
                <w:delText xml:space="preserve"> or regulated tertiary treated recycled water</w:delText>
              </w:r>
            </w:del>
            <w:r w:rsidRPr="000B31A7">
              <w:rPr>
                <w:szCs w:val="22"/>
              </w:rPr>
              <w:t xml:space="preserve">) meets the microbial standards for generic </w:t>
            </w:r>
            <w:r w:rsidRPr="000B31A7">
              <w:rPr>
                <w:i/>
                <w:szCs w:val="22"/>
              </w:rPr>
              <w:t>E. coli</w:t>
            </w:r>
            <w:r w:rsidRPr="000B31A7">
              <w:rPr>
                <w:szCs w:val="22"/>
              </w:rPr>
              <w:t xml:space="preserve">. This baseline microbial assessment must be conducted before these Type A water sources can be used for overhead irrigation within </w:t>
            </w:r>
            <w:del w:id="238" w:author="Susan" w:date="2020-06-30T18:39:00Z">
              <w:r w:rsidRPr="000B31A7" w:rsidDel="00FA3340">
                <w:rPr>
                  <w:szCs w:val="22"/>
                </w:rPr>
                <w:delText>21</w:delText>
              </w:r>
            </w:del>
            <w:ins w:id="239" w:author="Susan" w:date="2020-06-30T18:39:00Z">
              <w:r w:rsidR="00FA3340">
                <w:rPr>
                  <w:szCs w:val="22"/>
                </w:rPr>
                <w:t>7</w:t>
              </w:r>
            </w:ins>
            <w:r w:rsidRPr="000B31A7">
              <w:rPr>
                <w:szCs w:val="22"/>
              </w:rPr>
              <w:t xml:space="preserve"> days to scheduled harvest.</w:t>
            </w:r>
            <w:ins w:id="240" w:author="Susan" w:date="2020-05-06T14:29:00Z">
              <w:r w:rsidRPr="000B31A7">
                <w:rPr>
                  <w:szCs w:val="22"/>
                </w:rPr>
                <w:t xml:space="preserve"> </w:t>
              </w:r>
              <w:r w:rsidRPr="000B31A7">
                <w:rPr>
                  <w:color w:val="FF0000"/>
                  <w:szCs w:val="22"/>
                </w:rPr>
                <w:t>For agricultural water systems with multiple wells, each well must be tested prior to</w:t>
              </w:r>
            </w:ins>
            <w:ins w:id="241" w:author="Susan" w:date="2020-05-13T08:47:00Z">
              <w:r w:rsidRPr="000B31A7">
                <w:rPr>
                  <w:color w:val="FF0000"/>
                  <w:szCs w:val="22"/>
                </w:rPr>
                <w:t xml:space="preserve"> </w:t>
              </w:r>
            </w:ins>
            <w:ins w:id="242" w:author="Susan" w:date="2020-05-08T10:46:00Z">
              <w:r w:rsidRPr="000B31A7">
                <w:rPr>
                  <w:color w:val="FF0000"/>
                  <w:szCs w:val="22"/>
                </w:rPr>
                <w:t xml:space="preserve">use </w:t>
              </w:r>
            </w:ins>
            <w:ins w:id="243" w:author="Susan" w:date="2020-05-06T14:29:00Z">
              <w:r w:rsidRPr="000B31A7">
                <w:rPr>
                  <w:color w:val="FF0000"/>
                  <w:szCs w:val="22"/>
                </w:rPr>
                <w:t>in order to validate the integrity of the agricultural water system.</w:t>
              </w:r>
            </w:ins>
          </w:p>
          <w:p w14:paraId="5FB4B338" w14:textId="29A75BED" w:rsidR="00EF0DE8" w:rsidRPr="000B31A7" w:rsidRDefault="00A852B2" w:rsidP="00EF0DE8">
            <w:pPr>
              <w:autoSpaceDE w:val="0"/>
              <w:autoSpaceDN w:val="0"/>
              <w:adjustRightInd w:val="0"/>
              <w:spacing w:before="120" w:after="120"/>
              <w:rPr>
                <w:szCs w:val="22"/>
              </w:rPr>
            </w:pPr>
            <w:commentRangeStart w:id="244"/>
            <w:del w:id="245" w:author="Susan" w:date="2020-06-12T14:59:00Z">
              <w:r w:rsidRPr="000B31A7" w:rsidDel="00DD7369">
                <w:rPr>
                  <w:szCs w:val="22"/>
                  <w:u w:val="single"/>
                </w:rPr>
                <w:delText xml:space="preserve">Self-certification </w:delText>
              </w:r>
            </w:del>
            <w:commentRangeEnd w:id="244"/>
            <w:del w:id="246" w:author="Susan" w:date="2020-06-12T15:00:00Z">
              <w:r w:rsidRPr="000B31A7" w:rsidDel="00DD7369">
                <w:rPr>
                  <w:rStyle w:val="CommentReference"/>
                  <w:rFonts w:ascii="Tahoma" w:hAnsi="Tahoma" w:cs="Tahoma"/>
                  <w:sz w:val="22"/>
                  <w:szCs w:val="22"/>
                  <w:lang w:eastAsia="x-none"/>
                </w:rPr>
                <w:commentReference w:id="244"/>
              </w:r>
            </w:del>
            <w:del w:id="247" w:author="Susan" w:date="2020-06-12T14:59:00Z">
              <w:r w:rsidRPr="000B31A7" w:rsidDel="00DD7369">
                <w:rPr>
                  <w:szCs w:val="22"/>
                  <w:u w:val="single"/>
                </w:rPr>
                <w:delText>with historical water test data</w:delText>
              </w:r>
            </w:del>
            <w:del w:id="248" w:author="Susan" w:date="2020-06-12T15:00:00Z">
              <w:r w:rsidRPr="000B31A7" w:rsidDel="00DD7369">
                <w:rPr>
                  <w:szCs w:val="22"/>
                  <w:u w:val="single"/>
                </w:rPr>
                <w:delText>:</w:delText>
              </w:r>
              <w:r w:rsidRPr="000B31A7" w:rsidDel="00DD7369">
                <w:rPr>
                  <w:szCs w:val="22"/>
                </w:rPr>
                <w:delText xml:space="preserve"> If at least four (4) of the last five (5) consecutive historical water tests (80%) have no detectable generic </w:delText>
              </w:r>
              <w:r w:rsidRPr="000B31A7" w:rsidDel="00DD7369">
                <w:rPr>
                  <w:i/>
                  <w:szCs w:val="22"/>
                </w:rPr>
                <w:delText>E. coli</w:delText>
              </w:r>
              <w:r w:rsidRPr="000B31A7" w:rsidDel="00DD7369">
                <w:rPr>
                  <w:szCs w:val="22"/>
                </w:rPr>
                <w:delText>, the remaining one (1) sample does not exceed (</w:delText>
              </w:r>
              <w:r w:rsidRPr="000B31A7" w:rsidDel="00DD7369">
                <w:rPr>
                  <w:szCs w:val="22"/>
                  <w:u w:val="single"/>
                </w:rPr>
                <w:delText>&lt;</w:delText>
              </w:r>
              <w:r w:rsidRPr="000B31A7" w:rsidDel="00DD7369">
                <w:rPr>
                  <w:szCs w:val="22"/>
                </w:rPr>
                <w:delText xml:space="preserve">) 10 MPN in 100 mL, and one (1) of those tests was taken within the last 6 months, then the well/regulated tertiary treated recycled water supply is self-certified as a Type A </w:delText>
              </w:r>
              <w:r w:rsidRPr="000B31A7" w:rsidDel="00DD7369">
                <w:rPr>
                  <w:rFonts w:cs="Calibri"/>
                  <w:szCs w:val="22"/>
                </w:rPr>
                <w:delText>agricultural</w:delText>
              </w:r>
              <w:r w:rsidRPr="000B31A7" w:rsidDel="00DD7369">
                <w:rPr>
                  <w:szCs w:val="22"/>
                </w:rPr>
                <w:delText xml:space="preserve"> water source.</w:delText>
              </w:r>
            </w:del>
          </w:p>
          <w:p w14:paraId="324C48B5" w14:textId="5BBA5399" w:rsidR="00EF0DE8" w:rsidRPr="000B31A7" w:rsidRDefault="00EF0DE8" w:rsidP="00EF0DE8">
            <w:pPr>
              <w:autoSpaceDE w:val="0"/>
              <w:autoSpaceDN w:val="0"/>
              <w:adjustRightInd w:val="0"/>
              <w:spacing w:before="120" w:after="120"/>
              <w:rPr>
                <w:ins w:id="249" w:author="Susan" w:date="2020-05-06T14:37:00Z"/>
                <w:szCs w:val="22"/>
              </w:rPr>
            </w:pPr>
            <w:r w:rsidRPr="000B31A7">
              <w:rPr>
                <w:szCs w:val="22"/>
                <w:u w:val="single"/>
              </w:rPr>
              <w:t>Self-certification process when no historical data is available:</w:t>
            </w:r>
            <w:r w:rsidRPr="000B31A7">
              <w:rPr>
                <w:szCs w:val="22"/>
              </w:rPr>
              <w:t xml:space="preserve"> If historical data is unavailable, test </w:t>
            </w:r>
            <w:del w:id="250" w:author="Susan" w:date="2020-05-06T14:34:00Z">
              <w:r w:rsidRPr="000B31A7" w:rsidDel="00414552">
                <w:rPr>
                  <w:szCs w:val="22"/>
                </w:rPr>
                <w:delText xml:space="preserve">the </w:delText>
              </w:r>
            </w:del>
            <w:ins w:id="251" w:author="Susan" w:date="2020-05-06T14:34:00Z">
              <w:r w:rsidRPr="000B31A7">
                <w:rPr>
                  <w:szCs w:val="22"/>
                </w:rPr>
                <w:t xml:space="preserve">each water source (e.g., </w:t>
              </w:r>
            </w:ins>
            <w:r w:rsidRPr="000B31A7">
              <w:rPr>
                <w:szCs w:val="22"/>
              </w:rPr>
              <w:t>well</w:t>
            </w:r>
            <w:ins w:id="252" w:author="Susan" w:date="2020-05-06T14:34:00Z">
              <w:r w:rsidRPr="000B31A7">
                <w:rPr>
                  <w:szCs w:val="22"/>
                </w:rPr>
                <w:t>)</w:t>
              </w:r>
            </w:ins>
            <w:r w:rsidRPr="000B31A7">
              <w:rPr>
                <w:szCs w:val="22"/>
              </w:rPr>
              <w:t xml:space="preserve"> </w:t>
            </w:r>
            <w:del w:id="253" w:author="Susan" w:date="2020-05-06T14:34:00Z">
              <w:r w:rsidRPr="000B31A7" w:rsidDel="00414552">
                <w:rPr>
                  <w:szCs w:val="22"/>
                </w:rPr>
                <w:delText xml:space="preserve">or regulated recycled water twice (separated by no less than seven days) </w:delText>
              </w:r>
            </w:del>
            <w:ins w:id="254" w:author="Susan" w:date="2020-05-06T14:34:00Z">
              <w:r w:rsidRPr="000B31A7">
                <w:rPr>
                  <w:szCs w:val="22"/>
                </w:rPr>
                <w:t xml:space="preserve">once </w:t>
              </w:r>
            </w:ins>
            <w:r w:rsidRPr="000B31A7">
              <w:rPr>
                <w:szCs w:val="22"/>
              </w:rPr>
              <w:t xml:space="preserve">prior to use </w:t>
            </w:r>
            <w:ins w:id="255" w:author="Susan" w:date="2020-05-06T14:35:00Z">
              <w:r w:rsidRPr="000B31A7">
                <w:rPr>
                  <w:szCs w:val="22"/>
                </w:rPr>
                <w:t xml:space="preserve">in agricultural operations </w:t>
              </w:r>
            </w:ins>
            <w:r w:rsidRPr="000B31A7">
              <w:rPr>
                <w:szCs w:val="22"/>
              </w:rPr>
              <w:t xml:space="preserve">as the source water for a Type A </w:t>
            </w:r>
            <w:r w:rsidRPr="000B31A7">
              <w:rPr>
                <w:rFonts w:cs="Calibri"/>
                <w:szCs w:val="22"/>
              </w:rPr>
              <w:t>agricultural</w:t>
            </w:r>
            <w:r w:rsidRPr="000B31A7">
              <w:rPr>
                <w:szCs w:val="22"/>
              </w:rPr>
              <w:t xml:space="preserve"> water system.</w:t>
            </w:r>
            <w:ins w:id="256" w:author="Susan" w:date="2020-05-06T14:35:00Z">
              <w:r w:rsidRPr="000B31A7">
                <w:rPr>
                  <w:szCs w:val="22"/>
                </w:rPr>
                <w:t xml:space="preserve"> </w:t>
              </w:r>
              <w:r w:rsidRPr="000B31A7">
                <w:rPr>
                  <w:color w:val="FF0000"/>
                  <w:szCs w:val="22"/>
                </w:rPr>
                <w:t>Continue to sample the water source four (4) more times separated by no less than 18 hours</w:t>
              </w:r>
              <w:r w:rsidRPr="00FA3340">
                <w:rPr>
                  <w:color w:val="FF0000"/>
                  <w:szCs w:val="22"/>
                  <w:highlight w:val="yellow"/>
                </w:rPr>
                <w:t>.</w:t>
              </w:r>
            </w:ins>
            <w:ins w:id="257" w:author="Susan" w:date="2020-06-18T11:31:00Z">
              <w:r w:rsidRPr="00FA3340">
                <w:rPr>
                  <w:color w:val="FF0000"/>
                  <w:szCs w:val="22"/>
                  <w:highlight w:val="yellow"/>
                </w:rPr>
                <w:t>*</w:t>
              </w:r>
            </w:ins>
            <w:r w:rsidRPr="00FA3340">
              <w:rPr>
                <w:szCs w:val="22"/>
                <w:highlight w:val="yellow"/>
              </w:rPr>
              <w:t xml:space="preserve"> </w:t>
            </w:r>
            <w:r w:rsidR="00843A23" w:rsidRPr="00FA3340">
              <w:rPr>
                <w:szCs w:val="22"/>
                <w:highlight w:val="yellow"/>
              </w:rPr>
              <w:t xml:space="preserve"> If </w:t>
            </w:r>
            <w:del w:id="258" w:author="Susan" w:date="2020-06-19T10:44:00Z">
              <w:r w:rsidR="00843A23" w:rsidRPr="00FA3340" w:rsidDel="002A4879">
                <w:rPr>
                  <w:szCs w:val="22"/>
                  <w:highlight w:val="yellow"/>
                </w:rPr>
                <w:delText xml:space="preserve">at least </w:delText>
              </w:r>
            </w:del>
            <w:r w:rsidR="00843A23" w:rsidRPr="00FA3340">
              <w:rPr>
                <w:szCs w:val="22"/>
                <w:highlight w:val="yellow"/>
              </w:rPr>
              <w:t xml:space="preserve">five (5) </w:t>
            </w:r>
            <w:del w:id="259" w:author="Susan" w:date="2020-06-19T10:44:00Z">
              <w:r w:rsidR="00843A23" w:rsidRPr="00FA3340" w:rsidDel="002A4879">
                <w:rPr>
                  <w:szCs w:val="22"/>
                  <w:highlight w:val="yellow"/>
                </w:rPr>
                <w:delText xml:space="preserve">of </w:delText>
              </w:r>
            </w:del>
            <w:del w:id="260" w:author="Susan" w:date="2020-06-30T18:11:00Z">
              <w:r w:rsidR="00843A23" w:rsidRPr="00FA3340" w:rsidDel="008F74D7">
                <w:rPr>
                  <w:szCs w:val="22"/>
                  <w:highlight w:val="yellow"/>
                </w:rPr>
                <w:delText>the six (6)</w:delText>
              </w:r>
              <w:r w:rsidR="00843A23" w:rsidRPr="000B31A7" w:rsidDel="008F74D7">
                <w:rPr>
                  <w:szCs w:val="22"/>
                </w:rPr>
                <w:delText xml:space="preserve"> </w:delText>
              </w:r>
            </w:del>
            <w:del w:id="261" w:author="Susan" w:date="2020-06-19T10:44:00Z">
              <w:r w:rsidR="00843A23" w:rsidRPr="000B31A7" w:rsidDel="002A4879">
                <w:rPr>
                  <w:szCs w:val="22"/>
                </w:rPr>
                <w:delText xml:space="preserve">total </w:delText>
              </w:r>
            </w:del>
            <w:r w:rsidR="00843A23" w:rsidRPr="000B31A7">
              <w:rPr>
                <w:szCs w:val="22"/>
              </w:rPr>
              <w:t xml:space="preserve">samples have </w:t>
            </w:r>
            <w:del w:id="262" w:author="Susan" w:date="2020-06-12T15:03:00Z">
              <w:r w:rsidR="00843A23" w:rsidRPr="000B31A7" w:rsidDel="003F3045">
                <w:rPr>
                  <w:szCs w:val="22"/>
                </w:rPr>
                <w:delText xml:space="preserve">no detectable </w:delText>
              </w:r>
            </w:del>
            <w:r w:rsidR="00843A23" w:rsidRPr="000B31A7">
              <w:rPr>
                <w:szCs w:val="22"/>
              </w:rPr>
              <w:t xml:space="preserve">generic </w:t>
            </w:r>
            <w:r w:rsidR="00843A23" w:rsidRPr="000B31A7">
              <w:rPr>
                <w:i/>
                <w:szCs w:val="22"/>
              </w:rPr>
              <w:t>E. coli</w:t>
            </w:r>
            <w:r w:rsidR="00843A23" w:rsidRPr="000B31A7">
              <w:rPr>
                <w:szCs w:val="22"/>
              </w:rPr>
              <w:t xml:space="preserve"> </w:t>
            </w:r>
            <w:del w:id="263" w:author="Susan" w:date="2020-06-12T15:03:00Z">
              <w:r w:rsidR="00843A23" w:rsidRPr="000B31A7" w:rsidDel="003F3045">
                <w:rPr>
                  <w:szCs w:val="22"/>
                </w:rPr>
                <w:delText xml:space="preserve">and the remaining sample has </w:delText>
              </w:r>
            </w:del>
            <w:ins w:id="264" w:author="Susan" w:date="2020-06-19T10:45:00Z">
              <w:r w:rsidR="00843A23">
                <w:rPr>
                  <w:szCs w:val="22"/>
                </w:rPr>
                <w:t xml:space="preserve">levels </w:t>
              </w:r>
            </w:ins>
            <w:r w:rsidR="00843A23" w:rsidRPr="000B31A7">
              <w:rPr>
                <w:szCs w:val="22"/>
                <w:u w:val="single"/>
              </w:rPr>
              <w:t>&lt;</w:t>
            </w:r>
            <w:r w:rsidR="00843A23" w:rsidRPr="000B31A7">
              <w:rPr>
                <w:szCs w:val="22"/>
              </w:rPr>
              <w:t xml:space="preserve"> 10 MPN in 100 mL</w:t>
            </w:r>
            <w:r w:rsidR="00843A23">
              <w:rPr>
                <w:szCs w:val="22"/>
              </w:rPr>
              <w:t>,</w:t>
            </w:r>
            <w:r w:rsidR="00843A23" w:rsidRPr="000B31A7">
              <w:rPr>
                <w:szCs w:val="22"/>
              </w:rPr>
              <w:t xml:space="preserve"> </w:t>
            </w:r>
            <w:r w:rsidRPr="000B31A7">
              <w:rPr>
                <w:szCs w:val="22"/>
              </w:rPr>
              <w:t xml:space="preserve">then the water/well is self-certified as a Type A </w:t>
            </w:r>
            <w:r w:rsidRPr="000B31A7">
              <w:rPr>
                <w:rFonts w:cs="Calibri"/>
                <w:szCs w:val="22"/>
              </w:rPr>
              <w:t>agricultural</w:t>
            </w:r>
            <w:r w:rsidRPr="000B31A7">
              <w:rPr>
                <w:szCs w:val="22"/>
              </w:rPr>
              <w:t xml:space="preserve"> water source.  </w:t>
            </w:r>
          </w:p>
          <w:p w14:paraId="338E07AB" w14:textId="77777777" w:rsidR="00EF0DE8" w:rsidRPr="000B31A7" w:rsidRDefault="00EF0DE8" w:rsidP="00EF0DE8">
            <w:pPr>
              <w:autoSpaceDE w:val="0"/>
              <w:autoSpaceDN w:val="0"/>
              <w:adjustRightInd w:val="0"/>
              <w:spacing w:before="120" w:after="120"/>
              <w:rPr>
                <w:szCs w:val="22"/>
              </w:rPr>
            </w:pPr>
            <w:ins w:id="265" w:author="Susan" w:date="2020-05-06T14:37:00Z">
              <w:r>
                <w:rPr>
                  <w:color w:val="FF0000"/>
                  <w:sz w:val="21"/>
                </w:rPr>
                <w:t>*</w:t>
              </w:r>
              <w:r w:rsidRPr="000B31A7">
                <w:rPr>
                  <w:color w:val="FF0000"/>
                  <w:szCs w:val="22"/>
                </w:rPr>
                <w:t xml:space="preserve">If an agricultural water system has multiple water sources (i.e. multiple wells), and a sample is taken from each source no less than 18 hours apart, then collectively, those samples can be used toward the five (5) samples needed for the baseline assessment. However, if multiple sources are tested within the same 18 hours, then only the </w:t>
              </w:r>
              <w:r w:rsidRPr="000B31A7">
                <w:rPr>
                  <w:color w:val="FF0000"/>
                  <w:szCs w:val="22"/>
                </w:rPr>
                <w:lastRenderedPageBreak/>
                <w:t xml:space="preserve">test with the highest detectable number of generic </w:t>
              </w:r>
              <w:r w:rsidRPr="000B31A7">
                <w:rPr>
                  <w:i/>
                  <w:iCs/>
                  <w:color w:val="FF0000"/>
                  <w:szCs w:val="22"/>
                </w:rPr>
                <w:t>E. coli</w:t>
              </w:r>
              <w:r w:rsidRPr="000B31A7">
                <w:rPr>
                  <w:color w:val="FF0000"/>
                  <w:szCs w:val="22"/>
                </w:rPr>
                <w:t xml:space="preserve"> qualifies for use in the baseline assessment.</w:t>
              </w:r>
            </w:ins>
          </w:p>
          <w:p w14:paraId="6AC902A3" w14:textId="77777777" w:rsidR="00EF0DE8" w:rsidRPr="005D38FC" w:rsidRDefault="00EF0DE8" w:rsidP="00EF0DE8">
            <w:pPr>
              <w:autoSpaceDE w:val="0"/>
              <w:autoSpaceDN w:val="0"/>
              <w:adjustRightInd w:val="0"/>
              <w:spacing w:before="120" w:after="120"/>
            </w:pPr>
            <w:r w:rsidRPr="005D38FC">
              <w:rPr>
                <w:u w:val="single"/>
              </w:rPr>
              <w:t>Testing Failure</w:t>
            </w:r>
            <w:r w:rsidRPr="005D38FC">
              <w:t xml:space="preserve">: If test results do not meet the acceptance criteria, then the water/well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 </w:t>
            </w:r>
          </w:p>
        </w:tc>
      </w:tr>
      <w:tr w:rsidR="00EF0DE8" w:rsidRPr="00D5180B" w14:paraId="3081ADFE" w14:textId="77777777" w:rsidTr="00EF0DE8">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D563D7D" w14:textId="77777777" w:rsidR="00EF0DE8" w:rsidRPr="005D38FC" w:rsidRDefault="00EF0DE8" w:rsidP="00EF0DE8">
            <w:pPr>
              <w:autoSpaceDE w:val="0"/>
              <w:autoSpaceDN w:val="0"/>
              <w:adjustRightInd w:val="0"/>
              <w:spacing w:before="120" w:after="120"/>
            </w:pPr>
            <w:r w:rsidRPr="005D38FC">
              <w:rPr>
                <w:b/>
              </w:rPr>
              <w:lastRenderedPageBreak/>
              <w:t>Test Method:</w:t>
            </w:r>
            <w:r w:rsidRPr="005D38FC">
              <w:t xml:space="preserve"> Any FDA-allowed method</w:t>
            </w:r>
            <w:r>
              <w:rPr>
                <w:rFonts w:cs="Calibri"/>
                <w:sz w:val="20"/>
                <w:szCs w:val="20"/>
              </w:rPr>
              <w:fldChar w:fldCharType="begin"/>
            </w:r>
            <w:r>
              <w:rPr>
                <w:rFonts w:cs="Calibri"/>
                <w:sz w:val="20"/>
                <w:szCs w:val="20"/>
              </w:rPr>
              <w:instrText xml:space="preserve"> NOTEREF _Ref2255442 \f \h </w:instrText>
            </w:r>
            <w:r>
              <w:rPr>
                <w:rFonts w:cs="Calibri"/>
                <w:sz w:val="20"/>
                <w:szCs w:val="20"/>
              </w:rPr>
            </w:r>
            <w:r>
              <w:rPr>
                <w:rFonts w:cs="Calibri"/>
                <w:sz w:val="20"/>
                <w:szCs w:val="20"/>
              </w:rPr>
              <w:fldChar w:fldCharType="separate"/>
            </w:r>
            <w:r w:rsidRPr="00F21CD4">
              <w:rPr>
                <w:rStyle w:val="FootnoteReference"/>
              </w:rPr>
              <w:t>2</w:t>
            </w:r>
            <w:r>
              <w:rPr>
                <w:rFonts w:cs="Calibri"/>
                <w:sz w:val="20"/>
                <w:szCs w:val="20"/>
              </w:rPr>
              <w:fldChar w:fldCharType="end"/>
            </w:r>
          </w:p>
        </w:tc>
      </w:tr>
      <w:tr w:rsidR="00EF0DE8" w:rsidRPr="00D5180B" w14:paraId="6D386AD9" w14:textId="77777777" w:rsidTr="00EF0DE8">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79FCAAFB"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EF0DE8" w:rsidRPr="00D5180B" w14:paraId="0F453829" w14:textId="77777777" w:rsidTr="00EF0DE8">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tbl>
            <w:tblPr>
              <w:tblW w:w="0" w:type="auto"/>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188"/>
              <w:gridCol w:w="6685"/>
            </w:tblGrid>
            <w:tr w:rsidR="00EF0DE8" w14:paraId="3775D1F4" w14:textId="77777777" w:rsidTr="00EF0DE8">
              <w:trPr>
                <w:trHeight w:val="299"/>
                <w:ins w:id="266" w:author="Susan" w:date="2020-05-20T15:16:00Z"/>
              </w:trPr>
              <w:tc>
                <w:tcPr>
                  <w:tcW w:w="10080" w:type="dxa"/>
                  <w:gridSpan w:val="2"/>
                  <w:shd w:val="clear" w:color="auto" w:fill="BEBEBE"/>
                </w:tcPr>
                <w:p w14:paraId="2867F6DA" w14:textId="77777777" w:rsidR="00EF0DE8" w:rsidRPr="00476F26" w:rsidRDefault="00EF0DE8" w:rsidP="00EF0DE8">
                  <w:pPr>
                    <w:pStyle w:val="TableParagraph"/>
                    <w:keepNext/>
                    <w:keepLines/>
                    <w:framePr w:hSpace="180" w:wrap="around" w:vAnchor="text" w:hAnchor="text" w:xAlign="center" w:y="1"/>
                    <w:widowControl/>
                    <w:spacing w:before="30" w:line="249" w:lineRule="exact"/>
                    <w:ind w:left="60"/>
                    <w:suppressOverlap/>
                    <w:rPr>
                      <w:ins w:id="267" w:author="Susan" w:date="2020-05-20T15:16:00Z"/>
                      <w:b/>
                    </w:rPr>
                  </w:pPr>
                  <w:commentRangeStart w:id="268"/>
                  <w:ins w:id="269" w:author="Susan" w:date="2020-05-20T15:16:00Z">
                    <w:r w:rsidRPr="00476F26">
                      <w:rPr>
                        <w:b/>
                      </w:rPr>
                      <w:t>C2. Monthly Water Quality Testing</w:t>
                    </w:r>
                  </w:ins>
                  <w:commentRangeEnd w:id="268"/>
                  <w:r w:rsidR="0064532D">
                    <w:rPr>
                      <w:rStyle w:val="CommentReference"/>
                      <w:rFonts w:ascii="Tahoma" w:eastAsia="Times New Roman" w:hAnsi="Tahoma" w:cs="Tahoma"/>
                      <w:lang w:eastAsia="x-none" w:bidi="ar-SA"/>
                    </w:rPr>
                    <w:commentReference w:id="268"/>
                  </w:r>
                </w:p>
              </w:tc>
            </w:tr>
            <w:tr w:rsidR="00EF0DE8" w:rsidRPr="0045594E" w14:paraId="440224DE" w14:textId="77777777" w:rsidTr="00EF0DE8">
              <w:trPr>
                <w:trHeight w:val="299"/>
                <w:ins w:id="270" w:author="Susan" w:date="2020-05-20T15:16:00Z"/>
              </w:trPr>
              <w:tc>
                <w:tcPr>
                  <w:tcW w:w="10080" w:type="dxa"/>
                  <w:gridSpan w:val="2"/>
                </w:tcPr>
                <w:p w14:paraId="3E043F6E" w14:textId="77777777" w:rsidR="00EF0DE8" w:rsidRPr="0045594E" w:rsidRDefault="00EF0DE8" w:rsidP="00EF0DE8">
                  <w:pPr>
                    <w:pStyle w:val="TableParagraph"/>
                    <w:keepNext/>
                    <w:keepLines/>
                    <w:framePr w:hSpace="180" w:wrap="around" w:vAnchor="text" w:hAnchor="text" w:xAlign="center" w:y="1"/>
                    <w:widowControl/>
                    <w:spacing w:before="30" w:line="249" w:lineRule="exact"/>
                    <w:ind w:left="60"/>
                    <w:suppressOverlap/>
                    <w:rPr>
                      <w:ins w:id="271" w:author="Susan" w:date="2020-05-20T15:16:00Z"/>
                    </w:rPr>
                  </w:pPr>
                  <w:ins w:id="272" w:author="Susan" w:date="2020-05-20T15:16:00Z">
                    <w:r w:rsidRPr="0045594E">
                      <w:rPr>
                        <w:b/>
                      </w:rPr>
                      <w:t>Target organism</w:t>
                    </w:r>
                    <w:r w:rsidRPr="0045594E">
                      <w:t xml:space="preserve">: Generic </w:t>
                    </w:r>
                    <w:r w:rsidRPr="0045594E">
                      <w:rPr>
                        <w:i/>
                        <w:iCs/>
                      </w:rPr>
                      <w:t>E. coli</w:t>
                    </w:r>
                  </w:ins>
                </w:p>
              </w:tc>
            </w:tr>
            <w:tr w:rsidR="00EF0DE8" w:rsidRPr="0045594E" w14:paraId="7F061ECB" w14:textId="77777777" w:rsidTr="00EF0DE8">
              <w:trPr>
                <w:trHeight w:val="8325"/>
                <w:ins w:id="273" w:author="Susan" w:date="2020-05-20T15:16:00Z"/>
              </w:trPr>
              <w:tc>
                <w:tcPr>
                  <w:tcW w:w="3240" w:type="dxa"/>
                </w:tcPr>
                <w:p w14:paraId="214D448C" w14:textId="77777777" w:rsidR="00EF0DE8" w:rsidRPr="0045594E" w:rsidRDefault="00EF0DE8" w:rsidP="00EF0DE8">
                  <w:pPr>
                    <w:pStyle w:val="TableParagraph"/>
                    <w:keepNext/>
                    <w:keepLines/>
                    <w:framePr w:hSpace="180" w:wrap="around" w:vAnchor="text" w:hAnchor="text" w:xAlign="center" w:y="1"/>
                    <w:widowControl/>
                    <w:spacing w:before="124"/>
                    <w:ind w:left="117" w:right="105"/>
                    <w:suppressOverlap/>
                    <w:rPr>
                      <w:ins w:id="274" w:author="Susan" w:date="2020-05-20T15:16:00Z"/>
                      <w:b/>
                    </w:rPr>
                  </w:pPr>
                  <w:ins w:id="275" w:author="Susan" w:date="2020-05-20T15:16:00Z">
                    <w:r w:rsidRPr="0045594E">
                      <w:rPr>
                        <w:b/>
                      </w:rPr>
                      <w:lastRenderedPageBreak/>
                      <w:t xml:space="preserve">Monthly Water Quality </w:t>
                    </w:r>
                  </w:ins>
                  <w:ins w:id="276" w:author="Susan" w:date="2020-05-20T15:17:00Z">
                    <w:r w:rsidRPr="0045594E">
                      <w:rPr>
                        <w:b/>
                      </w:rPr>
                      <w:t>T</w:t>
                    </w:r>
                  </w:ins>
                  <w:ins w:id="277" w:author="Susan" w:date="2020-05-20T15:16:00Z">
                    <w:r w:rsidRPr="0045594E">
                      <w:rPr>
                        <w:b/>
                      </w:rPr>
                      <w:t>esting Procedure:</w:t>
                    </w:r>
                  </w:ins>
                </w:p>
                <w:p w14:paraId="2C4B77EA" w14:textId="3F52DF0E" w:rsidR="00EF0DE8" w:rsidRPr="0045594E" w:rsidRDefault="00EF0DE8" w:rsidP="00EF0DE8">
                  <w:pPr>
                    <w:pStyle w:val="TableParagraph"/>
                    <w:keepNext/>
                    <w:keepLines/>
                    <w:framePr w:hSpace="180" w:wrap="around" w:vAnchor="text" w:hAnchor="text" w:xAlign="center" w:y="1"/>
                    <w:widowControl/>
                    <w:ind w:left="240" w:right="107"/>
                    <w:suppressOverlap/>
                    <w:rPr>
                      <w:ins w:id="278" w:author="Susan" w:date="2020-05-20T15:16:00Z"/>
                    </w:rPr>
                  </w:pPr>
                  <w:ins w:id="279" w:author="Susan" w:date="2020-05-20T15:16:00Z">
                    <w:r w:rsidRPr="0045594E">
                      <w:t>Aseptically collect one (1)-100 mL sample</w:t>
                    </w:r>
                  </w:ins>
                  <w:ins w:id="280" w:author="Susan" w:date="2020-06-19T10:09:00Z">
                    <w:r w:rsidRPr="0045594E">
                      <w:t xml:space="preserve"> from </w:t>
                    </w:r>
                  </w:ins>
                  <w:ins w:id="281" w:author="Susan" w:date="2020-06-30T18:29:00Z">
                    <w:r w:rsidR="00F84067" w:rsidRPr="00FA3340">
                      <w:rPr>
                        <w:highlight w:val="yellow"/>
                        <w:rPrChange w:id="282" w:author="Susan" w:date="2020-06-30T18:37:00Z">
                          <w:rPr/>
                        </w:rPrChange>
                      </w:rPr>
                      <w:t>any</w:t>
                    </w:r>
                  </w:ins>
                  <w:ins w:id="283" w:author="Susan" w:date="2020-06-19T10:09:00Z">
                    <w:r w:rsidRPr="00FA3340">
                      <w:rPr>
                        <w:highlight w:val="yellow"/>
                        <w:rPrChange w:id="284" w:author="Susan" w:date="2020-06-30T18:37:00Z">
                          <w:rPr/>
                        </w:rPrChange>
                      </w:rPr>
                      <w:t xml:space="preserve"> point </w:t>
                    </w:r>
                  </w:ins>
                  <w:ins w:id="285" w:author="Susan" w:date="2020-06-30T18:29:00Z">
                    <w:r w:rsidR="00F84067" w:rsidRPr="00FA3340">
                      <w:rPr>
                        <w:highlight w:val="yellow"/>
                        <w:rPrChange w:id="286" w:author="Susan" w:date="2020-06-30T18:37:00Z">
                          <w:rPr/>
                        </w:rPrChange>
                      </w:rPr>
                      <w:t>in the</w:t>
                    </w:r>
                  </w:ins>
                  <w:ins w:id="287" w:author="Susan" w:date="2020-06-19T10:09:00Z">
                    <w:r w:rsidRPr="00FA3340">
                      <w:rPr>
                        <w:highlight w:val="yellow"/>
                        <w:rPrChange w:id="288" w:author="Susan" w:date="2020-06-30T18:37:00Z">
                          <w:rPr/>
                        </w:rPrChange>
                      </w:rPr>
                      <w:t xml:space="preserve"> distribution</w:t>
                    </w:r>
                  </w:ins>
                  <w:ins w:id="289" w:author="Susan" w:date="2020-06-30T18:29:00Z">
                    <w:r w:rsidR="00F84067" w:rsidRPr="00FA3340">
                      <w:rPr>
                        <w:highlight w:val="yellow"/>
                        <w:rPrChange w:id="290" w:author="Susan" w:date="2020-06-30T18:37:00Z">
                          <w:rPr/>
                        </w:rPrChange>
                      </w:rPr>
                      <w:t xml:space="preserve"> system</w:t>
                    </w:r>
                  </w:ins>
                  <w:ins w:id="291" w:author="Susan" w:date="2020-06-19T10:09:00Z">
                    <w:r w:rsidRPr="00FA3340">
                      <w:rPr>
                        <w:highlight w:val="yellow"/>
                        <w:rPrChange w:id="292" w:author="Susan" w:date="2020-06-30T18:37:00Z">
                          <w:rPr/>
                        </w:rPrChange>
                      </w:rPr>
                      <w:t xml:space="preserve"> (e.</w:t>
                    </w:r>
                  </w:ins>
                  <w:ins w:id="293" w:author="Susan" w:date="2020-06-30T18:37:00Z">
                    <w:r w:rsidR="00FA3340" w:rsidRPr="00FA3340">
                      <w:rPr>
                        <w:highlight w:val="yellow"/>
                        <w:rPrChange w:id="294" w:author="Susan" w:date="2020-06-30T18:37:00Z">
                          <w:rPr/>
                        </w:rPrChange>
                      </w:rPr>
                      <w:t xml:space="preserve">g., booster, main, </w:t>
                    </w:r>
                  </w:ins>
                  <w:ins w:id="295" w:author="Susan" w:date="2020-06-19T10:09:00Z">
                    <w:r w:rsidRPr="00FA3340">
                      <w:rPr>
                        <w:highlight w:val="yellow"/>
                        <w:rPrChange w:id="296" w:author="Susan" w:date="2020-06-30T18:37:00Z">
                          <w:rPr/>
                        </w:rPrChange>
                      </w:rPr>
                      <w:t>sprinklers, drip tape, etc.)</w:t>
                    </w:r>
                  </w:ins>
                </w:p>
                <w:p w14:paraId="664429AB" w14:textId="77777777" w:rsidR="00EF0DE8" w:rsidRPr="0045594E" w:rsidRDefault="00EF0DE8" w:rsidP="00EF0DE8">
                  <w:pPr>
                    <w:pStyle w:val="TableParagraph"/>
                    <w:keepNext/>
                    <w:keepLines/>
                    <w:framePr w:hSpace="180" w:wrap="around" w:vAnchor="text" w:hAnchor="text" w:xAlign="center" w:y="1"/>
                    <w:widowControl/>
                    <w:spacing w:before="11"/>
                    <w:suppressOverlap/>
                    <w:rPr>
                      <w:ins w:id="297" w:author="Susan" w:date="2020-05-20T15:16:00Z"/>
                      <w:rFonts w:ascii="Calibri Light"/>
                    </w:rPr>
                  </w:pPr>
                </w:p>
                <w:p w14:paraId="5FFF60E8" w14:textId="77777777" w:rsidR="00EF0DE8" w:rsidRPr="0045594E" w:rsidRDefault="00EF0DE8" w:rsidP="00EF0DE8">
                  <w:pPr>
                    <w:pStyle w:val="TableParagraph"/>
                    <w:keepNext/>
                    <w:keepLines/>
                    <w:framePr w:hSpace="180" w:wrap="around" w:vAnchor="text" w:hAnchor="text" w:xAlign="center" w:y="1"/>
                    <w:widowControl/>
                    <w:ind w:left="115" w:right="107"/>
                    <w:suppressOverlap/>
                    <w:rPr>
                      <w:ins w:id="298" w:author="Susan" w:date="2020-05-20T15:16:00Z"/>
                      <w:b/>
                    </w:rPr>
                  </w:pPr>
                  <w:ins w:id="299" w:author="Susan" w:date="2020-05-20T15:16:00Z">
                    <w:r w:rsidRPr="0045594E">
                      <w:rPr>
                        <w:b/>
                      </w:rPr>
                      <w:t>Monthly Water Quality Testing Frequency:</w:t>
                    </w:r>
                  </w:ins>
                </w:p>
                <w:p w14:paraId="633591AD" w14:textId="52B48B50" w:rsidR="00EF0DE8" w:rsidRPr="0045594E" w:rsidRDefault="00EF0DE8" w:rsidP="00EF0DE8">
                  <w:pPr>
                    <w:pStyle w:val="TableParagraph"/>
                    <w:keepNext/>
                    <w:keepLines/>
                    <w:framePr w:hSpace="180" w:wrap="around" w:vAnchor="text" w:hAnchor="text" w:xAlign="center" w:y="1"/>
                    <w:widowControl/>
                    <w:spacing w:before="1"/>
                    <w:ind w:left="240" w:right="152" w:firstLine="4"/>
                    <w:suppressOverlap/>
                    <w:rPr>
                      <w:ins w:id="300" w:author="Susan" w:date="2020-05-20T15:16:00Z"/>
                    </w:rPr>
                  </w:pPr>
                  <w:ins w:id="301" w:author="Susan" w:date="2020-05-20T15:16:00Z">
                    <w:r w:rsidRPr="0045594E">
                      <w:t xml:space="preserve">Sample and test the water after the baseline microbial assessment is completed and each month thereafter (or at the next irrigation event) to continue using the agricultural water system within the </w:t>
                    </w:r>
                  </w:ins>
                  <w:ins w:id="302" w:author="Susan" w:date="2020-06-30T18:13:00Z">
                    <w:r w:rsidR="000C6025" w:rsidRPr="00FA3340">
                      <w:rPr>
                        <w:highlight w:val="yellow"/>
                        <w:rPrChange w:id="303" w:author="Susan" w:date="2020-06-30T18:38:00Z">
                          <w:rPr/>
                        </w:rPrChange>
                      </w:rPr>
                      <w:t>7</w:t>
                    </w:r>
                  </w:ins>
                  <w:ins w:id="304" w:author="Susan" w:date="2020-05-20T15:16:00Z">
                    <w:r w:rsidRPr="0045594E">
                      <w:t xml:space="preserve"> days- to-scheduled-harvest window.</w:t>
                    </w:r>
                  </w:ins>
                </w:p>
                <w:p w14:paraId="19227B2F" w14:textId="77777777" w:rsidR="00EF0DE8" w:rsidRPr="0045594E" w:rsidRDefault="00EF0DE8" w:rsidP="00EF0DE8">
                  <w:pPr>
                    <w:pStyle w:val="TableParagraph"/>
                    <w:keepNext/>
                    <w:keepLines/>
                    <w:framePr w:hSpace="180" w:wrap="around" w:vAnchor="text" w:hAnchor="text" w:xAlign="center" w:y="1"/>
                    <w:widowControl/>
                    <w:suppressOverlap/>
                    <w:rPr>
                      <w:ins w:id="305" w:author="Susan" w:date="2020-05-20T15:16:00Z"/>
                      <w:rFonts w:ascii="Calibri Light"/>
                    </w:rPr>
                  </w:pPr>
                </w:p>
                <w:p w14:paraId="5ADC6BAD" w14:textId="77777777" w:rsidR="00EF0DE8" w:rsidRPr="0045594E" w:rsidRDefault="00EF0DE8" w:rsidP="00EF0DE8">
                  <w:pPr>
                    <w:pStyle w:val="TableParagraph"/>
                    <w:keepNext/>
                    <w:keepLines/>
                    <w:framePr w:hSpace="180" w:wrap="around" w:vAnchor="text" w:hAnchor="text" w:xAlign="center" w:y="1"/>
                    <w:widowControl/>
                    <w:spacing w:after="120"/>
                    <w:ind w:left="115" w:right="101"/>
                    <w:suppressOverlap/>
                    <w:rPr>
                      <w:ins w:id="306" w:author="Susan" w:date="2020-05-20T15:16:00Z"/>
                      <w:b/>
                    </w:rPr>
                  </w:pPr>
                  <w:ins w:id="307" w:author="Susan" w:date="2020-05-20T15:16:00Z">
                    <w:r w:rsidRPr="0045594E">
                      <w:rPr>
                        <w:b/>
                      </w:rPr>
                      <w:t>Monthly Water Quality Testing Criteria:</w:t>
                    </w:r>
                  </w:ins>
                </w:p>
                <w:p w14:paraId="551BAF20" w14:textId="19A7BCB4" w:rsidR="00EF0DE8" w:rsidRPr="0045594E" w:rsidRDefault="00F84067" w:rsidP="00EF0DE8">
                  <w:pPr>
                    <w:pStyle w:val="TableParagraph"/>
                    <w:keepNext/>
                    <w:keepLines/>
                    <w:framePr w:hSpace="180" w:wrap="around" w:vAnchor="text" w:hAnchor="text" w:xAlign="center" w:y="1"/>
                    <w:widowControl/>
                    <w:spacing w:after="120"/>
                    <w:ind w:left="240" w:right="101"/>
                    <w:suppressOverlap/>
                    <w:rPr>
                      <w:ins w:id="308" w:author="Susan" w:date="2020-05-20T15:16:00Z"/>
                    </w:rPr>
                  </w:pPr>
                  <w:ins w:id="309" w:author="Susan" w:date="2020-06-30T18:22:00Z">
                    <w:r w:rsidRPr="00FA3340">
                      <w:rPr>
                        <w:highlight w:val="yellow"/>
                        <w:rPrChange w:id="310" w:author="Susan" w:date="2020-06-30T18:38:00Z">
                          <w:rPr/>
                        </w:rPrChange>
                      </w:rPr>
                      <w:t>&lt;10 MPN g</w:t>
                    </w:r>
                  </w:ins>
                  <w:ins w:id="311" w:author="Susan" w:date="2020-05-20T15:16:00Z">
                    <w:r w:rsidR="00EF0DE8" w:rsidRPr="00FA3340">
                      <w:rPr>
                        <w:highlight w:val="yellow"/>
                        <w:rPrChange w:id="312" w:author="Susan" w:date="2020-06-30T18:38:00Z">
                          <w:rPr/>
                        </w:rPrChange>
                      </w:rPr>
                      <w:t xml:space="preserve">eneric </w:t>
                    </w:r>
                    <w:r w:rsidR="00EF0DE8" w:rsidRPr="00FA3340">
                      <w:rPr>
                        <w:i/>
                        <w:iCs/>
                        <w:highlight w:val="yellow"/>
                        <w:rPrChange w:id="313" w:author="Susan" w:date="2020-06-30T18:38:00Z">
                          <w:rPr>
                            <w:i/>
                            <w:iCs/>
                          </w:rPr>
                        </w:rPrChange>
                      </w:rPr>
                      <w:t>E. coli</w:t>
                    </w:r>
                    <w:r w:rsidR="00EF0DE8" w:rsidRPr="00FA3340">
                      <w:rPr>
                        <w:highlight w:val="yellow"/>
                        <w:rPrChange w:id="314" w:author="Susan" w:date="2020-06-30T18:38:00Z">
                          <w:rPr/>
                        </w:rPrChange>
                      </w:rPr>
                      <w:t xml:space="preserve"> in five (5) 100 mL samples.</w:t>
                    </w:r>
                  </w:ins>
                </w:p>
                <w:p w14:paraId="221A5251" w14:textId="77777777" w:rsidR="00EF0DE8" w:rsidRPr="0045594E" w:rsidRDefault="00EF0DE8" w:rsidP="00455708">
                  <w:pPr>
                    <w:pStyle w:val="TableParagraph"/>
                    <w:keepNext/>
                    <w:keepLines/>
                    <w:framePr w:hSpace="180" w:wrap="around" w:vAnchor="text" w:hAnchor="text" w:xAlign="center" w:y="1"/>
                    <w:widowControl/>
                    <w:ind w:left="150" w:right="107"/>
                    <w:suppressOverlap/>
                    <w:rPr>
                      <w:ins w:id="315" w:author="Susan" w:date="2020-05-20T15:16:00Z"/>
                    </w:rPr>
                  </w:pPr>
                  <w:ins w:id="316" w:author="Susan" w:date="2020-05-20T15:16:00Z">
                    <w:r w:rsidRPr="0045594E">
                      <w:t>Note: For the purposes of water testing, MPN and CFU are considered equivalent.</w:t>
                    </w:r>
                  </w:ins>
                </w:p>
              </w:tc>
              <w:tc>
                <w:tcPr>
                  <w:tcW w:w="6840" w:type="dxa"/>
                </w:tcPr>
                <w:p w14:paraId="66D4B248" w14:textId="12D2895C" w:rsidR="00EF0DE8" w:rsidRPr="0045594E" w:rsidRDefault="00EF0DE8" w:rsidP="00EF0DE8">
                  <w:pPr>
                    <w:pStyle w:val="TableParagraph"/>
                    <w:keepNext/>
                    <w:keepLines/>
                    <w:framePr w:hSpace="180" w:wrap="around" w:vAnchor="text" w:hAnchor="text" w:xAlign="center" w:y="1"/>
                    <w:widowControl/>
                    <w:ind w:left="150" w:right="185"/>
                    <w:suppressOverlap/>
                    <w:rPr>
                      <w:ins w:id="317" w:author="Susan" w:date="2020-05-20T15:16:00Z"/>
                    </w:rPr>
                  </w:pPr>
                  <w:ins w:id="318" w:author="Susan" w:date="2020-05-20T15:16:00Z">
                    <w:r w:rsidRPr="0045594E">
                      <w:t>The purpose of monthly water quality testing is to confirm that the water’s microbial quality is not being degraded as it passes through the system (i.e., due to equipment conditions). The assessment is performed to verify that your irrigation water distribution system maintains and delivers water of the same microbial quality (e.g., Type A) as the water source. To test your agricultural water system, sample</w:t>
                    </w:r>
                  </w:ins>
                  <w:ins w:id="319" w:author="Susan" w:date="2020-05-20T15:23:00Z">
                    <w:r w:rsidRPr="0045594E">
                      <w:t>,</w:t>
                    </w:r>
                  </w:ins>
                  <w:ins w:id="320" w:author="Susan" w:date="2020-05-20T15:16:00Z">
                    <w:r w:rsidRPr="0045594E">
                      <w:t xml:space="preserve"> and test irrigation water during an irrigation event. All agricultural water systems are to be tested before entering the </w:t>
                    </w:r>
                  </w:ins>
                  <w:ins w:id="321" w:author="Susan" w:date="2020-06-30T18:13:00Z">
                    <w:r w:rsidR="008F74D7" w:rsidRPr="00FA3340">
                      <w:rPr>
                        <w:highlight w:val="yellow"/>
                        <w:rPrChange w:id="322" w:author="Susan" w:date="2020-06-30T18:38:00Z">
                          <w:rPr/>
                        </w:rPrChange>
                      </w:rPr>
                      <w:t>7</w:t>
                    </w:r>
                  </w:ins>
                  <w:ins w:id="323" w:author="Susan" w:date="2020-05-20T15:16:00Z">
                    <w:r w:rsidRPr="0045594E">
                      <w:t>-days-to-scheduled-harvest timeframe. All samples are to be taken at the furthest point of distribution where water contacts the crop.</w:t>
                    </w:r>
                  </w:ins>
                </w:p>
                <w:p w14:paraId="08C87197" w14:textId="77777777" w:rsidR="00EF0DE8" w:rsidRPr="0045594E" w:rsidRDefault="00EF0DE8" w:rsidP="00EF0DE8">
                  <w:pPr>
                    <w:pStyle w:val="TableParagraph"/>
                    <w:keepNext/>
                    <w:keepLines/>
                    <w:framePr w:hSpace="180" w:wrap="around" w:vAnchor="text" w:hAnchor="text" w:xAlign="center" w:y="1"/>
                    <w:widowControl/>
                    <w:spacing w:before="11"/>
                    <w:ind w:left="150"/>
                    <w:suppressOverlap/>
                    <w:rPr>
                      <w:ins w:id="324" w:author="Susan" w:date="2020-05-20T15:16:00Z"/>
                      <w:rFonts w:ascii="Calibri Light"/>
                    </w:rPr>
                  </w:pPr>
                </w:p>
                <w:p w14:paraId="0CBA63E2" w14:textId="77777777" w:rsidR="00EF0DE8" w:rsidRPr="0045594E" w:rsidRDefault="00EF0DE8" w:rsidP="00EF0DE8">
                  <w:pPr>
                    <w:pStyle w:val="TableParagraph"/>
                    <w:keepNext/>
                    <w:keepLines/>
                    <w:framePr w:hSpace="180" w:wrap="around" w:vAnchor="text" w:hAnchor="text" w:xAlign="center" w:y="1"/>
                    <w:widowControl/>
                    <w:ind w:left="150"/>
                    <w:suppressOverlap/>
                    <w:rPr>
                      <w:ins w:id="325" w:author="Susan" w:date="2020-05-20T15:16:00Z"/>
                      <w:b/>
                    </w:rPr>
                  </w:pPr>
                  <w:ins w:id="326" w:author="Susan" w:date="2020-05-20T15:16:00Z">
                    <w:r w:rsidRPr="0045594E">
                      <w:rPr>
                        <w:b/>
                        <w:u w:val="single" w:color="FF0000"/>
                      </w:rPr>
                      <w:t>Initial Testing:</w:t>
                    </w:r>
                  </w:ins>
                </w:p>
                <w:p w14:paraId="65968727" w14:textId="2F9E70C8" w:rsidR="00EF0DE8" w:rsidRPr="0045594E" w:rsidRDefault="00EF0DE8" w:rsidP="00EF0DE8">
                  <w:pPr>
                    <w:pStyle w:val="TableParagraph"/>
                    <w:keepNext/>
                    <w:keepLines/>
                    <w:framePr w:hSpace="180" w:wrap="around" w:vAnchor="text" w:hAnchor="text" w:xAlign="center" w:y="1"/>
                    <w:widowControl/>
                    <w:spacing w:before="1"/>
                    <w:ind w:left="150" w:right="149"/>
                    <w:suppressOverlap/>
                    <w:rPr>
                      <w:ins w:id="327" w:author="Susan" w:date="2020-05-20T15:16:00Z"/>
                    </w:rPr>
                  </w:pPr>
                  <w:ins w:id="328" w:author="Susan" w:date="2020-05-20T15:16:00Z">
                    <w:r w:rsidRPr="0045594E">
                      <w:t xml:space="preserve">You must have at least five (5) water samples taken no less than 18 hours apart prior to </w:t>
                    </w:r>
                    <w:r w:rsidRPr="006D68DD">
                      <w:t xml:space="preserve">entering a </w:t>
                    </w:r>
                  </w:ins>
                  <w:ins w:id="329" w:author="Susan" w:date="2020-06-30T18:13:00Z">
                    <w:r w:rsidR="008F74D7" w:rsidRPr="00FA3340">
                      <w:rPr>
                        <w:highlight w:val="yellow"/>
                        <w:rPrChange w:id="330" w:author="Susan" w:date="2020-06-30T18:38:00Z">
                          <w:rPr/>
                        </w:rPrChange>
                      </w:rPr>
                      <w:t>7</w:t>
                    </w:r>
                  </w:ins>
                  <w:ins w:id="331" w:author="Susan" w:date="2020-05-20T15:16:00Z">
                    <w:r w:rsidRPr="006D68DD">
                      <w:t>-day to harvest period. Monthly water sampling must occur</w:t>
                    </w:r>
                  </w:ins>
                  <w:ins w:id="332" w:author="Susan" w:date="2020-06-30T18:29:00Z">
                    <w:r w:rsidR="00F84067">
                      <w:t xml:space="preserve"> within 35 days</w:t>
                    </w:r>
                  </w:ins>
                  <w:ins w:id="333" w:author="Susan" w:date="2020-05-20T15:16:00Z">
                    <w:r w:rsidRPr="006D68DD">
                      <w:t xml:space="preserve"> </w:t>
                    </w:r>
                  </w:ins>
                  <w:ins w:id="334" w:author="Susan" w:date="2020-06-12T16:59:00Z">
                    <w:r w:rsidRPr="00F84067">
                      <w:t>(</w:t>
                    </w:r>
                  </w:ins>
                  <w:ins w:id="335" w:author="Susan" w:date="2020-05-20T15:16:00Z">
                    <w:r w:rsidRPr="006D68DD">
                      <w:t>or at the next irrigation event</w:t>
                    </w:r>
                  </w:ins>
                  <w:ins w:id="336" w:author="Susan" w:date="2020-06-12T16:59:00Z">
                    <w:r w:rsidRPr="006D68DD">
                      <w:t>)</w:t>
                    </w:r>
                  </w:ins>
                  <w:ins w:id="337" w:author="Susan" w:date="2020-05-20T15:16:00Z">
                    <w:r w:rsidRPr="00A74DDF">
                      <w:t>.</w:t>
                    </w:r>
                  </w:ins>
                </w:p>
                <w:p w14:paraId="5ACBC9E5" w14:textId="77777777" w:rsidR="00EF0DE8" w:rsidRPr="0045594E" w:rsidRDefault="00EF0DE8" w:rsidP="00EF0DE8">
                  <w:pPr>
                    <w:pStyle w:val="TableParagraph"/>
                    <w:keepNext/>
                    <w:keepLines/>
                    <w:framePr w:hSpace="180" w:wrap="around" w:vAnchor="text" w:hAnchor="text" w:xAlign="center" w:y="1"/>
                    <w:widowControl/>
                    <w:spacing w:before="10"/>
                    <w:ind w:left="150"/>
                    <w:suppressOverlap/>
                    <w:rPr>
                      <w:ins w:id="338" w:author="Susan" w:date="2020-05-20T15:16:00Z"/>
                      <w:rFonts w:ascii="Calibri Light"/>
                    </w:rPr>
                  </w:pPr>
                </w:p>
                <w:p w14:paraId="570D3127" w14:textId="606C3D46" w:rsidR="00EF0DE8" w:rsidRPr="0045594E" w:rsidRDefault="00EF0DE8" w:rsidP="00EF0DE8">
                  <w:pPr>
                    <w:pStyle w:val="TableParagraph"/>
                    <w:keepNext/>
                    <w:keepLines/>
                    <w:framePr w:hSpace="180" w:wrap="around" w:vAnchor="text" w:hAnchor="text" w:xAlign="center" w:y="1"/>
                    <w:widowControl/>
                    <w:ind w:left="150" w:right="84"/>
                    <w:suppressOverlap/>
                    <w:rPr>
                      <w:ins w:id="339" w:author="Susan" w:date="2020-05-20T15:16:00Z"/>
                    </w:rPr>
                  </w:pPr>
                  <w:ins w:id="340" w:author="Susan" w:date="2020-05-20T15:16:00Z">
                    <w:r w:rsidRPr="00FA3340">
                      <w:rPr>
                        <w:highlight w:val="yellow"/>
                        <w:rPrChange w:id="341" w:author="Susan" w:date="2020-06-30T18:38:00Z">
                          <w:rPr/>
                        </w:rPrChange>
                      </w:rPr>
                      <w:t xml:space="preserve">If </w:t>
                    </w:r>
                  </w:ins>
                  <w:ins w:id="342" w:author="Susan" w:date="2020-06-30T18:26:00Z">
                    <w:r w:rsidR="00F84067" w:rsidRPr="00FA3340">
                      <w:rPr>
                        <w:highlight w:val="yellow"/>
                        <w:rPrChange w:id="343" w:author="Susan" w:date="2020-06-30T18:38:00Z">
                          <w:rPr/>
                        </w:rPrChange>
                      </w:rPr>
                      <w:t xml:space="preserve">any one (1) of </w:t>
                    </w:r>
                  </w:ins>
                  <w:ins w:id="344" w:author="Susan" w:date="2020-05-20T15:16:00Z">
                    <w:r w:rsidRPr="00FA3340">
                      <w:rPr>
                        <w:highlight w:val="yellow"/>
                        <w:rPrChange w:id="345" w:author="Susan" w:date="2020-06-30T18:38:00Z">
                          <w:rPr/>
                        </w:rPrChange>
                      </w:rPr>
                      <w:t xml:space="preserve">the five (5) samples do not have levels of generic </w:t>
                    </w:r>
                    <w:r w:rsidRPr="00FA3340">
                      <w:rPr>
                        <w:i/>
                        <w:iCs/>
                        <w:highlight w:val="yellow"/>
                        <w:rPrChange w:id="346" w:author="Susan" w:date="2020-06-30T18:38:00Z">
                          <w:rPr>
                            <w:i/>
                            <w:iCs/>
                          </w:rPr>
                        </w:rPrChange>
                      </w:rPr>
                      <w:t>E. coli</w:t>
                    </w:r>
                    <w:r w:rsidRPr="00FA3340">
                      <w:rPr>
                        <w:highlight w:val="yellow"/>
                        <w:rPrChange w:id="347" w:author="Susan" w:date="2020-06-30T18:38:00Z">
                          <w:rPr/>
                        </w:rPrChange>
                      </w:rPr>
                      <w:t xml:space="preserve"> greater than 10 MPN,</w:t>
                    </w:r>
                    <w:r w:rsidRPr="0045594E">
                      <w:t xml:space="preserve"> then the water system maintains its Type A status. </w:t>
                    </w:r>
                  </w:ins>
                </w:p>
                <w:p w14:paraId="302392A4" w14:textId="77777777" w:rsidR="00EF0DE8" w:rsidRPr="0045594E" w:rsidRDefault="00EF0DE8" w:rsidP="00EF0DE8">
                  <w:pPr>
                    <w:pStyle w:val="TableParagraph"/>
                    <w:keepNext/>
                    <w:keepLines/>
                    <w:framePr w:hSpace="180" w:wrap="around" w:vAnchor="text" w:hAnchor="text" w:xAlign="center" w:y="1"/>
                    <w:widowControl/>
                    <w:spacing w:before="1"/>
                    <w:suppressOverlap/>
                    <w:rPr>
                      <w:ins w:id="348" w:author="Susan" w:date="2020-05-20T15:16:00Z"/>
                      <w:rFonts w:ascii="Calibri Light"/>
                    </w:rPr>
                  </w:pPr>
                </w:p>
                <w:p w14:paraId="5FBD5F83" w14:textId="599A0460" w:rsidR="00EF0DE8" w:rsidRPr="0045594E" w:rsidRDefault="00EF0DE8" w:rsidP="00EF0DE8">
                  <w:pPr>
                    <w:pStyle w:val="TableParagraph"/>
                    <w:keepNext/>
                    <w:keepLines/>
                    <w:framePr w:hSpace="180" w:wrap="around" w:vAnchor="text" w:hAnchor="text" w:xAlign="center" w:y="1"/>
                    <w:widowControl/>
                    <w:ind w:left="150" w:right="124"/>
                    <w:suppressOverlap/>
                    <w:rPr>
                      <w:ins w:id="349" w:author="Susan" w:date="2020-05-20T15:16:00Z"/>
                    </w:rPr>
                  </w:pPr>
                  <w:ins w:id="350" w:author="Susan" w:date="2020-05-20T15:16:00Z">
                    <w:r w:rsidRPr="0045594E">
                      <w:rPr>
                        <w:b/>
                        <w:u w:val="single" w:color="FF0000"/>
                      </w:rPr>
                      <w:t>Testing Failure:</w:t>
                    </w:r>
                    <w:r w:rsidRPr="0045594E">
                      <w:rPr>
                        <w:b/>
                      </w:rPr>
                      <w:t xml:space="preserve"> </w:t>
                    </w:r>
                    <w:r w:rsidRPr="00FA3340">
                      <w:rPr>
                        <w:highlight w:val="yellow"/>
                        <w:rPrChange w:id="351" w:author="Susan" w:date="2020-06-30T18:38:00Z">
                          <w:rPr/>
                        </w:rPrChange>
                      </w:rPr>
                      <w:t xml:space="preserve">If </w:t>
                    </w:r>
                  </w:ins>
                  <w:ins w:id="352" w:author="Susan" w:date="2020-06-30T18:27:00Z">
                    <w:r w:rsidR="00F84067" w:rsidRPr="00FA3340">
                      <w:rPr>
                        <w:highlight w:val="yellow"/>
                        <w:rPrChange w:id="353" w:author="Susan" w:date="2020-06-30T18:38:00Z">
                          <w:rPr/>
                        </w:rPrChange>
                      </w:rPr>
                      <w:t xml:space="preserve">any one (1) of </w:t>
                    </w:r>
                  </w:ins>
                  <w:ins w:id="354" w:author="Susan" w:date="2020-05-20T15:16:00Z">
                    <w:r w:rsidRPr="00FA3340">
                      <w:rPr>
                        <w:highlight w:val="yellow"/>
                        <w:rPrChange w:id="355" w:author="Susan" w:date="2020-06-30T18:38:00Z">
                          <w:rPr/>
                        </w:rPrChange>
                      </w:rPr>
                      <w:t xml:space="preserve">the five (5) samples has a level of </w:t>
                    </w:r>
                  </w:ins>
                  <w:ins w:id="356" w:author="Susan" w:date="2020-05-20T15:24:00Z">
                    <w:r w:rsidRPr="00FA3340">
                      <w:rPr>
                        <w:highlight w:val="yellow"/>
                        <w:rPrChange w:id="357" w:author="Susan" w:date="2020-06-30T18:38:00Z">
                          <w:rPr/>
                        </w:rPrChange>
                      </w:rPr>
                      <w:t>g</w:t>
                    </w:r>
                  </w:ins>
                  <w:ins w:id="358" w:author="Susan" w:date="2020-05-20T15:16:00Z">
                    <w:r w:rsidRPr="00FA3340">
                      <w:rPr>
                        <w:highlight w:val="yellow"/>
                        <w:rPrChange w:id="359" w:author="Susan" w:date="2020-06-30T18:38:00Z">
                          <w:rPr/>
                        </w:rPrChange>
                      </w:rPr>
                      <w:t xml:space="preserve">eneric </w:t>
                    </w:r>
                    <w:r w:rsidRPr="00FA3340">
                      <w:rPr>
                        <w:i/>
                        <w:iCs/>
                        <w:highlight w:val="yellow"/>
                        <w:rPrChange w:id="360" w:author="Susan" w:date="2020-06-30T18:38:00Z">
                          <w:rPr>
                            <w:i/>
                            <w:iCs/>
                          </w:rPr>
                        </w:rPrChange>
                      </w:rPr>
                      <w:t xml:space="preserve">E. coli </w:t>
                    </w:r>
                    <w:r w:rsidRPr="00FA3340">
                      <w:rPr>
                        <w:highlight w:val="yellow"/>
                        <w:rPrChange w:id="361" w:author="Susan" w:date="2020-06-30T18:38:00Z">
                          <w:rPr/>
                        </w:rPrChange>
                      </w:rPr>
                      <w:t>greater than 10 MPN/100mL</w:t>
                    </w:r>
                  </w:ins>
                  <w:ins w:id="362" w:author="Susan" w:date="2020-06-30T18:25:00Z">
                    <w:r w:rsidR="00F84067">
                      <w:t>,</w:t>
                    </w:r>
                  </w:ins>
                  <w:ins w:id="363" w:author="Susan" w:date="2020-05-20T15:16:00Z">
                    <w:r w:rsidRPr="0045594E">
                      <w:t xml:space="preserve"> then you must conduct follow-up testing.</w:t>
                    </w:r>
                  </w:ins>
                  <w:del w:id="364" w:author="Susan" w:date="2020-05-20T15:21:00Z">
                    <w:r w:rsidRPr="0045594E" w:rsidDel="00476F26">
                      <w:delText xml:space="preserve"> </w:delText>
                    </w:r>
                  </w:del>
                </w:p>
              </w:tc>
            </w:tr>
          </w:tbl>
          <w:p w14:paraId="28D85BC4" w14:textId="77777777" w:rsidR="00EF0DE8" w:rsidRPr="005D38FC" w:rsidRDefault="00EF0DE8" w:rsidP="00EF0DE8">
            <w:pPr>
              <w:keepNext/>
              <w:keepLines/>
              <w:autoSpaceDE w:val="0"/>
              <w:autoSpaceDN w:val="0"/>
              <w:adjustRightInd w:val="0"/>
              <w:spacing w:before="120" w:after="120"/>
              <w:rPr>
                <w:b/>
              </w:rPr>
            </w:pPr>
          </w:p>
        </w:tc>
      </w:tr>
      <w:tr w:rsidR="00EF0DE8" w:rsidRPr="00D5180B" w14:paraId="1E4F8BB1" w14:textId="77777777" w:rsidTr="00EF0DE8">
        <w:trPr>
          <w:trHeight w:val="713"/>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6D883B15" w14:textId="77777777" w:rsidR="00EF0DE8" w:rsidRPr="005D38FC" w:rsidRDefault="00EF0DE8" w:rsidP="00EF0DE8">
            <w:pPr>
              <w:autoSpaceDE w:val="0"/>
              <w:autoSpaceDN w:val="0"/>
              <w:adjustRightInd w:val="0"/>
              <w:spacing w:before="120" w:after="120"/>
              <w:rPr>
                <w:b/>
              </w:rPr>
            </w:pPr>
            <w:del w:id="365" w:author="Susan" w:date="2020-05-20T15:14:00Z">
              <w:r w:rsidDel="00476F26">
                <w:rPr>
                  <w:b/>
                </w:rPr>
                <w:lastRenderedPageBreak/>
                <w:delText>C</w:delText>
              </w:r>
              <w:r w:rsidRPr="005D38FC" w:rsidDel="00476F26">
                <w:rPr>
                  <w:b/>
                </w:rPr>
                <w:delText xml:space="preserve">2. Initial Microbial Water Quality Assessment  </w:delText>
              </w:r>
            </w:del>
          </w:p>
        </w:tc>
      </w:tr>
      <w:tr w:rsidR="00EF0DE8" w:rsidRPr="00D5180B" w14:paraId="09911253"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CAED0E7" w14:textId="77777777" w:rsidR="00EF0DE8" w:rsidRPr="005D38FC" w:rsidRDefault="00EF0DE8" w:rsidP="00EF0DE8">
            <w:pPr>
              <w:autoSpaceDE w:val="0"/>
              <w:autoSpaceDN w:val="0"/>
              <w:adjustRightInd w:val="0"/>
              <w:spacing w:before="120" w:after="120"/>
            </w:pPr>
            <w:del w:id="366" w:author="Susan" w:date="2020-05-20T15:14:00Z">
              <w:r w:rsidRPr="005D38FC" w:rsidDel="00476F26">
                <w:rPr>
                  <w:b/>
                </w:rPr>
                <w:delText xml:space="preserve">Target Organism: </w:delText>
              </w:r>
              <w:r w:rsidRPr="005D38FC" w:rsidDel="00476F26">
                <w:delText xml:space="preserve">Generic </w:delText>
              </w:r>
              <w:r w:rsidRPr="005D38FC" w:rsidDel="00476F26">
                <w:rPr>
                  <w:i/>
                </w:rPr>
                <w:delText>E. coli</w:delText>
              </w:r>
            </w:del>
          </w:p>
        </w:tc>
      </w:tr>
      <w:tr w:rsidR="00EF0DE8" w:rsidRPr="00D5180B" w14:paraId="26306CCF" w14:textId="77777777" w:rsidTr="00EF0DE8">
        <w:trPr>
          <w:trHeight w:val="893"/>
        </w:trPr>
        <w:tc>
          <w:tcPr>
            <w:tcW w:w="3882" w:type="dxa"/>
            <w:gridSpan w:val="2"/>
            <w:tcBorders>
              <w:top w:val="single" w:sz="4" w:space="0" w:color="auto"/>
              <w:left w:val="single" w:sz="4" w:space="0" w:color="auto"/>
              <w:bottom w:val="single" w:sz="4" w:space="0" w:color="auto"/>
              <w:right w:val="single" w:sz="4" w:space="0" w:color="auto"/>
            </w:tcBorders>
            <w:shd w:val="clear" w:color="auto" w:fill="auto"/>
          </w:tcPr>
          <w:p w14:paraId="1D78BCEA" w14:textId="77777777" w:rsidR="00EF0DE8" w:rsidRPr="00016D99" w:rsidDel="00476F26" w:rsidRDefault="00EF0DE8" w:rsidP="00EF0DE8">
            <w:pPr>
              <w:spacing w:before="120"/>
              <w:rPr>
                <w:del w:id="367" w:author="Susan" w:date="2020-05-20T15:14:00Z"/>
                <w:b/>
              </w:rPr>
            </w:pPr>
            <w:del w:id="368" w:author="Susan" w:date="2020-05-20T15:14:00Z">
              <w:r w:rsidRPr="00016D99" w:rsidDel="00476F26">
                <w:rPr>
                  <w:rFonts w:cs="Calibri"/>
                  <w:b/>
                  <w:szCs w:val="22"/>
                </w:rPr>
                <w:delText xml:space="preserve">Initial Assessment </w:delText>
              </w:r>
              <w:r w:rsidRPr="00016D99" w:rsidDel="00476F26">
                <w:rPr>
                  <w:b/>
                </w:rPr>
                <w:delText>Sampling Procedure:</w:delText>
              </w:r>
            </w:del>
          </w:p>
          <w:p w14:paraId="3BF430C7" w14:textId="77777777" w:rsidR="00EF0DE8" w:rsidRPr="00016D99" w:rsidDel="00476F26" w:rsidRDefault="00EF0DE8" w:rsidP="00EF0DE8">
            <w:pPr>
              <w:ind w:left="150"/>
              <w:rPr>
                <w:del w:id="369" w:author="Susan" w:date="2020-05-20T15:14:00Z"/>
              </w:rPr>
            </w:pPr>
            <w:del w:id="370" w:author="Susan" w:date="2020-05-20T15:14:00Z">
              <w:r w:rsidRPr="00016D99" w:rsidDel="00476F26">
                <w:delText xml:space="preserve">Aseptically collect at least three (3)-100 mL during one irrigation event </w:delText>
              </w:r>
              <w:r w:rsidRPr="00BB7DFB" w:rsidDel="00476F26">
                <w:delText>at the end of the delivery system (e.g., last sprinkler head).</w:delText>
              </w:r>
            </w:del>
            <w:ins w:id="371" w:author="Susan" w:date="2020-06-15T13:46:00Z">
              <w:r>
                <w:rPr>
                  <w:color w:val="FF0000"/>
                </w:rPr>
                <w:t xml:space="preserve"> </w:t>
              </w:r>
              <w:r w:rsidRPr="005D38FC">
                <w:t xml:space="preserve"> </w:t>
              </w:r>
            </w:ins>
          </w:p>
          <w:p w14:paraId="22001EFB" w14:textId="77777777" w:rsidR="00EF0DE8" w:rsidRPr="00016D99" w:rsidDel="00476F26" w:rsidRDefault="00EF0DE8" w:rsidP="00EF0DE8">
            <w:pPr>
              <w:spacing w:before="240"/>
              <w:rPr>
                <w:del w:id="372" w:author="Susan" w:date="2020-05-20T15:14:00Z"/>
                <w:b/>
              </w:rPr>
            </w:pPr>
            <w:del w:id="373" w:author="Susan" w:date="2020-05-20T15:14:00Z">
              <w:r w:rsidRPr="00016D99" w:rsidDel="00476F26">
                <w:rPr>
                  <w:rFonts w:cs="Calibri"/>
                  <w:b/>
                  <w:szCs w:val="22"/>
                </w:rPr>
                <w:delText xml:space="preserve">Initial Assessment </w:delText>
              </w:r>
              <w:r w:rsidRPr="00016D99" w:rsidDel="00476F26">
                <w:rPr>
                  <w:b/>
                </w:rPr>
                <w:delText xml:space="preserve">Sampling Frequency: </w:delText>
              </w:r>
            </w:del>
          </w:p>
          <w:p w14:paraId="79B1511B" w14:textId="77777777" w:rsidR="00EF0DE8" w:rsidRPr="00016D99" w:rsidDel="00476F26" w:rsidRDefault="00EF0DE8" w:rsidP="00EF0DE8">
            <w:pPr>
              <w:ind w:left="150"/>
              <w:rPr>
                <w:del w:id="374" w:author="Susan" w:date="2020-05-20T15:14:00Z"/>
              </w:rPr>
            </w:pPr>
            <w:del w:id="375" w:author="Susan" w:date="2020-05-20T15:14:00Z">
              <w:r w:rsidRPr="00016D99" w:rsidDel="00476F26">
                <w:delText xml:space="preserve">This is a one-time seasonal sampling event for each system with samples collected during one irrigation event occurring before the 21-day-to-scheduled-harvest-period begins. (Also </w:delText>
              </w:r>
              <w:r w:rsidRPr="00016D99" w:rsidDel="00476F26">
                <w:lastRenderedPageBreak/>
                <w:delText>conduct this assessment after any material modifications to Type A overhead irrigation systems.)</w:delText>
              </w:r>
            </w:del>
          </w:p>
          <w:p w14:paraId="2281756B" w14:textId="77777777" w:rsidR="00EF0DE8" w:rsidRPr="00016D99" w:rsidDel="00476F26" w:rsidRDefault="00EF0DE8" w:rsidP="00EF0DE8">
            <w:pPr>
              <w:spacing w:before="240" w:after="0"/>
              <w:rPr>
                <w:del w:id="376" w:author="Susan" w:date="2020-05-20T15:14:00Z"/>
              </w:rPr>
            </w:pPr>
            <w:del w:id="377" w:author="Susan" w:date="2020-05-20T15:14:00Z">
              <w:r w:rsidRPr="00016D99" w:rsidDel="00476F26">
                <w:rPr>
                  <w:b/>
                </w:rPr>
                <w:delText>Initial Assessment</w:delText>
              </w:r>
              <w:r w:rsidRPr="00016D99" w:rsidDel="00476F26">
                <w:rPr>
                  <w:rFonts w:cs="Calibri"/>
                  <w:b/>
                  <w:szCs w:val="22"/>
                </w:rPr>
                <w:delText xml:space="preserve"> Acceptance Criteria</w:delText>
              </w:r>
              <w:r w:rsidRPr="00016D99" w:rsidDel="00476F26">
                <w:delText xml:space="preserve">: </w:delText>
              </w:r>
            </w:del>
          </w:p>
          <w:p w14:paraId="5B82400B" w14:textId="77777777" w:rsidR="00EF0DE8" w:rsidRPr="00016D99" w:rsidDel="00476F26" w:rsidRDefault="00EF0DE8" w:rsidP="00EF0DE8">
            <w:pPr>
              <w:spacing w:before="0" w:after="120"/>
              <w:ind w:left="150"/>
              <w:rPr>
                <w:del w:id="378" w:author="Susan" w:date="2020-05-20T15:14:00Z"/>
                <w:u w:val="single"/>
              </w:rPr>
            </w:pPr>
            <w:del w:id="379" w:author="Susan" w:date="2020-05-20T15:14:00Z">
              <w:r w:rsidRPr="00016D99" w:rsidDel="00476F26">
                <w:delText xml:space="preserve">Non-detectable generic </w:delText>
              </w:r>
              <w:r w:rsidRPr="00016D99" w:rsidDel="00476F26">
                <w:rPr>
                  <w:i/>
                </w:rPr>
                <w:delText>E. coli</w:delText>
              </w:r>
              <w:r w:rsidRPr="00016D99" w:rsidDel="00476F26">
                <w:delText xml:space="preserve"> in two (2) of three (3)-100 mL samples and </w:delText>
              </w:r>
              <w:r w:rsidRPr="00016D99" w:rsidDel="00476F26">
                <w:rPr>
                  <w:u w:val="single"/>
                </w:rPr>
                <w:delText>&lt;</w:delText>
              </w:r>
              <w:r w:rsidRPr="00016D99" w:rsidDel="00476F26">
                <w:rPr>
                  <w:i/>
                </w:rPr>
                <w:delText xml:space="preserve"> </w:delText>
              </w:r>
              <w:r w:rsidRPr="00016D99" w:rsidDel="00476F26">
                <w:delText>10 MPN as the single sample maximum for one (1) sample.</w:delText>
              </w:r>
              <w:r w:rsidRPr="00016D99" w:rsidDel="00476F26">
                <w:rPr>
                  <w:u w:val="single"/>
                </w:rPr>
                <w:delText xml:space="preserve"> </w:delText>
              </w:r>
            </w:del>
            <w:ins w:id="380" w:author="Susan" w:date="2020-06-15T14:01:00Z">
              <w:r w:rsidRPr="005D38FC">
                <w:t xml:space="preserve"> </w:t>
              </w:r>
            </w:ins>
          </w:p>
          <w:p w14:paraId="2EDFCC59" w14:textId="77777777" w:rsidR="00EF0DE8" w:rsidRPr="00016D99" w:rsidDel="00476F26" w:rsidRDefault="00EF0DE8" w:rsidP="00EF0DE8">
            <w:pPr>
              <w:spacing w:after="120"/>
              <w:ind w:left="-30"/>
              <w:rPr>
                <w:del w:id="381" w:author="Susan" w:date="2020-05-20T15:14:00Z"/>
                <w:b/>
              </w:rPr>
            </w:pPr>
            <w:del w:id="382" w:author="Susan" w:date="2020-05-20T15:14:00Z">
              <w:r w:rsidRPr="00016D99" w:rsidDel="00476F26">
                <w:rPr>
                  <w:b/>
                </w:rPr>
                <w:delText>Follow-up Testing</w:delText>
              </w:r>
              <w:r w:rsidRPr="00016D99" w:rsidDel="00476F26">
                <w:rPr>
                  <w:rFonts w:cs="Calibri"/>
                  <w:b/>
                  <w:szCs w:val="22"/>
                </w:rPr>
                <w:delText xml:space="preserve"> Acceptance Criteria</w:delText>
              </w:r>
              <w:r w:rsidRPr="00016D99" w:rsidDel="00476F26">
                <w:rPr>
                  <w:b/>
                </w:rPr>
                <w:delText>:</w:delText>
              </w:r>
            </w:del>
          </w:p>
          <w:p w14:paraId="5AAF50D1" w14:textId="77777777" w:rsidR="00EF0DE8" w:rsidRPr="00016D99" w:rsidDel="00476F26" w:rsidRDefault="00EF0DE8" w:rsidP="00EF0DE8">
            <w:pPr>
              <w:spacing w:before="0" w:after="120"/>
              <w:ind w:left="150"/>
              <w:rPr>
                <w:del w:id="383" w:author="Susan" w:date="2020-05-20T15:14:00Z"/>
              </w:rPr>
            </w:pPr>
            <w:del w:id="384" w:author="Susan" w:date="2020-05-20T15:14:00Z">
              <w:r w:rsidRPr="00016D99" w:rsidDel="00476F26">
                <w:delText xml:space="preserve">Non-detectable in four (4) of five (5)-100 mL samples and </w:delText>
              </w:r>
              <w:r w:rsidRPr="00016D99" w:rsidDel="00476F26">
                <w:rPr>
                  <w:u w:val="single"/>
                </w:rPr>
                <w:delText>&lt;</w:delText>
              </w:r>
              <w:r w:rsidRPr="00016D99" w:rsidDel="00476F26">
                <w:delText xml:space="preserve"> 10 MPN as the single sample maximum for one (1) sample. </w:delText>
              </w:r>
            </w:del>
          </w:p>
          <w:p w14:paraId="12BC3DA4" w14:textId="77777777" w:rsidR="00EF0DE8" w:rsidRPr="00016D99" w:rsidDel="00476F26" w:rsidRDefault="00EF0DE8" w:rsidP="00EF0DE8">
            <w:pPr>
              <w:spacing w:before="0" w:after="120"/>
              <w:rPr>
                <w:del w:id="385" w:author="Susan" w:date="2020-05-20T15:14:00Z"/>
                <w:b/>
              </w:rPr>
            </w:pPr>
          </w:p>
          <w:p w14:paraId="5A957CA4" w14:textId="77777777" w:rsidR="00EF0DE8" w:rsidRPr="00016D99" w:rsidRDefault="00EF0DE8" w:rsidP="00EF0DE8">
            <w:pPr>
              <w:spacing w:before="120"/>
              <w:rPr>
                <w:b/>
              </w:rPr>
            </w:pPr>
            <w:del w:id="386" w:author="Susan" w:date="2020-05-20T15:14:00Z">
              <w:r w:rsidRPr="00016D99" w:rsidDel="00476F26">
                <w:rPr>
                  <w:b/>
                </w:rPr>
                <w:delText>Note</w:delText>
              </w:r>
              <w:r w:rsidRPr="00016D99" w:rsidDel="00476F26">
                <w:delText>: For the purposes of water testing, MPN and CFU are considered equivalent.</w:delText>
              </w:r>
            </w:del>
          </w:p>
        </w:tc>
        <w:tc>
          <w:tcPr>
            <w:tcW w:w="6332" w:type="dxa"/>
            <w:gridSpan w:val="2"/>
            <w:tcBorders>
              <w:top w:val="single" w:sz="4" w:space="0" w:color="auto"/>
              <w:left w:val="single" w:sz="4" w:space="0" w:color="auto"/>
              <w:bottom w:val="single" w:sz="4" w:space="0" w:color="auto"/>
              <w:right w:val="single" w:sz="4" w:space="0" w:color="auto"/>
            </w:tcBorders>
            <w:shd w:val="clear" w:color="auto" w:fill="auto"/>
          </w:tcPr>
          <w:p w14:paraId="33DB8508" w14:textId="77777777" w:rsidR="00EF0DE8" w:rsidRPr="00016D99" w:rsidDel="00476F26" w:rsidRDefault="00EF0DE8" w:rsidP="00EF0DE8">
            <w:pPr>
              <w:autoSpaceDE w:val="0"/>
              <w:autoSpaceDN w:val="0"/>
              <w:adjustRightInd w:val="0"/>
              <w:spacing w:before="120" w:after="120"/>
              <w:rPr>
                <w:del w:id="387" w:author="Susan" w:date="2020-05-20T15:14:00Z"/>
              </w:rPr>
            </w:pPr>
            <w:del w:id="388" w:author="Susan" w:date="2020-05-20T15:14:00Z">
              <w:r w:rsidRPr="00016D99" w:rsidDel="00476F26">
                <w:lastRenderedPageBreak/>
                <w:delTex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water source.  Unless there is a material change to your system (e.g., change in equipment or type of water treatment), this is a one-time assessment for each irrigation system, and it is not necessary to repeat system evaluations for each irrigation event.</w:delText>
              </w:r>
            </w:del>
          </w:p>
          <w:p w14:paraId="078B5B80" w14:textId="77777777" w:rsidR="00EF0DE8" w:rsidRPr="00016D99" w:rsidDel="00476F26" w:rsidRDefault="00EF0DE8" w:rsidP="00EF0DE8">
            <w:pPr>
              <w:autoSpaceDE w:val="0"/>
              <w:autoSpaceDN w:val="0"/>
              <w:adjustRightInd w:val="0"/>
              <w:spacing w:before="120" w:after="120"/>
              <w:rPr>
                <w:del w:id="389" w:author="Susan" w:date="2020-05-20T15:14:00Z"/>
              </w:rPr>
            </w:pPr>
            <w:del w:id="390" w:author="Susan" w:date="2020-05-20T15:14:00Z">
              <w:r w:rsidRPr="00016D99" w:rsidDel="00476F26">
                <w:lastRenderedPageBreak/>
                <w:delTex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delText>
              </w:r>
            </w:del>
          </w:p>
          <w:p w14:paraId="0841FDF1" w14:textId="77777777" w:rsidR="00EF0DE8" w:rsidRPr="00016D99" w:rsidDel="00476F26" w:rsidRDefault="00EF0DE8" w:rsidP="00EF0DE8">
            <w:pPr>
              <w:autoSpaceDE w:val="0"/>
              <w:autoSpaceDN w:val="0"/>
              <w:adjustRightInd w:val="0"/>
              <w:spacing w:before="120" w:after="120"/>
              <w:rPr>
                <w:del w:id="391" w:author="Susan" w:date="2020-05-20T15:14:00Z"/>
              </w:rPr>
            </w:pPr>
            <w:del w:id="392" w:author="Susan" w:date="2020-05-20T15:14:00Z">
              <w:r w:rsidRPr="00016D99" w:rsidDel="00476F26">
                <w:rPr>
                  <w:u w:val="single"/>
                </w:rPr>
                <w:delText>Initial Assessment Testing</w:delText>
              </w:r>
              <w:r w:rsidRPr="00016D99" w:rsidDel="00476F26">
                <w:delText xml:space="preserve"> </w:delText>
              </w:r>
            </w:del>
          </w:p>
          <w:p w14:paraId="66B7C21E" w14:textId="77777777" w:rsidR="00EF0DE8" w:rsidRPr="00016D99" w:rsidDel="00476F26" w:rsidRDefault="00EF0DE8" w:rsidP="00EF0DE8">
            <w:pPr>
              <w:pStyle w:val="TableParagraph"/>
              <w:ind w:right="84"/>
              <w:rPr>
                <w:del w:id="393" w:author="Susan" w:date="2020-05-20T15:14:00Z"/>
              </w:rPr>
            </w:pPr>
            <w:del w:id="394" w:author="Susan" w:date="2020-05-20T15:14:00Z">
              <w:r w:rsidRPr="00016D99" w:rsidDel="00476F26">
                <w:delText>If at least two (2) in three (3) samples</w:delText>
              </w:r>
              <w:r w:rsidDel="00476F26">
                <w:delText xml:space="preserve"> </w:delText>
              </w:r>
              <w:r w:rsidRPr="00016D99" w:rsidDel="00476F26">
                <w:delText xml:space="preserve">do not have detectable levels of generic </w:delText>
              </w:r>
              <w:r w:rsidRPr="00016D99" w:rsidDel="00476F26">
                <w:rPr>
                  <w:i/>
                </w:rPr>
                <w:delText>E. coli</w:delText>
              </w:r>
              <w:r w:rsidRPr="00016D99" w:rsidDel="00476F26">
                <w:delText>, and the level in the one remaining sample is no greater than (</w:delText>
              </w:r>
              <w:r w:rsidRPr="00016D99" w:rsidDel="00476F26">
                <w:rPr>
                  <w:u w:val="single"/>
                </w:rPr>
                <w:delText>&lt;</w:delText>
              </w:r>
              <w:r w:rsidRPr="00016D99" w:rsidDel="00476F26">
                <w:delText xml:space="preserve">) 10 MPN, then the water system maintains its Type A status. </w:delText>
              </w:r>
            </w:del>
          </w:p>
          <w:p w14:paraId="329EE240" w14:textId="77777777" w:rsidR="00EF0DE8" w:rsidRPr="00016D99" w:rsidDel="00476F26" w:rsidRDefault="00EF0DE8" w:rsidP="00EF0DE8">
            <w:pPr>
              <w:pStyle w:val="TableParagraph"/>
              <w:ind w:right="84"/>
              <w:rPr>
                <w:del w:id="395" w:author="Susan" w:date="2020-05-20T15:14:00Z"/>
              </w:rPr>
            </w:pPr>
          </w:p>
          <w:p w14:paraId="145A7391" w14:textId="77777777" w:rsidR="00EF0DE8" w:rsidDel="007853F6" w:rsidRDefault="00EF0DE8" w:rsidP="00EF0DE8">
            <w:pPr>
              <w:pStyle w:val="TableParagraph"/>
              <w:ind w:right="84"/>
              <w:rPr>
                <w:del w:id="396" w:author="Susan" w:date="2020-05-20T15:14:00Z"/>
              </w:rPr>
            </w:pPr>
            <w:del w:id="397" w:author="Susan" w:date="2020-05-20T15:14:00Z">
              <w:r w:rsidRPr="00016D99" w:rsidDel="00476F26">
                <w:delText>If water samples</w:delText>
              </w:r>
              <w:r w:rsidDel="00476F26">
                <w:delText xml:space="preserve"> </w:delText>
              </w:r>
              <w:r w:rsidRPr="00016D99" w:rsidDel="00476F26">
                <w:delText xml:space="preserve">do not meet the acceptance criteria (i.e., if two (2) or more of the samples have  detectable levels of generic </w:delText>
              </w:r>
              <w:r w:rsidRPr="00016D99" w:rsidDel="00476F26">
                <w:rPr>
                  <w:i/>
                </w:rPr>
                <w:delText>E. coli</w:delText>
              </w:r>
              <w:r w:rsidRPr="00016D99" w:rsidDel="00476F26">
                <w:delText xml:space="preserve"> </w:delText>
              </w:r>
              <w:r w:rsidRPr="00016D99" w:rsidDel="00476F26">
                <w:rPr>
                  <w:u w:val="single"/>
                </w:rPr>
                <w:delText>or</w:delText>
              </w:r>
              <w:r w:rsidRPr="00016D99" w:rsidDel="00476F26">
                <w:delText xml:space="preserve"> the level in at least one sample is greater than (&gt;) 10 MPN), then conduct the follow-up testing</w:delText>
              </w:r>
              <w:r w:rsidDel="00476F26">
                <w:delText>:</w:delText>
              </w:r>
            </w:del>
          </w:p>
          <w:p w14:paraId="6D102BA2" w14:textId="77777777" w:rsidR="00EF0DE8" w:rsidRDefault="00EF0DE8" w:rsidP="00EF0DE8">
            <w:pPr>
              <w:pStyle w:val="TableParagraph"/>
              <w:ind w:right="84"/>
              <w:rPr>
                <w:ins w:id="398" w:author="Susan" w:date="2020-06-15T13:49:00Z"/>
              </w:rPr>
            </w:pPr>
          </w:p>
          <w:p w14:paraId="2066DB44" w14:textId="77777777" w:rsidR="00EF0DE8" w:rsidRPr="003B04AF" w:rsidDel="00476F26" w:rsidRDefault="00EF0DE8" w:rsidP="00EF0DE8">
            <w:pPr>
              <w:autoSpaceDE w:val="0"/>
              <w:autoSpaceDN w:val="0"/>
              <w:adjustRightInd w:val="0"/>
              <w:spacing w:before="120" w:after="120"/>
              <w:rPr>
                <w:del w:id="399" w:author="Susan" w:date="2020-05-20T15:14:00Z"/>
              </w:rPr>
            </w:pPr>
            <w:del w:id="400" w:author="Susan" w:date="2020-05-20T15:14:00Z">
              <w:r w:rsidRPr="00016D99" w:rsidDel="00476F26">
                <w:rPr>
                  <w:u w:val="single"/>
                </w:rPr>
                <w:delText>Follow-up Testing</w:delText>
              </w:r>
            </w:del>
          </w:p>
          <w:p w14:paraId="24F68B75" w14:textId="77777777" w:rsidR="00EF0DE8" w:rsidRPr="00016D99" w:rsidDel="00476F26" w:rsidRDefault="00EF0DE8" w:rsidP="00EF0DE8">
            <w:pPr>
              <w:pStyle w:val="ListParagraph"/>
              <w:numPr>
                <w:ilvl w:val="0"/>
                <w:numId w:val="119"/>
              </w:numPr>
              <w:autoSpaceDE w:val="0"/>
              <w:autoSpaceDN w:val="0"/>
              <w:adjustRightInd w:val="0"/>
              <w:spacing w:before="120" w:after="120"/>
              <w:ind w:left="481"/>
              <w:rPr>
                <w:del w:id="401" w:author="Susan" w:date="2020-05-20T15:14:00Z"/>
              </w:rPr>
            </w:pPr>
            <w:del w:id="402" w:author="Susan" w:date="2020-05-20T15:14:00Z">
              <w:r w:rsidRPr="00385E8F" w:rsidDel="00476F26">
                <w:rPr>
                  <w:rFonts w:cs="Calibri"/>
                </w:rPr>
                <w:delText>Prior to the next</w:delText>
              </w:r>
              <w:r w:rsidRPr="00016D99" w:rsidDel="00476F26">
                <w:delText xml:space="preserve"> irrigation </w:delText>
              </w:r>
              <w:r w:rsidRPr="00385E8F" w:rsidDel="00476F26">
                <w:rPr>
                  <w:rFonts w:cs="Calibri"/>
                </w:rPr>
                <w:delText>event</w:delText>
              </w:r>
              <w:r w:rsidRPr="00016D99" w:rsidDel="00476F26">
                <w:delText xml:space="preserve"> perform a root cause analysis and an </w:delText>
              </w:r>
              <w:r w:rsidRPr="00385E8F" w:rsidDel="00476F26">
                <w:rPr>
                  <w:rFonts w:cs="Calibri"/>
                </w:rPr>
                <w:delText>agricultural</w:delText>
              </w:r>
              <w:r w:rsidRPr="00016D99" w:rsidDel="00476F26">
                <w:delText xml:space="preserve"> water system assessment as described in Appendix A to identify and correct the failure. </w:delText>
              </w:r>
            </w:del>
          </w:p>
          <w:p w14:paraId="2150D37C" w14:textId="77777777" w:rsidR="00EF0DE8" w:rsidRPr="00016D99" w:rsidDel="00476F26" w:rsidRDefault="00EF0DE8" w:rsidP="00EF0DE8">
            <w:pPr>
              <w:pStyle w:val="ListParagraph"/>
              <w:numPr>
                <w:ilvl w:val="0"/>
                <w:numId w:val="119"/>
              </w:numPr>
              <w:autoSpaceDE w:val="0"/>
              <w:autoSpaceDN w:val="0"/>
              <w:adjustRightInd w:val="0"/>
              <w:spacing w:before="120" w:after="120"/>
              <w:ind w:left="481"/>
              <w:rPr>
                <w:del w:id="403" w:author="Susan" w:date="2020-05-20T15:14:00Z"/>
              </w:rPr>
            </w:pPr>
            <w:del w:id="404" w:author="Susan" w:date="2020-05-20T15:14:00Z">
              <w:r w:rsidRPr="00016D99" w:rsidDel="00476F26">
                <w:delText xml:space="preserve">After assessing the system, retest the system for generic </w:delText>
              </w:r>
              <w:r w:rsidRPr="00385E8F" w:rsidDel="00476F26">
                <w:rPr>
                  <w:i/>
                </w:rPr>
                <w:delText>E. coli</w:delText>
              </w:r>
              <w:r w:rsidRPr="00016D99" w:rsidDel="00476F26">
                <w:delTex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delText>
              </w:r>
              <w:r w:rsidRPr="00385E8F" w:rsidDel="00476F26">
                <w:rPr>
                  <w:i/>
                </w:rPr>
                <w:delText>E. coli</w:delText>
              </w:r>
              <w:r w:rsidRPr="00016D99" w:rsidDel="00476F26">
                <w:delText xml:space="preserve"> and the one (1) remaining sample must have levels no greater than (</w:delText>
              </w:r>
              <w:r w:rsidRPr="00385E8F" w:rsidDel="00476F26">
                <w:rPr>
                  <w:u w:val="single"/>
                </w:rPr>
                <w:delText>&lt;)</w:delText>
              </w:r>
              <w:r w:rsidRPr="00016D99" w:rsidDel="00476F26">
                <w:delText xml:space="preserve"> 10 MPN / 100 mL. </w:delText>
              </w:r>
            </w:del>
            <w:ins w:id="405" w:author="Susan" w:date="2020-06-15T14:02:00Z">
              <w:r w:rsidRPr="005D38FC">
                <w:t xml:space="preserve"> </w:t>
              </w:r>
            </w:ins>
          </w:p>
          <w:p w14:paraId="34CDF691" w14:textId="77777777" w:rsidR="00EF0DE8" w:rsidDel="00476F26" w:rsidRDefault="00EF0DE8" w:rsidP="00EF0DE8">
            <w:pPr>
              <w:pStyle w:val="ListParagraph"/>
              <w:numPr>
                <w:ilvl w:val="0"/>
                <w:numId w:val="119"/>
              </w:numPr>
              <w:autoSpaceDE w:val="0"/>
              <w:autoSpaceDN w:val="0"/>
              <w:adjustRightInd w:val="0"/>
              <w:spacing w:before="120" w:after="120" w:line="240" w:lineRule="auto"/>
              <w:ind w:left="481"/>
              <w:contextualSpacing w:val="0"/>
              <w:rPr>
                <w:del w:id="406" w:author="Susan" w:date="2020-05-20T15:14:00Z"/>
              </w:rPr>
            </w:pPr>
            <w:del w:id="407" w:author="Susan" w:date="2020-05-20T15:14:00Z">
              <w:r w:rsidRPr="00016D99" w:rsidDel="00476F26">
                <w:delText xml:space="preserve">If test results meet the acceptance criterion for generic </w:delText>
              </w:r>
              <w:r w:rsidRPr="00016D99" w:rsidDel="00476F26">
                <w:rPr>
                  <w:i/>
                </w:rPr>
                <w:delText>E. coli</w:delText>
              </w:r>
              <w:r w:rsidRPr="00016D99" w:rsidDel="00476F26">
                <w:delText>, the water system can be used as a Type A system.</w:delText>
              </w:r>
            </w:del>
          </w:p>
          <w:p w14:paraId="5C78ED32" w14:textId="77777777" w:rsidR="00EF0DE8" w:rsidRPr="00016D99" w:rsidRDefault="00EF0DE8" w:rsidP="00EF0DE8">
            <w:pPr>
              <w:autoSpaceDE w:val="0"/>
              <w:autoSpaceDN w:val="0"/>
              <w:adjustRightInd w:val="0"/>
              <w:spacing w:before="120" w:after="120"/>
            </w:pPr>
            <w:del w:id="408" w:author="Susan" w:date="2020-05-20T15:14:00Z">
              <w:r w:rsidRPr="005D38FC" w:rsidDel="00476F26">
                <w:rPr>
                  <w:u w:val="single"/>
                </w:rPr>
                <w:delText>Testing Failure</w:delText>
              </w:r>
              <w:r w:rsidRPr="005D38FC" w:rsidDel="00476F26">
                <w:delText xml:space="preserve">:  </w:delText>
              </w:r>
              <w:r w:rsidRPr="00016D99" w:rsidDel="00476F26">
                <w:delText xml:space="preserve">When one sample has more than (&gt;) 10 MPN / 100 mL or more than one sample have detectable generic </w:delText>
              </w:r>
              <w:r w:rsidRPr="00016D99" w:rsidDel="00476F26">
                <w:rPr>
                  <w:i/>
                </w:rPr>
                <w:delText>E. coli</w:delText>
              </w:r>
              <w:r w:rsidRPr="00016D99" w:rsidDel="00476F26">
                <w:delText>, the agricultural water system is disqualified for Type A usage. Perform a root cause analysis to identify and correct the failure (see Appendix A for mitigation measures). In the interim, the water can be used as a Type B agricultural water system.</w:delText>
              </w:r>
            </w:del>
            <w:r w:rsidR="00BB7DFB" w:rsidRPr="00016D99">
              <w:t xml:space="preserve"> </w:t>
            </w:r>
          </w:p>
        </w:tc>
      </w:tr>
      <w:tr w:rsidR="00EF0DE8" w:rsidRPr="00D5180B" w14:paraId="4AA2D9C8"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2ACB0C47" w14:textId="77777777" w:rsidR="00EF0DE8" w:rsidRPr="005D38FC" w:rsidRDefault="00EF0DE8" w:rsidP="00EF0DE8">
            <w:pPr>
              <w:autoSpaceDE w:val="0"/>
              <w:autoSpaceDN w:val="0"/>
              <w:adjustRightInd w:val="0"/>
              <w:spacing w:before="120" w:after="120"/>
            </w:pPr>
            <w:del w:id="409" w:author="Susan" w:date="2020-05-20T15:14:00Z">
              <w:r w:rsidRPr="005D38FC" w:rsidDel="00476F26">
                <w:rPr>
                  <w:b/>
                </w:rPr>
                <w:lastRenderedPageBreak/>
                <w:delText>Test Method:</w:delText>
              </w:r>
              <w:r w:rsidRPr="005D38FC" w:rsidDel="00476F26">
                <w:delText xml:space="preserve"> Any FDA-allowed method</w:delText>
              </w:r>
              <w:r w:rsidRPr="00D5180B" w:rsidDel="00476F26">
                <w:rPr>
                  <w:rFonts w:cs="Calibri"/>
                  <w:szCs w:val="22"/>
                </w:rPr>
                <w:fldChar w:fldCharType="begin"/>
              </w:r>
              <w:r w:rsidRPr="00D5180B" w:rsidDel="00476F26">
                <w:rPr>
                  <w:rFonts w:cs="Calibri"/>
                  <w:szCs w:val="22"/>
                </w:rPr>
                <w:delInstrText xml:space="preserve"> NOTEREF _Ref2255442 \f \h </w:delInstrText>
              </w:r>
              <w:r w:rsidDel="00476F26">
                <w:rPr>
                  <w:rFonts w:cs="Calibri"/>
                  <w:szCs w:val="22"/>
                </w:rPr>
                <w:delInstrText xml:space="preserve"> \* MERGEFORMAT </w:delInstrText>
              </w:r>
              <w:r w:rsidRPr="00D5180B" w:rsidDel="00476F26">
                <w:rPr>
                  <w:rFonts w:cs="Calibri"/>
                  <w:szCs w:val="22"/>
                </w:rPr>
              </w:r>
              <w:r w:rsidRPr="00D5180B" w:rsidDel="00476F26">
                <w:rPr>
                  <w:rFonts w:cs="Calibri"/>
                  <w:szCs w:val="22"/>
                </w:rPr>
                <w:fldChar w:fldCharType="separate"/>
              </w:r>
              <w:r w:rsidRPr="005F2F2C" w:rsidDel="00476F26">
                <w:rPr>
                  <w:rStyle w:val="FootnoteReference"/>
                </w:rPr>
                <w:delText>2</w:delText>
              </w:r>
              <w:r w:rsidRPr="00D5180B" w:rsidDel="00476F26">
                <w:rPr>
                  <w:rFonts w:cs="Calibri"/>
                  <w:szCs w:val="22"/>
                </w:rPr>
                <w:fldChar w:fldCharType="end"/>
              </w:r>
            </w:del>
          </w:p>
        </w:tc>
      </w:tr>
      <w:tr w:rsidR="00EF0DE8" w:rsidRPr="00D5180B" w14:paraId="10C8DADB" w14:textId="77777777" w:rsidTr="00EF0DE8">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6489AD43" w14:textId="77777777" w:rsidR="00EF0DE8" w:rsidRPr="005D38FC" w:rsidRDefault="00EF0DE8" w:rsidP="00EF0DE8">
            <w:pPr>
              <w:autoSpaceDE w:val="0"/>
              <w:autoSpaceDN w:val="0"/>
              <w:adjustRightInd w:val="0"/>
              <w:spacing w:before="120" w:after="120"/>
            </w:pPr>
            <w:del w:id="410" w:author="Susan" w:date="2020-05-20T15:14:00Z">
              <w:r w:rsidRPr="005D38FC" w:rsidDel="00476F26">
                <w:rPr>
                  <w:b/>
                </w:rPr>
                <w:delText>Records:</w:delText>
              </w:r>
              <w:r w:rsidRPr="005D38FC" w:rsidDel="00476F26">
                <w:delTex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delText>
              </w:r>
              <w:r w:rsidRPr="00FF0908" w:rsidDel="00476F26">
                <w:rPr>
                  <w:rFonts w:cs="Calibri"/>
                  <w:szCs w:val="22"/>
                </w:rPr>
                <w:delText>grower/handler</w:delText>
              </w:r>
              <w:r w:rsidRPr="00FF0908" w:rsidDel="00476F26">
                <w:rPr>
                  <w:szCs w:val="22"/>
                </w:rPr>
                <w:delText xml:space="preserve"> </w:delText>
              </w:r>
              <w:r w:rsidRPr="005D38FC" w:rsidDel="00476F26">
                <w:delText>who is the responsible party for a period of two years.</w:delText>
              </w:r>
            </w:del>
          </w:p>
        </w:tc>
      </w:tr>
      <w:tr w:rsidR="00EF0DE8" w:rsidRPr="00D5180B" w14:paraId="5759D8B1" w14:textId="77777777" w:rsidTr="00EF0DE8">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80AC2C" w14:textId="77777777" w:rsidR="00EF0DE8" w:rsidRPr="005D38FC" w:rsidRDefault="00EF0DE8" w:rsidP="00EF0DE8">
            <w:pPr>
              <w:autoSpaceDE w:val="0"/>
              <w:autoSpaceDN w:val="0"/>
              <w:adjustRightInd w:val="0"/>
              <w:spacing w:before="120" w:after="120"/>
            </w:pPr>
            <w:del w:id="411" w:author="Susan" w:date="2020-05-06T15:09:00Z">
              <w:r w:rsidDel="00FF4699">
                <w:rPr>
                  <w:b/>
                </w:rPr>
                <w:lastRenderedPageBreak/>
                <w:delText>C</w:delText>
              </w:r>
              <w:r w:rsidRPr="005D38FC" w:rsidDel="00FF4699">
                <w:rPr>
                  <w:b/>
                </w:rPr>
                <w:delText>3. Routine Verification of Microbial Water Quality</w:delText>
              </w:r>
            </w:del>
          </w:p>
        </w:tc>
      </w:tr>
      <w:tr w:rsidR="00EF0DE8" w:rsidRPr="00D5180B" w14:paraId="65E1695F"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2CDAEDCC" w14:textId="77777777" w:rsidR="00EF0DE8" w:rsidRPr="005D38FC" w:rsidRDefault="00EF0DE8" w:rsidP="00EF0DE8">
            <w:pPr>
              <w:autoSpaceDE w:val="0"/>
              <w:autoSpaceDN w:val="0"/>
              <w:adjustRightInd w:val="0"/>
              <w:spacing w:before="120" w:after="120"/>
            </w:pPr>
            <w:del w:id="412" w:author="Susan" w:date="2020-05-06T15:09:00Z">
              <w:r w:rsidRPr="005D38FC" w:rsidDel="00FF4699">
                <w:rPr>
                  <w:b/>
                </w:rPr>
                <w:delText xml:space="preserve">Target Organisms: </w:delText>
              </w:r>
              <w:r w:rsidRPr="005D38FC" w:rsidDel="00FF4699">
                <w:delText xml:space="preserve">Generic </w:delText>
              </w:r>
              <w:r w:rsidRPr="005D38FC" w:rsidDel="00FF4699">
                <w:rPr>
                  <w:i/>
                </w:rPr>
                <w:delText>E. coli</w:delText>
              </w:r>
            </w:del>
          </w:p>
        </w:tc>
      </w:tr>
      <w:tr w:rsidR="00EF0DE8" w:rsidRPr="00D5180B" w14:paraId="02CD8940" w14:textId="77777777" w:rsidTr="00EF0DE8">
        <w:trPr>
          <w:trHeight w:val="4586"/>
        </w:trPr>
        <w:tc>
          <w:tcPr>
            <w:tcW w:w="4732" w:type="dxa"/>
            <w:gridSpan w:val="3"/>
            <w:tcBorders>
              <w:top w:val="single" w:sz="4" w:space="0" w:color="auto"/>
              <w:left w:val="single" w:sz="4" w:space="0" w:color="auto"/>
              <w:bottom w:val="single" w:sz="4" w:space="0" w:color="auto"/>
              <w:right w:val="single" w:sz="4" w:space="0" w:color="auto"/>
            </w:tcBorders>
            <w:shd w:val="clear" w:color="auto" w:fill="auto"/>
          </w:tcPr>
          <w:p w14:paraId="13945F8B" w14:textId="77777777" w:rsidR="00EF0DE8" w:rsidRPr="005D38FC" w:rsidDel="00FF4699" w:rsidRDefault="00EF0DE8" w:rsidP="00EF0DE8">
            <w:pPr>
              <w:spacing w:before="120"/>
              <w:rPr>
                <w:del w:id="413" w:author="Susan" w:date="2020-05-06T15:09:00Z"/>
                <w:b/>
              </w:rPr>
            </w:pPr>
            <w:del w:id="414" w:author="Susan" w:date="2020-05-06T15:09:00Z">
              <w:r w:rsidRPr="005D38FC" w:rsidDel="00FF4699">
                <w:rPr>
                  <w:b/>
                </w:rPr>
                <w:delText>Sampling Procedure</w:delText>
              </w:r>
            </w:del>
          </w:p>
          <w:p w14:paraId="3E221EE7" w14:textId="77777777" w:rsidR="00EF0DE8" w:rsidRPr="005D38FC" w:rsidDel="00FF4699" w:rsidRDefault="00EF0DE8" w:rsidP="00EF0DE8">
            <w:pPr>
              <w:spacing w:after="120"/>
              <w:ind w:left="144"/>
              <w:rPr>
                <w:del w:id="415" w:author="Susan" w:date="2020-05-06T15:09:00Z"/>
              </w:rPr>
            </w:pPr>
            <w:del w:id="416" w:author="Susan" w:date="2020-05-06T15:09:00Z">
              <w:r w:rsidRPr="005D38FC" w:rsidDel="00FF4699">
                <w:delText xml:space="preserve">Three (3)-100 mL sample aseptically collected at the end of the </w:delText>
              </w:r>
              <w:r w:rsidRPr="00B942BC" w:rsidDel="00FF4699">
                <w:delText>delivery system (e.g., the last sprinkler head).</w:delText>
              </w:r>
            </w:del>
            <w:ins w:id="417" w:author="Susan" w:date="2020-06-15T14:08:00Z">
              <w:r w:rsidRPr="00B942BC">
                <w:t xml:space="preserve"> </w:t>
              </w:r>
            </w:ins>
          </w:p>
          <w:p w14:paraId="3E0861BB" w14:textId="77777777" w:rsidR="00EF0DE8" w:rsidRPr="005D38FC" w:rsidDel="00FF4699" w:rsidRDefault="00EF0DE8" w:rsidP="00EF0DE8">
            <w:pPr>
              <w:spacing w:before="240"/>
              <w:rPr>
                <w:del w:id="418" w:author="Susan" w:date="2020-05-06T15:09:00Z"/>
                <w:b/>
              </w:rPr>
            </w:pPr>
            <w:del w:id="419" w:author="Susan" w:date="2020-05-06T15:09:00Z">
              <w:r w:rsidRPr="005D38FC" w:rsidDel="00FF4699">
                <w:rPr>
                  <w:b/>
                </w:rPr>
                <w:delText xml:space="preserve">Sampling Frequency </w:delText>
              </w:r>
            </w:del>
          </w:p>
          <w:p w14:paraId="629A064B" w14:textId="77777777" w:rsidR="00EF0DE8" w:rsidRPr="005D38FC" w:rsidDel="00FF4699" w:rsidRDefault="00EF0DE8" w:rsidP="00EF0DE8">
            <w:pPr>
              <w:spacing w:after="120"/>
              <w:ind w:left="144"/>
              <w:rPr>
                <w:del w:id="420" w:author="Susan" w:date="2020-05-06T15:09:00Z"/>
              </w:rPr>
            </w:pPr>
            <w:del w:id="421" w:author="Susan" w:date="2020-05-06T15:09:00Z">
              <w:r w:rsidRPr="005D38FC" w:rsidDel="00FF4699">
                <w:delText xml:space="preserve">Sample and test each distinct irrigation system for generic </w:delText>
              </w:r>
              <w:r w:rsidRPr="005D38FC" w:rsidDel="00FF4699">
                <w:rPr>
                  <w:i/>
                </w:rPr>
                <w:delText>E. coli</w:delText>
              </w:r>
              <w:r w:rsidRPr="005D38FC" w:rsidDel="00FF4699">
                <w:delText xml:space="preserve"> at least</w:delText>
              </w:r>
              <w:r w:rsidRPr="00D5180B" w:rsidDel="00FF4699">
                <w:rPr>
                  <w:rFonts w:cs="Calibri"/>
                  <w:szCs w:val="22"/>
                </w:rPr>
                <w:delText xml:space="preserve"> </w:delText>
              </w:r>
              <w:r w:rsidRPr="005D38FC" w:rsidDel="00FF4699">
                <w:delText>once during the season.</w:delText>
              </w:r>
            </w:del>
          </w:p>
          <w:p w14:paraId="49F05066" w14:textId="77777777" w:rsidR="00EF0DE8" w:rsidRPr="005D38FC" w:rsidDel="00FF4699" w:rsidRDefault="00EF0DE8" w:rsidP="00EF0DE8">
            <w:pPr>
              <w:spacing w:before="240" w:after="0"/>
              <w:rPr>
                <w:del w:id="422" w:author="Susan" w:date="2020-05-06T15:09:00Z"/>
              </w:rPr>
            </w:pPr>
            <w:del w:id="423" w:author="Susan" w:date="2020-05-06T15:09:00Z">
              <w:r w:rsidRPr="005D38FC" w:rsidDel="00FF4699">
                <w:rPr>
                  <w:b/>
                </w:rPr>
                <w:delText>Acceptance Criterion</w:delText>
              </w:r>
              <w:r w:rsidRPr="005D38FC" w:rsidDel="00FF4699">
                <w:delText xml:space="preserve"> </w:delText>
              </w:r>
            </w:del>
          </w:p>
          <w:p w14:paraId="23493B23" w14:textId="77777777" w:rsidR="00EF0DE8" w:rsidRPr="005D38FC" w:rsidDel="00FF4699" w:rsidRDefault="00EF0DE8" w:rsidP="00EF0DE8">
            <w:pPr>
              <w:spacing w:before="0" w:after="120"/>
              <w:ind w:left="144"/>
              <w:rPr>
                <w:del w:id="424" w:author="Susan" w:date="2020-05-06T15:09:00Z"/>
                <w:u w:val="single"/>
              </w:rPr>
            </w:pPr>
            <w:del w:id="425" w:author="Susan" w:date="2020-05-06T15:09:00Z">
              <w:r w:rsidRPr="005D38FC" w:rsidDel="00FF4699">
                <w:delText xml:space="preserve">Non-detectable generic </w:delText>
              </w:r>
              <w:r w:rsidRPr="005D38FC" w:rsidDel="00FF4699">
                <w:rPr>
                  <w:i/>
                </w:rPr>
                <w:delText>E. coli</w:delText>
              </w:r>
              <w:r w:rsidRPr="005D38FC" w:rsidDel="00FF4699">
                <w:delText xml:space="preserve"> in 100 mL water samples and</w:delText>
              </w:r>
              <w:r w:rsidRPr="005D38FC" w:rsidDel="00FF4699">
                <w:rPr>
                  <w:color w:val="000000"/>
                </w:rPr>
                <w:delText xml:space="preserve"> </w:delText>
              </w:r>
              <w:r w:rsidRPr="005D38FC" w:rsidDel="00FF4699">
                <w:rPr>
                  <w:color w:val="000000"/>
                  <w:u w:val="single"/>
                </w:rPr>
                <w:delText>&lt;</w:delText>
              </w:r>
              <w:r w:rsidRPr="005D38FC" w:rsidDel="00FF4699">
                <w:rPr>
                  <w:color w:val="000000"/>
                </w:rPr>
                <w:delText xml:space="preserve"> 10 </w:delText>
              </w:r>
              <w:r w:rsidRPr="005D38FC" w:rsidDel="00FF4699">
                <w:delText>MPN as the single sa</w:delText>
              </w:r>
              <w:r w:rsidDel="00FF4699">
                <w:delText>mple maximum for one (1) in three (3</w:delText>
              </w:r>
              <w:r w:rsidRPr="005D38FC" w:rsidDel="00FF4699">
                <w:delText>) samples</w:delText>
              </w:r>
              <w:r w:rsidRPr="005D38FC" w:rsidDel="00FF4699">
                <w:rPr>
                  <w:u w:val="single"/>
                </w:rPr>
                <w:delText xml:space="preserve"> </w:delText>
              </w:r>
            </w:del>
          </w:p>
          <w:p w14:paraId="4B6E7EA3" w14:textId="77777777" w:rsidR="00EF0DE8" w:rsidRPr="005D38FC" w:rsidRDefault="00EF0DE8" w:rsidP="00EF0DE8">
            <w:pPr>
              <w:spacing w:before="0" w:after="120"/>
            </w:pPr>
            <w:del w:id="426" w:author="Susan" w:date="2020-05-06T15:09:00Z">
              <w:r w:rsidRPr="005D38FC" w:rsidDel="00FF4699">
                <w:rPr>
                  <w:b/>
                </w:rPr>
                <w:delText>Note</w:delText>
              </w:r>
              <w:r w:rsidRPr="005D38FC" w:rsidDel="00FF4699">
                <w:delText>: For the purposes of water testing, MPN and CFU are considered equivalent.</w:delText>
              </w:r>
            </w:del>
          </w:p>
        </w:tc>
        <w:tc>
          <w:tcPr>
            <w:tcW w:w="5482" w:type="dxa"/>
            <w:tcBorders>
              <w:top w:val="single" w:sz="4" w:space="0" w:color="auto"/>
              <w:left w:val="single" w:sz="4" w:space="0" w:color="auto"/>
              <w:bottom w:val="single" w:sz="4" w:space="0" w:color="auto"/>
              <w:right w:val="single" w:sz="4" w:space="0" w:color="auto"/>
            </w:tcBorders>
            <w:shd w:val="clear" w:color="auto" w:fill="auto"/>
          </w:tcPr>
          <w:p w14:paraId="68FD13A5" w14:textId="77777777" w:rsidR="00EF0DE8" w:rsidRPr="005D38FC" w:rsidDel="00FF4699" w:rsidRDefault="00EF0DE8" w:rsidP="00EF0DE8">
            <w:pPr>
              <w:spacing w:after="120"/>
              <w:rPr>
                <w:del w:id="427" w:author="Susan" w:date="2020-05-06T15:09:00Z"/>
              </w:rPr>
            </w:pPr>
            <w:del w:id="428" w:author="Susan" w:date="2020-05-06T15:09:00Z">
              <w:r w:rsidRPr="005D38FC" w:rsidDel="00FF4699">
                <w:delText xml:space="preserve">To verify irrigation water continues to meet the acceptance criterion throughout the season, design your sampling plan so each distinct irrigation system that is in use is sampled and tested at least once during the season. </w:delText>
              </w:r>
            </w:del>
          </w:p>
          <w:p w14:paraId="4FE79860" w14:textId="77777777" w:rsidR="00EF0DE8" w:rsidRPr="005D38FC" w:rsidRDefault="00EF0DE8" w:rsidP="00EF0DE8">
            <w:pPr>
              <w:autoSpaceDE w:val="0"/>
              <w:autoSpaceDN w:val="0"/>
              <w:adjustRightInd w:val="0"/>
              <w:spacing w:before="120" w:after="120"/>
            </w:pPr>
            <w:del w:id="429" w:author="Susan" w:date="2020-05-06T15:09:00Z">
              <w:r w:rsidRPr="005D38FC" w:rsidDel="00FF4699">
                <w:delText xml:space="preserve">If two (2) or more of the samples have detectable levels of generic </w:delText>
              </w:r>
              <w:r w:rsidRPr="005D38FC" w:rsidDel="00FF4699">
                <w:rPr>
                  <w:i/>
                </w:rPr>
                <w:delText>E. coli</w:delText>
              </w:r>
              <w:r w:rsidRPr="005D38FC" w:rsidDel="00FF4699">
                <w:delText xml:space="preserve"> </w:delText>
              </w:r>
              <w:r w:rsidRPr="005D38FC" w:rsidDel="00FF4699">
                <w:rPr>
                  <w:u w:val="single"/>
                </w:rPr>
                <w:delText>or</w:delText>
              </w:r>
              <w:r w:rsidRPr="005D38FC" w:rsidDel="00FF4699">
                <w:delText xml:space="preserve"> the level in at least one sample is greater than (&gt;) 10 MPN, </w:delText>
              </w:r>
              <w:r w:rsidRPr="007B1690" w:rsidDel="00FF4699">
                <w:rPr>
                  <w:rFonts w:cs="Calibri"/>
                  <w:szCs w:val="22"/>
                </w:rPr>
                <w:delText>prior to the next</w:delText>
              </w:r>
              <w:r w:rsidRPr="005D38FC" w:rsidDel="00FF4699">
                <w:delText xml:space="preserve"> irrigation </w:delText>
              </w:r>
              <w:r w:rsidRPr="007B1690" w:rsidDel="00FF4699">
                <w:rPr>
                  <w:rFonts w:cs="Calibri"/>
                  <w:szCs w:val="22"/>
                </w:rPr>
                <w:delText>event</w:delText>
              </w:r>
              <w:r w:rsidRPr="005D38FC" w:rsidDel="00FF4699">
                <w:delText xml:space="preserve"> perform a </w:delText>
              </w:r>
              <w:r w:rsidRPr="005D38FC" w:rsidDel="00FF4699">
                <w:rPr>
                  <w:b/>
                </w:rPr>
                <w:delText xml:space="preserve">Level 1 Assessment </w:delText>
              </w:r>
              <w:r w:rsidRPr="005D38FC" w:rsidDel="00FF4699">
                <w:delText xml:space="preserve">as outlined in Table </w:delText>
              </w:r>
              <w:r w:rsidRPr="00D5180B" w:rsidDel="00FF4699">
                <w:rPr>
                  <w:rFonts w:cs="Calibri"/>
                  <w:szCs w:val="22"/>
                </w:rPr>
                <w:delText>2</w:delText>
              </w:r>
              <w:r w:rsidDel="00FF4699">
                <w:rPr>
                  <w:rFonts w:cs="Calibri"/>
                  <w:szCs w:val="22"/>
                </w:rPr>
                <w:delText>F</w:delText>
              </w:r>
              <w:r w:rsidRPr="005D38FC" w:rsidDel="00FF4699">
                <w:delText>.</w:delText>
              </w:r>
            </w:del>
            <w:ins w:id="430" w:author="Susan" w:date="2020-06-15T14:09:00Z">
              <w:r w:rsidRPr="005D38FC">
                <w:t xml:space="preserve"> </w:t>
              </w:r>
            </w:ins>
          </w:p>
        </w:tc>
      </w:tr>
      <w:tr w:rsidR="00EF0DE8" w:rsidRPr="00D5180B" w14:paraId="6736A199"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216FEB8" w14:textId="77777777" w:rsidR="00EF0DE8" w:rsidRPr="005D38FC" w:rsidRDefault="00EF0DE8" w:rsidP="00EF0DE8">
            <w:pPr>
              <w:autoSpaceDE w:val="0"/>
              <w:autoSpaceDN w:val="0"/>
              <w:adjustRightInd w:val="0"/>
              <w:spacing w:before="120" w:after="120"/>
            </w:pPr>
            <w:del w:id="431" w:author="Susan" w:date="2020-05-06T15:09:00Z">
              <w:r w:rsidRPr="005D38FC" w:rsidDel="00FF4699">
                <w:rPr>
                  <w:b/>
                </w:rPr>
                <w:delText>Test Method:</w:delText>
              </w:r>
              <w:r w:rsidRPr="005D38FC" w:rsidDel="00FF4699">
                <w:delText xml:space="preserve"> Any FDA-allowed method</w:delText>
              </w:r>
              <w:r w:rsidRPr="00D5180B" w:rsidDel="00FF4699">
                <w:rPr>
                  <w:rFonts w:cs="Calibri"/>
                  <w:szCs w:val="22"/>
                </w:rPr>
                <w:fldChar w:fldCharType="begin"/>
              </w:r>
              <w:r w:rsidRPr="00D5180B" w:rsidDel="00FF4699">
                <w:rPr>
                  <w:rFonts w:cs="Calibri"/>
                  <w:szCs w:val="22"/>
                </w:rPr>
                <w:delInstrText xml:space="preserve"> NOTEREF _Ref2255442 \f \h </w:delInstrText>
              </w:r>
              <w:r w:rsidDel="00FF4699">
                <w:rPr>
                  <w:rFonts w:cs="Calibri"/>
                  <w:szCs w:val="22"/>
                </w:rPr>
                <w:delInstrText xml:space="preserve"> \* MERGEFORMAT </w:delInstrText>
              </w:r>
              <w:r w:rsidRPr="00D5180B" w:rsidDel="00FF4699">
                <w:rPr>
                  <w:rFonts w:cs="Calibri"/>
                  <w:szCs w:val="22"/>
                </w:rPr>
              </w:r>
              <w:r w:rsidRPr="00D5180B" w:rsidDel="00FF4699">
                <w:rPr>
                  <w:rFonts w:cs="Calibri"/>
                  <w:szCs w:val="22"/>
                </w:rPr>
                <w:fldChar w:fldCharType="separate"/>
              </w:r>
              <w:r w:rsidRPr="005F2F2C" w:rsidDel="00FF4699">
                <w:rPr>
                  <w:rStyle w:val="FootnoteReference"/>
                </w:rPr>
                <w:delText>2</w:delText>
              </w:r>
              <w:r w:rsidRPr="00D5180B" w:rsidDel="00FF4699">
                <w:rPr>
                  <w:rFonts w:cs="Calibri"/>
                  <w:szCs w:val="22"/>
                </w:rPr>
                <w:fldChar w:fldCharType="end"/>
              </w:r>
            </w:del>
          </w:p>
        </w:tc>
      </w:tr>
      <w:tr w:rsidR="00EF0DE8" w:rsidRPr="00D5180B" w14:paraId="49FF3480"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35E269BC" w14:textId="77777777" w:rsidR="00EF0DE8" w:rsidRPr="005D38FC" w:rsidRDefault="00EF0DE8" w:rsidP="00EF0DE8">
            <w:pPr>
              <w:autoSpaceDE w:val="0"/>
              <w:autoSpaceDN w:val="0"/>
              <w:adjustRightInd w:val="0"/>
              <w:spacing w:before="120" w:after="120"/>
            </w:pPr>
            <w:del w:id="432" w:author="Susan" w:date="2020-05-06T15:09:00Z">
              <w:r w:rsidRPr="005D38FC" w:rsidDel="00FF4699">
                <w:rPr>
                  <w:b/>
                </w:rPr>
                <w:delText>Records:</w:delText>
              </w:r>
              <w:r w:rsidRPr="005D38FC" w:rsidDel="00FF4699">
                <w:delTex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delText>
              </w:r>
              <w:r w:rsidRPr="00FF0908" w:rsidDel="00FF4699">
                <w:rPr>
                  <w:rFonts w:cs="Calibri"/>
                  <w:szCs w:val="22"/>
                </w:rPr>
                <w:delText>grower/handler</w:delText>
              </w:r>
              <w:r w:rsidRPr="00FF0908" w:rsidDel="00FF4699">
                <w:rPr>
                  <w:szCs w:val="22"/>
                </w:rPr>
                <w:delText xml:space="preserve"> </w:delText>
              </w:r>
              <w:r w:rsidRPr="005D38FC" w:rsidDel="00FF4699">
                <w:delText>who is the responsible party for a period of two years.</w:delText>
              </w:r>
            </w:del>
          </w:p>
        </w:tc>
      </w:tr>
    </w:tbl>
    <w:bookmarkEnd w:id="198"/>
    <w:p w14:paraId="4DA091D1" w14:textId="77777777" w:rsidR="00341292" w:rsidRPr="00F31F04" w:rsidRDefault="000914A0" w:rsidP="007D7827">
      <w:pPr>
        <w:pStyle w:val="Heading2"/>
      </w:pPr>
      <w:r w:rsidRPr="00433A0B">
        <w:lastRenderedPageBreak/>
        <w:t xml:space="preserve">FIGURE </w:t>
      </w:r>
      <w:r w:rsidR="0057171E" w:rsidRPr="0004283C">
        <w:t>3</w:t>
      </w:r>
      <w:r w:rsidRPr="0004283C">
        <w:t>A</w:t>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or Regulated </w:t>
      </w:r>
      <w:r w:rsidR="00EE72F1" w:rsidRPr="00433A0B">
        <w:t>Tertiary Treated</w:t>
      </w:r>
      <w:r w:rsidR="00EE72F1" w:rsidRPr="005D38FC">
        <w:t xml:space="preserve"> Recycled Water Supplies</w:t>
      </w:r>
      <w:bookmarkEnd w:id="199"/>
      <w:r w:rsidR="00EB09B1" w:rsidRPr="0004283C">
        <w:t xml:space="preserve"> – </w:t>
      </w:r>
      <w:bookmarkEnd w:id="200"/>
      <w:r w:rsidR="003C672E" w:rsidRPr="00D5180B">
        <w:t xml:space="preserve">See </w:t>
      </w:r>
      <w:r w:rsidR="003C672E">
        <w:t>TABLE</w:t>
      </w:r>
      <w:r w:rsidR="003C672E" w:rsidRPr="00D5180B">
        <w:t xml:space="preserve"> 2C</w:t>
      </w:r>
    </w:p>
    <w:p w14:paraId="2406D35F" w14:textId="77777777" w:rsidR="000158FB" w:rsidRPr="00D5180B" w:rsidRDefault="00F028E9" w:rsidP="00F45D27">
      <w:pPr>
        <w:spacing w:before="0" w:after="0"/>
        <w:rPr>
          <w:szCs w:val="22"/>
        </w:rPr>
      </w:pPr>
      <w:r w:rsidRPr="00E644F1">
        <w:rPr>
          <w:noProof/>
          <w:szCs w:val="23"/>
        </w:rPr>
        <mc:AlternateContent>
          <mc:Choice Requires="wpc">
            <w:drawing>
              <wp:inline distT="0" distB="0" distL="0" distR="0" wp14:anchorId="06B6A4A8" wp14:editId="27D78717">
                <wp:extent cx="6164920" cy="6362700"/>
                <wp:effectExtent l="0" t="0" r="102870" b="76200"/>
                <wp:docPr id="243" name="Canvas 24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30" name="Text Box 17"/>
                        <wps:cNvSpPr txBox="1">
                          <a:spLocks noChangeArrowheads="1"/>
                        </wps:cNvSpPr>
                        <wps:spPr bwMode="auto">
                          <a:xfrm>
                            <a:off x="3456811" y="3858048"/>
                            <a:ext cx="2706852" cy="2485602"/>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A5F744A" w14:textId="77777777" w:rsidR="000C6025" w:rsidRPr="00AD16D8" w:rsidRDefault="000C6025" w:rsidP="00F028E9">
                              <w:pPr>
                                <w:spacing w:after="120"/>
                                <w:ind w:left="270" w:hanging="180"/>
                                <w:rPr>
                                  <w:rFonts w:cs="Calibri"/>
                                  <w:b/>
                                  <w:sz w:val="20"/>
                                  <w:szCs w:val="20"/>
                                </w:rPr>
                              </w:pPr>
                              <w:r>
                                <w:rPr>
                                  <w:rFonts w:cs="Calibri"/>
                                  <w:b/>
                                  <w:sz w:val="20"/>
                                  <w:szCs w:val="20"/>
                                </w:rPr>
                                <w:t>Remedial Action</w:t>
                              </w:r>
                            </w:p>
                            <w:p w14:paraId="6AFD3936" w14:textId="77777777" w:rsidR="000C6025" w:rsidRPr="0021400B" w:rsidRDefault="000C6025"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0F88AFE7" w14:textId="77777777" w:rsidR="000C6025" w:rsidRPr="00BE3DF7" w:rsidRDefault="000C6025"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09D0D7F6" w14:textId="77777777" w:rsidR="000C6025" w:rsidRPr="00BE3251" w:rsidRDefault="000C6025"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See Appendix A for guidance on mitigation measures such as shock treatment for contaminated wells.</w:t>
                              </w:r>
                            </w:p>
                          </w:txbxContent>
                        </wps:txbx>
                        <wps:bodyPr rot="0" vert="horz" wrap="square" lIns="86868" tIns="43434" rIns="86868" bIns="43434" anchor="t" anchorCtr="0" upright="1">
                          <a:noAutofit/>
                        </wps:bodyPr>
                      </wps:wsp>
                      <wps:wsp>
                        <wps:cNvPr id="31" name="AutoShape 16"/>
                        <wps:cNvSpPr>
                          <a:spLocks noChangeArrowheads="1"/>
                        </wps:cNvSpPr>
                        <wps:spPr bwMode="auto">
                          <a:xfrm>
                            <a:off x="3457193" y="2880276"/>
                            <a:ext cx="2707387" cy="999490"/>
                          </a:xfrm>
                          <a:prstGeom prst="flowChartOffpageConnector">
                            <a:avLst/>
                          </a:prstGeom>
                          <a:solidFill>
                            <a:srgbClr val="FDAFB1"/>
                          </a:solidFill>
                          <a:ln>
                            <a:solidFill>
                              <a:sysClr val="windowText" lastClr="000000"/>
                            </a:solidFill>
                          </a:ln>
                          <a:effectLst>
                            <a:outerShdw sy="50000" rotWithShape="0">
                              <a:srgbClr val="808080">
                                <a:alpha val="50000"/>
                              </a:srgbClr>
                            </a:outerShdw>
                          </a:effectLst>
                        </wps:spPr>
                        <wps:txbx>
                          <w:txbxContent>
                            <w:p w14:paraId="2228C754" w14:textId="77777777" w:rsidR="000C6025" w:rsidRPr="005B5BE4" w:rsidRDefault="000C6025"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wps:txbx>
                        <wps:bodyPr rot="0" vert="horz" wrap="square" lIns="86868" tIns="43434" rIns="86868" bIns="43434" anchor="ctr" anchorCtr="0" upright="1">
                          <a:noAutofit/>
                        </wps:bodyPr>
                      </wps:wsp>
                      <wps:wsp>
                        <wps:cNvPr id="232" name="Text Box 13"/>
                        <wps:cNvSpPr txBox="1">
                          <a:spLocks noChangeArrowheads="1"/>
                        </wps:cNvSpPr>
                        <wps:spPr bwMode="auto">
                          <a:xfrm>
                            <a:off x="309104" y="3243723"/>
                            <a:ext cx="2672205" cy="804402"/>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A97C0E7" w14:textId="77777777" w:rsidR="000C6025" w:rsidRPr="00570C7D" w:rsidRDefault="000C6025"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r>
                                <w:rPr>
                                  <w:rFonts w:cs="Calibri"/>
                                  <w:b/>
                                  <w:sz w:val="18"/>
                                  <w:szCs w:val="20"/>
                                </w:rPr>
                                <w:t>initial</w:t>
                              </w:r>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r>
                                <w:rPr>
                                  <w:rFonts w:cs="Calibri"/>
                                  <w:b/>
                                  <w:sz w:val="18"/>
                                  <w:szCs w:val="20"/>
                                </w:rPr>
                                <w:t>assessment</w:t>
                              </w:r>
                              <w:r w:rsidRPr="00570C7D">
                                <w:rPr>
                                  <w:rFonts w:cs="Calibri"/>
                                  <w:b/>
                                  <w:sz w:val="18"/>
                                  <w:szCs w:val="20"/>
                                </w:rPr>
                                <w:t xml:space="preserve">. </w:t>
                              </w:r>
                            </w:p>
                          </w:txbxContent>
                        </wps:txbx>
                        <wps:bodyPr rot="0" vert="horz" wrap="square" lIns="86868" tIns="43434" rIns="86868" bIns="43434" anchor="t" anchorCtr="0" upright="1">
                          <a:noAutofit/>
                        </wps:bodyPr>
                      </wps:wsp>
                      <wps:wsp>
                        <wps:cNvPr id="233" name="Rectangle 14"/>
                        <wps:cNvSpPr>
                          <a:spLocks noChangeArrowheads="1"/>
                        </wps:cNvSpPr>
                        <wps:spPr bwMode="auto">
                          <a:xfrm>
                            <a:off x="234021" y="19050"/>
                            <a:ext cx="5797550" cy="44767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FCFCC78" w14:textId="77777777" w:rsidR="000C6025" w:rsidRPr="002779B7" w:rsidRDefault="000C6025"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wps:txbx>
                        <wps:bodyPr rot="0" vert="horz" wrap="square" lIns="86868" tIns="43434" rIns="86868" bIns="43434" anchor="t" anchorCtr="0" upright="1">
                          <a:noAutofit/>
                        </wps:bodyPr>
                      </wps:wsp>
                      <wps:wsp>
                        <wps:cNvPr id="234" name="AutoShape 15"/>
                        <wps:cNvSpPr>
                          <a:spLocks noChangeArrowheads="1"/>
                        </wps:cNvSpPr>
                        <wps:spPr bwMode="auto">
                          <a:xfrm>
                            <a:off x="308742" y="2020552"/>
                            <a:ext cx="2672369" cy="132272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0FF9D81" w14:textId="77777777" w:rsidR="000C6025" w:rsidRDefault="000C6025"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594A3B13" w14:textId="77777777" w:rsidR="000C6025" w:rsidRPr="00E81F20" w:rsidRDefault="000C6025"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0FC9203F" w14:textId="77777777" w:rsidR="000C6025" w:rsidRPr="00E81F20" w:rsidRDefault="000C6025"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31E6CA48" w14:textId="77777777" w:rsidR="000C6025" w:rsidRPr="00015AF3" w:rsidRDefault="000C6025" w:rsidP="00F028E9">
                              <w:pPr>
                                <w:spacing w:after="0"/>
                                <w:jc w:val="center"/>
                                <w:rPr>
                                  <w:rFonts w:cs="Calibri"/>
                                  <w:b/>
                                  <w:color w:val="FFFFFF"/>
                                  <w:sz w:val="19"/>
                                  <w:szCs w:val="19"/>
                                  <w:u w:val="single"/>
                                </w:rPr>
                              </w:pPr>
                            </w:p>
                          </w:txbxContent>
                        </wps:txbx>
                        <wps:bodyPr rot="0" vert="horz" wrap="square" lIns="86868" tIns="43434" rIns="86868" bIns="43434" anchor="ctr" anchorCtr="0" upright="1">
                          <a:noAutofit/>
                        </wps:bodyPr>
                      </wps:wsp>
                      <wps:wsp>
                        <wps:cNvPr id="236" name="AutoShape 16"/>
                        <wps:cNvSpPr>
                          <a:spLocks noChangeArrowheads="1"/>
                        </wps:cNvSpPr>
                        <wps:spPr bwMode="auto">
                          <a:xfrm>
                            <a:off x="3457384" y="1733550"/>
                            <a:ext cx="2707196" cy="1262634"/>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3D1B1042" w14:textId="77777777" w:rsidR="000C6025" w:rsidRDefault="000C6025"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24B796F" w14:textId="77777777" w:rsidR="000C6025" w:rsidRPr="001A46FD" w:rsidRDefault="000C6025"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 </w:t>
                              </w:r>
                            </w:p>
                            <w:p w14:paraId="347E7FC6" w14:textId="77777777" w:rsidR="000C6025" w:rsidRDefault="000C6025" w:rsidP="00F028E9"/>
                          </w:txbxContent>
                        </wps:txbx>
                        <wps:bodyPr rot="0" vert="horz" wrap="square" lIns="86868" tIns="43434" rIns="86868" bIns="43434" anchor="ctr" anchorCtr="0" upright="1">
                          <a:noAutofit/>
                        </wps:bodyPr>
                      </wps:wsp>
                      <wps:wsp>
                        <wps:cNvPr id="237" name="AutoShape 15"/>
                        <wps:cNvSpPr>
                          <a:spLocks noChangeArrowheads="1"/>
                        </wps:cNvSpPr>
                        <wps:spPr bwMode="auto">
                          <a:xfrm>
                            <a:off x="3457575" y="466725"/>
                            <a:ext cx="2635757" cy="126682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26A01188" w14:textId="77777777" w:rsidR="000C6025" w:rsidRPr="00EF5DAB" w:rsidRDefault="000C6025" w:rsidP="00F028E9">
                              <w:pPr>
                                <w:pStyle w:val="NormalWeb"/>
                                <w:spacing w:before="0" w:beforeAutospacing="0" w:after="0" w:afterAutospacing="0"/>
                                <w:ind w:left="180" w:right="105"/>
                                <w:jc w:val="center"/>
                                <w:rPr>
                                  <w:b/>
                                  <w:color w:val="auto"/>
                                  <w:sz w:val="24"/>
                                </w:rPr>
                              </w:pPr>
                              <w:r w:rsidRPr="00BF6203">
                                <w:rPr>
                                  <w:rFonts w:cs="Calibri"/>
                                  <w:b/>
                                  <w:color w:val="auto"/>
                                  <w:sz w:val="20"/>
                                  <w:szCs w:val="20"/>
                                </w:rPr>
                                <w:t>If historical data is unavailable</w:t>
                              </w:r>
                              <w:r>
                                <w:rPr>
                                  <w:rFonts w:cs="Calibri"/>
                                  <w:b/>
                                  <w:color w:val="auto"/>
                                  <w:sz w:val="20"/>
                                  <w:szCs w:val="20"/>
                                </w:rPr>
                                <w:t xml:space="preserve"> to s</w:t>
                              </w:r>
                              <w:r w:rsidRPr="00BF6203">
                                <w:rPr>
                                  <w:rFonts w:cs="Calibri"/>
                                  <w:b/>
                                  <w:color w:val="auto"/>
                                  <w:sz w:val="20"/>
                                  <w:szCs w:val="20"/>
                                </w:rPr>
                                <w:t xml:space="preserve">elf-certify, </w:t>
                              </w:r>
                              <w:r>
                                <w:rPr>
                                  <w:rFonts w:cs="Calibri"/>
                                  <w:b/>
                                  <w:color w:val="auto"/>
                                  <w:sz w:val="20"/>
                                  <w:szCs w:val="20"/>
                                </w:rPr>
                                <w:t xml:space="preserve">take three (3)-100 mL samples at </w:t>
                              </w:r>
                              <w:r w:rsidRPr="00BF6203">
                                <w:rPr>
                                  <w:rFonts w:cs="Calibri"/>
                                  <w:b/>
                                  <w:color w:val="auto"/>
                                  <w:sz w:val="20"/>
                                  <w:szCs w:val="20"/>
                                </w:rPr>
                                <w:t xml:space="preserve">the </w:t>
                              </w:r>
                              <w:r>
                                <w:rPr>
                                  <w:rFonts w:cs="Calibri"/>
                                  <w:b/>
                                  <w:color w:val="auto"/>
                                  <w:sz w:val="20"/>
                                  <w:szCs w:val="20"/>
                                </w:rPr>
                                <w:t>water source</w:t>
                              </w:r>
                              <w:r w:rsidRPr="005B5BE4">
                                <w:rPr>
                                  <w:rFonts w:cs="Calibri"/>
                                  <w:b/>
                                  <w:color w:val="auto"/>
                                  <w:sz w:val="20"/>
                                  <w:szCs w:val="20"/>
                                </w:rPr>
                                <w:t xml:space="preserve"> </w:t>
                              </w:r>
                              <w:r>
                                <w:rPr>
                                  <w:rFonts w:cs="Calibri"/>
                                  <w:b/>
                                  <w:color w:val="auto"/>
                                  <w:sz w:val="20"/>
                                  <w:szCs w:val="20"/>
                                </w:rPr>
                                <w:t xml:space="preserve">on two sampling occasions separated by </w:t>
                              </w:r>
                              <w:r w:rsidRPr="005D044F">
                                <w:rPr>
                                  <w:rFonts w:cs="Calibri"/>
                                  <w:b/>
                                  <w:color w:val="auto"/>
                                  <w:sz w:val="20"/>
                                  <w:szCs w:val="20"/>
                                  <w:u w:val="single"/>
                                </w:rPr>
                                <w:t>&gt;</w:t>
                              </w:r>
                              <w:r w:rsidRPr="005B5BE4">
                                <w:rPr>
                                  <w:rFonts w:cs="Calibri"/>
                                  <w:b/>
                                  <w:color w:val="auto"/>
                                  <w:sz w:val="20"/>
                                  <w:szCs w:val="20"/>
                                </w:rPr>
                                <w:t xml:space="preserve"> 7 days</w:t>
                              </w:r>
                              <w:r w:rsidRPr="00BF6203">
                                <w:rPr>
                                  <w:rFonts w:cs="Calibri"/>
                                  <w:b/>
                                  <w:color w:val="auto"/>
                                  <w:sz w:val="20"/>
                                  <w:szCs w:val="20"/>
                                </w:rPr>
                                <w:t>.</w:t>
                              </w:r>
                            </w:p>
                          </w:txbxContent>
                        </wps:txbx>
                        <wps:bodyPr rot="0" vert="horz" wrap="square" lIns="86868" tIns="43434" rIns="86868" bIns="43434" anchor="ctr" anchorCtr="0" upright="1">
                          <a:noAutofit/>
                        </wps:bodyPr>
                      </wps:wsp>
                      <wps:wsp>
                        <wps:cNvPr id="238" name="AutoShape 15"/>
                        <wps:cNvSpPr>
                          <a:spLocks noChangeArrowheads="1"/>
                        </wps:cNvSpPr>
                        <wps:spPr bwMode="auto">
                          <a:xfrm>
                            <a:off x="308794" y="466725"/>
                            <a:ext cx="2672532" cy="156769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11DAA4F2" w14:textId="77777777" w:rsidR="000C6025" w:rsidRDefault="000C6025"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0BF687A6" w14:textId="77777777" w:rsidR="000C6025" w:rsidRPr="005D044F" w:rsidRDefault="000C6025"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wps:txbx>
                        <wps:bodyPr rot="0" vert="horz" wrap="square" lIns="86868" tIns="43434" rIns="86868" bIns="43434" anchor="t" anchorCtr="0" upright="1">
                          <a:noAutofit/>
                        </wps:bodyPr>
                      </wps:wsp>
                      <wpg:wgp>
                        <wpg:cNvPr id="239" name="Group 239"/>
                        <wpg:cNvGrpSpPr/>
                        <wpg:grpSpPr>
                          <a:xfrm>
                            <a:off x="2720775" y="641277"/>
                            <a:ext cx="751281" cy="2297865"/>
                            <a:chOff x="2755191" y="1300496"/>
                            <a:chExt cx="682983" cy="1000875"/>
                          </a:xfrm>
                          <a:solidFill>
                            <a:schemeClr val="accent6">
                              <a:lumMod val="60000"/>
                              <a:lumOff val="40000"/>
                            </a:schemeClr>
                          </a:solidFill>
                        </wpg:grpSpPr>
                        <wps:wsp>
                          <wps:cNvPr id="240" name="AutoShape 19"/>
                          <wps:cNvSpPr>
                            <a:spLocks noChangeArrowheads="1"/>
                          </wps:cNvSpPr>
                          <wps:spPr bwMode="auto">
                            <a:xfrm rot="10800000">
                              <a:off x="2755191" y="2195334"/>
                              <a:ext cx="469049" cy="106037"/>
                            </a:xfrm>
                            <a:prstGeom prst="rightArrow">
                              <a:avLst>
                                <a:gd name="adj1" fmla="val 50000"/>
                                <a:gd name="adj2" fmla="val 83145"/>
                              </a:avLst>
                            </a:prstGeom>
                            <a:grpFill/>
                            <a:ln w="9525">
                              <a:noFill/>
                              <a:miter lim="800000"/>
                              <a:headEnd/>
                              <a:tailEnd/>
                            </a:ln>
                          </wps:spPr>
                          <wps:bodyPr rot="0" vert="horz" wrap="square" lIns="91440" tIns="45720" rIns="91440" bIns="45720" anchor="t" anchorCtr="0" upright="1">
                            <a:noAutofit/>
                          </wps:bodyPr>
                        </wps:wsp>
                        <wps:wsp>
                          <wps:cNvPr id="241" name="Rectangle 241"/>
                          <wps:cNvSpPr/>
                          <wps:spPr>
                            <a:xfrm>
                              <a:off x="3106654" y="1300496"/>
                              <a:ext cx="117764" cy="969356"/>
                            </a:xfrm>
                            <a:prstGeom prst="rect">
                              <a:avLst/>
                            </a:prstGeom>
                            <a:gr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rot="5400000">
                              <a:off x="3261928" y="1173386"/>
                              <a:ext cx="49130" cy="303362"/>
                            </a:xfrm>
                            <a:prstGeom prst="rect">
                              <a:avLst/>
                            </a:prstGeom>
                            <a:grp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g:wgp>
                        <wpg:cNvPr id="163" name="Group 163"/>
                        <wpg:cNvGrpSpPr/>
                        <wpg:grpSpPr>
                          <a:xfrm rot="10800000" flipV="1">
                            <a:off x="2981328" y="1157844"/>
                            <a:ext cx="748142" cy="1330038"/>
                            <a:chOff x="131871" y="0"/>
                            <a:chExt cx="748570" cy="1027170"/>
                          </a:xfrm>
                        </wpg:grpSpPr>
                        <wps:wsp>
                          <wps:cNvPr id="164" name="AutoShape 19"/>
                          <wps:cNvSpPr>
                            <a:spLocks noChangeArrowheads="1"/>
                          </wps:cNvSpPr>
                          <wps:spPr bwMode="auto">
                            <a:xfrm rot="10800000">
                              <a:off x="131871" y="807061"/>
                              <a:ext cx="445763" cy="220109"/>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5"/>
                          <wps:cNvSpPr/>
                          <wps:spPr>
                            <a:xfrm>
                              <a:off x="493126" y="0"/>
                              <a:ext cx="102149" cy="969356"/>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rot="5400000">
                              <a:off x="659816" y="-147254"/>
                              <a:ext cx="73359" cy="367890"/>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06B6A4A8" id="Canvas 243" o:spid="_x0000_s1051" editas="canvas" style="width:485.45pt;height:501pt;mso-position-horizontal-relative:char;mso-position-vertical-relative:line" coordsize="61645,63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">
                <v:shape id="_x0000_s1052" type="#_x0000_t75" style="position:absolute;width:61645;height:63627;visibility:visible;mso-wrap-style:square" filled="t" fillcolor="#dbdbdb">
                  <v:fill o:detectmouseclick="t"/>
                  <v:path o:connecttype="none"/>
                </v:shape>
                <v:shape id="Text Box 17" o:spid="_x0000_s1053" type="#_x0000_t202" style="position:absolute;left:34568;top:38580;width:27068;height:24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" fillcolor="#bdd6ee">
                  <v:shadow on="t" opacity=".5" offset="6pt,6pt"/>
                  <v:textbox inset="6.84pt,3.42pt,6.84pt,3.42pt">
                    <w:txbxContent>
                      <w:p w14:paraId="6A5F744A" w14:textId="77777777" w:rsidR="000C6025" w:rsidRPr="00AD16D8" w:rsidRDefault="000C6025" w:rsidP="00F028E9">
                        <w:pPr>
                          <w:spacing w:after="120"/>
                          <w:ind w:left="270" w:hanging="180"/>
                          <w:rPr>
                            <w:rFonts w:cs="Calibri"/>
                            <w:b/>
                            <w:sz w:val="20"/>
                            <w:szCs w:val="20"/>
                          </w:rPr>
                        </w:pPr>
                        <w:r>
                          <w:rPr>
                            <w:rFonts w:cs="Calibri"/>
                            <w:b/>
                            <w:sz w:val="20"/>
                            <w:szCs w:val="20"/>
                          </w:rPr>
                          <w:t>Remedial Action</w:t>
                        </w:r>
                      </w:p>
                      <w:p w14:paraId="6AFD3936" w14:textId="77777777" w:rsidR="000C6025" w:rsidRPr="0021400B" w:rsidRDefault="000C6025"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 xml:space="preserve">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 </w:t>
                        </w:r>
                      </w:p>
                      <w:p w14:paraId="0F88AFE7" w14:textId="77777777" w:rsidR="000C6025" w:rsidRPr="00BE3DF7" w:rsidRDefault="000C6025"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In the interim, the water can be treated or used as a source for a Type B agricultural water system. If you choose to treat the water, follow Type B</w:t>
                        </w:r>
                        <w:r w:rsidRPr="00EF5DAB">
                          <w:rPr>
                            <w:rFonts w:cs="Calibri"/>
                            <w:sz w:val="20"/>
                            <w:szCs w:val="20"/>
                          </w:rPr>
                          <w:sym w:font="Wingdings" w:char="F0E0"/>
                        </w:r>
                        <w:r>
                          <w:rPr>
                            <w:rFonts w:cs="Calibri"/>
                            <w:sz w:val="20"/>
                            <w:szCs w:val="20"/>
                          </w:rPr>
                          <w:t>A water system requirements.</w:t>
                        </w:r>
                      </w:p>
                      <w:p w14:paraId="09D0D7F6" w14:textId="77777777" w:rsidR="000C6025" w:rsidRPr="00BE3251" w:rsidRDefault="000C6025" w:rsidP="00F028E9">
                        <w:pPr>
                          <w:pStyle w:val="ListParagraph"/>
                          <w:numPr>
                            <w:ilvl w:val="0"/>
                            <w:numId w:val="91"/>
                          </w:numPr>
                          <w:spacing w:after="120" w:line="240" w:lineRule="auto"/>
                          <w:ind w:left="270" w:hanging="180"/>
                          <w:contextualSpacing w:val="0"/>
                          <w:rPr>
                            <w:rFonts w:cs="Calibri"/>
                            <w:b/>
                            <w:sz w:val="19"/>
                            <w:szCs w:val="19"/>
                          </w:rPr>
                        </w:pPr>
                        <w:r>
                          <w:rPr>
                            <w:rFonts w:cs="Calibri"/>
                            <w:sz w:val="20"/>
                            <w:szCs w:val="20"/>
                          </w:rPr>
                          <w:t>See Appendix A for guidance on mitigation measures such as shock treatment for contaminated wells.</w:t>
                        </w:r>
                      </w:p>
                    </w:txbxContent>
                  </v:textbox>
                </v:shape>
                <v:shape id="_x0000_s1054" type="#_x0000_t177" style="position:absolute;left:34571;top:28802;width:27074;height:9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" fillcolor="#fdafb1" strokecolor="windowText">
                  <v:shadow on="t" type="perspective" opacity=".5" origin=",.5" offset="0,0" matrix=",,,.5"/>
                  <v:textbox inset="6.84pt,3.42pt,6.84pt,3.42pt">
                    <w:txbxContent>
                      <w:p w14:paraId="2228C754" w14:textId="77777777" w:rsidR="000C6025" w:rsidRPr="005B5BE4" w:rsidRDefault="000C6025"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v:textbox>
                </v:shape>
                <v:shape id="Text Box 13" o:spid="_x0000_s1055" type="#_x0000_t202" style="position:absolute;left:3091;top:32437;width:26722;height:8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" fillcolor="#c5e0b3">
                  <v:shadow on="t" opacity=".5" offset="6pt,6pt"/>
                  <v:textbox inset="6.84pt,3.42pt,6.84pt,3.42pt">
                    <w:txbxContent>
                      <w:p w14:paraId="1A97C0E7" w14:textId="77777777" w:rsidR="000C6025" w:rsidRPr="00570C7D" w:rsidRDefault="000C6025" w:rsidP="00F028E9">
                        <w:pPr>
                          <w:spacing w:before="240"/>
                          <w:jc w:val="center"/>
                          <w:rPr>
                            <w:rFonts w:cs="Calibri"/>
                            <w:b/>
                            <w:sz w:val="18"/>
                            <w:szCs w:val="20"/>
                          </w:rPr>
                        </w:pPr>
                        <w:r>
                          <w:rPr>
                            <w:rFonts w:cs="Calibri"/>
                            <w:b/>
                            <w:sz w:val="18"/>
                            <w:szCs w:val="20"/>
                          </w:rPr>
                          <w:t>Water source is self-certified; n</w:t>
                        </w:r>
                        <w:r w:rsidRPr="00570C7D">
                          <w:rPr>
                            <w:rFonts w:cs="Calibri"/>
                            <w:b/>
                            <w:sz w:val="18"/>
                            <w:szCs w:val="20"/>
                          </w:rPr>
                          <w:t xml:space="preserve">o further action necessary until the </w:t>
                        </w:r>
                        <w:r>
                          <w:rPr>
                            <w:rFonts w:cs="Calibri"/>
                            <w:b/>
                            <w:sz w:val="18"/>
                            <w:szCs w:val="20"/>
                          </w:rPr>
                          <w:t>initial</w:t>
                        </w:r>
                        <w:r w:rsidRPr="00570C7D">
                          <w:rPr>
                            <w:rFonts w:cs="Calibri"/>
                            <w:b/>
                            <w:sz w:val="18"/>
                            <w:szCs w:val="20"/>
                          </w:rPr>
                          <w:t xml:space="preserve"> </w:t>
                        </w:r>
                        <w:r>
                          <w:rPr>
                            <w:rFonts w:cs="Calibri"/>
                            <w:b/>
                            <w:sz w:val="18"/>
                            <w:szCs w:val="20"/>
                          </w:rPr>
                          <w:t>microbial water quality</w:t>
                        </w:r>
                        <w:r w:rsidRPr="00570C7D">
                          <w:rPr>
                            <w:rFonts w:cs="Calibri"/>
                            <w:b/>
                            <w:sz w:val="18"/>
                            <w:szCs w:val="20"/>
                          </w:rPr>
                          <w:t xml:space="preserve"> </w:t>
                        </w:r>
                        <w:r>
                          <w:rPr>
                            <w:rFonts w:cs="Calibri"/>
                            <w:b/>
                            <w:sz w:val="18"/>
                            <w:szCs w:val="20"/>
                          </w:rPr>
                          <w:t>assessment</w:t>
                        </w:r>
                        <w:r w:rsidRPr="00570C7D">
                          <w:rPr>
                            <w:rFonts w:cs="Calibri"/>
                            <w:b/>
                            <w:sz w:val="18"/>
                            <w:szCs w:val="20"/>
                          </w:rPr>
                          <w:t xml:space="preserve">. </w:t>
                        </w:r>
                      </w:p>
                    </w:txbxContent>
                  </v:textbox>
                </v:shape>
                <v:rect id="Rectangle 14" o:spid="_x0000_s1056" style="position:absolute;left:2340;top:190;width:57975;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" fillcolor="#2f5496" stroked="f" strokecolor="#f2f2f2" strokeweight="3pt">
                  <v:shadow on="t" color="#1f3763" opacity=".5" offset="6pt,6pt"/>
                  <v:textbox inset="6.84pt,3.42pt,6.84pt,3.42pt">
                    <w:txbxContent>
                      <w:p w14:paraId="2FCFCC78" w14:textId="77777777" w:rsidR="000C6025" w:rsidRPr="002779B7" w:rsidRDefault="000C6025"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v:textbox>
                </v:rect>
                <v:shape id="AutoShape 15" o:spid="_x0000_s1057" type="#_x0000_t177" style="position:absolute;left:3087;top:20205;width:26724;height:13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" fillcolor="#060" stroked="f" strokecolor="#f2f2f2" strokeweight="3pt">
                  <v:shadow on="t" type="perspective" color="#375623" opacity=".5" origin=",.5" offset="0,0" matrix=",,,.5"/>
                  <v:textbox inset="6.84pt,3.42pt,6.84pt,3.42pt">
                    <w:txbxContent>
                      <w:p w14:paraId="30FF9D81" w14:textId="77777777" w:rsidR="000C6025" w:rsidRDefault="000C6025"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594A3B13" w14:textId="77777777" w:rsidR="000C6025" w:rsidRPr="00E81F20" w:rsidRDefault="000C6025" w:rsidP="00F028E9">
                        <w:pPr>
                          <w:pStyle w:val="NormalWeb"/>
                          <w:spacing w:before="6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p>
                      <w:p w14:paraId="0FC9203F" w14:textId="77777777" w:rsidR="000C6025" w:rsidRPr="00E81F20" w:rsidRDefault="000C6025" w:rsidP="00F028E9">
                        <w:pPr>
                          <w:pStyle w:val="NormalWeb"/>
                          <w:spacing w:before="0" w:beforeAutospacing="0" w:after="0" w:afterAutospacing="0"/>
                          <w:ind w:left="180"/>
                          <w:jc w:val="center"/>
                          <w:rPr>
                            <w:b/>
                            <w:sz w:val="20"/>
                            <w:szCs w:val="20"/>
                          </w:rPr>
                        </w:pPr>
                        <w:r>
                          <w:rPr>
                            <w:b/>
                            <w:color w:val="FFFFFF"/>
                            <w:sz w:val="20"/>
                            <w:szCs w:val="20"/>
                          </w:rPr>
                          <w:t xml:space="preserve">in all but one sample </w:t>
                        </w:r>
                        <w:r w:rsidRPr="00E81F20">
                          <w:rPr>
                            <w:b/>
                            <w:color w:val="FFFFFF"/>
                            <w:sz w:val="20"/>
                            <w:szCs w:val="20"/>
                          </w:rPr>
                          <w:t xml:space="preserve">and no </w:t>
                        </w:r>
                        <w:r>
                          <w:rPr>
                            <w:b/>
                            <w:color w:val="FFFFFF"/>
                            <w:sz w:val="20"/>
                            <w:szCs w:val="20"/>
                          </w:rPr>
                          <w:t>greater</w:t>
                        </w:r>
                        <w:r w:rsidRPr="00E81F20">
                          <w:rPr>
                            <w:b/>
                            <w:color w:val="FFFFFF"/>
                            <w:sz w:val="20"/>
                            <w:szCs w:val="20"/>
                          </w:rPr>
                          <w:t xml:space="preserve"> than 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w:t>
                        </w:r>
                        <w:r>
                          <w:rPr>
                            <w:b/>
                            <w:color w:val="FFFFFF"/>
                            <w:sz w:val="20"/>
                            <w:szCs w:val="20"/>
                          </w:rPr>
                          <w:t xml:space="preserve">that </w:t>
                        </w:r>
                        <w:r w:rsidRPr="00E81F20">
                          <w:rPr>
                            <w:b/>
                            <w:color w:val="FFFFFF"/>
                            <w:sz w:val="20"/>
                            <w:szCs w:val="20"/>
                          </w:rPr>
                          <w:t>one sampl</w:t>
                        </w:r>
                        <w:r>
                          <w:rPr>
                            <w:b/>
                            <w:color w:val="FFFFFF"/>
                            <w:sz w:val="20"/>
                            <w:szCs w:val="20"/>
                          </w:rPr>
                          <w:t>e</w:t>
                        </w:r>
                      </w:p>
                      <w:p w14:paraId="31E6CA48" w14:textId="77777777" w:rsidR="000C6025" w:rsidRPr="00015AF3" w:rsidRDefault="000C6025" w:rsidP="00F028E9">
                        <w:pPr>
                          <w:spacing w:after="0"/>
                          <w:jc w:val="center"/>
                          <w:rPr>
                            <w:rFonts w:cs="Calibri"/>
                            <w:b/>
                            <w:color w:val="FFFFFF"/>
                            <w:sz w:val="19"/>
                            <w:szCs w:val="19"/>
                            <w:u w:val="single"/>
                          </w:rPr>
                        </w:pPr>
                      </w:p>
                    </w:txbxContent>
                  </v:textbox>
                </v:shape>
                <v:shape id="_x0000_s1058" type="#_x0000_t177" style="position:absolute;left:34573;top:17335;width:27072;height:12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" fillcolor="#c00000" stroked="f">
                  <v:shadow on="t" type="perspective" opacity=".5" origin=",.5" offset="0,0" matrix=",,,.5"/>
                  <v:textbox inset="6.84pt,3.42pt,6.84pt,3.42pt">
                    <w:txbxContent>
                      <w:p w14:paraId="3D1B1042" w14:textId="77777777" w:rsidR="000C6025" w:rsidRDefault="000C6025"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24B796F" w14:textId="77777777" w:rsidR="000C6025" w:rsidRPr="001A46FD" w:rsidRDefault="000C6025" w:rsidP="00F028E9">
                        <w:pPr>
                          <w:spacing w:before="120" w:after="0"/>
                          <w:ind w:left="180" w:right="21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801CC9">
                          <w:rPr>
                            <w:rFonts w:cs="Calibri"/>
                            <w:b/>
                            <w:sz w:val="20"/>
                            <w:szCs w:val="20"/>
                            <w:u w:val="single"/>
                          </w:rPr>
                          <w:t>&gt;</w:t>
                        </w:r>
                        <w:r>
                          <w:rPr>
                            <w:rFonts w:cs="Calibri"/>
                            <w:b/>
                            <w:sz w:val="20"/>
                            <w:szCs w:val="20"/>
                          </w:rPr>
                          <w:t xml:space="preserve"> 2 samples</w:t>
                        </w:r>
                        <w:r w:rsidRPr="001A46FD">
                          <w:rPr>
                            <w:rFonts w:cs="Calibri"/>
                            <w:b/>
                            <w:sz w:val="20"/>
                            <w:szCs w:val="20"/>
                          </w:rPr>
                          <w:t xml:space="preserve"> </w:t>
                        </w:r>
                        <w:r w:rsidRPr="009477DB">
                          <w:rPr>
                            <w:rFonts w:cs="Calibri"/>
                            <w:b/>
                            <w:sz w:val="20"/>
                            <w:szCs w:val="20"/>
                            <w:u w:val="single"/>
                          </w:rPr>
                          <w:t>or</w:t>
                        </w:r>
                        <w:r>
                          <w:rPr>
                            <w:rFonts w:cs="Calibri"/>
                            <w:b/>
                            <w:sz w:val="20"/>
                            <w:szCs w:val="20"/>
                          </w:rPr>
                          <w:t xml:space="preserve"> o</w:t>
                        </w:r>
                        <w:r w:rsidRPr="009477DB">
                          <w:rPr>
                            <w:rFonts w:cs="Calibri"/>
                            <w:b/>
                            <w:sz w:val="20"/>
                            <w:szCs w:val="20"/>
                          </w:rPr>
                          <w:t xml:space="preserve">ne sample has l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 </w:t>
                        </w:r>
                      </w:p>
                      <w:p w14:paraId="347E7FC6" w14:textId="77777777" w:rsidR="000C6025" w:rsidRDefault="000C6025" w:rsidP="00F028E9"/>
                    </w:txbxContent>
                  </v:textbox>
                </v:shape>
                <v:shape id="AutoShape 15" o:spid="_x0000_s1059" type="#_x0000_t177" style="position:absolute;left:34575;top:4667;width:26358;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" fillcolor="#8faadc" strokecolor="windowText">
                  <v:shadow on="t" type="perspective" color="#375623" opacity=".5" origin=",.5" offset="0,0" matrix=",,,.5"/>
                  <v:textbox inset="6.84pt,3.42pt,6.84pt,3.42pt">
                    <w:txbxContent>
                      <w:p w14:paraId="26A01188" w14:textId="77777777" w:rsidR="000C6025" w:rsidRPr="00EF5DAB" w:rsidRDefault="000C6025" w:rsidP="00F028E9">
                        <w:pPr>
                          <w:pStyle w:val="NormalWeb"/>
                          <w:spacing w:before="0" w:beforeAutospacing="0" w:after="0" w:afterAutospacing="0"/>
                          <w:ind w:left="180" w:right="105"/>
                          <w:jc w:val="center"/>
                          <w:rPr>
                            <w:b/>
                            <w:color w:val="auto"/>
                            <w:sz w:val="24"/>
                          </w:rPr>
                        </w:pPr>
                        <w:r w:rsidRPr="00BF6203">
                          <w:rPr>
                            <w:rFonts w:cs="Calibri"/>
                            <w:b/>
                            <w:color w:val="auto"/>
                            <w:sz w:val="20"/>
                            <w:szCs w:val="20"/>
                          </w:rPr>
                          <w:t>If historical data is unavailable</w:t>
                        </w:r>
                        <w:r>
                          <w:rPr>
                            <w:rFonts w:cs="Calibri"/>
                            <w:b/>
                            <w:color w:val="auto"/>
                            <w:sz w:val="20"/>
                            <w:szCs w:val="20"/>
                          </w:rPr>
                          <w:t xml:space="preserve"> to s</w:t>
                        </w:r>
                        <w:r w:rsidRPr="00BF6203">
                          <w:rPr>
                            <w:rFonts w:cs="Calibri"/>
                            <w:b/>
                            <w:color w:val="auto"/>
                            <w:sz w:val="20"/>
                            <w:szCs w:val="20"/>
                          </w:rPr>
                          <w:t xml:space="preserve">elf-certify, </w:t>
                        </w:r>
                        <w:r>
                          <w:rPr>
                            <w:rFonts w:cs="Calibri"/>
                            <w:b/>
                            <w:color w:val="auto"/>
                            <w:sz w:val="20"/>
                            <w:szCs w:val="20"/>
                          </w:rPr>
                          <w:t xml:space="preserve">take three (3)-100 mL samples at </w:t>
                        </w:r>
                        <w:r w:rsidRPr="00BF6203">
                          <w:rPr>
                            <w:rFonts w:cs="Calibri"/>
                            <w:b/>
                            <w:color w:val="auto"/>
                            <w:sz w:val="20"/>
                            <w:szCs w:val="20"/>
                          </w:rPr>
                          <w:t xml:space="preserve">the </w:t>
                        </w:r>
                        <w:r>
                          <w:rPr>
                            <w:rFonts w:cs="Calibri"/>
                            <w:b/>
                            <w:color w:val="auto"/>
                            <w:sz w:val="20"/>
                            <w:szCs w:val="20"/>
                          </w:rPr>
                          <w:t>water source</w:t>
                        </w:r>
                        <w:r w:rsidRPr="005B5BE4">
                          <w:rPr>
                            <w:rFonts w:cs="Calibri"/>
                            <w:b/>
                            <w:color w:val="auto"/>
                            <w:sz w:val="20"/>
                            <w:szCs w:val="20"/>
                          </w:rPr>
                          <w:t xml:space="preserve"> </w:t>
                        </w:r>
                        <w:r>
                          <w:rPr>
                            <w:rFonts w:cs="Calibri"/>
                            <w:b/>
                            <w:color w:val="auto"/>
                            <w:sz w:val="20"/>
                            <w:szCs w:val="20"/>
                          </w:rPr>
                          <w:t xml:space="preserve">on two sampling occasions separated by </w:t>
                        </w:r>
                        <w:r w:rsidRPr="005D044F">
                          <w:rPr>
                            <w:rFonts w:cs="Calibri"/>
                            <w:b/>
                            <w:color w:val="auto"/>
                            <w:sz w:val="20"/>
                            <w:szCs w:val="20"/>
                            <w:u w:val="single"/>
                          </w:rPr>
                          <w:t>&gt;</w:t>
                        </w:r>
                        <w:r w:rsidRPr="005B5BE4">
                          <w:rPr>
                            <w:rFonts w:cs="Calibri"/>
                            <w:b/>
                            <w:color w:val="auto"/>
                            <w:sz w:val="20"/>
                            <w:szCs w:val="20"/>
                          </w:rPr>
                          <w:t xml:space="preserve"> 7 days</w:t>
                        </w:r>
                        <w:r w:rsidRPr="00BF6203">
                          <w:rPr>
                            <w:rFonts w:cs="Calibri"/>
                            <w:b/>
                            <w:color w:val="auto"/>
                            <w:sz w:val="20"/>
                            <w:szCs w:val="20"/>
                          </w:rPr>
                          <w:t>.</w:t>
                        </w:r>
                      </w:p>
                    </w:txbxContent>
                  </v:textbox>
                </v:shape>
                <v:shape id="AutoShape 15" o:spid="_x0000_s1060" type="#_x0000_t177" style="position:absolute;left:3087;top:4667;width:26726;height:15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" fillcolor="#8faadc" strokecolor="windowText">
                  <v:shadow on="t" type="perspective" color="#375623" opacity=".5" origin=",.5" offset="0,0" matrix=",,,.5"/>
                  <v:textbox inset="6.84pt,3.42pt,6.84pt,3.42pt">
                    <w:txbxContent>
                      <w:p w14:paraId="11DAA4F2" w14:textId="77777777" w:rsidR="000C6025" w:rsidRDefault="000C6025"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0BF687A6" w14:textId="77777777" w:rsidR="000C6025" w:rsidRPr="005D044F" w:rsidRDefault="000C6025" w:rsidP="00F028E9">
                        <w:pPr>
                          <w:pStyle w:val="NormalWeb"/>
                          <w:spacing w:before="60" w:beforeAutospacing="0" w:after="60" w:afterAutospacing="0"/>
                          <w:jc w:val="center"/>
                          <w:rPr>
                            <w:color w:val="auto"/>
                            <w:sz w:val="20"/>
                            <w:szCs w:val="20"/>
                          </w:rPr>
                        </w:pPr>
                        <w:r w:rsidRPr="005D044F">
                          <w:rPr>
                            <w:b/>
                            <w:bCs/>
                            <w:color w:val="auto"/>
                            <w:sz w:val="20"/>
                            <w:szCs w:val="20"/>
                          </w:rPr>
                          <w:t>Assessment conducted using historical water test records consisting of 5 consecutive water test results – one of which occurred in the last 6 months  </w:t>
                        </w:r>
                      </w:p>
                    </w:txbxContent>
                  </v:textbox>
                </v:shape>
                <v:group id="Group 239" o:spid="_x0000_s1061" style="position:absolute;left:27207;top:6412;width:7513;height:22979" coordorigin="27551,13004" coordsize="6829,1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62" type="#_x0000_t13" style="position:absolute;left:27551;top:21953;width:4691;height:106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" adj="17540" filled="f" stroked="f"/>
                  <v:rect id="Rectangle 241" o:spid="_x0000_s1063" style="position:absolute;left:31066;top:13004;width:1178;height:9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" filled="f" stroked="f" strokeweight="1pt"/>
                  <v:rect id="Rectangle 242" o:spid="_x0000_s1064" style="position:absolute;left:32619;top:11734;width:491;height:30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" filled="f" stroked="f" strokeweight="1pt"/>
                </v:group>
                <v:group id="Group 163" o:spid="_x0000_s1065" style="position:absolute;left:29813;top:11578;width:7481;height:13300;rotation:180;flip:y" coordorigin="1318" coordsize="7485,1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">
                  <v:shape id="AutoShape 19" o:spid="_x0000_s1066" type="#_x0000_t13" style="position:absolute;left:1318;top:8070;width:4458;height:220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" adj="12732" fillcolor="#2f5496" stroked="f"/>
                  <v:rect id="Rectangle 165" o:spid="_x0000_s1067" style="position:absolute;left:4931;width:1021;height:9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" fillcolor="#2f5597" strokecolor="#2f528f" strokeweight="1pt"/>
                  <v:rect id="Rectangle 166" o:spid="_x0000_s1068" style="position:absolute;left:6598;top:-1473;width:733;height:36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" fillcolor="#2f5597" strokecolor="#2f528f" strokeweight="1pt"/>
                </v:group>
                <w10:anchorlock/>
              </v:group>
            </w:pict>
          </mc:Fallback>
        </mc:AlternateContent>
      </w:r>
      <w:r w:rsidR="000158FB" w:rsidRPr="00D5180B">
        <w:rPr>
          <w:szCs w:val="22"/>
        </w:rPr>
        <w:br w:type="page"/>
      </w:r>
    </w:p>
    <w:p w14:paraId="34E7B230" w14:textId="77777777" w:rsidR="000158FB" w:rsidRPr="00D5180B" w:rsidRDefault="000158FB" w:rsidP="007D7827">
      <w:pPr>
        <w:pStyle w:val="Heading2"/>
      </w:pPr>
      <w:bookmarkStart w:id="433" w:name="_Toc8374935"/>
      <w:bookmarkStart w:id="434" w:name="_Toc20839156"/>
      <w:r w:rsidRPr="00D5180B">
        <w:lastRenderedPageBreak/>
        <w:t xml:space="preserve">FIGURE </w:t>
      </w:r>
      <w:r w:rsidR="0057171E" w:rsidRPr="00D5180B">
        <w:t>3</w:t>
      </w:r>
      <w:r w:rsidRPr="00D5180B">
        <w:t>B. Irrigation Water from Type A Ag</w:t>
      </w:r>
      <w:r w:rsidR="00DF4D63" w:rsidRPr="00D5180B">
        <w:t>ricultural</w:t>
      </w:r>
      <w:r w:rsidRPr="00D5180B">
        <w:t xml:space="preserve"> Water Systems Sourced from Private Wells or Regulated Tertiary Treated Recycled Water Supplies</w:t>
      </w:r>
      <w:bookmarkEnd w:id="433"/>
      <w:r w:rsidR="00E42282">
        <w:t xml:space="preserve"> </w:t>
      </w:r>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434"/>
    </w:p>
    <w:p w14:paraId="37ABAAA3" w14:textId="77777777" w:rsidR="00701623" w:rsidRPr="00D5180B" w:rsidRDefault="00F028E9" w:rsidP="00F45D27">
      <w:pPr>
        <w:spacing w:before="0" w:after="0"/>
        <w:rPr>
          <w:szCs w:val="22"/>
        </w:rPr>
      </w:pPr>
      <w:r w:rsidRPr="00E644F1">
        <w:rPr>
          <w:noProof/>
        </w:rPr>
        <mc:AlternateContent>
          <mc:Choice Requires="wpc">
            <w:drawing>
              <wp:inline distT="0" distB="0" distL="0" distR="0" wp14:anchorId="126650D4" wp14:editId="7A3795D3">
                <wp:extent cx="5943600" cy="6334125"/>
                <wp:effectExtent l="0" t="0" r="0" b="9525"/>
                <wp:docPr id="272" name="Canvas 27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44" name="Text Box 13"/>
                        <wps:cNvSpPr txBox="1">
                          <a:spLocks noChangeArrowheads="1"/>
                        </wps:cNvSpPr>
                        <wps:spPr bwMode="auto">
                          <a:xfrm>
                            <a:off x="365126" y="1704975"/>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92C23DC" w14:textId="77777777" w:rsidR="000C6025" w:rsidRPr="00F7528D" w:rsidRDefault="000C6025"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245"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9C746E3" w14:textId="77777777" w:rsidR="000C6025" w:rsidRPr="000158FB" w:rsidRDefault="000C6025" w:rsidP="00F028E9">
                              <w:pPr>
                                <w:jc w:val="center"/>
                                <w:rPr>
                                  <w:b/>
                                  <w:caps/>
                                  <w:color w:val="FFFFFF" w:themeColor="background1"/>
                                </w:rPr>
                              </w:pPr>
                              <w:r w:rsidRPr="000158FB">
                                <w:rPr>
                                  <w:b/>
                                  <w:caps/>
                                  <w:color w:val="FFFFFF" w:themeColor="background1"/>
                                </w:rPr>
                                <w:t>Initial Microbial water quality Assessment</w:t>
                              </w:r>
                            </w:p>
                            <w:p w14:paraId="7CF75F42" w14:textId="77777777" w:rsidR="000C6025" w:rsidRPr="00FC3DEC" w:rsidRDefault="000C6025"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wps:txbx>
                        <wps:bodyPr rot="0" vert="horz" wrap="square" lIns="86868" tIns="43434" rIns="86868" bIns="43434" anchor="t" anchorCtr="0" upright="1">
                          <a:noAutofit/>
                        </wps:bodyPr>
                      </wps:wsp>
                      <wps:wsp>
                        <wps:cNvPr id="246"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771DB287" w14:textId="77777777" w:rsidR="000C6025" w:rsidRPr="009477DB" w:rsidRDefault="000C6025"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4956CC4B"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21E83EC7"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txbxContent>
                        </wps:txbx>
                        <wps:bodyPr rot="0" vert="horz" wrap="square" lIns="86868" tIns="43434" rIns="86868" bIns="43434" anchor="t" anchorCtr="0" upright="1">
                          <a:noAutofit/>
                        </wps:bodyPr>
                      </wps:wsp>
                      <wps:wsp>
                        <wps:cNvPr id="247"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212E6E18" w14:textId="77777777" w:rsidR="000C6025" w:rsidRPr="00AD16D8" w:rsidRDefault="000C6025" w:rsidP="00F028E9">
                              <w:pPr>
                                <w:spacing w:before="120" w:after="0"/>
                                <w:ind w:left="273" w:hanging="187"/>
                                <w:rPr>
                                  <w:rFonts w:cs="Calibri"/>
                                  <w:b/>
                                  <w:sz w:val="20"/>
                                  <w:szCs w:val="20"/>
                                </w:rPr>
                              </w:pPr>
                              <w:r>
                                <w:rPr>
                                  <w:rFonts w:cs="Calibri"/>
                                  <w:b/>
                                  <w:sz w:val="20"/>
                                  <w:szCs w:val="20"/>
                                </w:rPr>
                                <w:t>Follow-up Testing:</w:t>
                              </w:r>
                            </w:p>
                            <w:p w14:paraId="0D424AAA" w14:textId="77777777" w:rsidR="000C6025" w:rsidRPr="00BE3251" w:rsidRDefault="000C6025"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43371B39" w14:textId="77777777" w:rsidR="000C6025" w:rsidRPr="002B36EA" w:rsidRDefault="000C6025"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E3596A">
                                <w:rPr>
                                  <w:rFonts w:cs="Calibri"/>
                                  <w:sz w:val="20"/>
                                  <w:szCs w:val="20"/>
                                </w:rPr>
                                <w:t xml:space="preserve">(sampling locations can be at </w:t>
                              </w:r>
                              <w:r>
                                <w:rPr>
                                  <w:rFonts w:cs="Calibri"/>
                                  <w:sz w:val="20"/>
                                  <w:szCs w:val="20"/>
                                </w:rPr>
                                <w:t xml:space="preserve">the end of </w:t>
                              </w:r>
                              <w:r w:rsidRPr="00E3596A">
                                <w:rPr>
                                  <w:rFonts w:cs="Calibri"/>
                                  <w:sz w:val="20"/>
                                  <w:szCs w:val="20"/>
                                </w:rPr>
                                <w:t xml:space="preserve">any segment or node/branch within the irrigation system of concern). </w:t>
                              </w:r>
                            </w:p>
                          </w:txbxContent>
                        </wps:txbx>
                        <wps:bodyPr rot="0" vert="horz" wrap="square" lIns="86868" tIns="43434" rIns="86868" bIns="43434" anchor="t" anchorCtr="0" upright="1">
                          <a:noAutofit/>
                        </wps:bodyPr>
                      </wps:wsp>
                      <wps:wsp>
                        <wps:cNvPr id="248"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3814FD7D" w14:textId="77777777" w:rsidR="000C6025" w:rsidRDefault="000C6025" w:rsidP="00F028E9">
                              <w:pPr>
                                <w:spacing w:before="0" w:after="0"/>
                                <w:jc w:val="center"/>
                                <w:rPr>
                                  <w:rFonts w:cs="Calibri"/>
                                  <w:b/>
                                  <w:sz w:val="19"/>
                                  <w:szCs w:val="19"/>
                                  <w:u w:val="single"/>
                                </w:rPr>
                              </w:pPr>
                            </w:p>
                            <w:p w14:paraId="184D8838" w14:textId="77777777" w:rsidR="000C6025" w:rsidRDefault="000C6025"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716F7DB8" w14:textId="77777777" w:rsidR="000C6025" w:rsidRDefault="000C6025" w:rsidP="00F028E9">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w:t>
                              </w:r>
                            </w:p>
                            <w:p w14:paraId="5D36F095" w14:textId="77777777" w:rsidR="000C6025" w:rsidRPr="001148F4" w:rsidRDefault="000C6025" w:rsidP="00F028E9">
                              <w:pPr>
                                <w:spacing w:before="120" w:after="0"/>
                                <w:jc w:val="center"/>
                                <w:rPr>
                                  <w:rFonts w:cs="Calibri"/>
                                  <w:b/>
                                  <w:sz w:val="20"/>
                                  <w:szCs w:val="20"/>
                                  <w:u w:val="single"/>
                                </w:rPr>
                              </w:pPr>
                              <w:r w:rsidRPr="001148F4">
                                <w:rPr>
                                  <w:rFonts w:cs="Calibri"/>
                                  <w:b/>
                                  <w:sz w:val="20"/>
                                  <w:szCs w:val="20"/>
                                  <w:u w:val="single"/>
                                </w:rPr>
                                <w:t xml:space="preserve">or </w:t>
                              </w:r>
                            </w:p>
                            <w:p w14:paraId="1FB85DF8" w14:textId="77777777" w:rsidR="000C6025" w:rsidRPr="000C17ED" w:rsidRDefault="000C6025" w:rsidP="00F028E9">
                              <w:pPr>
                                <w:spacing w:before="120" w:after="0"/>
                                <w:jc w:val="center"/>
                                <w:rPr>
                                  <w:rFonts w:cs="Calibri"/>
                                  <w:b/>
                                  <w:sz w:val="20"/>
                                  <w:szCs w:val="20"/>
                                </w:rPr>
                              </w:pP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 xml:space="preserve">sample </w:t>
                              </w:r>
                            </w:p>
                          </w:txbxContent>
                        </wps:txbx>
                        <wps:bodyPr rot="0" vert="horz" wrap="square" lIns="86868" tIns="43434" rIns="86868" bIns="43434" anchor="ctr" anchorCtr="0" upright="1">
                          <a:noAutofit/>
                        </wps:bodyPr>
                      </wps:wsp>
                      <wps:wsp>
                        <wps:cNvPr id="249"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EFE6C98" w14:textId="77777777" w:rsidR="000C6025" w:rsidRPr="00E81F20" w:rsidRDefault="000C6025"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1198D186" w14:textId="77777777" w:rsidR="000C6025" w:rsidRDefault="000C6025"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50" name="AutoShape 16"/>
                        <wps:cNvSpPr>
                          <a:spLocks noChangeArrowheads="1"/>
                        </wps:cNvSpPr>
                        <wps:spPr bwMode="auto">
                          <a:xfrm>
                            <a:off x="1879643" y="4750174"/>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64E37D7D" w14:textId="77777777" w:rsidR="000C6025" w:rsidRPr="00E81F20" w:rsidRDefault="000C6025"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65205AC" w14:textId="77777777" w:rsidR="000C6025" w:rsidRPr="000C17ED" w:rsidRDefault="000C6025"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wps:txbx>
                        <wps:bodyPr rot="0" vert="horz" wrap="square" lIns="86868" tIns="43434" rIns="86868" bIns="43434" anchor="t" anchorCtr="0" upright="1">
                          <a:noAutofit/>
                        </wps:bodyPr>
                      </wps:wsp>
                      <wps:wsp>
                        <wps:cNvPr id="271" name="AutoShape 15"/>
                        <wps:cNvSpPr>
                          <a:spLocks noChangeArrowheads="1"/>
                        </wps:cNvSpPr>
                        <wps:spPr bwMode="auto">
                          <a:xfrm rot="10800000">
                            <a:off x="365756" y="2381249"/>
                            <a:ext cx="2253618" cy="1209677"/>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6BE5604C" w14:textId="77777777" w:rsidR="000C6025" w:rsidRPr="00E81F20" w:rsidRDefault="000C6025"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59AC36EC" w14:textId="77777777" w:rsidR="000C6025" w:rsidRPr="00E81F20" w:rsidRDefault="000C6025"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wps:txbx>
                        <wps:bodyPr rot="0" vert="horz" wrap="square" lIns="86868" tIns="43434" rIns="86868" bIns="43434" anchor="ctr" anchorCtr="0" upright="1">
                          <a:noAutofit/>
                        </wps:bodyPr>
                      </wps:wsp>
                    </wpc:wpc>
                  </a:graphicData>
                </a:graphic>
              </wp:inline>
            </w:drawing>
          </mc:Choice>
          <mc:Fallback>
            <w:pict>
              <v:group w14:anchorId="126650D4" id="Canvas 272" o:spid="_x0000_s1069"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">
                <v:shape id="_x0000_s1070" type="#_x0000_t75" style="position:absolute;width:59436;height:63341;visibility:visible;mso-wrap-style:square" filled="t" fillcolor="#dbdbdb">
                  <v:fill o:detectmouseclick="t"/>
                  <v:path o:connecttype="none"/>
                </v:shape>
                <v:shape id="Text Box 13" o:spid="_x0000_s1071" type="#_x0000_t202" style="position:absolute;left:3651;top:17049;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" fillcolor="#c5e0b3">
                  <v:shadow on="t" opacity=".5" offset="6pt,6pt"/>
                  <v:textbox inset="6.84pt,3.42pt,6.84pt,3.42pt">
                    <w:txbxContent>
                      <w:p w14:paraId="292C23DC" w14:textId="77777777" w:rsidR="000C6025" w:rsidRPr="00F7528D" w:rsidRDefault="000C6025"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72"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" fillcolor="#2f5496" stroked="f" strokecolor="#f2f2f2" strokeweight="3pt">
                  <v:shadow on="t" color="#1f3763" opacity=".5" offset="6pt,6pt"/>
                  <v:textbox inset="6.84pt,3.42pt,6.84pt,3.42pt">
                    <w:txbxContent>
                      <w:p w14:paraId="49C746E3" w14:textId="77777777" w:rsidR="000C6025" w:rsidRPr="000158FB" w:rsidRDefault="000C6025" w:rsidP="00F028E9">
                        <w:pPr>
                          <w:jc w:val="center"/>
                          <w:rPr>
                            <w:b/>
                            <w:caps/>
                            <w:color w:val="FFFFFF" w:themeColor="background1"/>
                          </w:rPr>
                        </w:pPr>
                        <w:r w:rsidRPr="000158FB">
                          <w:rPr>
                            <w:b/>
                            <w:caps/>
                            <w:color w:val="FFFFFF" w:themeColor="background1"/>
                          </w:rPr>
                          <w:t>Initial Microbial water quality Assessment</w:t>
                        </w:r>
                      </w:p>
                      <w:p w14:paraId="7CF75F42" w14:textId="77777777" w:rsidR="000C6025" w:rsidRPr="00FC3DEC" w:rsidRDefault="000C6025"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FC3DEC">
                          <w:rPr>
                            <w:sz w:val="20"/>
                            <w:szCs w:val="20"/>
                          </w:rPr>
                          <w:t>.</w:t>
                        </w:r>
                      </w:p>
                    </w:txbxContent>
                  </v:textbox>
                </v:rect>
                <v:shape id="AutoShape 15" o:spid="_x0000_s1073"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" fillcolor="#548235" stroked="f">
                  <v:shadow on="t" type="perspective" color="#375623" opacity=".5" origin=",.5" offset="0,0" matrix=",,,.5"/>
                  <v:textbox inset="6.84pt,3.42pt,6.84pt,3.42pt">
                    <w:txbxContent>
                      <w:p w14:paraId="771DB287" w14:textId="77777777" w:rsidR="000C6025" w:rsidRPr="009477DB" w:rsidRDefault="000C6025"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4956CC4B"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21E83EC7" w14:textId="77777777" w:rsidR="000C6025" w:rsidRPr="009477DB" w:rsidRDefault="000C6025" w:rsidP="00F028E9">
                        <w:pPr>
                          <w:spacing w:before="0" w:after="0"/>
                          <w:jc w:val="center"/>
                          <w:rPr>
                            <w:rFonts w:cs="Calibri"/>
                            <w:b/>
                            <w:color w:val="FFFFFF"/>
                            <w:sz w:val="20"/>
                            <w:szCs w:val="20"/>
                          </w:rPr>
                        </w:pPr>
                        <w:r>
                          <w:rPr>
                            <w:rFonts w:cs="Calibri"/>
                            <w:b/>
                            <w:color w:val="FFFFFF"/>
                            <w:sz w:val="20"/>
                            <w:szCs w:val="20"/>
                          </w:rPr>
                          <w:t xml:space="preserve">In at least 2 of 3 samples </w:t>
                        </w:r>
                        <w:r w:rsidRPr="009477DB">
                          <w:rPr>
                            <w:rFonts w:cs="Calibri"/>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txbxContent>
                  </v:textbox>
                </v:shape>
                <v:shape id="Text Box 17" o:spid="_x0000_s1074"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" fillcolor="#bdd6ee">
                  <v:shadow on="t" opacity=".5" offset="6pt,6pt"/>
                  <v:textbox inset="6.84pt,3.42pt,6.84pt,3.42pt">
                    <w:txbxContent>
                      <w:p w14:paraId="212E6E18" w14:textId="77777777" w:rsidR="000C6025" w:rsidRPr="00AD16D8" w:rsidRDefault="000C6025" w:rsidP="00F028E9">
                        <w:pPr>
                          <w:spacing w:before="120" w:after="0"/>
                          <w:ind w:left="273" w:hanging="187"/>
                          <w:rPr>
                            <w:rFonts w:cs="Calibri"/>
                            <w:b/>
                            <w:sz w:val="20"/>
                            <w:szCs w:val="20"/>
                          </w:rPr>
                        </w:pPr>
                        <w:r>
                          <w:rPr>
                            <w:rFonts w:cs="Calibri"/>
                            <w:b/>
                            <w:sz w:val="20"/>
                            <w:szCs w:val="20"/>
                          </w:rPr>
                          <w:t>Follow-up Testing:</w:t>
                        </w:r>
                      </w:p>
                      <w:p w14:paraId="0D424AAA" w14:textId="77777777" w:rsidR="000C6025" w:rsidRPr="00BE3251" w:rsidRDefault="000C6025"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 xml:space="preserve">Pause irrigation to perform a root cause analysis and an agricultural water system assessment </w:t>
                        </w:r>
                        <w:r w:rsidRPr="00A02508">
                          <w:rPr>
                            <w:rFonts w:cs="Calibri"/>
                            <w:sz w:val="20"/>
                            <w:szCs w:val="20"/>
                          </w:rPr>
                          <w:t>as described in Appendix A</w:t>
                        </w:r>
                        <w:r>
                          <w:rPr>
                            <w:rFonts w:cs="Calibri"/>
                            <w:sz w:val="20"/>
                            <w:szCs w:val="20"/>
                          </w:rPr>
                          <w:t xml:space="preserve"> to identify and correct the failure.</w:t>
                        </w:r>
                      </w:p>
                      <w:p w14:paraId="43371B39" w14:textId="77777777" w:rsidR="000C6025" w:rsidRPr="002B36EA" w:rsidRDefault="000C6025" w:rsidP="00F028E9">
                        <w:pPr>
                          <w:pStyle w:val="ListParagraph"/>
                          <w:numPr>
                            <w:ilvl w:val="0"/>
                            <w:numId w:val="91"/>
                          </w:numPr>
                          <w:spacing w:after="60" w:line="240" w:lineRule="auto"/>
                          <w:ind w:left="273" w:hanging="187"/>
                          <w:contextualSpacing w:val="0"/>
                          <w:rPr>
                            <w:rFonts w:cs="Calibri"/>
                            <w:b/>
                            <w:sz w:val="19"/>
                            <w:szCs w:val="19"/>
                          </w:rPr>
                        </w:pPr>
                        <w:r>
                          <w:rPr>
                            <w:rFonts w:cs="Calibri"/>
                            <w:sz w:val="20"/>
                            <w:szCs w:val="20"/>
                          </w:rPr>
                          <w:t>After conducting the analysis and assessment, retest the water in five</w:t>
                        </w:r>
                        <w:r w:rsidRPr="00E3596A">
                          <w:rPr>
                            <w:rFonts w:cs="Calibri"/>
                            <w:sz w:val="20"/>
                            <w:szCs w:val="20"/>
                          </w:rPr>
                          <w:t xml:space="preserve"> (</w:t>
                        </w:r>
                        <w:r>
                          <w:rPr>
                            <w:rFonts w:cs="Calibri"/>
                            <w:sz w:val="20"/>
                            <w:szCs w:val="20"/>
                          </w:rPr>
                          <w:t>5</w:t>
                        </w:r>
                        <w:r w:rsidRPr="00E3596A">
                          <w:rPr>
                            <w:rFonts w:cs="Calibri"/>
                            <w:sz w:val="20"/>
                            <w:szCs w:val="20"/>
                          </w:rPr>
                          <w:t>)-100 mL sample</w:t>
                        </w:r>
                        <w:r>
                          <w:rPr>
                            <w:rFonts w:cs="Calibri"/>
                            <w:sz w:val="20"/>
                            <w:szCs w:val="20"/>
                          </w:rPr>
                          <w:t>s</w:t>
                        </w:r>
                        <w:r w:rsidRPr="00E3596A">
                          <w:rPr>
                            <w:rFonts w:cs="Calibri"/>
                            <w:sz w:val="20"/>
                            <w:szCs w:val="20"/>
                          </w:rPr>
                          <w:t xml:space="preserve"> </w:t>
                        </w:r>
                        <w:r>
                          <w:rPr>
                            <w:rFonts w:cs="Calibri"/>
                            <w:sz w:val="20"/>
                            <w:szCs w:val="20"/>
                          </w:rPr>
                          <w:t xml:space="preserve">collected during the next irrigation event </w:t>
                        </w:r>
                        <w:r w:rsidRPr="00E3596A">
                          <w:rPr>
                            <w:rFonts w:cs="Calibri"/>
                            <w:sz w:val="20"/>
                            <w:szCs w:val="20"/>
                          </w:rPr>
                          <w:t xml:space="preserve">(sampling locations can be at </w:t>
                        </w:r>
                        <w:r>
                          <w:rPr>
                            <w:rFonts w:cs="Calibri"/>
                            <w:sz w:val="20"/>
                            <w:szCs w:val="20"/>
                          </w:rPr>
                          <w:t xml:space="preserve">the end of </w:t>
                        </w:r>
                        <w:r w:rsidRPr="00E3596A">
                          <w:rPr>
                            <w:rFonts w:cs="Calibri"/>
                            <w:sz w:val="20"/>
                            <w:szCs w:val="20"/>
                          </w:rPr>
                          <w:t xml:space="preserve">any segment or node/branch within the irrigation system of concern). </w:t>
                        </w:r>
                      </w:p>
                    </w:txbxContent>
                  </v:textbox>
                </v:shape>
                <v:shape id="_x0000_s1075"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" fillcolor="#c00000" stroked="f">
                  <v:shadow on="t" type="perspective" opacity=".5" origin=",.5" offset="0,0" matrix=",,,.5"/>
                  <v:textbox inset="6.84pt,3.42pt,6.84pt,3.42pt">
                    <w:txbxContent>
                      <w:p w14:paraId="3814FD7D" w14:textId="77777777" w:rsidR="000C6025" w:rsidRDefault="000C6025" w:rsidP="00F028E9">
                        <w:pPr>
                          <w:spacing w:before="0" w:after="0"/>
                          <w:jc w:val="center"/>
                          <w:rPr>
                            <w:rFonts w:cs="Calibri"/>
                            <w:b/>
                            <w:sz w:val="19"/>
                            <w:szCs w:val="19"/>
                            <w:u w:val="single"/>
                          </w:rPr>
                        </w:pPr>
                      </w:p>
                      <w:p w14:paraId="184D8838" w14:textId="77777777" w:rsidR="000C6025" w:rsidRDefault="000C6025"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716F7DB8" w14:textId="77777777" w:rsidR="000C6025" w:rsidRDefault="000C6025" w:rsidP="00F028E9">
                        <w:pPr>
                          <w:spacing w:before="120" w:after="0"/>
                          <w:jc w:val="center"/>
                          <w:rPr>
                            <w:rFonts w:cs="Calibri"/>
                            <w:b/>
                            <w:sz w:val="20"/>
                            <w:szCs w:val="20"/>
                          </w:rPr>
                        </w:pPr>
                        <w:r>
                          <w:rPr>
                            <w:rFonts w:cs="Calibri"/>
                            <w:b/>
                            <w:sz w:val="20"/>
                            <w:szCs w:val="20"/>
                          </w:rPr>
                          <w:t>G</w:t>
                        </w:r>
                        <w:r w:rsidRPr="007D3EA7">
                          <w:rPr>
                            <w:rFonts w:cs="Calibri"/>
                            <w:b/>
                            <w:sz w:val="20"/>
                            <w:szCs w:val="20"/>
                          </w:rPr>
                          <w:t xml:space="preserve">eneric </w:t>
                        </w:r>
                        <w:r w:rsidRPr="007D3EA7">
                          <w:rPr>
                            <w:rFonts w:cs="Calibri"/>
                            <w:b/>
                            <w:i/>
                            <w:sz w:val="20"/>
                            <w:szCs w:val="20"/>
                          </w:rPr>
                          <w:t>E. coli</w:t>
                        </w:r>
                        <w:r w:rsidRPr="009477DB">
                          <w:rPr>
                            <w:rFonts w:cs="Calibri"/>
                            <w:b/>
                            <w:sz w:val="20"/>
                            <w:szCs w:val="20"/>
                          </w:rPr>
                          <w:t xml:space="preserve"> </w:t>
                        </w:r>
                        <w:r>
                          <w:rPr>
                            <w:rFonts w:cs="Calibri"/>
                            <w:b/>
                            <w:sz w:val="20"/>
                            <w:szCs w:val="20"/>
                          </w:rPr>
                          <w:t xml:space="preserve">detected in </w:t>
                        </w:r>
                        <w:r w:rsidRPr="000C17ED">
                          <w:rPr>
                            <w:rFonts w:cs="Calibri"/>
                            <w:b/>
                            <w:sz w:val="20"/>
                            <w:szCs w:val="20"/>
                            <w:u w:val="single"/>
                          </w:rPr>
                          <w:t>&gt;</w:t>
                        </w:r>
                        <w:r>
                          <w:rPr>
                            <w:rFonts w:cs="Calibri"/>
                            <w:b/>
                            <w:sz w:val="20"/>
                            <w:szCs w:val="20"/>
                          </w:rPr>
                          <w:t xml:space="preserve"> 2 samples</w:t>
                        </w:r>
                      </w:p>
                      <w:p w14:paraId="5D36F095" w14:textId="77777777" w:rsidR="000C6025" w:rsidRPr="001148F4" w:rsidRDefault="000C6025" w:rsidP="00F028E9">
                        <w:pPr>
                          <w:spacing w:before="120" w:after="0"/>
                          <w:jc w:val="center"/>
                          <w:rPr>
                            <w:rFonts w:cs="Calibri"/>
                            <w:b/>
                            <w:sz w:val="20"/>
                            <w:szCs w:val="20"/>
                            <w:u w:val="single"/>
                          </w:rPr>
                        </w:pPr>
                        <w:r w:rsidRPr="001148F4">
                          <w:rPr>
                            <w:rFonts w:cs="Calibri"/>
                            <w:b/>
                            <w:sz w:val="20"/>
                            <w:szCs w:val="20"/>
                            <w:u w:val="single"/>
                          </w:rPr>
                          <w:t xml:space="preserve">or </w:t>
                        </w:r>
                      </w:p>
                      <w:p w14:paraId="1FB85DF8" w14:textId="77777777" w:rsidR="000C6025" w:rsidRPr="000C17ED" w:rsidRDefault="000C6025" w:rsidP="00F028E9">
                        <w:pPr>
                          <w:spacing w:before="120" w:after="0"/>
                          <w:jc w:val="center"/>
                          <w:rPr>
                            <w:rFonts w:cs="Calibri"/>
                            <w:b/>
                            <w:sz w:val="20"/>
                            <w:szCs w:val="20"/>
                          </w:rPr>
                        </w:pPr>
                        <w:r>
                          <w:rPr>
                            <w:rFonts w:cs="Calibri"/>
                            <w:b/>
                            <w:sz w:val="20"/>
                            <w:szCs w:val="20"/>
                          </w:rPr>
                          <w:t>L</w:t>
                        </w:r>
                        <w:r w:rsidRPr="009477DB">
                          <w:rPr>
                            <w:rFonts w:cs="Calibri"/>
                            <w:b/>
                            <w:sz w:val="20"/>
                            <w:szCs w:val="20"/>
                          </w:rPr>
                          <w:t xml:space="preserve">evels </w:t>
                        </w:r>
                        <w:r>
                          <w:rPr>
                            <w:rFonts w:cs="Calibri"/>
                            <w:b/>
                            <w:sz w:val="20"/>
                            <w:szCs w:val="20"/>
                          </w:rPr>
                          <w:t>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r>
                          <w:rPr>
                            <w:rFonts w:cs="Calibri"/>
                            <w:b/>
                            <w:sz w:val="20"/>
                            <w:szCs w:val="20"/>
                          </w:rPr>
                          <w:t xml:space="preserve"> in </w:t>
                        </w:r>
                        <w:r w:rsidRPr="001148F4">
                          <w:rPr>
                            <w:rFonts w:cs="Calibri"/>
                            <w:b/>
                            <w:sz w:val="20"/>
                            <w:szCs w:val="20"/>
                          </w:rPr>
                          <w:t>a</w:t>
                        </w:r>
                        <w:r w:rsidRPr="009477DB">
                          <w:rPr>
                            <w:rFonts w:cs="Calibri"/>
                            <w:b/>
                            <w:sz w:val="20"/>
                            <w:szCs w:val="20"/>
                          </w:rPr>
                          <w:t xml:space="preserve"> </w:t>
                        </w:r>
                        <w:r>
                          <w:rPr>
                            <w:rFonts w:cs="Calibri"/>
                            <w:b/>
                            <w:sz w:val="20"/>
                            <w:szCs w:val="20"/>
                          </w:rPr>
                          <w:t xml:space="preserve">single </w:t>
                        </w:r>
                        <w:r w:rsidRPr="009477DB">
                          <w:rPr>
                            <w:rFonts w:cs="Calibri"/>
                            <w:b/>
                            <w:sz w:val="20"/>
                            <w:szCs w:val="20"/>
                          </w:rPr>
                          <w:t xml:space="preserve">sample </w:t>
                        </w:r>
                      </w:p>
                    </w:txbxContent>
                  </v:textbox>
                </v:shape>
                <v:shape id="Text Box 17" o:spid="_x0000_s1076"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" fillcolor="#fdafb1">
                  <v:shadow on="t" opacity=".5" offset="6pt,6pt"/>
                  <v:textbox inset="6.84pt,3.42pt,6.84pt,3.42pt">
                    <w:txbxContent>
                      <w:p w14:paraId="4EFE6C98" w14:textId="77777777" w:rsidR="000C6025" w:rsidRPr="00E81F20" w:rsidRDefault="000C6025"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1198D186" w14:textId="77777777" w:rsidR="000C6025" w:rsidRDefault="000C6025" w:rsidP="00F028E9">
                        <w:pPr>
                          <w:pStyle w:val="NormalWeb"/>
                          <w:spacing w:before="60" w:beforeAutospacing="0" w:after="60" w:afterAutospacing="0"/>
                        </w:pPr>
                        <w:r>
                          <w:rPr>
                            <w:sz w:val="23"/>
                            <w:szCs w:val="23"/>
                          </w:rPr>
                          <w:t> </w:t>
                        </w:r>
                      </w:p>
                    </w:txbxContent>
                  </v:textbox>
                </v:shape>
                <v:shape id="_x0000_s1077" type="#_x0000_t177" style="position:absolute;left:18796;top:47501;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" fillcolor="#c00000" stroked="f">
                  <v:shadow on="t" type="perspective" opacity=".5" origin=",.5" offset="0,0" matrix=",,,.5"/>
                  <v:textbox inset="6.84pt,3.42pt,6.84pt,3.42pt">
                    <w:txbxContent>
                      <w:p w14:paraId="64E37D7D" w14:textId="77777777" w:rsidR="000C6025" w:rsidRPr="00E81F20" w:rsidRDefault="000C6025"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65205AC" w14:textId="77777777" w:rsidR="000C6025" w:rsidRPr="000C17ED" w:rsidRDefault="000C6025"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v:textbox>
                </v:shape>
                <v:shape id="AutoShape 15" o:spid="_x0000_s1078" type="#_x0000_t177" style="position:absolute;left:3657;top:23812;width:22536;height:12097;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" fillcolor="#548235" stroked="f">
                  <v:shadow on="t" type="perspective" color="#375623" opacity=".5" origin=",.5" offset="0,0" matrix=",,,.5"/>
                  <v:textbox inset="6.84pt,3.42pt,6.84pt,3.42pt">
                    <w:txbxContent>
                      <w:p w14:paraId="6BE5604C" w14:textId="77777777" w:rsidR="000C6025" w:rsidRPr="00E81F20" w:rsidRDefault="000C6025"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59AC36EC" w14:textId="77777777" w:rsidR="000C6025" w:rsidRPr="00E81F20" w:rsidRDefault="000C6025" w:rsidP="00F028E9">
                        <w:pPr>
                          <w:pStyle w:val="NormalWeb"/>
                          <w:spacing w:before="0" w:beforeAutospacing="0" w:after="0" w:afterAutospacing="0"/>
                          <w:jc w:val="center"/>
                          <w:rPr>
                            <w:b/>
                            <w:sz w:val="20"/>
                            <w:szCs w:val="20"/>
                          </w:rPr>
                        </w:pPr>
                        <w:r>
                          <w:rPr>
                            <w:b/>
                            <w:color w:val="FFFFFF"/>
                            <w:sz w:val="20"/>
                            <w:szCs w:val="20"/>
                          </w:rPr>
                          <w:t>N</w:t>
                        </w:r>
                        <w:r w:rsidRPr="00E81F20">
                          <w:rPr>
                            <w:b/>
                            <w:color w:val="FFFFFF"/>
                            <w:sz w:val="20"/>
                            <w:szCs w:val="20"/>
                          </w:rPr>
                          <w:t xml:space="preserve">o detectable generic </w:t>
                        </w:r>
                        <w:r w:rsidRPr="00E81F20">
                          <w:rPr>
                            <w:b/>
                            <w:i/>
                            <w:iCs/>
                            <w:color w:val="FFFFFF"/>
                            <w:sz w:val="20"/>
                            <w:szCs w:val="20"/>
                          </w:rPr>
                          <w:t>E. coli</w:t>
                        </w:r>
                        <w:r>
                          <w:rPr>
                            <w:b/>
                            <w:sz w:val="20"/>
                            <w:szCs w:val="20"/>
                          </w:rPr>
                          <w:t xml:space="preserve"> </w:t>
                        </w:r>
                        <w:r w:rsidRPr="00EF5DAB">
                          <w:rPr>
                            <w:b/>
                            <w:color w:val="FFFFFF" w:themeColor="background1"/>
                            <w:sz w:val="20"/>
                            <w:szCs w:val="20"/>
                          </w:rPr>
                          <w:t>i</w:t>
                        </w:r>
                        <w:r>
                          <w:rPr>
                            <w:b/>
                            <w:color w:val="FFFFFF"/>
                            <w:sz w:val="20"/>
                            <w:szCs w:val="20"/>
                          </w:rPr>
                          <w:t xml:space="preserve">n at least 4 of 5 samples </w:t>
                        </w:r>
                        <w:r w:rsidRPr="00E81F20">
                          <w:rPr>
                            <w:b/>
                            <w:color w:val="FFFFFF"/>
                            <w:sz w:val="20"/>
                            <w:szCs w:val="20"/>
                          </w:rPr>
                          <w:t xml:space="preserve">and </w:t>
                        </w:r>
                        <w:r w:rsidRPr="00EF5DAB">
                          <w:rPr>
                            <w:rFonts w:cs="Calibri"/>
                            <w:b/>
                            <w:color w:val="FFFFFF"/>
                            <w:sz w:val="20"/>
                            <w:szCs w:val="20"/>
                            <w:u w:val="single"/>
                          </w:rPr>
                          <w:t>&lt;</w:t>
                        </w:r>
                        <w:r w:rsidRPr="009477DB">
                          <w:rPr>
                            <w:rFonts w:cs="Calibri"/>
                            <w:b/>
                            <w:color w:val="FFFFFF"/>
                            <w:sz w:val="20"/>
                            <w:szCs w:val="20"/>
                          </w:rPr>
                          <w:t xml:space="preserve"> </w:t>
                        </w:r>
                        <w:r w:rsidRPr="00E81F20">
                          <w:rPr>
                            <w:b/>
                            <w:color w:val="FFFFFF"/>
                            <w:sz w:val="20"/>
                            <w:szCs w:val="20"/>
                          </w:rPr>
                          <w:t>1</w:t>
                        </w:r>
                        <w:r>
                          <w:rPr>
                            <w:b/>
                            <w:color w:val="FFFFFF"/>
                            <w:sz w:val="20"/>
                            <w:szCs w:val="20"/>
                          </w:rPr>
                          <w:t>0</w:t>
                        </w:r>
                        <w:r w:rsidRPr="00E81F20">
                          <w:rPr>
                            <w:b/>
                            <w:color w:val="FFFFFF"/>
                            <w:sz w:val="20"/>
                            <w:szCs w:val="20"/>
                          </w:rPr>
                          <w:t xml:space="preserve"> MPN</w:t>
                        </w:r>
                        <w:r>
                          <w:rPr>
                            <w:b/>
                            <w:color w:val="FFFFFF"/>
                            <w:sz w:val="20"/>
                            <w:szCs w:val="20"/>
                          </w:rPr>
                          <w:t xml:space="preserve"> in</w:t>
                        </w:r>
                        <w:r w:rsidRPr="00E81F20">
                          <w:rPr>
                            <w:b/>
                            <w:color w:val="FFFFFF"/>
                            <w:sz w:val="20"/>
                            <w:szCs w:val="20"/>
                          </w:rPr>
                          <w:t xml:space="preserve"> one </w:t>
                        </w:r>
                        <w:r>
                          <w:rPr>
                            <w:b/>
                            <w:color w:val="FFFFFF"/>
                            <w:sz w:val="20"/>
                            <w:szCs w:val="20"/>
                          </w:rPr>
                          <w:t xml:space="preserve">remaining </w:t>
                        </w:r>
                        <w:r w:rsidRPr="00E81F20">
                          <w:rPr>
                            <w:b/>
                            <w:color w:val="FFFFFF"/>
                            <w:sz w:val="20"/>
                            <w:szCs w:val="20"/>
                          </w:rPr>
                          <w:t>sampl</w:t>
                        </w:r>
                        <w:r>
                          <w:rPr>
                            <w:b/>
                            <w:color w:val="FFFFFF"/>
                            <w:sz w:val="20"/>
                            <w:szCs w:val="20"/>
                          </w:rPr>
                          <w:t>e</w:t>
                        </w:r>
                      </w:p>
                    </w:txbxContent>
                  </v:textbox>
                </v:shape>
                <w10:anchorlock/>
              </v:group>
            </w:pict>
          </mc:Fallback>
        </mc:AlternateContent>
      </w:r>
      <w:r w:rsidR="00701623" w:rsidRPr="00D5180B">
        <w:rPr>
          <w:szCs w:val="22"/>
        </w:rPr>
        <w:br w:type="page"/>
      </w:r>
    </w:p>
    <w:p w14:paraId="4FBE08D4" w14:textId="77777777" w:rsidR="00701623" w:rsidRPr="00D5180B" w:rsidRDefault="00701623" w:rsidP="007D7827">
      <w:pPr>
        <w:pStyle w:val="Heading2"/>
        <w:rPr>
          <w:noProof/>
        </w:rPr>
      </w:pPr>
      <w:bookmarkStart w:id="435" w:name="_Toc8374936"/>
      <w:bookmarkStart w:id="436" w:name="_Toc20839157"/>
      <w:r w:rsidRPr="00D5180B">
        <w:lastRenderedPageBreak/>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435"/>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436"/>
    </w:p>
    <w:p w14:paraId="48659025" w14:textId="77777777" w:rsidR="006F24B5" w:rsidRPr="00D5180B" w:rsidRDefault="005F5A33" w:rsidP="00F45D27">
      <w:pPr>
        <w:spacing w:before="120" w:after="0"/>
        <w:rPr>
          <w:szCs w:val="22"/>
        </w:rPr>
      </w:pPr>
      <w:r w:rsidRPr="00E644F1">
        <w:rPr>
          <w:rFonts w:cs="Calibri"/>
          <w:noProof/>
          <w:szCs w:val="23"/>
        </w:rPr>
        <mc:AlternateContent>
          <mc:Choice Requires="wpc">
            <w:drawing>
              <wp:inline distT="0" distB="0" distL="0" distR="0" wp14:anchorId="417BC46D" wp14:editId="442B5E57">
                <wp:extent cx="6096000" cy="7191004"/>
                <wp:effectExtent l="0" t="0" r="57150" b="86360"/>
                <wp:docPr id="278" name="Canvas 2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3" name="Text Box 13"/>
                        <wps:cNvSpPr txBox="1">
                          <a:spLocks noChangeArrowheads="1"/>
                        </wps:cNvSpPr>
                        <wps:spPr bwMode="auto">
                          <a:xfrm>
                            <a:off x="0" y="3171824"/>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D0A15DC" w14:textId="77777777" w:rsidR="000C6025" w:rsidRPr="007A1B7B" w:rsidRDefault="000C6025"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74" name="Rectangle 14"/>
                        <wps:cNvSpPr>
                          <a:spLocks noChangeArrowheads="1"/>
                        </wps:cNvSpPr>
                        <wps:spPr bwMode="auto">
                          <a:xfrm>
                            <a:off x="12701" y="26845"/>
                            <a:ext cx="5797550" cy="1992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167BF853" w14:textId="77777777" w:rsidR="000C6025" w:rsidRDefault="000C6025"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2CF23FE7" w14:textId="77777777" w:rsidR="000C6025" w:rsidRPr="000C17ED" w:rsidRDefault="000C6025"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ins w:id="437" w:author="Susan" w:date="2019-11-18T19:35:00Z">
                                <w:r>
                                  <w:rPr>
                                    <w:rFonts w:cs="Calibri"/>
                                    <w:color w:val="FFFFFF" w:themeColor="background1"/>
                                    <w:sz w:val="20"/>
                                    <w:szCs w:val="20"/>
                                  </w:rPr>
                                  <w:t>E</w:t>
                                </w:r>
                              </w:ins>
                              <w:del w:id="438" w:author="Susan" w:date="2019-11-18T19:35:00Z">
                                <w:r w:rsidRPr="007E7634" w:rsidDel="00B65B6E">
                                  <w:rPr>
                                    <w:rFonts w:cs="Calibri"/>
                                    <w:color w:val="FFFFFF" w:themeColor="background1"/>
                                    <w:sz w:val="20"/>
                                    <w:szCs w:val="20"/>
                                  </w:rPr>
                                  <w:delText>D</w:delText>
                                </w:r>
                              </w:del>
                              <w:r>
                                <w:rPr>
                                  <w:rFonts w:cs="Calibri"/>
                                  <w:color w:val="FFFFFF" w:themeColor="background1"/>
                                  <w:sz w:val="20"/>
                                  <w:szCs w:val="20"/>
                                </w:rPr>
                                <w:t xml:space="preserve">/Figure </w:t>
                              </w:r>
                              <w:ins w:id="439" w:author="Susan" w:date="2019-11-18T19:36:00Z">
                                <w:r>
                                  <w:rPr>
                                    <w:rFonts w:cs="Calibri"/>
                                    <w:color w:val="FFFFFF" w:themeColor="background1"/>
                                    <w:sz w:val="20"/>
                                    <w:szCs w:val="20"/>
                                  </w:rPr>
                                  <w:t>5</w:t>
                                </w:r>
                              </w:ins>
                              <w:del w:id="440" w:author="Susan" w:date="2019-11-18T19:36:00Z">
                                <w:r w:rsidDel="00B65B6E">
                                  <w:rPr>
                                    <w:rFonts w:cs="Calibri"/>
                                    <w:color w:val="FFFFFF" w:themeColor="background1"/>
                                    <w:sz w:val="20"/>
                                    <w:szCs w:val="20"/>
                                  </w:rPr>
                                  <w:delText>4</w:delText>
                                </w:r>
                              </w:del>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648A39C9" w14:textId="77777777" w:rsidR="000C6025" w:rsidRPr="007A1B7B" w:rsidRDefault="000C6025"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25D7CF0E" w14:textId="77777777" w:rsidR="000C6025" w:rsidRPr="007A1B7B" w:rsidRDefault="000C6025"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632F094D" w14:textId="77777777" w:rsidR="000C6025" w:rsidRPr="007A1B7B" w:rsidRDefault="000C6025"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1E84B82D" w14:textId="77777777" w:rsidR="000C6025" w:rsidRPr="007A1B7B" w:rsidRDefault="000C6025">
                              <w:pPr>
                                <w:rPr>
                                  <w:rFonts w:cs="Calibri"/>
                                  <w:color w:val="FFFFFF"/>
                                  <w:sz w:val="20"/>
                                  <w:szCs w:val="20"/>
                                </w:rPr>
                                <w:pPrChange w:id="441" w:author="Susan" w:date="2019-11-18T19:37:00Z">
                                  <w:pPr>
                                    <w:numPr>
                                      <w:numId w:val="33"/>
                                    </w:numPr>
                                    <w:tabs>
                                      <w:tab w:val="num" w:pos="144"/>
                                    </w:tabs>
                                    <w:ind w:left="144" w:hanging="144"/>
                                  </w:pPr>
                                </w:pPrChange>
                              </w:pPr>
                            </w:p>
                          </w:txbxContent>
                        </wps:txbx>
                        <wps:bodyPr rot="0" vert="horz" wrap="square" lIns="86868" tIns="43434" rIns="86868" bIns="43434" anchor="t" anchorCtr="0" upright="1">
                          <a:noAutofit/>
                        </wps:bodyPr>
                      </wps:wsp>
                      <wps:wsp>
                        <wps:cNvPr id="275" name="Text Box 17"/>
                        <wps:cNvSpPr txBox="1">
                          <a:spLocks noChangeArrowheads="1"/>
                        </wps:cNvSpPr>
                        <wps:spPr bwMode="auto">
                          <a:xfrm>
                            <a:off x="2028825" y="2828925"/>
                            <a:ext cx="4029075" cy="43529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E3173C7" w14:textId="77777777" w:rsidR="000C6025" w:rsidRDefault="000C6025" w:rsidP="005F5A33">
                              <w:pPr>
                                <w:rPr>
                                  <w:rFonts w:cs="Calibri"/>
                                  <w:b/>
                                  <w:sz w:val="19"/>
                                  <w:szCs w:val="19"/>
                                </w:rPr>
                              </w:pPr>
                              <w:r>
                                <w:rPr>
                                  <w:rFonts w:cs="Calibri"/>
                                  <w:b/>
                                  <w:sz w:val="19"/>
                                  <w:szCs w:val="19"/>
                                </w:rPr>
                                <w:t>CONDUCT A LEVEL 1 ASSESSMENT</w:t>
                              </w:r>
                              <w:r w:rsidRPr="00284D9C">
                                <w:rPr>
                                  <w:rFonts w:cs="Calibri"/>
                                  <w:b/>
                                  <w:sz w:val="19"/>
                                  <w:szCs w:val="19"/>
                                </w:rPr>
                                <w:t>:</w:t>
                              </w:r>
                            </w:p>
                            <w:p w14:paraId="1A33413B" w14:textId="77777777" w:rsidR="000C6025" w:rsidRPr="00C571C5" w:rsidRDefault="000C6025"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3B5A4728" w14:textId="77777777" w:rsidR="000C6025" w:rsidRPr="00C571C5" w:rsidRDefault="000C6025"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11689164" w14:textId="77777777" w:rsidR="000C6025" w:rsidRDefault="000C6025"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wps:txbx>
                        <wps:bodyPr rot="0" vert="horz" wrap="square" lIns="86868" tIns="43434" rIns="86868" bIns="43434" anchor="t" anchorCtr="0" upright="1">
                          <a:noAutofit/>
                        </wps:bodyPr>
                      </wps:wsp>
                      <wps:wsp>
                        <wps:cNvPr id="276" name="AutoShape 16"/>
                        <wps:cNvSpPr>
                          <a:spLocks noChangeArrowheads="1"/>
                        </wps:cNvSpPr>
                        <wps:spPr bwMode="auto">
                          <a:xfrm>
                            <a:off x="3276635" y="1952625"/>
                            <a:ext cx="2533616" cy="1076325"/>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E77AFB5" w14:textId="77777777" w:rsidR="000C6025" w:rsidRPr="006F24B5" w:rsidRDefault="000C6025"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709C73DD" w14:textId="77777777" w:rsidR="000C6025" w:rsidRPr="00EE78F3" w:rsidRDefault="000C6025"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wps:txbx>
                        <wps:bodyPr rot="0" vert="horz" wrap="square" lIns="86868" tIns="43434" rIns="86868" bIns="43434" anchor="ctr" anchorCtr="0" upright="1">
                          <a:noAutofit/>
                        </wps:bodyPr>
                      </wps:wsp>
                      <wps:wsp>
                        <wps:cNvPr id="277" name="AutoShape 15"/>
                        <wps:cNvSpPr>
                          <a:spLocks noChangeArrowheads="1"/>
                        </wps:cNvSpPr>
                        <wps:spPr bwMode="auto">
                          <a:xfrm>
                            <a:off x="12701" y="1952625"/>
                            <a:ext cx="1939290" cy="136207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0B2EA84D" w14:textId="77777777" w:rsidR="000C6025" w:rsidRDefault="000C6025" w:rsidP="005F5A33">
                              <w:pPr>
                                <w:pStyle w:val="NormalWeb"/>
                                <w:spacing w:before="60" w:beforeAutospacing="0" w:after="120" w:afterAutospacing="0"/>
                                <w:jc w:val="center"/>
                                <w:rPr>
                                  <w:sz w:val="24"/>
                                </w:rPr>
                              </w:pPr>
                              <w:r>
                                <w:rPr>
                                  <w:b/>
                                  <w:bCs/>
                                  <w:color w:val="FFFFFF"/>
                                  <w:sz w:val="20"/>
                                  <w:szCs w:val="20"/>
                                  <w:u w:val="single"/>
                                </w:rPr>
                                <w:t>ACCEPTANCE CRITERIA</w:t>
                              </w:r>
                            </w:p>
                            <w:p w14:paraId="17FB57A9" w14:textId="77777777" w:rsidR="000C6025" w:rsidRPr="009477DB" w:rsidRDefault="000C6025"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205E9F06" w14:textId="77777777" w:rsidR="000C6025" w:rsidRPr="009477DB" w:rsidRDefault="000C6025"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69077E99" w14:textId="77777777" w:rsidR="000C6025" w:rsidRDefault="000C6025" w:rsidP="005F5A33">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w:pict>
              <v:group w14:anchorId="417BC46D" id="Canvas 278" o:spid="_x0000_s1079" editas="canvas" style="width:480pt;height:566.2pt;mso-position-horizontal-relative:char;mso-position-vertical-relative:line" coordsize="60960,7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">
                <v:shape id="_x0000_s1080" type="#_x0000_t75" style="position:absolute;width:60960;height:71907;visibility:visible;mso-wrap-style:square" filled="t" fillcolor="#dbdbdb">
                  <v:fill o:detectmouseclick="t"/>
                  <v:path o:connecttype="none"/>
                </v:shape>
                <v:shape id="Text Box 13" o:spid="_x0000_s1081" type="#_x0000_t202" style="position:absolute;top:31718;width:19392;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" fillcolor="#c5e0b3">
                  <v:shadow on="t" opacity=".5" offset="6pt,6pt"/>
                  <v:textbox inset="6.84pt,3.42pt,6.84pt,3.42pt">
                    <w:txbxContent>
                      <w:p w14:paraId="7D0A15DC" w14:textId="77777777" w:rsidR="000C6025" w:rsidRPr="007A1B7B" w:rsidRDefault="000C6025" w:rsidP="005F5A33">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C</w:t>
                        </w:r>
                        <w:r w:rsidRPr="007A1B7B">
                          <w:rPr>
                            <w:rFonts w:cs="Calibri"/>
                            <w:b/>
                            <w:sz w:val="20"/>
                            <w:szCs w:val="20"/>
                          </w:rPr>
                          <w:t xml:space="preserve">. </w:t>
                        </w:r>
                      </w:p>
                    </w:txbxContent>
                  </v:textbox>
                </v:shape>
                <v:rect id="Rectangle 14" o:spid="_x0000_s1082" style="position:absolute;left:127;top:268;width:57975;height:19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" fillcolor="#2f5496" stroked="f" strokecolor="#f2f2f2" strokeweight="3pt">
                  <v:shadow on="t" color="#1f3763" opacity=".5" offset="6pt,6pt"/>
                  <v:textbox inset="6.84pt,3.42pt,6.84pt,3.42pt">
                    <w:txbxContent>
                      <w:p w14:paraId="167BF853" w14:textId="77777777" w:rsidR="000C6025" w:rsidRDefault="000C6025"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2CF23FE7" w14:textId="77777777" w:rsidR="000C6025" w:rsidRPr="000C17ED" w:rsidRDefault="000C6025" w:rsidP="005F5A33">
                        <w:pPr>
                          <w:numPr>
                            <w:ilvl w:val="0"/>
                            <w:numId w:val="33"/>
                          </w:numPr>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ins w:id="432" w:author="Susan" w:date="2019-11-18T19:35:00Z">
                          <w:r>
                            <w:rPr>
                              <w:rFonts w:cs="Calibri"/>
                              <w:color w:val="FFFFFF" w:themeColor="background1"/>
                              <w:sz w:val="20"/>
                              <w:szCs w:val="20"/>
                            </w:rPr>
                            <w:t>E</w:t>
                          </w:r>
                        </w:ins>
                        <w:del w:id="433" w:author="Susan" w:date="2019-11-18T19:35:00Z">
                          <w:r w:rsidRPr="007E7634" w:rsidDel="00B65B6E">
                            <w:rPr>
                              <w:rFonts w:cs="Calibri"/>
                              <w:color w:val="FFFFFF" w:themeColor="background1"/>
                              <w:sz w:val="20"/>
                              <w:szCs w:val="20"/>
                            </w:rPr>
                            <w:delText>D</w:delText>
                          </w:r>
                        </w:del>
                        <w:r>
                          <w:rPr>
                            <w:rFonts w:cs="Calibri"/>
                            <w:color w:val="FFFFFF" w:themeColor="background1"/>
                            <w:sz w:val="20"/>
                            <w:szCs w:val="20"/>
                          </w:rPr>
                          <w:t xml:space="preserve">/Figure </w:t>
                        </w:r>
                        <w:ins w:id="434" w:author="Susan" w:date="2019-11-18T19:36:00Z">
                          <w:r>
                            <w:rPr>
                              <w:rFonts w:cs="Calibri"/>
                              <w:color w:val="FFFFFF" w:themeColor="background1"/>
                              <w:sz w:val="20"/>
                              <w:szCs w:val="20"/>
                            </w:rPr>
                            <w:t>5</w:t>
                          </w:r>
                        </w:ins>
                        <w:del w:id="435" w:author="Susan" w:date="2019-11-18T19:36:00Z">
                          <w:r w:rsidDel="00B65B6E">
                            <w:rPr>
                              <w:rFonts w:cs="Calibri"/>
                              <w:color w:val="FFFFFF" w:themeColor="background1"/>
                              <w:sz w:val="20"/>
                              <w:szCs w:val="20"/>
                            </w:rPr>
                            <w:delText>4</w:delText>
                          </w:r>
                        </w:del>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648A39C9" w14:textId="77777777" w:rsidR="000C6025" w:rsidRPr="007A1B7B" w:rsidRDefault="000C6025" w:rsidP="005F5A33">
                        <w:pPr>
                          <w:numPr>
                            <w:ilvl w:val="0"/>
                            <w:numId w:val="33"/>
                          </w:numPr>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25D7CF0E" w14:textId="77777777" w:rsidR="000C6025" w:rsidRPr="007A1B7B" w:rsidRDefault="000C6025" w:rsidP="005F5A33">
                        <w:pPr>
                          <w:numPr>
                            <w:ilvl w:val="0"/>
                            <w:numId w:val="33"/>
                          </w:numPr>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632F094D" w14:textId="77777777" w:rsidR="000C6025" w:rsidRPr="007A1B7B" w:rsidRDefault="000C6025" w:rsidP="005F5A33">
                        <w:pPr>
                          <w:numPr>
                            <w:ilvl w:val="0"/>
                            <w:numId w:val="33"/>
                          </w:numPr>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p w14:paraId="1E84B82D" w14:textId="77777777" w:rsidR="000C6025" w:rsidRPr="007A1B7B" w:rsidRDefault="000C6025">
                        <w:pPr>
                          <w:rPr>
                            <w:rFonts w:cs="Calibri"/>
                            <w:color w:val="FFFFFF"/>
                            <w:sz w:val="20"/>
                            <w:szCs w:val="20"/>
                          </w:rPr>
                          <w:pPrChange w:id="436" w:author="Susan" w:date="2019-11-18T19:37:00Z">
                            <w:pPr>
                              <w:numPr>
                                <w:numId w:val="33"/>
                              </w:numPr>
                              <w:tabs>
                                <w:tab w:val="num" w:pos="144"/>
                              </w:tabs>
                              <w:ind w:left="144" w:hanging="144"/>
                            </w:pPr>
                          </w:pPrChange>
                        </w:pPr>
                      </w:p>
                    </w:txbxContent>
                  </v:textbox>
                </v:rect>
                <v:shape id="Text Box 17" o:spid="_x0000_s1083" type="#_x0000_t202" style="position:absolute;left:20288;top:28289;width:40291;height:43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" fillcolor="#bdd6ee">
                  <v:shadow on="t" opacity=".5" offset="6pt,6pt"/>
                  <v:textbox inset="6.84pt,3.42pt,6.84pt,3.42pt">
                    <w:txbxContent>
                      <w:p w14:paraId="0E3173C7" w14:textId="77777777" w:rsidR="000C6025" w:rsidRDefault="000C6025" w:rsidP="005F5A33">
                        <w:pPr>
                          <w:rPr>
                            <w:rFonts w:cs="Calibri"/>
                            <w:b/>
                            <w:sz w:val="19"/>
                            <w:szCs w:val="19"/>
                          </w:rPr>
                        </w:pPr>
                        <w:r>
                          <w:rPr>
                            <w:rFonts w:cs="Calibri"/>
                            <w:b/>
                            <w:sz w:val="19"/>
                            <w:szCs w:val="19"/>
                          </w:rPr>
                          <w:t>CONDUCT A LEVEL 1 ASSESSMENT</w:t>
                        </w:r>
                        <w:r w:rsidRPr="00284D9C">
                          <w:rPr>
                            <w:rFonts w:cs="Calibri"/>
                            <w:b/>
                            <w:sz w:val="19"/>
                            <w:szCs w:val="19"/>
                          </w:rPr>
                          <w:t>:</w:t>
                        </w:r>
                      </w:p>
                      <w:p w14:paraId="1A33413B" w14:textId="77777777" w:rsidR="000C6025" w:rsidRPr="00C571C5" w:rsidRDefault="000C6025" w:rsidP="005F5A33">
                        <w:pPr>
                          <w:pStyle w:val="ListParagraph"/>
                          <w:numPr>
                            <w:ilvl w:val="0"/>
                            <w:numId w:val="94"/>
                          </w:numPr>
                          <w:autoSpaceDE w:val="0"/>
                          <w:autoSpaceDN w:val="0"/>
                          <w:adjustRightInd w:val="0"/>
                          <w:spacing w:after="120"/>
                          <w:ind w:left="270" w:hanging="270"/>
                          <w:suppressOverlap/>
                          <w:rPr>
                            <w:rFonts w:cs="Calibri"/>
                            <w:sz w:val="20"/>
                            <w:szCs w:val="20"/>
                          </w:rPr>
                        </w:pPr>
                        <w:r w:rsidRPr="00C571C5">
                          <w:rPr>
                            <w:rFonts w:cs="Calibri"/>
                            <w:sz w:val="20"/>
                            <w:szCs w:val="20"/>
                          </w:rPr>
                          <w:t xml:space="preserve">If generic </w:t>
                        </w:r>
                        <w:r w:rsidRPr="00C571C5">
                          <w:rPr>
                            <w:rFonts w:cs="Calibri"/>
                            <w:i/>
                            <w:sz w:val="20"/>
                            <w:szCs w:val="20"/>
                          </w:rPr>
                          <w:t>E. coli</w:t>
                        </w:r>
                        <w:r w:rsidRPr="00C571C5">
                          <w:rPr>
                            <w:rFonts w:cs="Calibri"/>
                            <w:sz w:val="20"/>
                            <w:szCs w:val="20"/>
                          </w:rPr>
                          <w:t xml:space="preserve"> levels in your water exceed the acceptance criterion, </w:t>
                        </w:r>
                        <w:r>
                          <w:rPr>
                            <w:rFonts w:cs="Calibri"/>
                            <w:sz w:val="20"/>
                            <w:szCs w:val="20"/>
                          </w:rPr>
                          <w:t xml:space="preserve">prior to the next irrigation event, </w:t>
                        </w:r>
                        <w:r w:rsidRPr="00C571C5">
                          <w:rPr>
                            <w:rFonts w:cs="Calibri"/>
                            <w:sz w:val="20"/>
                            <w:szCs w:val="20"/>
                          </w:rPr>
                          <w:t>conduct an ag</w:t>
                        </w:r>
                        <w:r>
                          <w:rPr>
                            <w:rFonts w:cs="Calibri"/>
                            <w:sz w:val="20"/>
                            <w:szCs w:val="20"/>
                          </w:rPr>
                          <w:t>ricultural</w:t>
                        </w:r>
                        <w:r w:rsidRPr="00C571C5">
                          <w:rPr>
                            <w:rFonts w:cs="Calibri"/>
                            <w:sz w:val="20"/>
                            <w:szCs w:val="20"/>
                          </w:rPr>
                          <w:t xml:space="preserve"> water system assessment as described in Appendix A. </w:t>
                        </w:r>
                      </w:p>
                      <w:p w14:paraId="3B5A4728" w14:textId="77777777" w:rsidR="000C6025" w:rsidRPr="00C571C5" w:rsidRDefault="000C6025" w:rsidP="005F5A33">
                        <w:pPr>
                          <w:pStyle w:val="ListParagraph"/>
                          <w:numPr>
                            <w:ilvl w:val="0"/>
                            <w:numId w:val="94"/>
                          </w:numPr>
                          <w:autoSpaceDE w:val="0"/>
                          <w:autoSpaceDN w:val="0"/>
                          <w:adjustRightInd w:val="0"/>
                          <w:spacing w:after="120"/>
                          <w:ind w:left="270" w:hanging="270"/>
                          <w:rPr>
                            <w:rFonts w:cs="Calibri"/>
                            <w:sz w:val="20"/>
                            <w:szCs w:val="20"/>
                          </w:rPr>
                        </w:pPr>
                        <w:r>
                          <w:rPr>
                            <w:rFonts w:cs="Calibri"/>
                            <w:sz w:val="20"/>
                            <w:szCs w:val="20"/>
                          </w:rPr>
                          <w:t xml:space="preserve">Retest the water for </w:t>
                        </w:r>
                        <w:r w:rsidRPr="00C571C5">
                          <w:rPr>
                            <w:rFonts w:cs="Calibri"/>
                            <w:sz w:val="20"/>
                            <w:szCs w:val="20"/>
                          </w:rPr>
                          <w:t xml:space="preserve">generic </w:t>
                        </w:r>
                        <w:r w:rsidRPr="00C571C5">
                          <w:rPr>
                            <w:rFonts w:cs="Calibri"/>
                            <w:i/>
                            <w:sz w:val="20"/>
                            <w:szCs w:val="20"/>
                          </w:rPr>
                          <w:t>E.  coli</w:t>
                        </w:r>
                        <w:r>
                          <w:rPr>
                            <w:rFonts w:cs="Calibri"/>
                            <w:sz w:val="20"/>
                            <w:szCs w:val="20"/>
                          </w:rPr>
                          <w:t xml:space="preserve"> d</w:t>
                        </w:r>
                        <w:r w:rsidRPr="00C571C5">
                          <w:rPr>
                            <w:rFonts w:cs="Calibri"/>
                            <w:sz w:val="20"/>
                            <w:szCs w:val="20"/>
                          </w:rPr>
                          <w:t>uring the next irrigation event</w:t>
                        </w:r>
                        <w:r>
                          <w:rPr>
                            <w:rFonts w:cs="Calibri"/>
                            <w:sz w:val="20"/>
                            <w:szCs w:val="20"/>
                          </w:rPr>
                          <w:t xml:space="preserve"> in five</w:t>
                        </w:r>
                        <w:r w:rsidRPr="00C571C5">
                          <w:rPr>
                            <w:rFonts w:cs="Calibri"/>
                            <w:sz w:val="20"/>
                            <w:szCs w:val="20"/>
                          </w:rPr>
                          <w:t xml:space="preserve"> </w:t>
                        </w:r>
                        <w:r>
                          <w:rPr>
                            <w:rFonts w:cs="Calibri"/>
                            <w:sz w:val="20"/>
                            <w:szCs w:val="20"/>
                          </w:rPr>
                          <w:t>(</w:t>
                        </w:r>
                        <w:r w:rsidRPr="00C571C5">
                          <w:rPr>
                            <w:rFonts w:cs="Calibri"/>
                            <w:sz w:val="20"/>
                            <w:szCs w:val="20"/>
                          </w:rPr>
                          <w:t>5</w:t>
                        </w:r>
                        <w:r>
                          <w:rPr>
                            <w:rFonts w:cs="Calibri"/>
                            <w:sz w:val="20"/>
                            <w:szCs w:val="20"/>
                          </w:rPr>
                          <w:t>)</w:t>
                        </w:r>
                        <w:r w:rsidRPr="00C571C5">
                          <w:rPr>
                            <w:rFonts w:cs="Calibri"/>
                            <w:sz w:val="20"/>
                            <w:szCs w:val="20"/>
                          </w:rPr>
                          <w:t xml:space="preserve">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11689164" w14:textId="77777777" w:rsidR="000C6025" w:rsidRDefault="000C6025" w:rsidP="005F5A33">
                        <w:pPr>
                          <w:pStyle w:val="ListParagraph"/>
                          <w:numPr>
                            <w:ilvl w:val="0"/>
                            <w:numId w:val="94"/>
                          </w:numPr>
                          <w:autoSpaceDE w:val="0"/>
                          <w:autoSpaceDN w:val="0"/>
                          <w:adjustRightInd w:val="0"/>
                          <w:spacing w:after="120"/>
                          <w:ind w:left="270" w:hanging="270"/>
                          <w:suppressOverlap/>
                        </w:pPr>
                        <w:r w:rsidRPr="00C571C5">
                          <w:rPr>
                            <w:rFonts w:cs="Calibri"/>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C571C5">
                          <w:rPr>
                            <w:rFonts w:cs="Calibri"/>
                            <w:i/>
                            <w:sz w:val="20"/>
                            <w:szCs w:val="20"/>
                          </w:rPr>
                          <w:t>E. coli</w:t>
                        </w:r>
                        <w:r w:rsidRPr="00C571C5">
                          <w:rPr>
                            <w:rFonts w:cs="Calibri"/>
                            <w:sz w:val="20"/>
                            <w:szCs w:val="20"/>
                          </w:rPr>
                          <w:t xml:space="preserve"> O157:H7)</w:t>
                        </w:r>
                        <w:r w:rsidRPr="00C571C5">
                          <w:rPr>
                            <w:rFonts w:cs="Calibri"/>
                            <w:b/>
                            <w:sz w:val="20"/>
                            <w:szCs w:val="20"/>
                          </w:rPr>
                          <w:t xml:space="preserve"> </w:t>
                        </w:r>
                        <w:r w:rsidRPr="00C571C5">
                          <w:rPr>
                            <w:rFonts w:cs="Calibri"/>
                            <w:sz w:val="20"/>
                            <w:szCs w:val="20"/>
                          </w:rPr>
                          <w:t xml:space="preserve">and </w:t>
                        </w:r>
                        <w:r w:rsidRPr="00C571C5">
                          <w:rPr>
                            <w:rFonts w:cs="Calibri"/>
                            <w:i/>
                            <w:sz w:val="20"/>
                            <w:szCs w:val="20"/>
                          </w:rPr>
                          <w:t>Salmonella.</w:t>
                        </w:r>
                        <w:r w:rsidRPr="00C571C5">
                          <w:rPr>
                            <w:rFonts w:cs="Calibri"/>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w:t>
                        </w:r>
                        <w:r>
                          <w:rPr>
                            <w:rFonts w:cs="Calibri"/>
                            <w:sz w:val="20"/>
                            <w:szCs w:val="20"/>
                          </w:rPr>
                          <w:t xml:space="preserve">the fresh market and </w:t>
                        </w:r>
                        <w:r w:rsidRPr="00C571C5">
                          <w:rPr>
                            <w:rFonts w:cs="Calibri"/>
                            <w:sz w:val="20"/>
                            <w:szCs w:val="20"/>
                          </w:rPr>
                          <w:t>human consumption.</w:t>
                        </w:r>
                      </w:p>
                    </w:txbxContent>
                  </v:textbox>
                </v:shape>
                <v:shape id="_x0000_s1084" type="#_x0000_t177" style="position:absolute;left:32766;top:19526;width:25336;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" fillcolor="#c00000" stroked="f">
                  <v:shadow on="t" type="perspective" opacity=".5" origin=",.5" offset="0,0" matrix=",,,.5"/>
                  <v:textbox inset="6.84pt,3.42pt,6.84pt,3.42pt">
                    <w:txbxContent>
                      <w:p w14:paraId="1E77AFB5" w14:textId="77777777" w:rsidR="000C6025" w:rsidRPr="006F24B5" w:rsidRDefault="000C6025"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709C73DD" w14:textId="77777777" w:rsidR="000C6025" w:rsidRPr="00EE78F3" w:rsidRDefault="000C6025" w:rsidP="005F5A33">
                        <w:pPr>
                          <w:pStyle w:val="NormalWeb"/>
                          <w:spacing w:before="60" w:beforeAutospacing="0" w:after="0" w:afterAutospacing="0"/>
                          <w:jc w:val="center"/>
                          <w:rPr>
                            <w:color w:val="FFFFFF" w:themeColor="background1"/>
                          </w:rPr>
                        </w:pPr>
                        <w:r w:rsidRPr="00EE78F3">
                          <w:rPr>
                            <w:rFonts w:cs="Calibri"/>
                            <w:b/>
                            <w:color w:val="FFFFFF" w:themeColor="background1"/>
                            <w:sz w:val="20"/>
                            <w:szCs w:val="20"/>
                          </w:rPr>
                          <w:t xml:space="preserve">Generic </w:t>
                        </w:r>
                        <w:r w:rsidRPr="00EE78F3">
                          <w:rPr>
                            <w:rFonts w:cs="Calibri"/>
                            <w:b/>
                            <w:i/>
                            <w:color w:val="FFFFFF" w:themeColor="background1"/>
                            <w:sz w:val="20"/>
                            <w:szCs w:val="20"/>
                          </w:rPr>
                          <w:t xml:space="preserve">E. coli </w:t>
                        </w:r>
                        <w:r w:rsidRPr="00EE78F3">
                          <w:rPr>
                            <w:rFonts w:cs="Calibri"/>
                            <w:b/>
                            <w:color w:val="FFFFFF" w:themeColor="background1"/>
                            <w:sz w:val="20"/>
                            <w:szCs w:val="20"/>
                          </w:rPr>
                          <w:t xml:space="preserve">detected in </w:t>
                        </w:r>
                        <w:r w:rsidRPr="00EE78F3">
                          <w:rPr>
                            <w:rFonts w:cs="Calibri"/>
                            <w:b/>
                            <w:color w:val="FFFFFF" w:themeColor="background1"/>
                            <w:sz w:val="20"/>
                            <w:szCs w:val="20"/>
                            <w:u w:val="single"/>
                          </w:rPr>
                          <w:t>&gt;</w:t>
                        </w:r>
                        <w:r w:rsidRPr="00EE78F3">
                          <w:rPr>
                            <w:rFonts w:cs="Calibri"/>
                            <w:b/>
                            <w:color w:val="FFFFFF" w:themeColor="background1"/>
                            <w:sz w:val="20"/>
                            <w:szCs w:val="20"/>
                          </w:rPr>
                          <w:t xml:space="preserve"> 2 samples </w:t>
                        </w:r>
                        <w:r w:rsidRPr="00EE78F3">
                          <w:rPr>
                            <w:rFonts w:cs="Calibri"/>
                            <w:b/>
                            <w:color w:val="FFFFFF" w:themeColor="background1"/>
                            <w:sz w:val="20"/>
                            <w:szCs w:val="20"/>
                            <w:u w:val="single"/>
                          </w:rPr>
                          <w:t>or</w:t>
                        </w:r>
                        <w:r w:rsidRPr="00EE78F3">
                          <w:rPr>
                            <w:rFonts w:cs="Calibri"/>
                            <w:b/>
                            <w:color w:val="FFFFFF" w:themeColor="background1"/>
                            <w:sz w:val="20"/>
                            <w:szCs w:val="20"/>
                          </w:rPr>
                          <w:t xml:space="preserve"> one sample has levels above (&gt;) 10 MPN / 100 mL</w:t>
                        </w:r>
                      </w:p>
                    </w:txbxContent>
                  </v:textbox>
                </v:shape>
                <v:shape id="AutoShape 15" o:spid="_x0000_s1085" type="#_x0000_t177" style="position:absolute;left:127;top:19526;width:19392;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" fillcolor="#538135 [2409]" stroked="f">
                  <v:shadow on="t" type="perspective" color="#375623" opacity=".5" origin=",.5" offset="0,0" matrix=",,,.5"/>
                  <v:textbox inset="6.84pt,3.42pt,6.84pt,3.42pt">
                    <w:txbxContent>
                      <w:p w14:paraId="0B2EA84D" w14:textId="77777777" w:rsidR="000C6025" w:rsidRDefault="000C6025" w:rsidP="005F5A33">
                        <w:pPr>
                          <w:pStyle w:val="NormalWeb"/>
                          <w:spacing w:before="60" w:beforeAutospacing="0" w:after="120" w:afterAutospacing="0"/>
                          <w:jc w:val="center"/>
                          <w:rPr>
                            <w:sz w:val="24"/>
                          </w:rPr>
                        </w:pPr>
                        <w:r>
                          <w:rPr>
                            <w:b/>
                            <w:bCs/>
                            <w:color w:val="FFFFFF"/>
                            <w:sz w:val="20"/>
                            <w:szCs w:val="20"/>
                            <w:u w:val="single"/>
                          </w:rPr>
                          <w:t>ACCEPTANCE CRITERIA</w:t>
                        </w:r>
                      </w:p>
                      <w:p w14:paraId="17FB57A9" w14:textId="77777777" w:rsidR="000C6025" w:rsidRPr="009477DB" w:rsidRDefault="000C6025" w:rsidP="005F5A33">
                        <w:pPr>
                          <w:spacing w:before="0" w:after="0"/>
                          <w:jc w:val="center"/>
                          <w:rPr>
                            <w:rFonts w:cs="Calibri"/>
                            <w:b/>
                            <w:color w:val="FFFFFF"/>
                            <w:sz w:val="20"/>
                            <w:szCs w:val="20"/>
                          </w:rPr>
                        </w:pPr>
                        <w:r>
                          <w:rPr>
                            <w:rFonts w:cs="Calibri"/>
                            <w:b/>
                            <w:color w:val="FFFFFF"/>
                            <w:sz w:val="20"/>
                            <w:szCs w:val="20"/>
                          </w:rPr>
                          <w:t>N</w:t>
                        </w:r>
                        <w:r w:rsidRPr="009477DB">
                          <w:rPr>
                            <w:rFonts w:cs="Calibri"/>
                            <w:b/>
                            <w:color w:val="FFFFFF"/>
                            <w:sz w:val="20"/>
                            <w:szCs w:val="20"/>
                          </w:rPr>
                          <w:t xml:space="preserve">o </w:t>
                        </w:r>
                        <w:r w:rsidRPr="009477DB">
                          <w:rPr>
                            <w:rFonts w:cs="Calibri"/>
                            <w:b/>
                            <w:color w:val="FFFFFF" w:themeColor="background1"/>
                            <w:sz w:val="20"/>
                            <w:szCs w:val="20"/>
                          </w:rPr>
                          <w:t xml:space="preserve">detectable generic </w:t>
                        </w:r>
                        <w:r w:rsidRPr="009477DB">
                          <w:rPr>
                            <w:rFonts w:cs="Calibri"/>
                            <w:b/>
                            <w:i/>
                            <w:color w:val="FFFFFF" w:themeColor="background1"/>
                            <w:sz w:val="20"/>
                            <w:szCs w:val="20"/>
                          </w:rPr>
                          <w:t>E. coli</w:t>
                        </w:r>
                      </w:p>
                      <w:p w14:paraId="205E9F06" w14:textId="77777777" w:rsidR="000C6025" w:rsidRPr="009477DB" w:rsidRDefault="000C6025" w:rsidP="005F5A33">
                        <w:pPr>
                          <w:spacing w:before="0" w:after="0"/>
                          <w:jc w:val="center"/>
                          <w:rPr>
                            <w:rFonts w:cs="Calibri"/>
                            <w:b/>
                            <w:color w:val="FFFFFF"/>
                            <w:sz w:val="20"/>
                            <w:szCs w:val="20"/>
                          </w:rPr>
                        </w:pPr>
                        <w:r>
                          <w:rPr>
                            <w:rFonts w:cs="Calibri"/>
                            <w:b/>
                            <w:color w:val="FFFFFF"/>
                            <w:sz w:val="20"/>
                            <w:szCs w:val="20"/>
                          </w:rPr>
                          <w:t>in at least 2 of 3 consecutive samples</w:t>
                        </w:r>
                        <w:r w:rsidRPr="009477DB">
                          <w:rPr>
                            <w:rFonts w:cs="Calibri"/>
                            <w:b/>
                            <w:color w:val="FFFFFF"/>
                            <w:sz w:val="20"/>
                            <w:szCs w:val="20"/>
                          </w:rPr>
                          <w:t xml:space="preserve"> and </w:t>
                        </w:r>
                        <w:r w:rsidRPr="00EE78F3">
                          <w:rPr>
                            <w:rFonts w:cs="Calibri"/>
                            <w:b/>
                            <w:color w:val="FFFFFF"/>
                            <w:sz w:val="20"/>
                            <w:szCs w:val="20"/>
                            <w:u w:val="single"/>
                          </w:rPr>
                          <w:t>&lt;</w:t>
                        </w:r>
                        <w:r>
                          <w:rPr>
                            <w:rFonts w:cs="Calibri"/>
                            <w:b/>
                            <w:color w:val="FFFFFF"/>
                            <w:sz w:val="20"/>
                            <w:szCs w:val="20"/>
                          </w:rPr>
                          <w:t>10</w:t>
                        </w:r>
                        <w:r w:rsidRPr="009477DB">
                          <w:rPr>
                            <w:rFonts w:cs="Calibri"/>
                            <w:b/>
                            <w:color w:val="FFFFFF"/>
                            <w:sz w:val="20"/>
                            <w:szCs w:val="20"/>
                          </w:rPr>
                          <w:t xml:space="preserve"> MPN </w:t>
                        </w:r>
                        <w:r>
                          <w:rPr>
                            <w:rFonts w:cs="Calibri"/>
                            <w:b/>
                            <w:color w:val="FFFFFF"/>
                            <w:sz w:val="20"/>
                            <w:szCs w:val="20"/>
                          </w:rPr>
                          <w:t xml:space="preserve">in </w:t>
                        </w:r>
                        <w:r w:rsidRPr="009477DB">
                          <w:rPr>
                            <w:rFonts w:cs="Calibri"/>
                            <w:b/>
                            <w:color w:val="FFFFFF"/>
                            <w:sz w:val="20"/>
                            <w:szCs w:val="20"/>
                          </w:rPr>
                          <w:t xml:space="preserve">one </w:t>
                        </w:r>
                        <w:r>
                          <w:rPr>
                            <w:rFonts w:cs="Calibri"/>
                            <w:b/>
                            <w:color w:val="FFFFFF"/>
                            <w:sz w:val="20"/>
                            <w:szCs w:val="20"/>
                          </w:rPr>
                          <w:t xml:space="preserve">remaining </w:t>
                        </w:r>
                        <w:r w:rsidRPr="009477DB">
                          <w:rPr>
                            <w:rFonts w:cs="Calibri"/>
                            <w:b/>
                            <w:color w:val="FFFFFF"/>
                            <w:sz w:val="20"/>
                            <w:szCs w:val="20"/>
                          </w:rPr>
                          <w:t xml:space="preserve">sample </w:t>
                        </w:r>
                      </w:p>
                      <w:p w14:paraId="69077E99" w14:textId="77777777" w:rsidR="000C6025" w:rsidRDefault="000C6025" w:rsidP="005F5A33">
                        <w:pPr>
                          <w:pStyle w:val="NormalWeb"/>
                          <w:spacing w:before="0" w:beforeAutospacing="0" w:after="0" w:afterAutospacing="0"/>
                          <w:jc w:val="center"/>
                        </w:pPr>
                      </w:p>
                    </w:txbxContent>
                  </v:textbox>
                </v:shape>
                <w10:anchorlock/>
              </v:group>
            </w:pict>
          </mc:Fallback>
        </mc:AlternateContent>
      </w:r>
      <w:r w:rsidR="006F24B5" w:rsidRPr="00D5180B">
        <w:rPr>
          <w:szCs w:val="22"/>
        </w:rPr>
        <w:br w:type="page"/>
      </w:r>
    </w:p>
    <w:p w14:paraId="7B57C131" w14:textId="77777777" w:rsidR="00C16678" w:rsidRDefault="00C16678" w:rsidP="007D7827">
      <w:pPr>
        <w:pStyle w:val="Heading2"/>
      </w:pPr>
      <w:bookmarkStart w:id="442" w:name="_Toc8374937"/>
      <w:bookmarkStart w:id="443" w:name="_Toc20839158"/>
      <w:ins w:id="444" w:author="Susan" w:date="2020-06-12T11:50:00Z">
        <w:r w:rsidRPr="00DD3E8F">
          <w:rPr>
            <w:color w:val="FF0000"/>
          </w:rPr>
          <w:lastRenderedPageBreak/>
          <w:t>*</w:t>
        </w:r>
        <w:r w:rsidRPr="00C16678">
          <w:rPr>
            <w:color w:val="FF0000"/>
            <w:u w:val="single"/>
          </w:rPr>
          <w:t xml:space="preserve"> </w:t>
        </w:r>
        <w:commentRangeStart w:id="445"/>
        <w:r w:rsidRPr="001A6C4A">
          <w:rPr>
            <w:color w:val="FF0000"/>
            <w:u w:val="single"/>
          </w:rPr>
          <w:t>NEW</w:t>
        </w:r>
        <w:r w:rsidRPr="00DD3E8F">
          <w:rPr>
            <w:color w:val="FF0000"/>
          </w:rPr>
          <w:t xml:space="preserve"> TABLE*</w:t>
        </w:r>
      </w:ins>
      <w:r w:rsidRPr="00B718D8">
        <w:t xml:space="preserve">. </w:t>
      </w:r>
      <w:commentRangeEnd w:id="445"/>
      <w:r w:rsidR="007D7827">
        <w:rPr>
          <w:rStyle w:val="CommentReference"/>
          <w:rFonts w:ascii="Tahoma" w:hAnsi="Tahoma" w:cs="Tahoma"/>
          <w:b w:val="0"/>
          <w:bCs w:val="0"/>
          <w:iCs w:val="0"/>
          <w:lang w:eastAsia="x-none"/>
        </w:rPr>
        <w:commentReference w:id="445"/>
      </w:r>
      <w:r w:rsidRPr="00B718D8">
        <w:t xml:space="preserve">Irrigation Water from Type A Agricultural Water Systems Sourced </w:t>
      </w:r>
      <w:r>
        <w:t xml:space="preserve">from </w:t>
      </w:r>
      <w:r w:rsidRPr="00B718D8">
        <w:t xml:space="preserve">Regulated Tertiary Treated Recycled Water Supplies – See </w:t>
      </w:r>
      <w:ins w:id="446" w:author="Susan" w:date="2020-06-12T11:50:00Z">
        <w:r w:rsidRPr="00DD3E8F">
          <w:rPr>
            <w:color w:val="FF0000"/>
          </w:rPr>
          <w:t>*</w:t>
        </w:r>
        <w:r w:rsidRPr="00C16678">
          <w:rPr>
            <w:color w:val="FF0000"/>
            <w:u w:val="single"/>
          </w:rPr>
          <w:t xml:space="preserve"> </w:t>
        </w:r>
        <w:r w:rsidRPr="001A6C4A">
          <w:rPr>
            <w:color w:val="FF0000"/>
            <w:u w:val="single"/>
          </w:rPr>
          <w:t>NEW</w:t>
        </w:r>
        <w:r w:rsidRPr="00DD3E8F">
          <w:rPr>
            <w:color w:val="FF0000"/>
          </w:rPr>
          <w:t xml:space="preserve"> FIGURE</w:t>
        </w:r>
      </w:ins>
      <w:ins w:id="447" w:author="Susan" w:date="2020-06-19T11:19:00Z">
        <w:r w:rsidR="002F5716">
          <w:rPr>
            <w:color w:val="FF0000"/>
          </w:rPr>
          <w:t>S</w:t>
        </w:r>
      </w:ins>
      <w:ins w:id="448" w:author="Susan" w:date="2020-06-12T11:50:00Z">
        <w:r w:rsidRPr="00DD3E8F">
          <w:rPr>
            <w:color w:val="FF0000"/>
          </w:rPr>
          <w:t xml:space="preserve"> A</w:t>
        </w:r>
      </w:ins>
      <w:ins w:id="449" w:author="Susan" w:date="2020-06-19T11:18:00Z">
        <w:r w:rsidR="002F5716">
          <w:rPr>
            <w:color w:val="FF0000"/>
          </w:rPr>
          <w:t>,</w:t>
        </w:r>
      </w:ins>
      <w:r w:rsidR="0054473A">
        <w:rPr>
          <w:color w:val="FF0000"/>
        </w:rPr>
        <w:t xml:space="preserve"> </w:t>
      </w:r>
      <w:ins w:id="450" w:author="Susan" w:date="2020-06-19T11:18:00Z">
        <w:r w:rsidR="002F5716">
          <w:rPr>
            <w:color w:val="FF0000"/>
          </w:rPr>
          <w:t>B, C</w:t>
        </w:r>
      </w:ins>
      <w:ins w:id="451" w:author="Susan" w:date="2020-06-12T11:50:00Z">
        <w:r w:rsidRPr="00DD3E8F">
          <w:rPr>
            <w:color w:val="FF0000"/>
          </w:rPr>
          <w:t>*</w:t>
        </w:r>
      </w:ins>
    </w:p>
    <w:tbl>
      <w:tblPr>
        <w:tblStyle w:val="TableGrid"/>
        <w:tblW w:w="10210" w:type="dxa"/>
        <w:tblLook w:val="0620" w:firstRow="1" w:lastRow="0" w:firstColumn="0" w:lastColumn="0" w:noHBand="1" w:noVBand="1"/>
      </w:tblPr>
      <w:tblGrid>
        <w:gridCol w:w="3528"/>
        <w:gridCol w:w="6682"/>
      </w:tblGrid>
      <w:tr w:rsidR="00C16678" w14:paraId="1B44B632" w14:textId="77777777" w:rsidTr="00F45D27">
        <w:trPr>
          <w:tblHeader/>
        </w:trPr>
        <w:tc>
          <w:tcPr>
            <w:tcW w:w="3528" w:type="dxa"/>
            <w:shd w:val="clear" w:color="auto" w:fill="4472C4" w:themeFill="accent1"/>
          </w:tcPr>
          <w:p w14:paraId="709B6843" w14:textId="77777777" w:rsidR="00C16678" w:rsidRDefault="00C16678" w:rsidP="003F3045">
            <w:r w:rsidRPr="005D38FC">
              <w:rPr>
                <w:b/>
                <w:color w:val="FFFFFF"/>
              </w:rPr>
              <w:t>Metric</w:t>
            </w:r>
          </w:p>
        </w:tc>
        <w:tc>
          <w:tcPr>
            <w:tcW w:w="6682" w:type="dxa"/>
            <w:shd w:val="clear" w:color="auto" w:fill="4472C4" w:themeFill="accent1"/>
          </w:tcPr>
          <w:p w14:paraId="14FBCF19" w14:textId="77777777" w:rsidR="00C16678" w:rsidRDefault="00C16678" w:rsidP="003F3045">
            <w:r w:rsidRPr="005D38FC">
              <w:rPr>
                <w:b/>
                <w:color w:val="FFFFFF"/>
              </w:rPr>
              <w:t>Rationale /Remedial Actions</w:t>
            </w:r>
          </w:p>
        </w:tc>
      </w:tr>
      <w:tr w:rsidR="00C16678" w14:paraId="22D6C55D" w14:textId="77777777" w:rsidTr="007D7827">
        <w:trPr>
          <w:trHeight w:val="1835"/>
        </w:trPr>
        <w:tc>
          <w:tcPr>
            <w:tcW w:w="3528" w:type="dxa"/>
          </w:tcPr>
          <w:p w14:paraId="360E53E9" w14:textId="77777777" w:rsidR="00C16678" w:rsidRPr="005D38FC" w:rsidRDefault="00C16678" w:rsidP="003F3045">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5EB5F0E0" w14:textId="77777777" w:rsidR="00C16678" w:rsidRPr="00C16678" w:rsidRDefault="00C16678" w:rsidP="007D7827">
            <w:pPr>
              <w:pStyle w:val="ListParagraph"/>
              <w:numPr>
                <w:ilvl w:val="0"/>
                <w:numId w:val="120"/>
              </w:numPr>
            </w:pPr>
            <w:r w:rsidRPr="005D38FC">
              <w:t>Regulated recycled wastewater</w:t>
            </w:r>
          </w:p>
        </w:tc>
        <w:tc>
          <w:tcPr>
            <w:tcW w:w="6682" w:type="dxa"/>
          </w:tcPr>
          <w:p w14:paraId="04E6BC69" w14:textId="77777777" w:rsidR="00C16678" w:rsidRDefault="00C16678" w:rsidP="003F3045">
            <w:r w:rsidRPr="005D38FC">
              <w:t xml:space="preserve">Irrigation water from regulated tertiary treated recycled water supplies may have low levels of generic </w:t>
            </w:r>
            <w:r w:rsidRPr="005D38FC">
              <w:rPr>
                <w:i/>
              </w:rPr>
              <w:t>E. coli</w:t>
            </w:r>
            <w:r w:rsidRPr="005D38FC">
              <w:t xml:space="preserve"> due to regulatory allowable limits. 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C16678" w14:paraId="4F550580" w14:textId="77777777" w:rsidTr="00F45D27">
        <w:trPr>
          <w:trHeight w:val="323"/>
        </w:trPr>
        <w:tc>
          <w:tcPr>
            <w:tcW w:w="10210" w:type="dxa"/>
            <w:gridSpan w:val="2"/>
            <w:shd w:val="clear" w:color="auto" w:fill="D9D9D9" w:themeFill="background1" w:themeFillShade="D9"/>
            <w:vAlign w:val="center"/>
          </w:tcPr>
          <w:p w14:paraId="245E43A0" w14:textId="77777777" w:rsidR="00C16678" w:rsidRDefault="00C16678" w:rsidP="003F3045">
            <w:r>
              <w:rPr>
                <w:b/>
              </w:rPr>
              <w:t>C</w:t>
            </w:r>
            <w:r w:rsidRPr="005D38FC">
              <w:rPr>
                <w:b/>
              </w:rPr>
              <w:t>1. Baseline Microbial Assessment</w:t>
            </w:r>
          </w:p>
        </w:tc>
      </w:tr>
      <w:tr w:rsidR="00C16678" w14:paraId="002DD27B" w14:textId="77777777" w:rsidTr="00F45D27">
        <w:trPr>
          <w:trHeight w:val="377"/>
        </w:trPr>
        <w:tc>
          <w:tcPr>
            <w:tcW w:w="10210" w:type="dxa"/>
            <w:gridSpan w:val="2"/>
            <w:vAlign w:val="center"/>
          </w:tcPr>
          <w:p w14:paraId="0BC0D812" w14:textId="77777777" w:rsidR="00C16678" w:rsidRDefault="00C16678" w:rsidP="003F3045">
            <w:r w:rsidRPr="005D38FC">
              <w:rPr>
                <w:b/>
              </w:rPr>
              <w:t xml:space="preserve">Target Organisms: </w:t>
            </w:r>
            <w:r w:rsidRPr="005D38FC">
              <w:t xml:space="preserve">Generic </w:t>
            </w:r>
            <w:r w:rsidRPr="005D38FC">
              <w:rPr>
                <w:i/>
              </w:rPr>
              <w:t>E. coli</w:t>
            </w:r>
          </w:p>
        </w:tc>
      </w:tr>
      <w:tr w:rsidR="00C16678" w14:paraId="2D8EFEB2" w14:textId="77777777" w:rsidTr="00F45D27">
        <w:trPr>
          <w:trHeight w:val="6929"/>
        </w:trPr>
        <w:tc>
          <w:tcPr>
            <w:tcW w:w="3528" w:type="dxa"/>
          </w:tcPr>
          <w:p w14:paraId="78F0650A" w14:textId="77777777" w:rsidR="00C16678" w:rsidRPr="005D38FC" w:rsidRDefault="00C16678" w:rsidP="003F3045">
            <w:pPr>
              <w:rPr>
                <w:b/>
              </w:rPr>
            </w:pPr>
            <w:r>
              <w:rPr>
                <w:rFonts w:cs="Calibri"/>
                <w:b/>
                <w:szCs w:val="22"/>
              </w:rPr>
              <w:t xml:space="preserve">Baseline Assessment </w:t>
            </w:r>
            <w:r w:rsidRPr="005D38FC">
              <w:rPr>
                <w:b/>
              </w:rPr>
              <w:t xml:space="preserve">Sampling Procedure: </w:t>
            </w:r>
          </w:p>
          <w:p w14:paraId="39611EDB" w14:textId="77777777" w:rsidR="00D7021F" w:rsidRPr="005D38FC" w:rsidRDefault="00D7021F" w:rsidP="00D7021F">
            <w:pPr>
              <w:ind w:left="144"/>
            </w:pPr>
            <w:r w:rsidRPr="005D38FC">
              <w:t>If historical water test data is not available, aseptically collect at least three (3)-100 mL sample at the source.</w:t>
            </w:r>
          </w:p>
          <w:p w14:paraId="5DE980E9" w14:textId="77777777" w:rsidR="00C16678" w:rsidRPr="005D38FC" w:rsidRDefault="00C16678" w:rsidP="003F3045">
            <w:pPr>
              <w:spacing w:before="240"/>
              <w:rPr>
                <w:b/>
              </w:rPr>
            </w:pPr>
            <w:r>
              <w:rPr>
                <w:rFonts w:cs="Calibri"/>
                <w:b/>
                <w:szCs w:val="22"/>
              </w:rPr>
              <w:t xml:space="preserve">Baseline Assessment </w:t>
            </w:r>
            <w:r w:rsidRPr="005D38FC">
              <w:rPr>
                <w:b/>
              </w:rPr>
              <w:t xml:space="preserve">Sampling Frequency: </w:t>
            </w:r>
          </w:p>
          <w:p w14:paraId="6203642D" w14:textId="77777777" w:rsidR="00C16678" w:rsidRPr="005D38FC" w:rsidRDefault="00C16678" w:rsidP="003F3045">
            <w:pPr>
              <w:spacing w:after="120"/>
              <w:ind w:left="144"/>
            </w:pPr>
            <w:r w:rsidRPr="005D38FC">
              <w:t>Sample and test the water two times (with sampling events separated by no less than 7 days) before using the water within the 21 days-to-scheduled-harvest-window.</w:t>
            </w:r>
          </w:p>
          <w:p w14:paraId="37270404" w14:textId="77777777" w:rsidR="00C16678" w:rsidRPr="005D38FC" w:rsidRDefault="00C16678" w:rsidP="003F3045">
            <w:pPr>
              <w:spacing w:after="120"/>
            </w:pPr>
            <w:r>
              <w:rPr>
                <w:rFonts w:cs="Calibri"/>
                <w:b/>
                <w:szCs w:val="22"/>
              </w:rPr>
              <w:t xml:space="preserve">Baseline Assessment </w:t>
            </w:r>
            <w:r w:rsidRPr="005D38FC">
              <w:rPr>
                <w:b/>
              </w:rPr>
              <w:t>Acceptance Criteria</w:t>
            </w:r>
            <w:r w:rsidRPr="005D38FC">
              <w:t xml:space="preserve">: </w:t>
            </w:r>
          </w:p>
          <w:p w14:paraId="6ED1D5FB" w14:textId="77777777" w:rsidR="00D7021F" w:rsidRDefault="00D7021F" w:rsidP="003F3045">
            <w:r w:rsidRPr="005D38FC">
              <w:t xml:space="preserve">Non-detectable generic </w:t>
            </w:r>
            <w:r w:rsidRPr="005D38FC">
              <w:rPr>
                <w:i/>
              </w:rPr>
              <w:t>E. coli</w:t>
            </w:r>
            <w:r w:rsidRPr="005D38FC">
              <w:t xml:space="preserve"> in five (5) of six (6) 100 mL samples and </w:t>
            </w:r>
            <w:r w:rsidRPr="005D38FC">
              <w:rPr>
                <w:u w:val="single"/>
              </w:rPr>
              <w:t>&lt;</w:t>
            </w:r>
            <w:r w:rsidRPr="005D38FC">
              <w:t xml:space="preserve"> 10 MPN as the single sample maximum for one (1) sample</w:t>
            </w:r>
          </w:p>
          <w:p w14:paraId="030AF7CC" w14:textId="77777777" w:rsidR="00C16678" w:rsidRDefault="00C16678" w:rsidP="003F3045">
            <w:r w:rsidRPr="005D38FC">
              <w:rPr>
                <w:b/>
              </w:rPr>
              <w:t>Note</w:t>
            </w:r>
            <w:r w:rsidRPr="005D38FC">
              <w:t>: For the purposes of water testing, MPN and CFU are considered equivalent.</w:t>
            </w:r>
          </w:p>
        </w:tc>
        <w:tc>
          <w:tcPr>
            <w:tcW w:w="6682" w:type="dxa"/>
          </w:tcPr>
          <w:p w14:paraId="56D0F917" w14:textId="77777777" w:rsidR="00C16678" w:rsidRPr="005D38FC" w:rsidRDefault="00C16678" w:rsidP="003F3045">
            <w:pPr>
              <w:autoSpaceDE w:val="0"/>
              <w:autoSpaceDN w:val="0"/>
              <w:adjustRightInd w:val="0"/>
              <w:spacing w:before="120" w:after="120"/>
            </w:pPr>
            <w:r w:rsidRPr="005D38FC">
              <w:t>The purpose of a baseline assessment is to ensure your water source (e.g.,</w:t>
            </w:r>
            <w:r w:rsidR="007D7827">
              <w:t xml:space="preserve"> r</w:t>
            </w:r>
            <w:r w:rsidRPr="005D38FC">
              <w:t xml:space="preserve">egulated tertiary treated recycled water) meets the microbial standards for generic </w:t>
            </w:r>
            <w:r w:rsidRPr="005D38FC">
              <w:rPr>
                <w:i/>
              </w:rPr>
              <w:t>E. coli</w:t>
            </w:r>
            <w:r w:rsidRPr="005D38FC">
              <w:t>. This baseline microbial assessment must be conducted before these Type A water sources can be used for overhead irrigation within 21 days to scheduled harvest.</w:t>
            </w:r>
          </w:p>
          <w:p w14:paraId="29F0D91A" w14:textId="77777777" w:rsidR="00C16678" w:rsidRPr="005D38FC" w:rsidRDefault="00C16678" w:rsidP="003F3045">
            <w:pPr>
              <w:autoSpaceDE w:val="0"/>
              <w:autoSpaceDN w:val="0"/>
              <w:adjustRightInd w:val="0"/>
              <w:spacing w:before="120" w:after="120"/>
            </w:pPr>
            <w:r w:rsidRPr="005D38FC">
              <w:rPr>
                <w:u w:val="single"/>
              </w:rPr>
              <w:t>Self-certification with historical water test data:</w:t>
            </w:r>
            <w:r w:rsidRPr="005D38FC">
              <w:t xml:space="preserve"> If at least four (4) of the last five (5) consecutive historical water tests (80%) have no detectable generic </w:t>
            </w:r>
            <w:r w:rsidRPr="005D38FC">
              <w:rPr>
                <w:i/>
              </w:rPr>
              <w:t>E. coli</w:t>
            </w:r>
            <w:r w:rsidRPr="005D38FC">
              <w:t>, the remaining one (1) sample does not exceed (</w:t>
            </w:r>
            <w:r w:rsidRPr="005D38FC">
              <w:rPr>
                <w:u w:val="single"/>
              </w:rPr>
              <w:t>&lt;</w:t>
            </w:r>
            <w:r w:rsidRPr="005D38FC">
              <w:t xml:space="preserve">) 10 MPN in 100 mL, and one (1) of those tests was taken within the last 6 months, then the regulated tertiary treated recycled water supply is self-certified as a Type A </w:t>
            </w:r>
            <w:r w:rsidRPr="00D5180B">
              <w:rPr>
                <w:rFonts w:cs="Calibri"/>
                <w:szCs w:val="22"/>
              </w:rPr>
              <w:t>agricultural</w:t>
            </w:r>
            <w:r w:rsidRPr="005D38FC">
              <w:t xml:space="preserve"> water source.</w:t>
            </w:r>
          </w:p>
          <w:p w14:paraId="17C57A96" w14:textId="77777777" w:rsidR="00C16678" w:rsidRPr="005D38FC" w:rsidRDefault="00C16678" w:rsidP="003F3045">
            <w:pPr>
              <w:autoSpaceDE w:val="0"/>
              <w:autoSpaceDN w:val="0"/>
              <w:adjustRightInd w:val="0"/>
              <w:spacing w:before="120" w:after="120"/>
            </w:pPr>
            <w:r w:rsidRPr="005D38FC">
              <w:rPr>
                <w:u w:val="single"/>
              </w:rPr>
              <w:t>Self-certification process when no historical data is available:</w:t>
            </w:r>
            <w:r w:rsidRPr="005D38FC">
              <w:t xml:space="preserve"> If historical data is unavailable, test the regulated recycled water twice (separated by no less than seven days) prior to use as the source water for a Type A </w:t>
            </w:r>
            <w:r w:rsidRPr="00D5180B">
              <w:rPr>
                <w:rFonts w:cs="Calibri"/>
                <w:szCs w:val="22"/>
              </w:rPr>
              <w:t>agricultural</w:t>
            </w:r>
            <w:r w:rsidRPr="005D38FC">
              <w:t xml:space="preserve"> water system. If at least five (5) of the six (6) total samples </w:t>
            </w:r>
            <w:r w:rsidR="00D7021F" w:rsidRPr="000B31A7">
              <w:rPr>
                <w:szCs w:val="22"/>
              </w:rPr>
              <w:t xml:space="preserve">have no detectable generic </w:t>
            </w:r>
            <w:r w:rsidR="00D7021F" w:rsidRPr="000B31A7">
              <w:rPr>
                <w:i/>
                <w:szCs w:val="22"/>
              </w:rPr>
              <w:t>E. coli</w:t>
            </w:r>
            <w:r w:rsidR="00D7021F" w:rsidRPr="000B31A7">
              <w:rPr>
                <w:szCs w:val="22"/>
              </w:rPr>
              <w:t xml:space="preserve"> and the remaining sample has </w:t>
            </w:r>
            <w:r w:rsidR="00D7021F" w:rsidRPr="000B31A7">
              <w:rPr>
                <w:szCs w:val="22"/>
                <w:u w:val="single"/>
              </w:rPr>
              <w:t>&lt;</w:t>
            </w:r>
            <w:r w:rsidR="00D7021F" w:rsidRPr="000B31A7">
              <w:rPr>
                <w:szCs w:val="22"/>
              </w:rPr>
              <w:t xml:space="preserve"> 10 MPN in 100 mL</w:t>
            </w:r>
            <w:r w:rsidRPr="005D38FC">
              <w:t xml:space="preserve">, then the water is self-certified as a Type A </w:t>
            </w:r>
            <w:r w:rsidRPr="00D5180B">
              <w:rPr>
                <w:rFonts w:cs="Calibri"/>
                <w:szCs w:val="22"/>
              </w:rPr>
              <w:t>agricultural</w:t>
            </w:r>
            <w:r w:rsidRPr="005D38FC">
              <w:t xml:space="preserve"> water source.  </w:t>
            </w:r>
          </w:p>
          <w:p w14:paraId="0DFC928E" w14:textId="77777777" w:rsidR="00C16678" w:rsidRDefault="00C16678" w:rsidP="003F3045">
            <w:r w:rsidRPr="005D38FC">
              <w:rPr>
                <w:u w:val="single"/>
              </w:rPr>
              <w:t>Testing Failure</w:t>
            </w:r>
            <w:r w:rsidRPr="005D38FC">
              <w:t xml:space="preserve">: If test results do not meet the acceptance criteria, then the water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w:t>
            </w:r>
          </w:p>
        </w:tc>
      </w:tr>
      <w:tr w:rsidR="00C16678" w14:paraId="2B6B2DBB" w14:textId="77777777" w:rsidTr="00F45D27">
        <w:trPr>
          <w:trHeight w:val="413"/>
        </w:trPr>
        <w:tc>
          <w:tcPr>
            <w:tcW w:w="10210" w:type="dxa"/>
            <w:gridSpan w:val="2"/>
            <w:vAlign w:val="center"/>
          </w:tcPr>
          <w:p w14:paraId="61CDB37A" w14:textId="77777777" w:rsidR="00C16678" w:rsidRDefault="00C16678" w:rsidP="003F3045">
            <w:r w:rsidRPr="005D38FC">
              <w:rPr>
                <w:b/>
              </w:rPr>
              <w:t>Test Method:</w:t>
            </w:r>
            <w:r w:rsidRPr="005D38FC">
              <w:t xml:space="preserve"> Any FDA-allowed method</w:t>
            </w:r>
            <w:r>
              <w:rPr>
                <w:rFonts w:cs="Calibri"/>
                <w:sz w:val="20"/>
                <w:szCs w:val="20"/>
              </w:rPr>
              <w:fldChar w:fldCharType="begin"/>
            </w:r>
            <w:r>
              <w:rPr>
                <w:rFonts w:cs="Calibri"/>
                <w:sz w:val="20"/>
                <w:szCs w:val="20"/>
              </w:rPr>
              <w:instrText xml:space="preserve"> NOTEREF _Ref2255442 \f \h  \* MERGEFORMAT </w:instrText>
            </w:r>
            <w:r>
              <w:rPr>
                <w:rFonts w:cs="Calibri"/>
                <w:sz w:val="20"/>
                <w:szCs w:val="20"/>
              </w:rPr>
            </w:r>
            <w:r>
              <w:rPr>
                <w:rFonts w:cs="Calibri"/>
                <w:sz w:val="20"/>
                <w:szCs w:val="20"/>
              </w:rPr>
              <w:fldChar w:fldCharType="separate"/>
            </w:r>
            <w:r w:rsidRPr="005F2F2C">
              <w:rPr>
                <w:rStyle w:val="FootnoteReference"/>
              </w:rPr>
              <w:t>2</w:t>
            </w:r>
            <w:r>
              <w:rPr>
                <w:rFonts w:cs="Calibri"/>
                <w:sz w:val="20"/>
                <w:szCs w:val="20"/>
              </w:rPr>
              <w:fldChar w:fldCharType="end"/>
            </w:r>
          </w:p>
        </w:tc>
      </w:tr>
      <w:tr w:rsidR="00C16678" w14:paraId="53B95E65" w14:textId="77777777" w:rsidTr="00F45D27">
        <w:tc>
          <w:tcPr>
            <w:tcW w:w="10210" w:type="dxa"/>
            <w:gridSpan w:val="2"/>
          </w:tcPr>
          <w:p w14:paraId="49C633AD" w14:textId="77777777" w:rsidR="00C16678" w:rsidRDefault="00C16678" w:rsidP="003F3045">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C16678" w14:paraId="5653B9AE" w14:textId="77777777" w:rsidTr="00F45D27">
        <w:trPr>
          <w:trHeight w:val="593"/>
        </w:trPr>
        <w:tc>
          <w:tcPr>
            <w:tcW w:w="10210" w:type="dxa"/>
            <w:gridSpan w:val="2"/>
            <w:shd w:val="clear" w:color="auto" w:fill="D9D9D9" w:themeFill="background1" w:themeFillShade="D9"/>
            <w:vAlign w:val="center"/>
          </w:tcPr>
          <w:p w14:paraId="09672DC6" w14:textId="77777777" w:rsidR="00C16678" w:rsidRDefault="00C16678" w:rsidP="003F3045">
            <w:r>
              <w:rPr>
                <w:b/>
              </w:rPr>
              <w:t>C</w:t>
            </w:r>
            <w:r w:rsidRPr="005D38FC">
              <w:rPr>
                <w:b/>
              </w:rPr>
              <w:t xml:space="preserve">2. Initial Microbial Water Quality Assessment  </w:t>
            </w:r>
          </w:p>
        </w:tc>
      </w:tr>
      <w:tr w:rsidR="00C16678" w14:paraId="5CFA26AB" w14:textId="77777777" w:rsidTr="00F45D27">
        <w:tc>
          <w:tcPr>
            <w:tcW w:w="10210" w:type="dxa"/>
            <w:gridSpan w:val="2"/>
          </w:tcPr>
          <w:p w14:paraId="65071D41" w14:textId="77777777" w:rsidR="00C16678" w:rsidRDefault="00C16678" w:rsidP="003F3045">
            <w:r w:rsidRPr="005D38FC">
              <w:rPr>
                <w:b/>
              </w:rPr>
              <w:lastRenderedPageBreak/>
              <w:t xml:space="preserve">Target Organism: </w:t>
            </w:r>
            <w:r w:rsidRPr="005D38FC">
              <w:t xml:space="preserve">Generic </w:t>
            </w:r>
            <w:r w:rsidRPr="005D38FC">
              <w:rPr>
                <w:i/>
              </w:rPr>
              <w:t>E. coli</w:t>
            </w:r>
          </w:p>
        </w:tc>
      </w:tr>
      <w:tr w:rsidR="00C16678" w14:paraId="231D5CCB" w14:textId="77777777" w:rsidTr="00F45D27">
        <w:tc>
          <w:tcPr>
            <w:tcW w:w="3528" w:type="dxa"/>
          </w:tcPr>
          <w:p w14:paraId="03AA6915" w14:textId="77777777" w:rsidR="00C16678" w:rsidRPr="005D38FC" w:rsidRDefault="00C16678" w:rsidP="003F3045">
            <w:pPr>
              <w:spacing w:before="120"/>
              <w:rPr>
                <w:b/>
              </w:rPr>
            </w:pPr>
            <w:r>
              <w:rPr>
                <w:rFonts w:cs="Calibri"/>
                <w:b/>
                <w:szCs w:val="22"/>
              </w:rPr>
              <w:t xml:space="preserve">Initial Assessment </w:t>
            </w:r>
            <w:r w:rsidRPr="005D38FC">
              <w:rPr>
                <w:b/>
              </w:rPr>
              <w:t>Sampling Procedure:</w:t>
            </w:r>
          </w:p>
          <w:p w14:paraId="3B8E00E1" w14:textId="77777777" w:rsidR="00C16678" w:rsidRPr="005D38FC" w:rsidRDefault="00C16678" w:rsidP="003F3045">
            <w:pPr>
              <w:ind w:left="150"/>
            </w:pPr>
            <w:r w:rsidRPr="005D38FC">
              <w:t xml:space="preserve">Aseptically collect at least three (3)-100 mL during one irrigation event </w:t>
            </w:r>
            <w:r w:rsidR="00850064" w:rsidRPr="005D38FC">
              <w:t>at the source.</w:t>
            </w:r>
          </w:p>
          <w:p w14:paraId="51C47EB2" w14:textId="77777777" w:rsidR="00C16678" w:rsidRPr="005D38FC" w:rsidRDefault="00C16678" w:rsidP="003F3045">
            <w:pPr>
              <w:spacing w:before="240"/>
              <w:rPr>
                <w:b/>
              </w:rPr>
            </w:pPr>
            <w:r>
              <w:rPr>
                <w:rFonts w:cs="Calibri"/>
                <w:b/>
                <w:szCs w:val="22"/>
              </w:rPr>
              <w:t xml:space="preserve">Initial Assessment </w:t>
            </w:r>
            <w:r w:rsidRPr="005D38FC">
              <w:rPr>
                <w:b/>
              </w:rPr>
              <w:t xml:space="preserve">Sampling Frequency: </w:t>
            </w:r>
          </w:p>
          <w:p w14:paraId="7A3D4D06" w14:textId="77777777" w:rsidR="00C16678" w:rsidRPr="005D38FC" w:rsidRDefault="00C16678" w:rsidP="003F3045">
            <w:pPr>
              <w:ind w:left="150"/>
            </w:pPr>
            <w:r w:rsidRPr="005D38FC">
              <w:t>This is a one-time seasonal sampling event for each system with samples collected during one irrigation event occurring before the 21-day-to-scheduled-harvest-period begins. (Also conduct this assessment after any material modifications to Type A overhead irrigation systems.)</w:t>
            </w:r>
          </w:p>
          <w:p w14:paraId="1CC0E1A2" w14:textId="77777777" w:rsidR="00C16678" w:rsidRPr="005D38FC" w:rsidRDefault="00C16678" w:rsidP="003F3045">
            <w:pPr>
              <w:spacing w:before="240" w:after="0"/>
            </w:pPr>
            <w:r w:rsidRPr="005D38FC">
              <w:rPr>
                <w:b/>
              </w:rPr>
              <w:t>Initial Assessment</w:t>
            </w:r>
            <w:r>
              <w:rPr>
                <w:rFonts w:cs="Calibri"/>
                <w:b/>
                <w:szCs w:val="22"/>
              </w:rPr>
              <w:t xml:space="preserve"> </w:t>
            </w:r>
            <w:r w:rsidRPr="00D5180B">
              <w:rPr>
                <w:rFonts w:cs="Calibri"/>
                <w:b/>
                <w:szCs w:val="22"/>
              </w:rPr>
              <w:t xml:space="preserve">Acceptance </w:t>
            </w:r>
            <w:r w:rsidRPr="00B8659B">
              <w:rPr>
                <w:rFonts w:cs="Calibri"/>
                <w:b/>
                <w:szCs w:val="22"/>
              </w:rPr>
              <w:t>Criteria</w:t>
            </w:r>
            <w:r w:rsidRPr="005D38FC">
              <w:t xml:space="preserve">: </w:t>
            </w:r>
          </w:p>
          <w:p w14:paraId="2E9CC078" w14:textId="77777777" w:rsidR="00C16678" w:rsidRPr="005D38FC" w:rsidRDefault="00C16678" w:rsidP="003F3045">
            <w:pPr>
              <w:spacing w:before="0" w:after="120"/>
              <w:ind w:left="144"/>
              <w:rPr>
                <w:u w:val="single"/>
              </w:rPr>
            </w:pPr>
            <w:r w:rsidRPr="005D38FC">
              <w:t xml:space="preserve">Non-detectable generic </w:t>
            </w:r>
            <w:r w:rsidRPr="005D38FC">
              <w:rPr>
                <w:i/>
              </w:rPr>
              <w:t>E. coli</w:t>
            </w:r>
            <w:r w:rsidRPr="005D38FC">
              <w:t xml:space="preserve"> in two (2) of three (3)-100 mL samples and </w:t>
            </w:r>
            <w:r w:rsidRPr="005D38FC">
              <w:rPr>
                <w:u w:val="single"/>
              </w:rPr>
              <w:t>&lt;</w:t>
            </w:r>
            <w:r w:rsidRPr="005D38FC">
              <w:rPr>
                <w:i/>
              </w:rPr>
              <w:t xml:space="preserve"> </w:t>
            </w:r>
            <w:r w:rsidRPr="005D38FC">
              <w:t>10 MPN as the single sample maximum for one (1) sample.</w:t>
            </w:r>
            <w:r w:rsidRPr="005D38FC">
              <w:rPr>
                <w:u w:val="single"/>
              </w:rPr>
              <w:t xml:space="preserve"> </w:t>
            </w:r>
          </w:p>
          <w:p w14:paraId="4E909369" w14:textId="77777777" w:rsidR="00C16678" w:rsidRPr="005D38FC" w:rsidRDefault="00C16678" w:rsidP="003F3045">
            <w:pPr>
              <w:spacing w:after="120"/>
              <w:ind w:left="-30"/>
              <w:rPr>
                <w:b/>
              </w:rPr>
            </w:pPr>
            <w:r w:rsidRPr="005D38FC">
              <w:rPr>
                <w:b/>
              </w:rPr>
              <w:t>Follow-up Testing</w:t>
            </w:r>
            <w:r>
              <w:rPr>
                <w:rFonts w:cs="Calibri"/>
                <w:b/>
                <w:szCs w:val="22"/>
              </w:rPr>
              <w:t xml:space="preserve"> </w:t>
            </w:r>
            <w:r w:rsidRPr="00D5180B">
              <w:rPr>
                <w:rFonts w:cs="Calibri"/>
                <w:b/>
                <w:szCs w:val="22"/>
              </w:rPr>
              <w:t xml:space="preserve">Acceptance </w:t>
            </w:r>
            <w:r w:rsidRPr="00B8659B">
              <w:rPr>
                <w:rFonts w:cs="Calibri"/>
                <w:b/>
                <w:szCs w:val="22"/>
              </w:rPr>
              <w:t>Criteria</w:t>
            </w:r>
            <w:r w:rsidRPr="005D38FC">
              <w:rPr>
                <w:b/>
              </w:rPr>
              <w:t>:</w:t>
            </w:r>
          </w:p>
          <w:p w14:paraId="1B73F87E" w14:textId="77777777" w:rsidR="00C16678" w:rsidRPr="005D38FC" w:rsidRDefault="00C16678" w:rsidP="003F3045">
            <w:pPr>
              <w:spacing w:before="0" w:after="120"/>
              <w:ind w:left="150"/>
            </w:pPr>
            <w:r w:rsidRPr="005D38FC">
              <w:t xml:space="preserve">Non-detectable in four (4) of five (5)-100 mL samples and </w:t>
            </w:r>
            <w:r w:rsidRPr="005D38FC">
              <w:rPr>
                <w:u w:val="single"/>
              </w:rPr>
              <w:t>&lt;</w:t>
            </w:r>
            <w:r w:rsidRPr="005D38FC">
              <w:t xml:space="preserve"> 10 MPN as the single sample maximum for one (1) sample. </w:t>
            </w:r>
          </w:p>
          <w:p w14:paraId="4B10A8FA" w14:textId="77777777" w:rsidR="00C16678" w:rsidRDefault="00C16678" w:rsidP="003F3045">
            <w:r w:rsidRPr="005D38FC">
              <w:rPr>
                <w:b/>
              </w:rPr>
              <w:t>Note</w:t>
            </w:r>
            <w:r w:rsidRPr="005D38FC">
              <w:t>: For the purposes of water testing, MPN and CFU are considered equivalent.</w:t>
            </w:r>
          </w:p>
        </w:tc>
        <w:tc>
          <w:tcPr>
            <w:tcW w:w="6682" w:type="dxa"/>
          </w:tcPr>
          <w:p w14:paraId="592F694B" w14:textId="77777777" w:rsidR="00C16678" w:rsidRPr="005D38FC" w:rsidRDefault="00C16678" w:rsidP="003F3045">
            <w:pPr>
              <w:autoSpaceDE w:val="0"/>
              <w:autoSpaceDN w:val="0"/>
              <w:adjustRightInd w:val="0"/>
              <w:spacing w:before="120" w:after="120"/>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p w14:paraId="0AE7405C" w14:textId="77777777" w:rsidR="00C16678" w:rsidRPr="005D38FC" w:rsidRDefault="00C16678" w:rsidP="003F3045">
            <w:pPr>
              <w:autoSpaceDE w:val="0"/>
              <w:autoSpaceDN w:val="0"/>
              <w:adjustRightInd w:val="0"/>
              <w:spacing w:before="120" w:after="120"/>
            </w:pPr>
            <w:r w:rsidRPr="005D38FC">
              <w: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t>
            </w:r>
          </w:p>
          <w:p w14:paraId="649CC24A" w14:textId="77777777" w:rsidR="00C16678" w:rsidRPr="005D38FC" w:rsidRDefault="00C16678" w:rsidP="003F3045">
            <w:pPr>
              <w:autoSpaceDE w:val="0"/>
              <w:autoSpaceDN w:val="0"/>
              <w:adjustRightInd w:val="0"/>
              <w:spacing w:before="120" w:after="120"/>
            </w:pPr>
            <w:r w:rsidRPr="005D38FC">
              <w:rPr>
                <w:u w:val="single"/>
              </w:rPr>
              <w:t>Initial Assessment Testing</w:t>
            </w:r>
            <w:r w:rsidRPr="005D38FC">
              <w:t xml:space="preserve"> </w:t>
            </w:r>
          </w:p>
          <w:p w14:paraId="6CD68BEA" w14:textId="77777777" w:rsidR="00C16678" w:rsidRPr="005D38FC" w:rsidRDefault="00C16678" w:rsidP="003F3045">
            <w:pPr>
              <w:autoSpaceDE w:val="0"/>
              <w:autoSpaceDN w:val="0"/>
              <w:adjustRightInd w:val="0"/>
              <w:spacing w:before="120" w:after="120"/>
            </w:pPr>
            <w:r w:rsidRPr="005D38FC">
              <w:t xml:space="preserve">If at least two (2) in three (3) samples do not have detectable levels of generic </w:t>
            </w:r>
            <w:r w:rsidRPr="005D38FC">
              <w:rPr>
                <w:i/>
              </w:rPr>
              <w:t>E. coli</w:t>
            </w:r>
            <w:r w:rsidRPr="005D38FC">
              <w:t>, and the level in the one remaining sample is no greater than (</w:t>
            </w:r>
            <w:r w:rsidRPr="005D38FC">
              <w:rPr>
                <w:u w:val="single"/>
              </w:rPr>
              <w:t>&lt;</w:t>
            </w:r>
            <w:r w:rsidRPr="005D38FC">
              <w:t xml:space="preserve">) 10 MPN, then the water system maintains its Type A status. </w:t>
            </w:r>
          </w:p>
          <w:p w14:paraId="7DC27396" w14:textId="77777777" w:rsidR="00C16678" w:rsidRPr="005D38FC" w:rsidRDefault="00C16678" w:rsidP="003F3045">
            <w:pPr>
              <w:autoSpaceDE w:val="0"/>
              <w:autoSpaceDN w:val="0"/>
              <w:adjustRightInd w:val="0"/>
              <w:spacing w:after="0"/>
            </w:pPr>
            <w:r w:rsidRPr="005D38FC">
              <w:t xml:space="preserve">If water samples do not meet the acceptance criteria (i.e., 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then conduct the following follow-up testing:</w:t>
            </w:r>
          </w:p>
          <w:p w14:paraId="27D92AC5" w14:textId="77777777" w:rsidR="00C16678" w:rsidRPr="005D38FC" w:rsidRDefault="00C16678" w:rsidP="003F3045">
            <w:pPr>
              <w:autoSpaceDE w:val="0"/>
              <w:autoSpaceDN w:val="0"/>
              <w:adjustRightInd w:val="0"/>
              <w:spacing w:before="120" w:after="120"/>
              <w:rPr>
                <w:u w:val="single"/>
              </w:rPr>
            </w:pPr>
            <w:r w:rsidRPr="005D38FC">
              <w:rPr>
                <w:u w:val="single"/>
              </w:rPr>
              <w:t>Follow-up Testing</w:t>
            </w:r>
          </w:p>
          <w:p w14:paraId="514A82FC" w14:textId="77777777" w:rsidR="00C16678" w:rsidRPr="005D38FC" w:rsidRDefault="00C16678" w:rsidP="00C16678">
            <w:pPr>
              <w:pStyle w:val="ListParagraph"/>
              <w:numPr>
                <w:ilvl w:val="0"/>
                <w:numId w:val="121"/>
              </w:numPr>
              <w:autoSpaceDE w:val="0"/>
              <w:autoSpaceDN w:val="0"/>
              <w:adjustRightInd w:val="0"/>
              <w:spacing w:before="120" w:after="120" w:line="240" w:lineRule="auto"/>
              <w:contextualSpacing w:val="0"/>
            </w:pPr>
            <w:r w:rsidRPr="007B1690">
              <w:rPr>
                <w:rFonts w:cs="Calibri"/>
              </w:rPr>
              <w:t>Prior to the next</w:t>
            </w:r>
            <w:r w:rsidRPr="005D38FC">
              <w:t xml:space="preserve"> irrigation </w:t>
            </w:r>
            <w:r w:rsidRPr="007B1690">
              <w:rPr>
                <w:rFonts w:cs="Calibri"/>
              </w:rPr>
              <w:t>event</w:t>
            </w:r>
            <w:r w:rsidRPr="005D38FC">
              <w:t xml:space="preserve"> perform a root cause analysis and an </w:t>
            </w:r>
            <w:r w:rsidRPr="00D5180B">
              <w:rPr>
                <w:rFonts w:cs="Calibri"/>
              </w:rPr>
              <w:t>agricultural</w:t>
            </w:r>
            <w:r w:rsidRPr="005D38FC">
              <w:t xml:space="preserve"> water system assessment as described in Appendix A to identify and correct the failure. </w:t>
            </w:r>
          </w:p>
          <w:p w14:paraId="328FD8F6" w14:textId="77777777" w:rsidR="00C16678" w:rsidRPr="005D38FC" w:rsidRDefault="00C16678" w:rsidP="00C16678">
            <w:pPr>
              <w:pStyle w:val="ListParagraph"/>
              <w:numPr>
                <w:ilvl w:val="0"/>
                <w:numId w:val="121"/>
              </w:numPr>
              <w:autoSpaceDE w:val="0"/>
              <w:autoSpaceDN w:val="0"/>
              <w:adjustRightInd w:val="0"/>
              <w:spacing w:before="120" w:after="120" w:line="240" w:lineRule="auto"/>
              <w:contextualSpacing w:val="0"/>
            </w:pPr>
            <w:r w:rsidRPr="005D38FC">
              <w:t xml:space="preserve">After assessing the system, retest the system for generic </w:t>
            </w:r>
            <w:r w:rsidRPr="005D38FC">
              <w:rPr>
                <w:i/>
              </w:rPr>
              <w:t>E. coli</w:t>
            </w:r>
            <w:r w:rsidRPr="005D38FC">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5D38FC">
              <w:rPr>
                <w:i/>
              </w:rPr>
              <w:t>E. coli</w:t>
            </w:r>
            <w:r w:rsidRPr="005D38FC">
              <w:t xml:space="preserve"> and the one (1) remaining sample must have levels no greater than (</w:t>
            </w:r>
            <w:r w:rsidRPr="005D38FC">
              <w:rPr>
                <w:u w:val="single"/>
              </w:rPr>
              <w:t>&lt;)</w:t>
            </w:r>
            <w:r w:rsidRPr="005D38FC">
              <w:t xml:space="preserve"> 10 MPN / 100 mL. </w:t>
            </w:r>
          </w:p>
          <w:p w14:paraId="53831FEC" w14:textId="77777777" w:rsidR="00C16678" w:rsidRPr="005D38FC" w:rsidRDefault="00C16678" w:rsidP="00C16678">
            <w:pPr>
              <w:pStyle w:val="ListParagraph"/>
              <w:numPr>
                <w:ilvl w:val="0"/>
                <w:numId w:val="121"/>
              </w:numPr>
              <w:autoSpaceDE w:val="0"/>
              <w:autoSpaceDN w:val="0"/>
              <w:adjustRightInd w:val="0"/>
              <w:spacing w:before="120" w:after="120" w:line="240" w:lineRule="auto"/>
              <w:contextualSpacing w:val="0"/>
            </w:pPr>
            <w:r w:rsidRPr="005D38FC">
              <w:t xml:space="preserve">If test results meet the acceptance criterion for generic </w:t>
            </w:r>
            <w:r w:rsidRPr="005D38FC">
              <w:rPr>
                <w:i/>
              </w:rPr>
              <w:t>E. coli</w:t>
            </w:r>
            <w:r w:rsidRPr="005D38FC">
              <w:t>, the water system can be used as a Type A system.</w:t>
            </w:r>
          </w:p>
          <w:p w14:paraId="686C704E" w14:textId="77777777" w:rsidR="00C16678" w:rsidRDefault="00C16678" w:rsidP="003F3045">
            <w:r w:rsidRPr="005D2A24">
              <w:rPr>
                <w:u w:val="single"/>
              </w:rPr>
              <w:t>Testing Failure</w:t>
            </w:r>
            <w:r w:rsidRPr="005D38FC">
              <w:t xml:space="preserve">:  </w:t>
            </w:r>
            <w:r w:rsidR="00226127" w:rsidRPr="005D38FC">
              <w:t xml:space="preserve">If test results do not meet the acceptance criteria, then the water cannot be considered a Type A </w:t>
            </w:r>
            <w:r w:rsidR="00226127" w:rsidRPr="00D5180B">
              <w:rPr>
                <w:rFonts w:cs="Calibri"/>
                <w:szCs w:val="22"/>
              </w:rPr>
              <w:t>agricultural</w:t>
            </w:r>
            <w:r w:rsidR="00226127" w:rsidRPr="005D38FC">
              <w:t xml:space="preserve"> water source. </w:t>
            </w:r>
            <w:r w:rsidRPr="005D38FC">
              <w:t xml:space="preserve"> Perform a root cause analysis to identify and correct the failure (see </w:t>
            </w:r>
            <w:r w:rsidRPr="005D38FC">
              <w:lastRenderedPageBreak/>
              <w:t xml:space="preserve">Appendix A for mitigation measures). In the interim, the water can be used as a Type B </w:t>
            </w:r>
            <w:r w:rsidRPr="005D2A24">
              <w:rPr>
                <w:rFonts w:cs="Calibri"/>
                <w:szCs w:val="22"/>
              </w:rPr>
              <w:t>agricultural</w:t>
            </w:r>
            <w:r w:rsidRPr="005D38FC">
              <w:t xml:space="preserve"> water system.</w:t>
            </w:r>
          </w:p>
        </w:tc>
      </w:tr>
      <w:tr w:rsidR="00C16678" w14:paraId="47608CB1" w14:textId="77777777" w:rsidTr="00F45D27">
        <w:trPr>
          <w:trHeight w:val="503"/>
        </w:trPr>
        <w:tc>
          <w:tcPr>
            <w:tcW w:w="10210" w:type="dxa"/>
            <w:gridSpan w:val="2"/>
            <w:vAlign w:val="center"/>
          </w:tcPr>
          <w:p w14:paraId="387DA646" w14:textId="77777777" w:rsidR="00C16678" w:rsidRDefault="00C16678" w:rsidP="003F3045">
            <w:r w:rsidRPr="005D38FC">
              <w:rPr>
                <w:b/>
              </w:rPr>
              <w:lastRenderedPageBreak/>
              <w:t>Test Method:</w:t>
            </w:r>
            <w:r w:rsidRPr="005D38FC">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C16678" w14:paraId="17FD94EA" w14:textId="77777777" w:rsidTr="00F45D27">
        <w:tc>
          <w:tcPr>
            <w:tcW w:w="10210" w:type="dxa"/>
            <w:gridSpan w:val="2"/>
          </w:tcPr>
          <w:p w14:paraId="5E024428" w14:textId="77777777" w:rsidR="00C16678" w:rsidRDefault="00C16678" w:rsidP="003F3045">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C16678" w14:paraId="0DC60E01" w14:textId="77777777" w:rsidTr="00F45D27">
        <w:trPr>
          <w:trHeight w:val="530"/>
        </w:trPr>
        <w:tc>
          <w:tcPr>
            <w:tcW w:w="10210" w:type="dxa"/>
            <w:gridSpan w:val="2"/>
            <w:shd w:val="clear" w:color="auto" w:fill="D9D9D9" w:themeFill="background1" w:themeFillShade="D9"/>
            <w:vAlign w:val="center"/>
          </w:tcPr>
          <w:p w14:paraId="76469B70" w14:textId="77777777" w:rsidR="00C16678" w:rsidRDefault="00C16678" w:rsidP="003F3045">
            <w:r>
              <w:rPr>
                <w:b/>
              </w:rPr>
              <w:t>C</w:t>
            </w:r>
            <w:r w:rsidRPr="005D38FC">
              <w:rPr>
                <w:b/>
              </w:rPr>
              <w:t>3. Routine Verification of Microbial Water Quality</w:t>
            </w:r>
          </w:p>
        </w:tc>
      </w:tr>
      <w:tr w:rsidR="00C16678" w14:paraId="50D0E931" w14:textId="77777777" w:rsidTr="00F45D27">
        <w:trPr>
          <w:trHeight w:val="530"/>
        </w:trPr>
        <w:tc>
          <w:tcPr>
            <w:tcW w:w="10210" w:type="dxa"/>
            <w:gridSpan w:val="2"/>
            <w:vAlign w:val="center"/>
          </w:tcPr>
          <w:p w14:paraId="0213E8A6" w14:textId="77777777" w:rsidR="00C16678" w:rsidRDefault="00C16678" w:rsidP="003F3045">
            <w:r w:rsidRPr="005D38FC">
              <w:rPr>
                <w:b/>
              </w:rPr>
              <w:t xml:space="preserve">Target Organisms: </w:t>
            </w:r>
            <w:r w:rsidRPr="005D38FC">
              <w:t xml:space="preserve">Generic </w:t>
            </w:r>
            <w:r w:rsidRPr="005D38FC">
              <w:rPr>
                <w:i/>
              </w:rPr>
              <w:t>E. coli</w:t>
            </w:r>
          </w:p>
        </w:tc>
      </w:tr>
      <w:tr w:rsidR="00C16678" w14:paraId="6885C7E2" w14:textId="77777777" w:rsidTr="00F45D27">
        <w:tc>
          <w:tcPr>
            <w:tcW w:w="3528" w:type="dxa"/>
          </w:tcPr>
          <w:p w14:paraId="798EE22E" w14:textId="77777777" w:rsidR="00C16678" w:rsidRPr="005D38FC" w:rsidRDefault="00C16678" w:rsidP="003F3045">
            <w:pPr>
              <w:spacing w:before="120"/>
              <w:rPr>
                <w:b/>
              </w:rPr>
            </w:pPr>
            <w:r w:rsidRPr="005D38FC">
              <w:rPr>
                <w:b/>
              </w:rPr>
              <w:t>Sampling Procedure</w:t>
            </w:r>
          </w:p>
          <w:p w14:paraId="7987E655" w14:textId="77777777" w:rsidR="00C16678" w:rsidRPr="005D38FC" w:rsidRDefault="00C16678" w:rsidP="003F3045">
            <w:pPr>
              <w:spacing w:after="120"/>
              <w:ind w:left="144"/>
            </w:pPr>
            <w:r w:rsidRPr="005D38FC">
              <w:t>Three (3)-100 mL sample aseptically collected at the end of the delivery system (e.g., the last sprinkler head).</w:t>
            </w:r>
          </w:p>
          <w:p w14:paraId="6D9C532C" w14:textId="77777777" w:rsidR="00C16678" w:rsidRPr="005D38FC" w:rsidRDefault="00C16678" w:rsidP="003F3045">
            <w:pPr>
              <w:spacing w:before="240"/>
              <w:rPr>
                <w:b/>
              </w:rPr>
            </w:pPr>
            <w:r w:rsidRPr="005D38FC">
              <w:rPr>
                <w:b/>
              </w:rPr>
              <w:t xml:space="preserve">Sampling Frequency </w:t>
            </w:r>
          </w:p>
          <w:p w14:paraId="212FA869" w14:textId="77777777" w:rsidR="00C16678" w:rsidRPr="005D38FC" w:rsidRDefault="00C16678" w:rsidP="003F3045">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3C5C8D80" w14:textId="77777777" w:rsidR="00C16678" w:rsidRPr="005D38FC" w:rsidRDefault="00C16678" w:rsidP="003F3045">
            <w:pPr>
              <w:spacing w:before="240" w:after="0"/>
            </w:pPr>
            <w:r w:rsidRPr="005D38FC">
              <w:rPr>
                <w:b/>
              </w:rPr>
              <w:t>Acceptance Criterion</w:t>
            </w:r>
            <w:r w:rsidRPr="005D38FC">
              <w:t xml:space="preserve"> </w:t>
            </w:r>
          </w:p>
          <w:p w14:paraId="45AD3AAC" w14:textId="77777777" w:rsidR="00C16678" w:rsidRPr="005D38FC" w:rsidRDefault="00C16678" w:rsidP="003F3045">
            <w:pPr>
              <w:spacing w:before="0" w:after="120"/>
              <w:ind w:left="144"/>
              <w:rPr>
                <w:u w:val="single"/>
              </w:rPr>
            </w:pPr>
            <w:r w:rsidRPr="005D38FC">
              <w:t xml:space="preserve">Non-detectable generic </w:t>
            </w:r>
            <w:r w:rsidRPr="005D38FC">
              <w:rPr>
                <w:i/>
              </w:rPr>
              <w:t>E. coli</w:t>
            </w:r>
            <w:r w:rsidRPr="005D38FC">
              <w:t xml:space="preserve"> in 100 mL water samples and</w:t>
            </w:r>
            <w:r w:rsidRPr="005D38FC">
              <w:rPr>
                <w:color w:val="000000"/>
              </w:rPr>
              <w:t xml:space="preserve"> </w:t>
            </w:r>
            <w:r w:rsidRPr="005D38FC">
              <w:rPr>
                <w:color w:val="000000"/>
                <w:u w:val="single"/>
              </w:rPr>
              <w:t>&lt;</w:t>
            </w:r>
            <w:r w:rsidRPr="005D38FC">
              <w:rPr>
                <w:color w:val="000000"/>
              </w:rPr>
              <w:t xml:space="preserve"> 10 </w:t>
            </w:r>
            <w:r w:rsidRPr="005D38FC">
              <w:t>MPN as the single sa</w:t>
            </w:r>
            <w:r>
              <w:t>mple maximum for one (1) in three (3</w:t>
            </w:r>
            <w:r w:rsidRPr="005D38FC">
              <w:t>) samples</w:t>
            </w:r>
            <w:r w:rsidRPr="005D38FC">
              <w:rPr>
                <w:u w:val="single"/>
              </w:rPr>
              <w:t xml:space="preserve">  </w:t>
            </w:r>
          </w:p>
          <w:p w14:paraId="21B0A3CA" w14:textId="77777777" w:rsidR="00C16678" w:rsidRDefault="00C16678" w:rsidP="003F3045">
            <w:r w:rsidRPr="005D38FC">
              <w:rPr>
                <w:b/>
              </w:rPr>
              <w:t>Note</w:t>
            </w:r>
            <w:r w:rsidRPr="005D38FC">
              <w:t>: For the purposes of water testing, MPN and CFU are considered equivalent.</w:t>
            </w:r>
          </w:p>
        </w:tc>
        <w:tc>
          <w:tcPr>
            <w:tcW w:w="6682" w:type="dxa"/>
          </w:tcPr>
          <w:p w14:paraId="108844EB" w14:textId="77777777" w:rsidR="00C16678" w:rsidRPr="005D38FC" w:rsidRDefault="00C16678" w:rsidP="003F3045">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56C89841" w14:textId="77777777" w:rsidR="00C16678" w:rsidRDefault="00C16678" w:rsidP="003F3045">
            <w:r w:rsidRPr="005D38FC">
              <w:t xml:space="preserve">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w:t>
            </w:r>
            <w:r w:rsidRPr="007B1690">
              <w:rPr>
                <w:rFonts w:cs="Calibri"/>
                <w:szCs w:val="22"/>
              </w:rPr>
              <w:t>prior to the next</w:t>
            </w:r>
            <w:r w:rsidRPr="005D38FC">
              <w:t xml:space="preserve"> irrigation </w:t>
            </w:r>
            <w:r w:rsidRPr="007B1690">
              <w:rPr>
                <w:rFonts w:cs="Calibri"/>
                <w:szCs w:val="22"/>
              </w:rPr>
              <w:t>event</w:t>
            </w:r>
            <w:r w:rsidRPr="005D38FC">
              <w:t xml:space="preserve"> perform a </w:t>
            </w:r>
            <w:r w:rsidRPr="005D38FC">
              <w:rPr>
                <w:b/>
              </w:rPr>
              <w:t xml:space="preserve">Level 1 Assessment </w:t>
            </w:r>
            <w:r w:rsidRPr="005D38FC">
              <w:t xml:space="preserve">as outlined in Table </w:t>
            </w:r>
            <w:r w:rsidRPr="00D5180B">
              <w:rPr>
                <w:rFonts w:cs="Calibri"/>
                <w:szCs w:val="22"/>
              </w:rPr>
              <w:t>2</w:t>
            </w:r>
            <w:r>
              <w:rPr>
                <w:rFonts w:cs="Calibri"/>
                <w:szCs w:val="22"/>
              </w:rPr>
              <w:t>F</w:t>
            </w:r>
            <w:r w:rsidRPr="005D38FC">
              <w:t>.</w:t>
            </w:r>
          </w:p>
        </w:tc>
      </w:tr>
      <w:tr w:rsidR="00C16678" w14:paraId="3AD14BFF" w14:textId="77777777" w:rsidTr="00F45D27">
        <w:trPr>
          <w:trHeight w:val="521"/>
        </w:trPr>
        <w:tc>
          <w:tcPr>
            <w:tcW w:w="10210" w:type="dxa"/>
            <w:gridSpan w:val="2"/>
            <w:vAlign w:val="center"/>
          </w:tcPr>
          <w:p w14:paraId="6F5213DF" w14:textId="77777777" w:rsidR="00C16678" w:rsidRDefault="00C16678" w:rsidP="003F3045">
            <w:r w:rsidRPr="005D38FC">
              <w:rPr>
                <w:b/>
              </w:rPr>
              <w:t>Test Method:</w:t>
            </w:r>
            <w:r w:rsidRPr="005D38FC">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Pr="005F2F2C">
              <w:rPr>
                <w:rStyle w:val="FootnoteReference"/>
              </w:rPr>
              <w:t>2</w:t>
            </w:r>
            <w:r w:rsidRPr="00D5180B">
              <w:rPr>
                <w:rFonts w:cs="Calibri"/>
                <w:szCs w:val="22"/>
              </w:rPr>
              <w:fldChar w:fldCharType="end"/>
            </w:r>
          </w:p>
        </w:tc>
      </w:tr>
      <w:tr w:rsidR="00C16678" w14:paraId="37156022" w14:textId="77777777" w:rsidTr="00F45D27">
        <w:tc>
          <w:tcPr>
            <w:tcW w:w="10210" w:type="dxa"/>
            <w:gridSpan w:val="2"/>
          </w:tcPr>
          <w:p w14:paraId="0A5D4464" w14:textId="77777777" w:rsidR="00C16678" w:rsidRDefault="00C16678" w:rsidP="003F3045">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bl>
    <w:p w14:paraId="4A15CDD8" w14:textId="77777777" w:rsidR="00C16678" w:rsidRPr="00B718D8" w:rsidRDefault="00C16678" w:rsidP="00F45D27"/>
    <w:p w14:paraId="4186BAF9" w14:textId="77777777" w:rsidR="00C16678" w:rsidRPr="00F31F04" w:rsidRDefault="00C16678" w:rsidP="007D7827">
      <w:pPr>
        <w:pStyle w:val="Heading2"/>
      </w:pPr>
      <w:r w:rsidRPr="001A6C4A">
        <w:rPr>
          <w:color w:val="FF0000"/>
        </w:rPr>
        <w:lastRenderedPageBreak/>
        <w:t>*</w:t>
      </w:r>
      <w:r w:rsidRPr="00C16678">
        <w:rPr>
          <w:color w:val="FF0000"/>
          <w:u w:val="single"/>
        </w:rPr>
        <w:t xml:space="preserve"> </w:t>
      </w:r>
      <w:r w:rsidRPr="001A6C4A">
        <w:rPr>
          <w:color w:val="FF0000"/>
          <w:u w:val="single"/>
        </w:rPr>
        <w:t>NEW</w:t>
      </w:r>
      <w:r w:rsidRPr="001A6C4A">
        <w:rPr>
          <w:color w:val="FF0000"/>
        </w:rPr>
        <w:t xml:space="preserve"> FIGURE A</w:t>
      </w:r>
      <w:r w:rsidRPr="00B718D8">
        <w:t xml:space="preserve">*. Irrigation Water from Type A Agricultural Water Systems Sourced from </w:t>
      </w:r>
      <w:r w:rsidRPr="00B718D8">
        <w:rPr>
          <w:strike/>
        </w:rPr>
        <w:t>Private Wells</w:t>
      </w:r>
      <w:r w:rsidRPr="00B718D8">
        <w:t xml:space="preserve"> or Regulated Tertiary Treated Recycled Water Supplies – See </w:t>
      </w:r>
      <w:r w:rsidRPr="001A6C4A">
        <w:rPr>
          <w:color w:val="FF0000"/>
        </w:rPr>
        <w:t>*</w:t>
      </w:r>
      <w:r w:rsidRPr="00C16678">
        <w:rPr>
          <w:color w:val="FF0000"/>
          <w:u w:val="single"/>
        </w:rPr>
        <w:t xml:space="preserve"> </w:t>
      </w:r>
      <w:r w:rsidRPr="001A6C4A">
        <w:rPr>
          <w:color w:val="FF0000"/>
          <w:u w:val="single"/>
        </w:rPr>
        <w:t>NEW</w:t>
      </w:r>
      <w:r>
        <w:rPr>
          <w:color w:val="FF0000"/>
          <w:u w:val="single"/>
        </w:rPr>
        <w:t xml:space="preserve"> </w:t>
      </w:r>
      <w:r w:rsidRPr="001A6C4A">
        <w:rPr>
          <w:color w:val="FF0000"/>
        </w:rPr>
        <w:t xml:space="preserve">TABLE </w:t>
      </w:r>
      <w:r>
        <w:rPr>
          <w:color w:val="FF0000"/>
          <w:u w:val="single"/>
        </w:rPr>
        <w:t>C</w:t>
      </w:r>
      <w:r w:rsidRPr="001A6C4A">
        <w:rPr>
          <w:color w:val="FF0000"/>
        </w:rPr>
        <w:t>*</w:t>
      </w:r>
    </w:p>
    <w:p w14:paraId="68BFC4B0" w14:textId="77777777" w:rsidR="00C16678" w:rsidRDefault="00C16678" w:rsidP="00F45D27">
      <w:pPr>
        <w:spacing w:before="120" w:after="0"/>
        <w:rPr>
          <w:szCs w:val="22"/>
        </w:rPr>
      </w:pPr>
      <w:r>
        <w:rPr>
          <w:rFonts w:cs="Calibri"/>
          <w:b/>
          <w:noProof/>
          <w:sz w:val="20"/>
          <w:szCs w:val="20"/>
        </w:rPr>
        <w:drawing>
          <wp:inline distT="0" distB="0" distL="0" distR="0" wp14:anchorId="4ECF1A27" wp14:editId="7A2B2F3E">
            <wp:extent cx="6355093" cy="6516637"/>
            <wp:effectExtent l="0" t="0" r="7620" b="0"/>
            <wp:docPr id="4" name="Picture 4" descr="Decision Tree&#10;&#10;This flowchart outlines two ways to complete a baseline microbial assessment of Type A water SOURCES from private wells or regulated tertiary treated recycled water supplies.&#10;&#10;First, you may self-certify the source with historical water test data. To do this, examine your last 5 consecutive water test results. One of these must have been taken within the 6 months before the assessment. &#10;&#10;If there is no detectable generic E. coli in at least 4 of the 5 samples and no more than 10 MPN in the remaining sample, the water source is self-certified. No further action is necessary until it is time to conduct the Initial Microbial Water Quality Assessment.&#10;&#10;If historical data is not available and you cannot self certify the water source, you can establish a baseline by testing. To do this, take three 100 milliliter samples at the water source on each of two separate sampling occasions, for a total of 6 samples. The sampling occasions should be at least 7 days apart.&#10;&#10;Test the water samples. &#10;&#10;If there is no detectable generic E. coli in at least 5 of the 6 samples and no more than 10 MPN in the remaining sample, the water source is certified. No further action is necessary until it is time to conduct the Initial Microbial Water Quality Assessment.&#10;&#10;If generic E. coli is detected in two or more samples, or if one sample tests higher than 10 MPN, this water source cannot be considered part of a Type A system.&#10;&#10;If this is the case, you must take remedial action: &#10;&#10;First, perform a root cause analysis and an agricultural water system assessment to identify and correct the failure. This process is described in Appendix A. &#10;&#10;In the interim, the water can be treated or used as a source for a Type B agricultural water system. If you choose to treat the water, follow Type B to A water system requirements.&#10;&#10;See Appendix A for guidance on mitigation measures such as shock treatment for contaminated wells.&#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ge4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55093" cy="6516637"/>
                    </a:xfrm>
                    <a:prstGeom prst="rect">
                      <a:avLst/>
                    </a:prstGeom>
                  </pic:spPr>
                </pic:pic>
              </a:graphicData>
            </a:graphic>
          </wp:inline>
        </w:drawing>
      </w:r>
    </w:p>
    <w:p w14:paraId="1FE972CD" w14:textId="77777777" w:rsidR="00C16678" w:rsidRPr="00D5180B" w:rsidRDefault="00C16678" w:rsidP="007D7827">
      <w:pPr>
        <w:pStyle w:val="Heading2"/>
      </w:pPr>
      <w:r>
        <w:rPr>
          <w:color w:val="FF0000"/>
        </w:rPr>
        <w:lastRenderedPageBreak/>
        <w:t>*</w:t>
      </w:r>
      <w:r w:rsidRPr="00C16678">
        <w:rPr>
          <w:color w:val="FF0000"/>
        </w:rPr>
        <w:t xml:space="preserve"> </w:t>
      </w:r>
      <w:r>
        <w:rPr>
          <w:color w:val="FF0000"/>
        </w:rPr>
        <w:t xml:space="preserve">NEW </w:t>
      </w:r>
      <w:r w:rsidRPr="001A6C4A">
        <w:rPr>
          <w:color w:val="FF0000"/>
        </w:rPr>
        <w:t>FIGURE B</w:t>
      </w:r>
      <w:r>
        <w:rPr>
          <w:color w:val="FF0000"/>
        </w:rPr>
        <w:t>*</w:t>
      </w:r>
      <w:r w:rsidRPr="00B718D8">
        <w:t xml:space="preserve">. Irrigation Water from Type A Agricultural Water Systems Sourced from </w:t>
      </w:r>
      <w:r w:rsidRPr="00B718D8">
        <w:rPr>
          <w:strike/>
        </w:rPr>
        <w:t>Private Wells</w:t>
      </w:r>
      <w:r w:rsidRPr="00B718D8">
        <w:t xml:space="preserve"> or Regulated Tertiary Treated Recycled Water Supplies - See </w:t>
      </w:r>
      <w:r>
        <w:rPr>
          <w:color w:val="FF0000"/>
        </w:rPr>
        <w:t>*</w:t>
      </w:r>
      <w:r w:rsidRPr="00C16678">
        <w:rPr>
          <w:color w:val="FF0000"/>
          <w:u w:val="single"/>
        </w:rPr>
        <w:t xml:space="preserve"> </w:t>
      </w:r>
      <w:r w:rsidRPr="001A6C4A">
        <w:rPr>
          <w:color w:val="FF0000"/>
          <w:u w:val="single"/>
        </w:rPr>
        <w:t>NEW</w:t>
      </w:r>
      <w:r>
        <w:rPr>
          <w:color w:val="FF0000"/>
        </w:rPr>
        <w:t xml:space="preserve"> </w:t>
      </w:r>
      <w:r w:rsidRPr="001A6C4A">
        <w:rPr>
          <w:color w:val="FF0000"/>
        </w:rPr>
        <w:t xml:space="preserve">TABLE </w:t>
      </w:r>
      <w:r>
        <w:rPr>
          <w:color w:val="FF0000"/>
        </w:rPr>
        <w:t>C*</w:t>
      </w:r>
    </w:p>
    <w:p w14:paraId="59E5D44C" w14:textId="77777777" w:rsidR="00C16678" w:rsidRDefault="00C16678" w:rsidP="00F45D27">
      <w:pPr>
        <w:spacing w:before="120" w:after="0"/>
        <w:rPr>
          <w:szCs w:val="22"/>
        </w:rPr>
      </w:pPr>
      <w:r>
        <w:rPr>
          <w:noProof/>
          <w:szCs w:val="22"/>
        </w:rPr>
        <w:drawing>
          <wp:inline distT="0" distB="0" distL="0" distR="0" wp14:anchorId="65C05EFF" wp14:editId="2009580C">
            <wp:extent cx="6422066" cy="6665781"/>
            <wp:effectExtent l="0" t="0" r="0" b="0"/>
            <wp:docPr id="5" name="Picture 5" descr="Flowchart explaining how to conduct an initial microbial water quality assessment for Type A water delivery SYSTEMS where the water originates from private wells or regulated tertiary treated recycled water supplies.&#10;&#10;To test the irrigation water delivery system, collect three 100 milliliter samples from the end of the delivery system (e.g., last sprinkler head) during one irrigation event.  Analyze the samples for generic E. coli using a FDA-allowed method.&#10;&#10;If there is no detectable generic E. coli in at least 2 of the 3 samples and less than 10 MPN in the third sample, no further action is necessary and the water may be used as outlined in Table 1.&#10;&#10;If generic E. coli is detected in 2 or more samples, or if there is more than 10 MPN in a single 100 milliliter sample, follow-up testing is required.&#10;&#10;To conduct follow-up testing, pause irrigation and perform a root cause analysis and an agricultural water system assessment as described in Appendix A. These analyses should help you identify and correct the failure.&#10;&#10;After conducting the analysis and assessment, retest the water by collecting five 100 milliliter samples during the next irrigation event. (Sampling locations can be at the end of any segment or node/branch within the irrigation system of concern). &#10;&#10;If the 5-sample test reveals no detectable generic E. coli in at least 4 of the 5 samples and no more than 10 MPN in the remaining sample, the water may be used in leafy green operations as outlined in Table 1.&#10;&#10;If the 5-sample test reveals generic E. coli in 2 or more samples, or if one sample has more than 10 MPN, this agricultural water system is disqualified for Type A system uses. It may still be used as a Type B water syste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ge4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26470" cy="6670352"/>
                    </a:xfrm>
                    <a:prstGeom prst="rect">
                      <a:avLst/>
                    </a:prstGeom>
                  </pic:spPr>
                </pic:pic>
              </a:graphicData>
            </a:graphic>
          </wp:inline>
        </w:drawing>
      </w:r>
    </w:p>
    <w:p w14:paraId="610E5FCB" w14:textId="77777777" w:rsidR="00C16678" w:rsidRPr="00D5180B" w:rsidRDefault="00C16678" w:rsidP="007D7827">
      <w:pPr>
        <w:pStyle w:val="Heading2"/>
        <w:rPr>
          <w:noProof/>
        </w:rPr>
      </w:pPr>
      <w:r>
        <w:rPr>
          <w:color w:val="FF0000"/>
        </w:rPr>
        <w:lastRenderedPageBreak/>
        <w:t>*</w:t>
      </w:r>
      <w:r w:rsidRPr="00C16678">
        <w:rPr>
          <w:color w:val="FF0000"/>
          <w:u w:val="single"/>
        </w:rPr>
        <w:t xml:space="preserve"> </w:t>
      </w:r>
      <w:r w:rsidRPr="001A6C4A">
        <w:rPr>
          <w:color w:val="FF0000"/>
          <w:u w:val="single"/>
        </w:rPr>
        <w:t>NEW</w:t>
      </w:r>
      <w:r>
        <w:rPr>
          <w:color w:val="FF0000"/>
        </w:rPr>
        <w:t xml:space="preserve"> </w:t>
      </w:r>
      <w:r w:rsidRPr="001A6C4A">
        <w:rPr>
          <w:color w:val="FF0000"/>
        </w:rPr>
        <w:t>FIGURE C</w:t>
      </w:r>
      <w:r>
        <w:rPr>
          <w:color w:val="FF0000"/>
        </w:rPr>
        <w:t>*</w:t>
      </w:r>
      <w:r w:rsidRPr="00B718D8">
        <w:t xml:space="preserve">. Irrigation Water from Type A Agricultural Water Systems Sourced from </w:t>
      </w:r>
      <w:r w:rsidRPr="00B718D8">
        <w:rPr>
          <w:strike/>
        </w:rPr>
        <w:t>Private Wells</w:t>
      </w:r>
      <w:r w:rsidRPr="00B718D8">
        <w:t xml:space="preserve"> or Regulated Tertiary Treated Recycled Water Supplies - See </w:t>
      </w:r>
      <w:r>
        <w:rPr>
          <w:color w:val="FF0000"/>
        </w:rPr>
        <w:t>*</w:t>
      </w:r>
      <w:r w:rsidRPr="00C16678">
        <w:rPr>
          <w:color w:val="FF0000"/>
          <w:u w:val="single"/>
        </w:rPr>
        <w:t xml:space="preserve"> </w:t>
      </w:r>
      <w:r w:rsidRPr="001A6C4A">
        <w:rPr>
          <w:color w:val="FF0000"/>
          <w:u w:val="single"/>
        </w:rPr>
        <w:t>NEW</w:t>
      </w:r>
      <w:r>
        <w:rPr>
          <w:color w:val="FF0000"/>
        </w:rPr>
        <w:t xml:space="preserve"> </w:t>
      </w:r>
      <w:r w:rsidRPr="001A6C4A">
        <w:rPr>
          <w:color w:val="FF0000"/>
        </w:rPr>
        <w:t>TABLE</w:t>
      </w:r>
      <w:r>
        <w:rPr>
          <w:color w:val="FF0000"/>
        </w:rPr>
        <w:t xml:space="preserve"> C*</w:t>
      </w:r>
    </w:p>
    <w:p w14:paraId="7F7DD612" w14:textId="77777777" w:rsidR="00C16678" w:rsidRPr="00D5180B" w:rsidRDefault="00C16678" w:rsidP="00F45D27">
      <w:pPr>
        <w:spacing w:before="120" w:after="0"/>
        <w:rPr>
          <w:szCs w:val="22"/>
        </w:rPr>
      </w:pPr>
      <w:r>
        <w:rPr>
          <w:rFonts w:cs="Calibri"/>
          <w:b/>
          <w:noProof/>
          <w:sz w:val="20"/>
          <w:szCs w:val="20"/>
        </w:rPr>
        <mc:AlternateContent>
          <mc:Choice Requires="wps">
            <w:drawing>
              <wp:anchor distT="0" distB="0" distL="114300" distR="114300" simplePos="0" relativeHeight="251696128" behindDoc="0" locked="0" layoutInCell="1" allowOverlap="1" wp14:anchorId="21837E0E" wp14:editId="4C87B3AE">
                <wp:simplePos x="0" y="0"/>
                <wp:positionH relativeFrom="column">
                  <wp:posOffset>3427095</wp:posOffset>
                </wp:positionH>
                <wp:positionV relativeFrom="paragraph">
                  <wp:posOffset>475615</wp:posOffset>
                </wp:positionV>
                <wp:extent cx="714375" cy="9525"/>
                <wp:effectExtent l="19050" t="19050" r="28575" b="28575"/>
                <wp:wrapNone/>
                <wp:docPr id="1" name="Straight Connector 1"/>
                <wp:cNvGraphicFramePr/>
                <a:graphic xmlns:a="http://schemas.openxmlformats.org/drawingml/2006/main">
                  <a:graphicData uri="http://schemas.microsoft.com/office/word/2010/wordprocessingShape">
                    <wps:wsp>
                      <wps:cNvCnPr/>
                      <wps:spPr>
                        <a:xfrm flipV="1">
                          <a:off x="0" y="0"/>
                          <a:ext cx="714375" cy="9525"/>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E92689" id="Straight Connector 1"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269.85pt,37.45pt" to="326.1pt,3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" strokecolor="red" strokeweight="3pt">
                <v:stroke joinstyle="miter"/>
              </v:line>
            </w:pict>
          </mc:Fallback>
        </mc:AlternateContent>
      </w:r>
      <w:r>
        <w:rPr>
          <w:rFonts w:cs="Calibri"/>
          <w:b/>
          <w:noProof/>
          <w:sz w:val="20"/>
          <w:szCs w:val="20"/>
        </w:rPr>
        <w:drawing>
          <wp:inline distT="0" distB="0" distL="0" distR="0" wp14:anchorId="0D04F6D3" wp14:editId="127DC39D">
            <wp:extent cx="6492240" cy="7583675"/>
            <wp:effectExtent l="0" t="0" r="0" b="0"/>
            <wp:docPr id="3" name="Picture 3" descr="Use this flowchart to routinely monitor the microbial water quality of Type A water systems where the water originates from private wells or regulated tertiary treated recycled water supplies. &#10;&#10;Note: Use this flow chart when the system will be used in overhead applications 21 or less days before the scheduled harvest date. When using Type A agricultural water from these sources for overhead applications more than 21 days before the scheduled harvest date, follow the water metrics in Table 2D and Figure 4 for Type B ag water systems.&#10;&#10;First, collect and test three samples from the end of each irrigation delivery system (e.g., last sprinkler head) at least once each season it is used. Test for generic E. coli using a FDA-allowed method.&#10;&#10;If there is no detectable generic E. coli in at least 2 of the 3 samples and no more than 10 MPN in the remaining sample, the water may be used in leafy green operations as outlined in Table 2C.&#10;&#10;If there is generic E. Coli in 2 or more of the samples, or if one sample has more than 10 MPN, conduct a level 1 assessment of the system.&#10;&#10;Level 1 Assessment:&#10;&#10;1) If generic E. coli levels in your water exceed the allowable levels, pause irrigation and conduct an agricultural water system assessment as described in Appendix A. &#10;2) During the next irrigation event, collect five 100 milliliter samples from the irrigation system and test for generic E.  coli. Water can be pulled from the end of any nodes or branches in the irrigation system of concern. If these water samples also fail to meet the acceptance criteria, stop using this water for overhead applications. &#10;&#10;Continue evaluating your water system to identify and correct any failures and continue testing as described in this step until the water is back in compliance. See Appendix A for guidance on troubleshooting irrigation system failures. &#10;&#10;3) If this water (from the initial sampling to the last of the follow-up sampling) has been applied to leafy greens, either consider the crop unsuitable for the fresh market or test the crop from all affected lots (i.e. lots that have been irrigated with this water within the 21 days-to-scheduled-harvest window) for STEC (including E. coli O157:H7) and Salmonella. Product needs to be tested prior to harvesting and after your last irrigation event. Sample the crop according to the protocol described in Appendix C. If any individual sample tests positive for any of these human pathogens, do not harvest the crop within that lot for the fresh market and human 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ge4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92240" cy="7583675"/>
                    </a:xfrm>
                    <a:prstGeom prst="rect">
                      <a:avLst/>
                    </a:prstGeom>
                  </pic:spPr>
                </pic:pic>
              </a:graphicData>
            </a:graphic>
          </wp:inline>
        </w:drawing>
      </w:r>
      <w:r w:rsidRPr="00D5180B">
        <w:rPr>
          <w:szCs w:val="22"/>
        </w:rPr>
        <w:br w:type="page"/>
      </w:r>
    </w:p>
    <w:p w14:paraId="198A5CE3" w14:textId="77777777" w:rsidR="00906126" w:rsidRPr="007D61FC" w:rsidRDefault="00906126" w:rsidP="007D7827">
      <w:pPr>
        <w:pStyle w:val="Heading2"/>
      </w:pPr>
      <w:r w:rsidRPr="007D61FC">
        <w:lastRenderedPageBreak/>
        <w:t>TABLE 2</w:t>
      </w:r>
      <w:r w:rsidR="00DB4150" w:rsidRPr="007D61FC">
        <w:t>D</w:t>
      </w:r>
      <w:r w:rsidRPr="007D61FC">
        <w:t xml:space="preserve">. </w:t>
      </w:r>
      <w:r w:rsidR="0006140F" w:rsidRPr="007D61FC">
        <w:t xml:space="preserve">Irrigation Water from Treated Type </w:t>
      </w:r>
      <w:r w:rsidR="0006140F" w:rsidRPr="007D61FC">
        <w:rPr>
          <w:color w:val="000000"/>
        </w:rPr>
        <w:t>B→A</w:t>
      </w:r>
      <w:r w:rsidR="0006140F" w:rsidRPr="007D61FC">
        <w:t xml:space="preserve"> Agricultural </w:t>
      </w:r>
      <w:r w:rsidRPr="007D61FC">
        <w:t>Water Systems</w:t>
      </w:r>
      <w:bookmarkEnd w:id="442"/>
      <w:r w:rsidR="00E42282" w:rsidRPr="007D61FC">
        <w:t xml:space="preserve"> –</w:t>
      </w:r>
      <w:r w:rsidR="00EB09B1" w:rsidRPr="007D61FC">
        <w:t xml:space="preserve"> </w:t>
      </w:r>
      <w:r w:rsidR="00E42282" w:rsidRPr="007D61FC">
        <w:t xml:space="preserve">See FIGURE </w:t>
      </w:r>
      <w:r w:rsidR="0057171E" w:rsidRPr="007D61FC">
        <w:t>4</w:t>
      </w:r>
      <w:bookmarkEnd w:id="443"/>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84"/>
        <w:gridCol w:w="5630"/>
      </w:tblGrid>
      <w:tr w:rsidR="00337CDE" w:rsidRPr="007D61FC" w14:paraId="451DAD82" w14:textId="77777777" w:rsidTr="00F45D27">
        <w:tc>
          <w:tcPr>
            <w:tcW w:w="2244" w:type="pct"/>
            <w:tcBorders>
              <w:top w:val="single" w:sz="4" w:space="0" w:color="auto"/>
              <w:left w:val="single" w:sz="4" w:space="0" w:color="auto"/>
              <w:bottom w:val="single" w:sz="4" w:space="0" w:color="auto"/>
              <w:right w:val="single" w:sz="4" w:space="0" w:color="auto"/>
            </w:tcBorders>
            <w:shd w:val="clear" w:color="auto" w:fill="2F5496"/>
          </w:tcPr>
          <w:p w14:paraId="6C1A3D1D" w14:textId="77777777" w:rsidR="00906126" w:rsidRPr="002B793C" w:rsidRDefault="00906126" w:rsidP="00E3596A">
            <w:pPr>
              <w:rPr>
                <w:b/>
              </w:rPr>
            </w:pPr>
            <w:bookmarkStart w:id="452" w:name="_Hlk4486414"/>
            <w:bookmarkStart w:id="453" w:name="_Hlk5689093"/>
            <w:r w:rsidRPr="002B793C">
              <w:rPr>
                <w:b/>
                <w:color w:val="FFFFFF"/>
              </w:rPr>
              <w:t>Metric</w:t>
            </w:r>
          </w:p>
        </w:tc>
        <w:tc>
          <w:tcPr>
            <w:tcW w:w="2756" w:type="pct"/>
            <w:tcBorders>
              <w:top w:val="single" w:sz="4" w:space="0" w:color="auto"/>
              <w:left w:val="single" w:sz="4" w:space="0" w:color="auto"/>
              <w:bottom w:val="single" w:sz="4" w:space="0" w:color="auto"/>
              <w:right w:val="single" w:sz="4" w:space="0" w:color="auto"/>
            </w:tcBorders>
            <w:shd w:val="clear" w:color="auto" w:fill="2F5496"/>
          </w:tcPr>
          <w:p w14:paraId="45A77AC5" w14:textId="77777777" w:rsidR="00906126" w:rsidRPr="002B793C" w:rsidRDefault="00906126" w:rsidP="00E3596A">
            <w:pPr>
              <w:autoSpaceDE w:val="0"/>
              <w:autoSpaceDN w:val="0"/>
              <w:adjustRightInd w:val="0"/>
            </w:pPr>
            <w:r w:rsidRPr="002B793C">
              <w:rPr>
                <w:b/>
                <w:color w:val="FFFFFF"/>
              </w:rPr>
              <w:t>Rationale /Remedial Actions</w:t>
            </w:r>
          </w:p>
        </w:tc>
      </w:tr>
      <w:tr w:rsidR="00906126" w:rsidRPr="00E3596A" w14:paraId="1FD50261" w14:textId="77777777" w:rsidTr="00F45D27">
        <w:trPr>
          <w:trHeight w:val="710"/>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1E963B2E" w14:textId="77777777" w:rsidR="00906126" w:rsidRPr="00E3596A" w:rsidRDefault="00906126" w:rsidP="00E3596A">
            <w:pPr>
              <w:rPr>
                <w:rFonts w:cs="Calibri"/>
                <w:sz w:val="20"/>
                <w:szCs w:val="20"/>
              </w:rPr>
            </w:pPr>
            <w:r w:rsidRPr="00E3596A">
              <w:rPr>
                <w:rFonts w:cs="Calibri"/>
                <w:b/>
                <w:sz w:val="20"/>
                <w:szCs w:val="20"/>
              </w:rPr>
              <w:t xml:space="preserve">Example of treated water from a Type </w:t>
            </w:r>
            <w:r w:rsidRPr="00E3596A">
              <w:rPr>
                <w:rFonts w:cs="Calibri"/>
                <w:b/>
                <w:bCs/>
                <w:color w:val="000000"/>
                <w:sz w:val="20"/>
                <w:szCs w:val="20"/>
              </w:rPr>
              <w:t>B→A</w:t>
            </w:r>
            <w:r w:rsidRPr="00E3596A">
              <w:rPr>
                <w:rFonts w:cs="Calibri"/>
                <w:b/>
                <w:sz w:val="20"/>
                <w:szCs w:val="20"/>
              </w:rPr>
              <w:t xml:space="preserve"> ag</w:t>
            </w:r>
            <w:r w:rsidR="0069199C">
              <w:rPr>
                <w:rFonts w:cs="Calibri"/>
                <w:b/>
                <w:sz w:val="20"/>
                <w:szCs w:val="20"/>
              </w:rPr>
              <w:t>ricultural</w:t>
            </w:r>
            <w:r w:rsidRPr="00E3596A">
              <w:rPr>
                <w:rFonts w:cs="Calibri"/>
                <w:b/>
                <w:sz w:val="20"/>
                <w:szCs w:val="20"/>
              </w:rPr>
              <w:t xml:space="preserve"> water system:  </w:t>
            </w:r>
            <w:r w:rsidRPr="00E3596A">
              <w:rPr>
                <w:rFonts w:cs="Calibri"/>
                <w:sz w:val="20"/>
                <w:szCs w:val="20"/>
              </w:rPr>
              <w:t>Water may arrive at the production area in an irrigation district canal or lateral from which it is pumped and treated before being used in overhead sprinkler irrigation.</w:t>
            </w:r>
          </w:p>
          <w:p w14:paraId="04691D38" w14:textId="77777777" w:rsidR="00906126" w:rsidRPr="00E3596A" w:rsidRDefault="00906126" w:rsidP="00E3596A">
            <w:pPr>
              <w:rPr>
                <w:rFonts w:cs="Calibri"/>
                <w:sz w:val="20"/>
                <w:szCs w:val="20"/>
              </w:rPr>
            </w:pPr>
          </w:p>
          <w:p w14:paraId="4F92A816" w14:textId="77777777" w:rsidR="00906126" w:rsidRPr="00E3596A" w:rsidRDefault="00906126" w:rsidP="00E3596A">
            <w:pPr>
              <w:rPr>
                <w:rFonts w:cs="Calibri"/>
                <w:sz w:val="20"/>
                <w:szCs w:val="20"/>
              </w:rPr>
            </w:pPr>
          </w:p>
          <w:p w14:paraId="48473D6B" w14:textId="77777777" w:rsidR="00906126" w:rsidRPr="00E3596A" w:rsidRDefault="00906126" w:rsidP="00E3596A">
            <w:pPr>
              <w:rPr>
                <w:rFonts w:cs="Calibri"/>
                <w:sz w:val="20"/>
                <w:szCs w:val="20"/>
              </w:rPr>
            </w:pPr>
          </w:p>
          <w:p w14:paraId="700BFB26" w14:textId="77777777" w:rsidR="00906126" w:rsidRPr="00E3596A" w:rsidRDefault="00906126" w:rsidP="00E3596A">
            <w:pPr>
              <w:rPr>
                <w:rFonts w:cs="Calibri"/>
                <w:sz w:val="20"/>
                <w:szCs w:val="20"/>
              </w:rPr>
            </w:pPr>
          </w:p>
          <w:p w14:paraId="16AED35F" w14:textId="77777777" w:rsidR="00906126" w:rsidRPr="00E3596A" w:rsidRDefault="00906126" w:rsidP="00E3596A">
            <w:pPr>
              <w:rPr>
                <w:rFonts w:cs="Calibri"/>
                <w:b/>
                <w:sz w:val="20"/>
                <w:szCs w:val="20"/>
              </w:rPr>
            </w:pP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4BEFB303" w14:textId="77777777" w:rsidR="00906126" w:rsidRPr="00E3596A" w:rsidRDefault="00906126" w:rsidP="00E3596A">
            <w:pPr>
              <w:autoSpaceDE w:val="0"/>
              <w:autoSpaceDN w:val="0"/>
              <w:adjustRightInd w:val="0"/>
              <w:spacing w:after="120"/>
              <w:rPr>
                <w:rFonts w:cs="Calibri"/>
                <w:sz w:val="20"/>
                <w:szCs w:val="20"/>
              </w:rPr>
            </w:pPr>
            <w:r w:rsidRPr="00E3596A">
              <w:rPr>
                <w:rFonts w:cs="Calibri"/>
                <w:sz w:val="20"/>
                <w:szCs w:val="20"/>
              </w:rPr>
              <w:t>When water from a Type B ag</w:t>
            </w:r>
            <w:r w:rsidR="0069199C">
              <w:rPr>
                <w:rFonts w:cs="Calibri"/>
                <w:sz w:val="20"/>
                <w:szCs w:val="20"/>
              </w:rPr>
              <w:t>ricultural</w:t>
            </w:r>
            <w:r w:rsidRPr="00E3596A">
              <w:rPr>
                <w:rFonts w:cs="Calibri"/>
                <w:sz w:val="20"/>
                <w:szCs w:val="20"/>
              </w:rPr>
              <w:t xml:space="preserve"> water system is used in an overhead application within (</w:t>
            </w:r>
            <w:r w:rsidRPr="00E3596A">
              <w:rPr>
                <w:rFonts w:cs="Calibri"/>
                <w:sz w:val="20"/>
                <w:szCs w:val="20"/>
                <w:u w:val="single"/>
              </w:rPr>
              <w:t>&lt;</w:t>
            </w:r>
            <w:r w:rsidRPr="00E3596A">
              <w:rPr>
                <w:rFonts w:cs="Calibri"/>
                <w:sz w:val="20"/>
                <w:szCs w:val="20"/>
              </w:rPr>
              <w:t>) 21 days to the scheduled harvest date, it must be treated to move it from a Type B ag</w:t>
            </w:r>
            <w:r w:rsidR="00D4169E">
              <w:rPr>
                <w:rFonts w:cs="Calibri"/>
                <w:sz w:val="20"/>
                <w:szCs w:val="20"/>
              </w:rPr>
              <w:t>ricultural</w:t>
            </w:r>
            <w:r w:rsidRPr="00E3596A">
              <w:rPr>
                <w:rFonts w:cs="Calibri"/>
                <w:sz w:val="20"/>
                <w:szCs w:val="20"/>
              </w:rPr>
              <w:t xml:space="preserve"> water system to a Type A system (B→A) </w:t>
            </w:r>
            <w:r w:rsidR="00BC6DFF" w:rsidRPr="00E3596A">
              <w:rPr>
                <w:rFonts w:cs="Calibri"/>
                <w:sz w:val="20"/>
                <w:szCs w:val="20"/>
              </w:rPr>
              <w:t>by a</w:t>
            </w:r>
            <w:r w:rsidR="008F10BE">
              <w:rPr>
                <w:rFonts w:cs="Calibri"/>
                <w:sz w:val="20"/>
                <w:szCs w:val="20"/>
              </w:rPr>
              <w:t xml:space="preserve"> scientifically</w:t>
            </w:r>
            <w:r w:rsidR="00BC6DFF" w:rsidRPr="00E3596A">
              <w:rPr>
                <w:rFonts w:cs="Calibri"/>
                <w:sz w:val="20"/>
                <w:szCs w:val="20"/>
              </w:rPr>
              <w:t xml:space="preserve"> valid antimicrobial </w:t>
            </w:r>
            <w:r w:rsidRPr="00E3596A">
              <w:rPr>
                <w:rFonts w:cs="Calibri"/>
                <w:sz w:val="20"/>
                <w:szCs w:val="20"/>
              </w:rPr>
              <w:t>treatment - i.e., contain an approved</w:t>
            </w:r>
            <w:r w:rsidR="00557206">
              <w:rPr>
                <w:rFonts w:cs="Calibri"/>
                <w:sz w:val="20"/>
                <w:szCs w:val="20"/>
              </w:rPr>
              <w:t xml:space="preserve"> </w:t>
            </w:r>
            <w:r w:rsidRPr="00E3596A">
              <w:rPr>
                <w:rFonts w:cs="Calibri"/>
                <w:sz w:val="20"/>
                <w:szCs w:val="20"/>
              </w:rPr>
              <w:t xml:space="preserve">antimicrobial treatment at sufficient concentration to prevent potential contamination risk during overhead applications. </w:t>
            </w:r>
          </w:p>
          <w:p w14:paraId="45B34937" w14:textId="77777777" w:rsidR="00906126" w:rsidRPr="00E3596A" w:rsidRDefault="00906126" w:rsidP="00E3596A">
            <w:pPr>
              <w:autoSpaceDE w:val="0"/>
              <w:autoSpaceDN w:val="0"/>
              <w:adjustRightInd w:val="0"/>
              <w:spacing w:after="120"/>
              <w:rPr>
                <w:rFonts w:cs="Calibri"/>
                <w:sz w:val="20"/>
                <w:szCs w:val="20"/>
              </w:rPr>
            </w:pPr>
            <w:r w:rsidRPr="00E3596A">
              <w:rPr>
                <w:rFonts w:cs="Calibri"/>
                <w:sz w:val="20"/>
                <w:szCs w:val="20"/>
              </w:rPr>
              <w:t>Physical/chemical testing of the source and system must be performed, as appropriate to the specific operation, to demonstrate that performance criteria have been met before use within (</w:t>
            </w:r>
            <w:r w:rsidRPr="00E3596A">
              <w:rPr>
                <w:rFonts w:cs="Calibri"/>
                <w:sz w:val="20"/>
                <w:szCs w:val="20"/>
                <w:u w:val="single"/>
              </w:rPr>
              <w:t>&lt;</w:t>
            </w:r>
            <w:r w:rsidRPr="00E3596A">
              <w:rPr>
                <w:rFonts w:cs="Calibri"/>
                <w:sz w:val="20"/>
                <w:szCs w:val="20"/>
              </w:rPr>
              <w:t>) 21 days to the scheduled harvest date and continu</w:t>
            </w:r>
            <w:r w:rsidR="008F10BE">
              <w:rPr>
                <w:rFonts w:cs="Calibri"/>
                <w:sz w:val="20"/>
                <w:szCs w:val="20"/>
              </w:rPr>
              <w:t>es</w:t>
            </w:r>
            <w:r w:rsidRPr="00E3596A">
              <w:rPr>
                <w:rFonts w:cs="Calibri"/>
                <w:sz w:val="20"/>
                <w:szCs w:val="20"/>
              </w:rPr>
              <w:t xml:space="preserve"> to be met throughout its use. </w:t>
            </w:r>
          </w:p>
          <w:p w14:paraId="0A0C95A1" w14:textId="77777777" w:rsidR="00906126" w:rsidRPr="00E3596A" w:rsidRDefault="00906126" w:rsidP="00E3596A">
            <w:pPr>
              <w:autoSpaceDE w:val="0"/>
              <w:autoSpaceDN w:val="0"/>
              <w:adjustRightInd w:val="0"/>
              <w:spacing w:after="120"/>
              <w:rPr>
                <w:rFonts w:cs="Calibri"/>
                <w:sz w:val="20"/>
                <w:szCs w:val="20"/>
              </w:rPr>
            </w:pPr>
            <w:r w:rsidRPr="00E3596A">
              <w:rPr>
                <w:rFonts w:cs="Calibri"/>
                <w:sz w:val="20"/>
                <w:szCs w:val="20"/>
              </w:rPr>
              <w:t xml:space="preserve">Water in open delivery systems (e.g., reservoirs and ponds) may be used in overhead applications within 21 days to the scheduled harvest if it is treated at the same time it is applied to crops. </w:t>
            </w:r>
          </w:p>
        </w:tc>
      </w:tr>
      <w:tr w:rsidR="00D33518" w:rsidRPr="00D5180B" w14:paraId="3F68483D" w14:textId="77777777" w:rsidTr="00F45D27">
        <w:trPr>
          <w:trHeight w:val="576"/>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49C90241" w14:textId="77777777" w:rsidR="00D33518" w:rsidRPr="005D38FC" w:rsidRDefault="00D33518" w:rsidP="00D33518">
            <w:pPr>
              <w:spacing w:before="120" w:after="120"/>
              <w:rPr>
                <w:b/>
              </w:rPr>
            </w:pPr>
            <w:r>
              <w:rPr>
                <w:rFonts w:cs="Calibri"/>
                <w:b/>
                <w:szCs w:val="22"/>
              </w:rPr>
              <w:t>D1</w:t>
            </w:r>
            <w:r w:rsidRPr="005D38FC">
              <w:rPr>
                <w:b/>
              </w:rPr>
              <w:t>. Routine Verification of Microbial Water Quality</w:t>
            </w:r>
            <w:r w:rsidRPr="00D5180B">
              <w:rPr>
                <w:rFonts w:cs="Calibri"/>
                <w:b/>
                <w:szCs w:val="22"/>
              </w:rPr>
              <w:t xml:space="preserve"> </w:t>
            </w:r>
          </w:p>
        </w:tc>
      </w:tr>
      <w:tr w:rsidR="00D33518" w:rsidRPr="00D5180B" w14:paraId="767D0003" w14:textId="77777777" w:rsidTr="00F45D27">
        <w:trPr>
          <w:trHeight w:val="47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EA810B9" w14:textId="77777777" w:rsidR="00D33518" w:rsidRPr="005D38FC" w:rsidRDefault="00D33518" w:rsidP="00D33518">
            <w:pPr>
              <w:spacing w:before="120"/>
              <w:rPr>
                <w:b/>
              </w:rPr>
            </w:pPr>
            <w:r w:rsidRPr="005D38FC">
              <w:rPr>
                <w:b/>
              </w:rPr>
              <w:t xml:space="preserve">Target Organisms: </w:t>
            </w:r>
          </w:p>
          <w:p w14:paraId="30964467" w14:textId="77777777" w:rsidR="00D33518" w:rsidRPr="005D38FC" w:rsidRDefault="00D33518" w:rsidP="00D33518">
            <w:pPr>
              <w:pStyle w:val="ListParagraph"/>
              <w:numPr>
                <w:ilvl w:val="0"/>
                <w:numId w:val="65"/>
              </w:numPr>
              <w:spacing w:after="0" w:line="240" w:lineRule="auto"/>
              <w:ind w:left="245" w:hanging="187"/>
              <w:contextualSpacing w:val="0"/>
            </w:pPr>
            <w:r w:rsidRPr="005D38FC">
              <w:t>Total coliforms (TC)</w:t>
            </w:r>
          </w:p>
          <w:p w14:paraId="0FCAE9EE" w14:textId="77777777" w:rsidR="00D33518" w:rsidRPr="005D38FC" w:rsidRDefault="00D33518" w:rsidP="00D33518">
            <w:pPr>
              <w:pStyle w:val="ListParagraph"/>
              <w:numPr>
                <w:ilvl w:val="0"/>
                <w:numId w:val="65"/>
              </w:numPr>
              <w:spacing w:after="0" w:line="240" w:lineRule="auto"/>
              <w:ind w:left="245" w:hanging="187"/>
              <w:contextualSpacing w:val="0"/>
            </w:pPr>
            <w:r w:rsidRPr="005D38FC">
              <w:t xml:space="preserve">Generic </w:t>
            </w:r>
            <w:r w:rsidRPr="005D38FC">
              <w:rPr>
                <w:i/>
              </w:rPr>
              <w:t>E. coli</w:t>
            </w:r>
          </w:p>
        </w:tc>
      </w:tr>
      <w:tr w:rsidR="00D33518" w:rsidRPr="00D5180B" w14:paraId="6D4C76FB" w14:textId="77777777" w:rsidTr="00F45D27">
        <w:trPr>
          <w:trHeight w:val="3137"/>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347667E7" w14:textId="77777777" w:rsidR="00D33518" w:rsidRPr="005D38FC" w:rsidRDefault="00D33518" w:rsidP="00D33518">
            <w:pPr>
              <w:spacing w:before="0" w:afterLines="40" w:after="96"/>
              <w:rPr>
                <w:b/>
              </w:rPr>
            </w:pPr>
            <w:bookmarkStart w:id="454" w:name="_Hlk6482020"/>
            <w:r w:rsidRPr="00D5180B">
              <w:rPr>
                <w:rFonts w:cs="Calibri"/>
                <w:b/>
                <w:szCs w:val="22"/>
              </w:rPr>
              <w:t xml:space="preserve">Routine Verification </w:t>
            </w:r>
            <w:r w:rsidRPr="005D38FC">
              <w:rPr>
                <w:b/>
              </w:rPr>
              <w:t>Sampling Procedure:</w:t>
            </w:r>
            <w:r w:rsidRPr="00D5180B">
              <w:rPr>
                <w:rFonts w:cs="Calibri"/>
                <w:b/>
                <w:szCs w:val="22"/>
              </w:rPr>
              <w:t xml:space="preserve"> </w:t>
            </w:r>
          </w:p>
          <w:p w14:paraId="3D7CE9A7" w14:textId="77777777" w:rsidR="00D33518" w:rsidRPr="005D38FC" w:rsidRDefault="00D33518" w:rsidP="00D33518">
            <w:pPr>
              <w:spacing w:before="0" w:afterLines="40" w:after="96"/>
              <w:ind w:left="150"/>
            </w:pPr>
            <w:r w:rsidRPr="007B1690">
              <w:rPr>
                <w:rFonts w:cs="Calibri"/>
                <w:szCs w:val="22"/>
              </w:rPr>
              <w:t>Collect</w:t>
            </w:r>
            <w:r w:rsidRPr="005D38FC">
              <w:t xml:space="preserve"> at least three (3)-100 mL samples at the </w:t>
            </w:r>
            <w:r w:rsidRPr="007B1690">
              <w:rPr>
                <w:rFonts w:cs="Calibri"/>
                <w:szCs w:val="22"/>
              </w:rPr>
              <w:t>end of</w:t>
            </w:r>
            <w:r w:rsidRPr="005D38FC">
              <w:t xml:space="preserve"> the </w:t>
            </w:r>
            <w:r w:rsidRPr="007B1690">
              <w:rPr>
                <w:rFonts w:cs="Calibri"/>
                <w:szCs w:val="22"/>
              </w:rPr>
              <w:t>distribution</w:t>
            </w:r>
            <w:r w:rsidRPr="005D38FC">
              <w:t xml:space="preserve"> system (e.g., last sprinkler head). </w:t>
            </w:r>
            <w:bookmarkStart w:id="455" w:name="_Hlk6482063"/>
          </w:p>
          <w:p w14:paraId="7C1C723F" w14:textId="77777777" w:rsidR="00D33518" w:rsidRPr="005D38FC" w:rsidRDefault="00D33518" w:rsidP="00D33518">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6A57DF22" w14:textId="77777777" w:rsidR="00D33518" w:rsidRPr="005D38FC" w:rsidRDefault="00D33518" w:rsidP="00D33518">
            <w:pPr>
              <w:spacing w:before="0" w:afterLines="40" w:after="96"/>
              <w:ind w:left="144"/>
            </w:pPr>
            <w:r w:rsidRPr="005D38FC">
              <w:t xml:space="preserve">Sampling is conducted monthly. </w:t>
            </w:r>
          </w:p>
          <w:p w14:paraId="48180C1E" w14:textId="77777777" w:rsidR="00D33518" w:rsidRPr="005D38FC" w:rsidRDefault="00D33518" w:rsidP="00D33518">
            <w:pPr>
              <w:spacing w:before="0" w:afterLines="40" w:after="96"/>
              <w:ind w:left="144"/>
            </w:pPr>
            <w:bookmarkStart w:id="456" w:name="_Hlk7102206"/>
            <w:r w:rsidRPr="005D38FC">
              <w:t>If the irrigation</w:t>
            </w:r>
            <w:r w:rsidRPr="00D5180B">
              <w:rPr>
                <w:rFonts w:cs="Calibri"/>
                <w:szCs w:val="22"/>
              </w:rPr>
              <w:t xml:space="preserve"> treatment</w:t>
            </w:r>
            <w:r w:rsidRPr="005D38FC">
              <w:t xml:space="preserve"> system is being used prior to the 21-days-to-harvest-window, sample and test each distinct irrigation </w:t>
            </w:r>
            <w:r w:rsidRPr="00D5180B">
              <w:rPr>
                <w:rFonts w:cs="Calibri"/>
                <w:szCs w:val="22"/>
              </w:rPr>
              <w:t xml:space="preserve">treatment </w:t>
            </w:r>
            <w:r w:rsidRPr="005D38FC">
              <w:t>system on at least one occasion.</w:t>
            </w:r>
            <w:bookmarkEnd w:id="456"/>
            <w:r w:rsidRPr="005D38FC">
              <w:t xml:space="preserve"> </w:t>
            </w:r>
          </w:p>
          <w:p w14:paraId="5D95C2E6" w14:textId="77777777" w:rsidR="00D33518" w:rsidRPr="005D38FC" w:rsidRDefault="00D33518" w:rsidP="00D33518">
            <w:pPr>
              <w:spacing w:before="0" w:afterLines="40" w:after="96"/>
              <w:ind w:left="144"/>
            </w:pPr>
            <w:bookmarkStart w:id="457" w:name="_Hlk7102329"/>
            <w:r w:rsidRPr="005D38FC">
              <w:t xml:space="preserve">If the irrigation </w:t>
            </w:r>
            <w:r w:rsidRPr="00D5180B">
              <w:rPr>
                <w:rFonts w:cs="Calibri"/>
                <w:szCs w:val="22"/>
              </w:rPr>
              <w:t xml:space="preserve">treatment </w:t>
            </w:r>
            <w:r w:rsidRPr="005D38FC">
              <w:t xml:space="preserve">system is being used within the 21-days-to-harvest-window, sample each distinct irrigation </w:t>
            </w:r>
            <w:r w:rsidRPr="00D5180B">
              <w:rPr>
                <w:rFonts w:cs="Calibri"/>
                <w:szCs w:val="22"/>
              </w:rPr>
              <w:t xml:space="preserve">treatment </w:t>
            </w:r>
            <w:r w:rsidRPr="005D38FC">
              <w:t>system on at least two occasions separated by at least three (3) days</w:t>
            </w:r>
            <w:bookmarkEnd w:id="457"/>
            <w:r w:rsidRPr="005D38FC">
              <w:t>.</w:t>
            </w:r>
          </w:p>
          <w:bookmarkEnd w:id="454"/>
          <w:bookmarkEnd w:id="455"/>
          <w:p w14:paraId="5562CFE3" w14:textId="77777777" w:rsidR="00D33518" w:rsidRPr="005D38FC" w:rsidRDefault="00D33518" w:rsidP="00D33518">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4ACE2B9A" w14:textId="77777777" w:rsidR="00D33518" w:rsidRPr="007B1690" w:rsidRDefault="00D33518" w:rsidP="00D33518">
            <w:pPr>
              <w:spacing w:before="0" w:afterLines="40" w:after="96"/>
              <w:ind w:left="144"/>
              <w:rPr>
                <w:rFonts w:cs="Calibri"/>
                <w:szCs w:val="22"/>
              </w:rPr>
            </w:pPr>
            <w:r w:rsidRPr="007B1690">
              <w:rPr>
                <w:rFonts w:cs="Calibri"/>
                <w:szCs w:val="22"/>
                <w:u w:val="single"/>
              </w:rPr>
              <w:t xml:space="preserve">Generic </w:t>
            </w:r>
            <w:r w:rsidRPr="007B1690">
              <w:rPr>
                <w:rFonts w:cs="Calibri"/>
                <w:i/>
                <w:szCs w:val="22"/>
                <w:u w:val="single"/>
              </w:rPr>
              <w:t>E. coli</w:t>
            </w:r>
            <w:r w:rsidRPr="007B1690">
              <w:rPr>
                <w:rFonts w:cs="Calibri"/>
                <w:szCs w:val="22"/>
              </w:rPr>
              <w:t>: No detection in two (2) of the last three (3) water samples with a maximum level of (</w:t>
            </w:r>
            <w:r w:rsidRPr="007B1690">
              <w:rPr>
                <w:rFonts w:cs="Calibri"/>
                <w:szCs w:val="22"/>
                <w:u w:val="single"/>
              </w:rPr>
              <w:t>&lt;)</w:t>
            </w:r>
            <w:r w:rsidRPr="007B1690">
              <w:rPr>
                <w:rFonts w:cs="Calibri"/>
                <w:szCs w:val="22"/>
              </w:rPr>
              <w:t xml:space="preserve"> 10 MPN allowed in one (1) sample [consecutive values]</w:t>
            </w:r>
          </w:p>
          <w:p w14:paraId="626BA19D" w14:textId="77777777" w:rsidR="00D33518" w:rsidRDefault="00D33518" w:rsidP="00D33518">
            <w:pPr>
              <w:spacing w:before="0" w:afterLines="40" w:after="96"/>
              <w:ind w:left="144"/>
              <w:rPr>
                <w:rFonts w:cs="Calibri"/>
                <w:szCs w:val="22"/>
                <w:u w:val="single"/>
              </w:rPr>
            </w:pPr>
          </w:p>
          <w:p w14:paraId="5623E8BD" w14:textId="77777777" w:rsidR="00D33518" w:rsidRPr="00D5180B" w:rsidRDefault="00D33518" w:rsidP="00D33518">
            <w:pPr>
              <w:spacing w:before="0" w:afterLines="40" w:after="96"/>
              <w:rPr>
                <w:rFonts w:cs="Calibri"/>
                <w:b/>
                <w:szCs w:val="22"/>
              </w:rPr>
            </w:pPr>
            <w:r w:rsidRPr="00D5180B">
              <w:rPr>
                <w:rFonts w:cs="Calibri"/>
                <w:b/>
                <w:szCs w:val="22"/>
              </w:rPr>
              <w:lastRenderedPageBreak/>
              <w:t>Routine Verification Data Monitoring Criteria</w:t>
            </w:r>
            <w:r>
              <w:rPr>
                <w:rFonts w:cs="Calibri"/>
                <w:b/>
                <w:szCs w:val="22"/>
              </w:rPr>
              <w:t>:</w:t>
            </w:r>
            <w:r w:rsidRPr="00D5180B">
              <w:rPr>
                <w:rFonts w:cs="Calibri"/>
                <w:b/>
                <w:szCs w:val="22"/>
              </w:rPr>
              <w:t xml:space="preserve">  </w:t>
            </w:r>
          </w:p>
          <w:p w14:paraId="3AA4794C" w14:textId="77777777" w:rsidR="00D33518" w:rsidRPr="005D38FC" w:rsidRDefault="00D33518" w:rsidP="00D33518">
            <w:pPr>
              <w:spacing w:before="0" w:afterLines="40" w:after="96"/>
              <w:ind w:left="144"/>
            </w:pPr>
            <w:r w:rsidRPr="005D38FC">
              <w:rPr>
                <w:u w:val="single"/>
              </w:rPr>
              <w:t>Total coliform</w:t>
            </w:r>
            <w:ins w:id="458" w:author="Susan" w:date="2019-12-06T10:48:00Z">
              <w:r w:rsidR="00193F74">
                <w:rPr>
                  <w:u w:val="single"/>
                </w:rPr>
                <w:t>s</w:t>
              </w:r>
            </w:ins>
            <w:r w:rsidRPr="005D38FC">
              <w:t xml:space="preserve">: A maximum level of </w:t>
            </w:r>
            <w:r w:rsidRPr="005D38FC">
              <w:rPr>
                <w:u w:val="single"/>
              </w:rPr>
              <w:t>&lt;</w:t>
            </w:r>
            <w:r w:rsidRPr="005D38FC">
              <w:t xml:space="preserve"> 99 MPN in 100 mL in all water samples or an adequate log reduction based on the untreated water’s baseline total coliform levels* </w:t>
            </w:r>
          </w:p>
          <w:p w14:paraId="52CE1BE5" w14:textId="77777777" w:rsidR="00D33518" w:rsidRPr="00134BAD" w:rsidRDefault="00D33518" w:rsidP="00D33518">
            <w:pPr>
              <w:spacing w:before="0" w:afterLines="40" w:after="96"/>
            </w:pPr>
            <w:r w:rsidRPr="00134BAD">
              <w:rPr>
                <w:b/>
              </w:rPr>
              <w:t>Note</w:t>
            </w:r>
            <w:r w:rsidRPr="00134BAD">
              <w:t>: For the purposes of water testing, MPN and CFU are considered equivalent.</w:t>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4810FE60" w14:textId="77777777" w:rsidR="00D33518" w:rsidRPr="00134BAD" w:rsidRDefault="00D33518" w:rsidP="00D33518">
            <w:pPr>
              <w:spacing w:before="0" w:afterLines="40" w:after="96"/>
            </w:pPr>
            <w:r w:rsidRPr="00134BAD">
              <w:lastRenderedPageBreak/>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4EFB8F14" w14:textId="77777777" w:rsidR="00CA463D" w:rsidRPr="005D38FC" w:rsidRDefault="00CA463D" w:rsidP="00CA463D">
            <w:pPr>
              <w:autoSpaceDE w:val="0"/>
              <w:autoSpaceDN w:val="0"/>
              <w:adjustRightInd w:val="0"/>
              <w:spacing w:before="0" w:afterLines="40" w:after="96"/>
            </w:pPr>
            <w:r>
              <w:rPr>
                <w:rFonts w:cs="Calibri"/>
                <w:szCs w:val="22"/>
              </w:rPr>
              <w:t>S</w:t>
            </w:r>
            <w:r w:rsidRPr="00D5180B">
              <w:rPr>
                <w:rFonts w:cs="Calibri"/>
                <w:szCs w:val="22"/>
              </w:rPr>
              <w:t>ample and test</w:t>
            </w:r>
            <w:r w:rsidRPr="005D38FC">
              <w:t xml:space="preserve"> the </w:t>
            </w:r>
            <w:r w:rsidRPr="00D5180B">
              <w:rPr>
                <w:rFonts w:cs="Calibri"/>
                <w:szCs w:val="22"/>
              </w:rPr>
              <w:t>system for total coliform</w:t>
            </w:r>
            <w:ins w:id="459" w:author="Susan" w:date="2019-12-06T10:49:00Z">
              <w:r w:rsidR="008A0897">
                <w:rPr>
                  <w:rFonts w:cs="Calibri"/>
                  <w:szCs w:val="22"/>
                </w:rPr>
                <w:t>s</w:t>
              </w:r>
            </w:ins>
            <w:r w:rsidRPr="00D5180B">
              <w:rPr>
                <w:rFonts w:cs="Calibri"/>
                <w:szCs w:val="22"/>
              </w:rPr>
              <w:t xml:space="preserve"> and 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 </w:t>
            </w:r>
          </w:p>
          <w:p w14:paraId="23ACC2D1" w14:textId="77777777" w:rsidR="00D33518" w:rsidRPr="005D38FC" w:rsidRDefault="00D33518" w:rsidP="00D33518">
            <w:pPr>
              <w:pStyle w:val="ListParagraph"/>
              <w:numPr>
                <w:ilvl w:val="0"/>
                <w:numId w:val="89"/>
              </w:numPr>
              <w:autoSpaceDE w:val="0"/>
              <w:autoSpaceDN w:val="0"/>
              <w:adjustRightInd w:val="0"/>
              <w:spacing w:afterLines="40" w:after="96" w:line="240" w:lineRule="auto"/>
              <w:ind w:left="346" w:hanging="274"/>
              <w:contextualSpacing w:val="0"/>
            </w:pPr>
            <w:r w:rsidRPr="005D38FC">
              <w:t xml:space="preserve">no detectable generic </w:t>
            </w:r>
            <w:r w:rsidRPr="005D38FC">
              <w:rPr>
                <w:i/>
              </w:rPr>
              <w:t xml:space="preserve">E. </w:t>
            </w:r>
            <w:r w:rsidRPr="00D5180B">
              <w:rPr>
                <w:rFonts w:cs="Calibri"/>
                <w:i/>
              </w:rPr>
              <w:t xml:space="preserve">coli </w:t>
            </w:r>
            <w:r w:rsidRPr="00D5180B">
              <w:rPr>
                <w:rFonts w:cs="Calibri"/>
              </w:rPr>
              <w:t xml:space="preserve">in at least two (2) of the three (3) samples </w:t>
            </w:r>
            <w:r w:rsidRPr="005D38FC">
              <w:t>with a maximum level no greater than (</w:t>
            </w:r>
            <w:r w:rsidRPr="005D38FC">
              <w:rPr>
                <w:u w:val="single"/>
              </w:rPr>
              <w:t>&lt;</w:t>
            </w:r>
            <w:r w:rsidRPr="005D38FC">
              <w:t>) 10 MPN in the remaining sample</w:t>
            </w:r>
            <w:r>
              <w:rPr>
                <w:rFonts w:cs="Calibri"/>
              </w:rPr>
              <w:t>, and</w:t>
            </w:r>
            <w:r w:rsidRPr="005D38FC">
              <w:t xml:space="preserve"> </w:t>
            </w:r>
          </w:p>
          <w:p w14:paraId="35BA8985" w14:textId="77777777" w:rsidR="00D33518" w:rsidRPr="00D5180B" w:rsidRDefault="00D33518" w:rsidP="00D33518">
            <w:pPr>
              <w:pStyle w:val="ListParagraph"/>
              <w:numPr>
                <w:ilvl w:val="0"/>
                <w:numId w:val="89"/>
              </w:numPr>
              <w:autoSpaceDE w:val="0"/>
              <w:autoSpaceDN w:val="0"/>
              <w:adjustRightInd w:val="0"/>
              <w:spacing w:afterLines="40" w:after="96" w:line="240" w:lineRule="auto"/>
              <w:ind w:left="346" w:hanging="274"/>
              <w:contextualSpacing w:val="0"/>
              <w:rPr>
                <w:rFonts w:cs="Calibri"/>
              </w:rPr>
            </w:pPr>
            <w:r>
              <w:rPr>
                <w:rFonts w:cs="Calibri"/>
              </w:rPr>
              <w:t xml:space="preserve">data monitoring for </w:t>
            </w:r>
            <w:r w:rsidRPr="00D5180B">
              <w:rPr>
                <w:rFonts w:cs="Calibri"/>
              </w:rPr>
              <w:t>total coliform</w:t>
            </w:r>
            <w:ins w:id="460" w:author="Susan" w:date="2019-12-06T10:49:00Z">
              <w:r w:rsidR="008A0897">
                <w:rPr>
                  <w:rFonts w:cs="Calibri"/>
                </w:rPr>
                <w:t>s</w:t>
              </w:r>
            </w:ins>
            <w:r w:rsidRPr="00D5180B">
              <w:rPr>
                <w:rFonts w:cs="Calibri"/>
              </w:rPr>
              <w:t xml:space="preserve"> at a level no greater than (</w:t>
            </w:r>
            <w:r w:rsidRPr="00D5180B">
              <w:rPr>
                <w:rFonts w:cs="Calibri"/>
                <w:u w:val="single"/>
              </w:rPr>
              <w:t>&lt;)</w:t>
            </w:r>
            <w:r w:rsidRPr="00D5180B">
              <w:rPr>
                <w:rFonts w:cs="Calibri"/>
              </w:rPr>
              <w:t xml:space="preserve"> 99 MPN in 100 mL *, and</w:t>
            </w:r>
          </w:p>
          <w:p w14:paraId="503A72A1" w14:textId="77777777" w:rsidR="00D33518" w:rsidRPr="00794B39" w:rsidRDefault="00794B39" w:rsidP="00794B39">
            <w:pPr>
              <w:autoSpaceDE w:val="0"/>
              <w:autoSpaceDN w:val="0"/>
              <w:adjustRightInd w:val="0"/>
              <w:spacing w:before="0" w:afterLines="40" w:after="96"/>
              <w:rPr>
                <w:rFonts w:cs="Calibri"/>
                <w:szCs w:val="22"/>
              </w:rPr>
            </w:pPr>
            <w:r w:rsidRPr="00D5180B">
              <w:rPr>
                <w:rFonts w:cs="Calibri"/>
                <w:szCs w:val="22"/>
              </w:rPr>
              <w:t>* As an alternative to the threshold approach for total coliform</w:t>
            </w:r>
            <w:ins w:id="461" w:author="Susan" w:date="2019-12-06T10:49:00Z">
              <w:r w:rsidR="008A0897">
                <w:rPr>
                  <w:rFonts w:cs="Calibri"/>
                  <w:szCs w:val="22"/>
                </w:rPr>
                <w:t>s</w:t>
              </w:r>
            </w:ins>
            <w:r w:rsidRPr="00D5180B">
              <w:rPr>
                <w:rFonts w:cs="Calibri"/>
                <w:szCs w:val="22"/>
              </w:rPr>
              <w:t xml:space="preserve"> (</w:t>
            </w:r>
            <w:r w:rsidRPr="00D5180B">
              <w:rPr>
                <w:rFonts w:cs="Calibri"/>
                <w:szCs w:val="22"/>
                <w:u w:val="single"/>
              </w:rPr>
              <w:t>&lt;</w:t>
            </w:r>
            <w:r w:rsidRPr="00D5180B">
              <w:rPr>
                <w:rFonts w:cs="Calibri"/>
                <w:szCs w:val="22"/>
              </w:rPr>
              <w:t xml:space="preserve"> 99 MPN / 100 mL), operators can verify their irrigation treatment system by conducting paired</w:t>
            </w:r>
            <w:r w:rsidRPr="00D5180B">
              <w:rPr>
                <w:rFonts w:cs="Calibri"/>
                <w:color w:val="000000"/>
                <w:szCs w:val="22"/>
              </w:rPr>
              <w:t xml:space="preserve"> pre- and post-treatment microbial testing of water distribution system (see Appendix A for additional guidance on </w:t>
            </w:r>
            <w:r w:rsidRPr="00D5180B">
              <w:rPr>
                <w:rFonts w:cs="Calibri"/>
                <w:color w:val="000000"/>
                <w:szCs w:val="22"/>
              </w:rPr>
              <w:lastRenderedPageBreak/>
              <w:t>conducting a log reduction assessment)</w:t>
            </w:r>
            <w:r>
              <w:rPr>
                <w:rFonts w:cs="Calibri"/>
                <w:color w:val="000000"/>
                <w:szCs w:val="22"/>
              </w:rPr>
              <w:t>.</w:t>
            </w:r>
            <w:r w:rsidRPr="005A7CF9">
              <w:t xml:space="preserve">If two (2) or more of the </w:t>
            </w:r>
            <w:r w:rsidRPr="005A7CF9">
              <w:rPr>
                <w:rFonts w:cs="Calibri"/>
                <w:szCs w:val="22"/>
              </w:rPr>
              <w:t>three</w:t>
            </w:r>
            <w:r w:rsidRPr="005A7CF9">
              <w:t xml:space="preserve"> samples do not meet the acceptance criteria for generic </w:t>
            </w:r>
            <w:r w:rsidRPr="005A7CF9">
              <w:rPr>
                <w:i/>
              </w:rPr>
              <w:t>E. coli</w:t>
            </w:r>
            <w:r w:rsidRPr="005A7CF9">
              <w:t xml:space="preserve"> </w:t>
            </w:r>
            <w:r w:rsidRPr="005A7CF9">
              <w:rPr>
                <w:rFonts w:cs="Calibri"/>
                <w:szCs w:val="22"/>
              </w:rPr>
              <w:t>and</w:t>
            </w:r>
            <w:r w:rsidRPr="005A7CF9">
              <w:t xml:space="preserve"> at least one sample is greater than (&gt;) 10 MPN and one (1) or more of the </w:t>
            </w:r>
            <w:del w:id="462" w:author="Susan" w:date="2019-12-06T10:48:00Z">
              <w:r w:rsidRPr="005A7CF9" w:rsidDel="00193F74">
                <w:delText>T</w:delText>
              </w:r>
            </w:del>
            <w:ins w:id="463" w:author="Susan" w:date="2019-12-06T10:48:00Z">
              <w:r w:rsidR="00193F74">
                <w:t>t</w:t>
              </w:r>
            </w:ins>
            <w:r w:rsidRPr="005A7CF9">
              <w:t xml:space="preserve">otal </w:t>
            </w:r>
            <w:del w:id="464" w:author="Susan" w:date="2019-12-06T10:48:00Z">
              <w:r w:rsidRPr="005A7CF9" w:rsidDel="00193F74">
                <w:delText>C</w:delText>
              </w:r>
            </w:del>
            <w:ins w:id="465" w:author="Susan" w:date="2019-12-06T10:48:00Z">
              <w:r w:rsidR="00193F74">
                <w:t>c</w:t>
              </w:r>
            </w:ins>
            <w:r w:rsidRPr="005A7CF9">
              <w:t xml:space="preserve">oliforms results do not meet the monitoring criteria, </w:t>
            </w:r>
            <w:r w:rsidRPr="005A7CF9">
              <w:rPr>
                <w:rFonts w:cs="Calibri"/>
                <w:szCs w:val="22"/>
              </w:rPr>
              <w:t>prior to the next</w:t>
            </w:r>
            <w:r w:rsidRPr="005A7CF9">
              <w:t xml:space="preserve"> irrigation </w:t>
            </w:r>
            <w:r w:rsidRPr="005A7CF9">
              <w:rPr>
                <w:rFonts w:cs="Calibri"/>
                <w:szCs w:val="22"/>
              </w:rPr>
              <w:t>event</w:t>
            </w:r>
            <w:r w:rsidRPr="005A7CF9">
              <w:t xml:space="preserve"> perform an Agricultural Water System Assessment</w:t>
            </w:r>
            <w:r w:rsidRPr="005A7CF9">
              <w:rPr>
                <w:b/>
              </w:rPr>
              <w:t xml:space="preserve"> </w:t>
            </w:r>
            <w:r w:rsidRPr="005A7CF9">
              <w:t xml:space="preserve">(see Appendix A) and take remedial actions outlined in Table </w:t>
            </w:r>
            <w:r w:rsidRPr="005A7CF9">
              <w:rPr>
                <w:rFonts w:cs="Calibri"/>
                <w:szCs w:val="22"/>
              </w:rPr>
              <w:t xml:space="preserve">2F. </w:t>
            </w:r>
          </w:p>
        </w:tc>
      </w:tr>
      <w:tr w:rsidR="00D33518" w:rsidRPr="00D5180B" w14:paraId="4E0A55AD" w14:textId="77777777" w:rsidTr="00F45D27">
        <w:trPr>
          <w:trHeight w:val="41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297D7BFD" w14:textId="77777777" w:rsidR="00D33518" w:rsidRPr="00134BAD" w:rsidRDefault="00D33518" w:rsidP="00D33518">
            <w:pPr>
              <w:autoSpaceDE w:val="0"/>
              <w:autoSpaceDN w:val="0"/>
              <w:adjustRightInd w:val="0"/>
              <w:spacing w:before="120" w:after="120"/>
            </w:pPr>
            <w:r w:rsidRPr="00134BAD">
              <w:rPr>
                <w:b/>
              </w:rPr>
              <w:lastRenderedPageBreak/>
              <w:t>Test Method:</w:t>
            </w:r>
            <w:r w:rsidRPr="00134BAD">
              <w:t xml:space="preserve"> Any FDA-allowed method</w:t>
            </w:r>
            <w:r w:rsidRPr="00D5180B">
              <w:rPr>
                <w:rFonts w:cs="Calibri"/>
                <w:szCs w:val="22"/>
              </w:rPr>
              <w:fldChar w:fldCharType="begin"/>
            </w:r>
            <w:r w:rsidRPr="00D5180B">
              <w:rPr>
                <w:rFonts w:cs="Calibri"/>
                <w:szCs w:val="22"/>
              </w:rPr>
              <w:instrText xml:space="preserve"> NOTEREF _Ref2255442 \f \h </w:instrText>
            </w:r>
            <w:r>
              <w:rPr>
                <w:rFonts w:cs="Calibri"/>
                <w:szCs w:val="22"/>
              </w:rPr>
              <w:instrText xml:space="preserve"> \* MERGEFORMAT </w:instrText>
            </w:r>
            <w:r w:rsidRPr="00D5180B">
              <w:rPr>
                <w:rFonts w:cs="Calibri"/>
                <w:szCs w:val="22"/>
              </w:rPr>
            </w:r>
            <w:r w:rsidRPr="00D5180B">
              <w:rPr>
                <w:rFonts w:cs="Calibri"/>
                <w:szCs w:val="22"/>
              </w:rPr>
              <w:fldChar w:fldCharType="separate"/>
            </w:r>
            <w:r w:rsidR="005F2F2C" w:rsidRPr="005F2F2C">
              <w:rPr>
                <w:rStyle w:val="FootnoteReference"/>
              </w:rPr>
              <w:t>2</w:t>
            </w:r>
            <w:r w:rsidRPr="00D5180B">
              <w:rPr>
                <w:rFonts w:cs="Calibri"/>
                <w:szCs w:val="22"/>
              </w:rPr>
              <w:fldChar w:fldCharType="end"/>
            </w:r>
          </w:p>
        </w:tc>
      </w:tr>
      <w:tr w:rsidR="00D33518" w:rsidRPr="00D5180B" w14:paraId="0D47E80D" w14:textId="77777777" w:rsidTr="00F45D27">
        <w:trPr>
          <w:trHeight w:val="983"/>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D85B399" w14:textId="77777777" w:rsidR="00D33518" w:rsidRPr="00134BAD" w:rsidRDefault="00D33518" w:rsidP="00D33518">
            <w:pPr>
              <w:autoSpaceDE w:val="0"/>
              <w:autoSpaceDN w:val="0"/>
              <w:adjustRightInd w:val="0"/>
              <w:spacing w:before="0" w:after="12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D33518" w:rsidRPr="00D5180B" w14:paraId="3743B226"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1A9DEAC1" w14:textId="77777777" w:rsidR="00D33518" w:rsidRPr="00134BAD" w:rsidRDefault="00D33518" w:rsidP="00D33518">
            <w:pPr>
              <w:autoSpaceDE w:val="0"/>
              <w:autoSpaceDN w:val="0"/>
              <w:adjustRightInd w:val="0"/>
              <w:spacing w:before="120" w:after="120"/>
              <w:rPr>
                <w:b/>
              </w:rPr>
            </w:pPr>
            <w:r>
              <w:rPr>
                <w:rFonts w:cs="Calibri"/>
                <w:b/>
                <w:szCs w:val="22"/>
              </w:rPr>
              <w:t>D2</w:t>
            </w:r>
            <w:r w:rsidRPr="00134BAD">
              <w:rPr>
                <w:b/>
              </w:rPr>
              <w:t xml:space="preserve">. </w:t>
            </w:r>
            <w:r w:rsidR="004C4E66" w:rsidRPr="00134BAD">
              <w:rPr>
                <w:b/>
              </w:rPr>
              <w:t xml:space="preserve"> Routine </w:t>
            </w:r>
            <w:r w:rsidR="004C4E66" w:rsidRPr="00D5180B">
              <w:rPr>
                <w:rFonts w:cs="Calibri"/>
                <w:b/>
                <w:szCs w:val="22"/>
              </w:rPr>
              <w:t xml:space="preserve">Water </w:t>
            </w:r>
            <w:r w:rsidR="004C4E66" w:rsidRPr="00134BAD">
              <w:rPr>
                <w:b/>
              </w:rPr>
              <w:t>Treatment Monitoring</w:t>
            </w:r>
          </w:p>
        </w:tc>
      </w:tr>
      <w:tr w:rsidR="00D33518" w:rsidRPr="00D5180B" w14:paraId="5D13985C" w14:textId="77777777" w:rsidTr="00F45D27">
        <w:trPr>
          <w:trHeight w:val="938"/>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3B1632F2" w14:textId="77777777" w:rsidR="00D33518" w:rsidRPr="00134BAD" w:rsidRDefault="00D33518" w:rsidP="00D33518">
            <w:pPr>
              <w:spacing w:before="120"/>
            </w:pPr>
            <w:r w:rsidRPr="00134BAD">
              <w:rPr>
                <w:b/>
              </w:rPr>
              <w:t xml:space="preserve">Antimicrobial </w:t>
            </w:r>
            <w:r w:rsidRPr="00D5180B">
              <w:rPr>
                <w:rFonts w:cs="Calibri"/>
                <w:b/>
                <w:szCs w:val="22"/>
              </w:rPr>
              <w:t xml:space="preserve">water </w:t>
            </w:r>
            <w:r w:rsidRPr="00134BAD">
              <w:rPr>
                <w:b/>
              </w:rPr>
              <w:t>treatments</w:t>
            </w:r>
            <w:r w:rsidRPr="00134BAD">
              <w:t xml:space="preserve"> - USEPA-approved for use in agricultural water. </w:t>
            </w:r>
          </w:p>
          <w:p w14:paraId="5DAD5144" w14:textId="77777777" w:rsidR="00D33518" w:rsidRPr="00134BAD" w:rsidRDefault="00D33518" w:rsidP="00D33518">
            <w:pPr>
              <w:spacing w:before="120"/>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 xml:space="preserve">(e.g., per manufacturer’s recommendations, chemical concentration, etc.). </w:t>
            </w:r>
          </w:p>
        </w:tc>
      </w:tr>
      <w:tr w:rsidR="00D33518" w:rsidRPr="00D5180B" w14:paraId="436E8049" w14:textId="77777777" w:rsidTr="00F45D27">
        <w:trPr>
          <w:trHeight w:val="432"/>
        </w:trPr>
        <w:tc>
          <w:tcPr>
            <w:tcW w:w="2244" w:type="pct"/>
            <w:tcBorders>
              <w:top w:val="single" w:sz="4" w:space="0" w:color="auto"/>
              <w:left w:val="single" w:sz="4" w:space="0" w:color="auto"/>
              <w:bottom w:val="single" w:sz="4" w:space="0" w:color="auto"/>
              <w:right w:val="single" w:sz="4" w:space="0" w:color="auto"/>
            </w:tcBorders>
            <w:shd w:val="clear" w:color="auto" w:fill="auto"/>
          </w:tcPr>
          <w:p w14:paraId="53C8E886" w14:textId="77777777" w:rsidR="00D33518" w:rsidRPr="00134BAD" w:rsidRDefault="00D33518" w:rsidP="00D33518">
            <w:pPr>
              <w:spacing w:before="120"/>
              <w:rPr>
                <w:b/>
              </w:rPr>
            </w:pPr>
            <w:r w:rsidRPr="00134BAD">
              <w:rPr>
                <w:b/>
              </w:rPr>
              <w:t>Testing Procedure:</w:t>
            </w:r>
          </w:p>
          <w:p w14:paraId="5D8D341F" w14:textId="77777777" w:rsidR="00D33518" w:rsidRPr="00134BAD" w:rsidRDefault="00D33518" w:rsidP="00D33518">
            <w:pPr>
              <w:numPr>
                <w:ilvl w:val="0"/>
                <w:numId w:val="12"/>
              </w:numPr>
              <w:tabs>
                <w:tab w:val="clear" w:pos="720"/>
              </w:tabs>
              <w:spacing w:before="0" w:after="0"/>
              <w:ind w:left="331" w:hanging="181"/>
            </w:pPr>
            <w:r w:rsidRPr="00134BAD">
              <w:t>Chemical reaction-based colorimetric test, or</w:t>
            </w:r>
          </w:p>
          <w:p w14:paraId="0D156221" w14:textId="77777777" w:rsidR="00D33518" w:rsidRPr="00134BAD" w:rsidRDefault="00D33518" w:rsidP="00D33518">
            <w:pPr>
              <w:numPr>
                <w:ilvl w:val="0"/>
                <w:numId w:val="12"/>
              </w:numPr>
              <w:tabs>
                <w:tab w:val="clear" w:pos="720"/>
              </w:tabs>
              <w:spacing w:before="0" w:after="0"/>
              <w:ind w:left="331" w:hanging="181"/>
            </w:pPr>
            <w:r w:rsidRPr="00134BAD">
              <w:t>Ion-specific probe, or</w:t>
            </w:r>
          </w:p>
          <w:p w14:paraId="08624FCD" w14:textId="77777777" w:rsidR="00D33518" w:rsidRPr="00134BAD" w:rsidRDefault="00D33518" w:rsidP="00D33518">
            <w:pPr>
              <w:numPr>
                <w:ilvl w:val="0"/>
                <w:numId w:val="12"/>
              </w:numPr>
              <w:tabs>
                <w:tab w:val="clear" w:pos="720"/>
              </w:tabs>
              <w:spacing w:before="0" w:after="0"/>
              <w:ind w:left="331" w:hanging="181"/>
            </w:pPr>
            <w:r w:rsidRPr="00134BAD">
              <w:t xml:space="preserve">Other as recommended by antimicrobial </w:t>
            </w:r>
            <w:r w:rsidRPr="00D5180B">
              <w:rPr>
                <w:rFonts w:cs="Calibri"/>
                <w:szCs w:val="22"/>
              </w:rPr>
              <w:t xml:space="preserve">water </w:t>
            </w:r>
            <w:r w:rsidRPr="00134BAD">
              <w:t>treatment supplier</w:t>
            </w:r>
            <w:r w:rsidRPr="00D5180B">
              <w:rPr>
                <w:rFonts w:cs="Calibri"/>
                <w:szCs w:val="22"/>
              </w:rPr>
              <w:t xml:space="preserve"> or manufacturer’s specifications</w:t>
            </w:r>
            <w:r w:rsidRPr="00134BAD">
              <w:t>.</w:t>
            </w:r>
          </w:p>
          <w:p w14:paraId="3E9C2DB6" w14:textId="77777777" w:rsidR="00D33518" w:rsidRPr="00134BAD" w:rsidRDefault="00D33518" w:rsidP="00D33518">
            <w:pPr>
              <w:spacing w:before="240"/>
              <w:rPr>
                <w:b/>
              </w:rPr>
            </w:pPr>
            <w:r w:rsidRPr="00134BAD">
              <w:rPr>
                <w:b/>
              </w:rPr>
              <w:t xml:space="preserve">Testing Frequency: </w:t>
            </w:r>
          </w:p>
          <w:p w14:paraId="0892687A" w14:textId="77777777" w:rsidR="00D33518" w:rsidRPr="00134BAD" w:rsidRDefault="00D33518" w:rsidP="00D33518">
            <w:pPr>
              <w:ind w:left="150"/>
            </w:pPr>
            <w:r w:rsidRPr="00134BAD">
              <w:t xml:space="preserve">Monitoring must be conducted whenever the irrigation </w:t>
            </w:r>
            <w:r w:rsidRPr="00D5180B">
              <w:rPr>
                <w:rFonts w:cs="Calibri"/>
                <w:szCs w:val="22"/>
              </w:rPr>
              <w:t xml:space="preserve">treatment </w:t>
            </w:r>
            <w:r w:rsidRPr="00134BAD">
              <w:t xml:space="preserve">system is in use. Continuous monitoring with periodic verification by titration </w:t>
            </w:r>
            <w:r w:rsidRPr="00134BAD">
              <w:rPr>
                <w:b/>
              </w:rPr>
              <w:t xml:space="preserve">OR </w:t>
            </w:r>
            <w:r w:rsidRPr="00134BAD">
              <w:t>routine monitoring if the system can be shown to have a low degree of variation.</w:t>
            </w:r>
          </w:p>
        </w:tc>
        <w:tc>
          <w:tcPr>
            <w:tcW w:w="2756" w:type="pct"/>
            <w:tcBorders>
              <w:top w:val="single" w:sz="4" w:space="0" w:color="auto"/>
              <w:left w:val="single" w:sz="4" w:space="0" w:color="auto"/>
              <w:bottom w:val="single" w:sz="4" w:space="0" w:color="auto"/>
              <w:right w:val="single" w:sz="4" w:space="0" w:color="auto"/>
            </w:tcBorders>
            <w:shd w:val="clear" w:color="auto" w:fill="auto"/>
          </w:tcPr>
          <w:p w14:paraId="73BEBD20" w14:textId="77777777" w:rsidR="00D33518" w:rsidRPr="00134BAD" w:rsidRDefault="00D33518" w:rsidP="00D33518">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p>
          <w:p w14:paraId="776A664A" w14:textId="77777777" w:rsidR="00D33518" w:rsidRPr="00134BAD" w:rsidRDefault="00D33518" w:rsidP="00D33518">
            <w:pPr>
              <w:autoSpaceDE w:val="0"/>
              <w:autoSpaceDN w:val="0"/>
              <w:adjustRightInd w:val="0"/>
              <w:spacing w:before="240"/>
            </w:pPr>
            <w:r w:rsidRPr="00134BAD">
              <w:t xml:space="preserve">To demonstrate the </w:t>
            </w:r>
            <w:r w:rsidRPr="00D5180B">
              <w:rPr>
                <w:rFonts w:cs="Calibri"/>
                <w:szCs w:val="22"/>
              </w:rPr>
              <w:t xml:space="preserve">irrigation </w:t>
            </w:r>
            <w:r w:rsidRPr="00134BAD">
              <w:t xml:space="preserve">system is performing as intended </w:t>
            </w:r>
            <w:r w:rsidRPr="00134BAD">
              <w:rPr>
                <w:u w:val="single"/>
              </w:rPr>
              <w:t xml:space="preserve">during each </w:t>
            </w:r>
            <w:r w:rsidRPr="00D5180B">
              <w:rPr>
                <w:rFonts w:cs="Calibri"/>
                <w:szCs w:val="22"/>
                <w:u w:val="single"/>
              </w:rPr>
              <w:t xml:space="preserve">water treatment </w:t>
            </w:r>
            <w:r w:rsidRPr="00134BAD">
              <w:rPr>
                <w:u w:val="single"/>
              </w:rPr>
              <w:t>irrigation event</w:t>
            </w:r>
            <w:r w:rsidRPr="00134BAD">
              <w:t xml:space="preserve">, document: </w:t>
            </w:r>
          </w:p>
          <w:p w14:paraId="47E313DA" w14:textId="77777777" w:rsidR="00D33518" w:rsidRPr="00134BAD" w:rsidRDefault="00D33518" w:rsidP="00D33518">
            <w:pPr>
              <w:numPr>
                <w:ilvl w:val="0"/>
                <w:numId w:val="82"/>
              </w:numPr>
              <w:autoSpaceDE w:val="0"/>
              <w:autoSpaceDN w:val="0"/>
              <w:adjustRightInd w:val="0"/>
              <w:spacing w:before="0"/>
              <w:ind w:left="329" w:hanging="180"/>
            </w:pPr>
            <w:r w:rsidRPr="00134BAD">
              <w:t>Flow rates</w:t>
            </w:r>
          </w:p>
          <w:p w14:paraId="6D7D6C7B" w14:textId="77777777" w:rsidR="00D33518" w:rsidRPr="00134BAD" w:rsidRDefault="00D33518" w:rsidP="00D33518">
            <w:pPr>
              <w:numPr>
                <w:ilvl w:val="0"/>
                <w:numId w:val="82"/>
              </w:numPr>
              <w:autoSpaceDE w:val="0"/>
              <w:autoSpaceDN w:val="0"/>
              <w:adjustRightInd w:val="0"/>
              <w:spacing w:before="0"/>
              <w:ind w:left="329" w:hanging="180"/>
            </w:pPr>
            <w:r w:rsidRPr="00134BAD">
              <w:t xml:space="preserve">Treatment-related parameter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etc.</w:t>
            </w:r>
          </w:p>
          <w:p w14:paraId="7FB7A629" w14:textId="77777777" w:rsidR="00D33518" w:rsidRPr="00134BAD" w:rsidRDefault="00D33518" w:rsidP="002E652A">
            <w:pPr>
              <w:autoSpaceDE w:val="0"/>
              <w:autoSpaceDN w:val="0"/>
              <w:adjustRightInd w:val="0"/>
              <w:spacing w:before="240" w:after="120"/>
            </w:pPr>
            <w:r w:rsidRPr="00134BAD">
              <w:t xml:space="preserve">If water quality falls outside the acceptable </w:t>
            </w:r>
            <w:r w:rsidRPr="00D5180B">
              <w:rPr>
                <w:rFonts w:cs="Calibri"/>
                <w:szCs w:val="22"/>
              </w:rPr>
              <w:t xml:space="preserve">monitoring </w:t>
            </w:r>
            <w:r w:rsidRPr="00134BAD">
              <w:t xml:space="preserve">parameters, conduct a microbial </w:t>
            </w:r>
            <w:r w:rsidRPr="00D5180B">
              <w:rPr>
                <w:rFonts w:cs="Calibri"/>
                <w:szCs w:val="22"/>
              </w:rPr>
              <w:t>testing</w:t>
            </w:r>
            <w:r w:rsidRPr="00134BAD">
              <w:t xml:space="preserve"> per </w:t>
            </w:r>
            <w:r w:rsidR="002E652A">
              <w:t>D1</w:t>
            </w:r>
            <w:r w:rsidRPr="00134BAD">
              <w:t>.</w:t>
            </w:r>
            <w:r w:rsidRPr="00D5180B">
              <w:rPr>
                <w:rFonts w:cs="Calibri"/>
                <w:b/>
                <w:szCs w:val="22"/>
              </w:rPr>
              <w:t xml:space="preserve"> </w:t>
            </w:r>
            <w:r w:rsidRPr="007B1690">
              <w:rPr>
                <w:rFonts w:cs="Calibri"/>
                <w:szCs w:val="22"/>
              </w:rPr>
              <w:t>Routine Verification of Microbial Water Quality</w:t>
            </w:r>
          </w:p>
        </w:tc>
      </w:tr>
      <w:tr w:rsidR="00D33518" w:rsidRPr="00D5180B" w14:paraId="7F990D20"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013C4112" w14:textId="77777777" w:rsidR="00D33518" w:rsidRPr="00134BAD" w:rsidRDefault="00D33518" w:rsidP="00D33518">
            <w:pPr>
              <w:autoSpaceDE w:val="0"/>
              <w:autoSpaceDN w:val="0"/>
              <w:adjustRightInd w:val="0"/>
              <w:spacing w:before="0" w:after="0"/>
              <w:rPr>
                <w:b/>
                <w:u w:val="single"/>
              </w:rPr>
            </w:pPr>
            <w:r w:rsidRPr="00134BAD">
              <w:rPr>
                <w:b/>
              </w:rPr>
              <w:t xml:space="preserve">Test Method: </w:t>
            </w:r>
            <w:r w:rsidRPr="00134BAD">
              <w:t xml:space="preserve"> Per label instructions</w:t>
            </w:r>
          </w:p>
        </w:tc>
      </w:tr>
      <w:tr w:rsidR="00D33518" w:rsidRPr="00D5180B" w14:paraId="774FC1DD"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2D9990AB" w14:textId="77777777" w:rsidR="00D33518" w:rsidRPr="00134BAD" w:rsidRDefault="00D33518" w:rsidP="00D33518">
            <w:pPr>
              <w:autoSpaceDE w:val="0"/>
              <w:autoSpaceDN w:val="0"/>
              <w:adjustRightInd w:val="0"/>
              <w:spacing w:before="0" w:after="120"/>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bookmarkEnd w:id="452"/>
      <w:bookmarkEnd w:id="453"/>
    </w:tbl>
    <w:p w14:paraId="49CD4202" w14:textId="77777777" w:rsidR="005D0E53" w:rsidRDefault="005D0E53" w:rsidP="00F45D27">
      <w:pPr>
        <w:shd w:val="clear" w:color="auto" w:fill="FFFFFF" w:themeFill="background1"/>
        <w:spacing w:before="0" w:after="0"/>
        <w:rPr>
          <w:szCs w:val="22"/>
        </w:rPr>
      </w:pPr>
    </w:p>
    <w:p w14:paraId="626A10FB" w14:textId="77777777" w:rsidR="00082EC8" w:rsidRPr="00D5180B" w:rsidRDefault="00082EC8" w:rsidP="00F45D27">
      <w:pPr>
        <w:rPr>
          <w:rFonts w:cs="Times New Roman"/>
          <w:szCs w:val="22"/>
        </w:rPr>
        <w:sectPr w:rsidR="00082EC8" w:rsidRPr="00D5180B" w:rsidSect="00122A81">
          <w:headerReference w:type="even" r:id="rId20"/>
          <w:headerReference w:type="first" r:id="rId21"/>
          <w:pgSz w:w="12240" w:h="15840"/>
          <w:pgMar w:top="1440" w:right="1008" w:bottom="1008" w:left="1008" w:header="360" w:footer="546" w:gutter="0"/>
          <w:lnNumType w:countBy="1" w:restart="continuous"/>
          <w:cols w:space="720"/>
          <w:docGrid w:linePitch="360"/>
        </w:sectPr>
      </w:pPr>
      <w:bookmarkStart w:id="466" w:name="_Toc8374939"/>
    </w:p>
    <w:p w14:paraId="1A1A4740" w14:textId="77777777" w:rsidR="002B5265" w:rsidRDefault="002B5265" w:rsidP="007D7827">
      <w:pPr>
        <w:pStyle w:val="Heading2"/>
      </w:pPr>
      <w:bookmarkStart w:id="467" w:name="_Toc20839159"/>
      <w:r>
        <w:lastRenderedPageBreak/>
        <w:t>FIGURE 4.</w:t>
      </w:r>
      <w:r w:rsidRPr="00D5180B">
        <w:t xml:space="preserve"> Irrigation Water from Type </w:t>
      </w:r>
      <w:r w:rsidRPr="00134BAD">
        <w:rPr>
          <w:color w:val="000000"/>
        </w:rPr>
        <w:t>B</w:t>
      </w:r>
      <w:r w:rsidRPr="00757E9B">
        <w:rPr>
          <w:color w:val="000000"/>
        </w:rPr>
        <w:t xml:space="preserve">→A </w:t>
      </w:r>
      <w:r>
        <w:rPr>
          <w:color w:val="000000"/>
        </w:rPr>
        <w:t xml:space="preserve">(Treated) </w:t>
      </w:r>
      <w:r w:rsidRPr="00D5180B">
        <w:t>Agricultural Water Systems</w:t>
      </w:r>
      <w:r>
        <w:t xml:space="preserve"> </w:t>
      </w:r>
      <w:bookmarkEnd w:id="467"/>
      <w:r w:rsidR="0090551C">
        <w:t>– See TABLE 2D</w:t>
      </w:r>
    </w:p>
    <w:p w14:paraId="7D2C2276" w14:textId="77777777" w:rsidR="002B714B" w:rsidRPr="002B714B" w:rsidRDefault="00075A4A" w:rsidP="00F45D27">
      <w:r w:rsidRPr="00E644F1">
        <w:rPr>
          <w:rFonts w:cs="Calibri"/>
          <w:noProof/>
          <w:szCs w:val="23"/>
        </w:rPr>
        <mc:AlternateContent>
          <mc:Choice Requires="wpc">
            <w:drawing>
              <wp:inline distT="0" distB="0" distL="0" distR="0" wp14:anchorId="7DC61208" wp14:editId="32AEBF5C">
                <wp:extent cx="5943600" cy="7015523"/>
                <wp:effectExtent l="0" t="0" r="95250" b="71120"/>
                <wp:docPr id="284" name="Canvas 2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9" name="Text Box 13"/>
                        <wps:cNvSpPr txBox="1">
                          <a:spLocks noChangeArrowheads="1"/>
                        </wps:cNvSpPr>
                        <wps:spPr bwMode="auto">
                          <a:xfrm>
                            <a:off x="84115" y="3940895"/>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7F5B540" w14:textId="77777777" w:rsidR="000C6025" w:rsidRPr="007A1B7B" w:rsidRDefault="000C6025"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80" name="Rectangle 14"/>
                        <wps:cNvSpPr>
                          <a:spLocks noChangeArrowheads="1"/>
                        </wps:cNvSpPr>
                        <wps:spPr bwMode="auto">
                          <a:xfrm>
                            <a:off x="12700" y="7794"/>
                            <a:ext cx="5930899" cy="1611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93BA603" w14:textId="77777777" w:rsidR="000C6025" w:rsidRDefault="000C6025"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405C8127" w14:textId="77777777" w:rsidR="000C6025" w:rsidRPr="0087445B" w:rsidRDefault="000C6025"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37D39A9F" w14:textId="77777777" w:rsidR="000C6025" w:rsidRPr="0087445B" w:rsidRDefault="000C6025"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ins w:id="468" w:author="Susan" w:date="2019-12-06T10:49:00Z">
                                <w:r>
                                  <w:rPr>
                                    <w:rFonts w:cs="Calibri"/>
                                    <w:color w:val="FFFFFF"/>
                                    <w:sz w:val="20"/>
                                    <w:szCs w:val="20"/>
                                  </w:rPr>
                                  <w:t>s</w:t>
                                </w:r>
                              </w:ins>
                              <w:r w:rsidRPr="0087445B">
                                <w:rPr>
                                  <w:rFonts w:cs="Calibri"/>
                                  <w:color w:val="FFFFFF"/>
                                  <w:sz w:val="20"/>
                                  <w:szCs w:val="20"/>
                                </w:rPr>
                                <w:t xml:space="preserve"> using a FDA-allowed method.</w:t>
                              </w:r>
                            </w:p>
                            <w:p w14:paraId="4BDF9D5A" w14:textId="77777777" w:rsidR="000C6025" w:rsidRPr="0087445B" w:rsidRDefault="000C6025"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469" w:author="Susan" w:date="2019-11-18T19:50:00Z">
                                <w:r>
                                  <w:rPr>
                                    <w:rFonts w:cs="Calibri"/>
                                    <w:color w:val="FFFFFF" w:themeColor="background1"/>
                                    <w:sz w:val="20"/>
                                    <w:szCs w:val="20"/>
                                  </w:rPr>
                                  <w:t>E</w:t>
                                </w:r>
                              </w:ins>
                              <w:del w:id="470"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471" w:author="Susan" w:date="2019-11-18T19:50:00Z">
                                <w:r>
                                  <w:rPr>
                                    <w:rFonts w:cs="Calibri"/>
                                    <w:color w:val="FFFFFF" w:themeColor="background1"/>
                                    <w:sz w:val="20"/>
                                    <w:szCs w:val="20"/>
                                  </w:rPr>
                                  <w:t>5</w:t>
                                </w:r>
                              </w:ins>
                              <w:del w:id="472"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5CA46C7F" w14:textId="77777777" w:rsidR="000C6025" w:rsidRPr="0087445B" w:rsidRDefault="000C6025"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wps:txbx>
                        <wps:bodyPr rot="0" vert="horz" wrap="square" lIns="86868" tIns="43434" rIns="86868" bIns="43434" anchor="t" anchorCtr="0" upright="1">
                          <a:noAutofit/>
                        </wps:bodyPr>
                      </wps:wsp>
                      <wps:wsp>
                        <wps:cNvPr id="281" name="Text Box 17"/>
                        <wps:cNvSpPr txBox="1">
                          <a:spLocks noChangeArrowheads="1"/>
                        </wps:cNvSpPr>
                        <wps:spPr bwMode="auto">
                          <a:xfrm>
                            <a:off x="2051637" y="2486025"/>
                            <a:ext cx="3891963" cy="4506361"/>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7384386" w14:textId="77777777" w:rsidR="000C6025" w:rsidRDefault="000C6025" w:rsidP="00BE198C">
                              <w:pPr>
                                <w:rPr>
                                  <w:rFonts w:cs="Calibri"/>
                                  <w:b/>
                                  <w:sz w:val="19"/>
                                  <w:szCs w:val="19"/>
                                </w:rPr>
                              </w:pPr>
                              <w:r>
                                <w:rPr>
                                  <w:rFonts w:cs="Calibri"/>
                                  <w:b/>
                                  <w:sz w:val="19"/>
                                  <w:szCs w:val="19"/>
                                </w:rPr>
                                <w:t>CONDUCT A LEVEL 1 ASSESSMENT</w:t>
                              </w:r>
                              <w:r w:rsidRPr="00284D9C">
                                <w:rPr>
                                  <w:rFonts w:cs="Calibri"/>
                                  <w:b/>
                                  <w:sz w:val="19"/>
                                  <w:szCs w:val="19"/>
                                </w:rPr>
                                <w:t>:</w:t>
                              </w:r>
                            </w:p>
                            <w:p w14:paraId="7483545A" w14:textId="77777777" w:rsidR="000C6025" w:rsidRPr="00CE6EF1" w:rsidRDefault="000C6025"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6D47F761" w14:textId="77777777" w:rsidR="000C6025" w:rsidRPr="00CE6EF1" w:rsidRDefault="000C6025"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7CEA39A6" w14:textId="77777777" w:rsidR="000C6025" w:rsidRPr="00CE6EF1" w:rsidRDefault="000C6025"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ins w:id="473" w:author="Susan" w:date="2019-12-06T10:49:00Z">
                                <w:r>
                                  <w:rPr>
                                    <w:rFonts w:cs="Calibri"/>
                                    <w:sz w:val="18"/>
                                    <w:szCs w:val="18"/>
                                  </w:rPr>
                                  <w:t>s</w:t>
                                </w:r>
                              </w:ins>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40B2876C" w14:textId="77777777" w:rsidR="000C6025" w:rsidRPr="00CE6EF1" w:rsidRDefault="000C6025"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82" name="AutoShape 16"/>
                        <wps:cNvSpPr>
                          <a:spLocks noChangeArrowheads="1"/>
                        </wps:cNvSpPr>
                        <wps:spPr bwMode="auto">
                          <a:xfrm>
                            <a:off x="2102426" y="1504949"/>
                            <a:ext cx="3707825" cy="10773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4B80660" w14:textId="77777777" w:rsidR="000C6025" w:rsidRDefault="000C6025" w:rsidP="00075A4A">
                              <w:pPr>
                                <w:pStyle w:val="NormalWeb"/>
                                <w:spacing w:before="0" w:beforeAutospacing="0" w:after="60" w:afterAutospacing="0"/>
                                <w:jc w:val="center"/>
                                <w:rPr>
                                  <w:b/>
                                  <w:bCs/>
                                  <w:color w:val="FFFFFF" w:themeColor="background1"/>
                                  <w:sz w:val="19"/>
                                  <w:szCs w:val="19"/>
                                  <w:u w:val="single"/>
                                </w:rPr>
                              </w:pPr>
                            </w:p>
                            <w:p w14:paraId="72D93AE8" w14:textId="77777777" w:rsidR="000C6025" w:rsidRPr="006F24B5" w:rsidRDefault="000C6025"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12B5D2AA" w14:textId="77777777" w:rsidR="000C6025" w:rsidRDefault="000C6025"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645F8B50" w14:textId="77777777" w:rsidR="000C6025" w:rsidRPr="006F24B5" w:rsidRDefault="000C6025" w:rsidP="00075A4A">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83" name="AutoShape 15"/>
                        <wps:cNvSpPr>
                          <a:spLocks noChangeArrowheads="1"/>
                        </wps:cNvSpPr>
                        <wps:spPr bwMode="auto">
                          <a:xfrm>
                            <a:off x="84115" y="1514475"/>
                            <a:ext cx="1867875" cy="2512740"/>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34B51AF" w14:textId="77777777" w:rsidR="000C6025" w:rsidRDefault="000C6025" w:rsidP="00075A4A">
                              <w:pPr>
                                <w:pStyle w:val="NormalWeb"/>
                                <w:spacing w:before="60" w:beforeAutospacing="0" w:after="120" w:afterAutospacing="0"/>
                                <w:jc w:val="center"/>
                                <w:rPr>
                                  <w:sz w:val="24"/>
                                </w:rPr>
                              </w:pPr>
                              <w:r>
                                <w:rPr>
                                  <w:b/>
                                  <w:bCs/>
                                  <w:color w:val="FFFFFF"/>
                                  <w:sz w:val="19"/>
                                  <w:szCs w:val="19"/>
                                  <w:u w:val="single"/>
                                </w:rPr>
                                <w:t>ACCEPTANCE CRITERIA</w:t>
                              </w:r>
                            </w:p>
                            <w:p w14:paraId="6B89661C" w14:textId="77777777" w:rsidR="000C6025" w:rsidRDefault="000C6025"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111F4194" w14:textId="77777777" w:rsidR="000C6025" w:rsidRDefault="000C6025"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7723728D" w14:textId="77777777" w:rsidR="000C6025" w:rsidRPr="00075A4A" w:rsidRDefault="000C6025"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25EE765F" w14:textId="77777777" w:rsidR="000C6025" w:rsidRDefault="000C6025"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 levels</w:t>
                              </w:r>
                            </w:p>
                          </w:txbxContent>
                        </wps:txbx>
                        <wps:bodyPr rot="0" vert="horz" wrap="square" lIns="86868" tIns="43434" rIns="86868" bIns="43434" anchor="t" anchorCtr="0" upright="1">
                          <a:noAutofit/>
                        </wps:bodyPr>
                      </wps:wsp>
                    </wpc:wpc>
                  </a:graphicData>
                </a:graphic>
              </wp:inline>
            </w:drawing>
          </mc:Choice>
          <mc:Fallback>
            <w:pict>
              <v:group w14:anchorId="7DC61208" id="Canvas 284" o:spid="_x0000_s1086" editas="canvas" style="width:468pt;height:552.4pt;mso-position-horizontal-relative:char;mso-position-vertical-relative:line" coordsize="59436,7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">
                <v:shape id="_x0000_s1087" type="#_x0000_t75" style="position:absolute;width:59436;height:70154;visibility:visible;mso-wrap-style:square" filled="t" fillcolor="#dbdbdb">
                  <v:fill o:detectmouseclick="t"/>
                  <v:path o:connecttype="none"/>
                </v:shape>
                <v:shape id="Text Box 13" o:spid="_x0000_s1088" type="#_x0000_t202" style="position:absolute;left:841;top:39408;width:19393;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" fillcolor="#c5e0b3">
                  <v:shadow on="t" opacity=".5" offset="6pt,6pt"/>
                  <v:textbox inset="6.84pt,3.42pt,6.84pt,3.42pt">
                    <w:txbxContent>
                      <w:p w14:paraId="47F5B540" w14:textId="77777777" w:rsidR="000C6025" w:rsidRPr="007A1B7B" w:rsidRDefault="000C6025" w:rsidP="00075A4A">
                        <w:pPr>
                          <w:spacing w:before="240"/>
                          <w:jc w:val="center"/>
                          <w:rPr>
                            <w:rFonts w:cs="Calibri"/>
                            <w:b/>
                            <w:sz w:val="20"/>
                            <w:szCs w:val="20"/>
                          </w:rPr>
                        </w:pPr>
                        <w:r w:rsidRPr="007A1B7B">
                          <w:rPr>
                            <w:rFonts w:cs="Calibri"/>
                            <w:b/>
                            <w:sz w:val="20"/>
                            <w:szCs w:val="20"/>
                          </w:rPr>
                          <w:t xml:space="preserve">No further action necessary.  Water may be used in leafy green operations as outlined in Table </w:t>
                        </w:r>
                        <w:r>
                          <w:rPr>
                            <w:rFonts w:cs="Calibri"/>
                            <w:b/>
                            <w:sz w:val="20"/>
                            <w:szCs w:val="20"/>
                          </w:rPr>
                          <w:t>2D</w:t>
                        </w:r>
                        <w:r w:rsidRPr="007A1B7B">
                          <w:rPr>
                            <w:rFonts w:cs="Calibri"/>
                            <w:b/>
                            <w:sz w:val="20"/>
                            <w:szCs w:val="20"/>
                          </w:rPr>
                          <w:t xml:space="preserve">. </w:t>
                        </w:r>
                      </w:p>
                    </w:txbxContent>
                  </v:textbox>
                </v:shape>
                <v:rect id="Rectangle 14" o:spid="_x0000_s1089" style="position:absolute;left:127;top:77;width:59308;height:16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" fillcolor="#2f5496" stroked="f" strokecolor="#f2f2f2" strokeweight="3pt">
                  <v:shadow on="t" color="#1f3763" opacity=".5" offset="6pt,6pt"/>
                  <v:textbox inset="6.84pt,3.42pt,6.84pt,3.42pt">
                    <w:txbxContent>
                      <w:p w14:paraId="393BA603" w14:textId="77777777" w:rsidR="000C6025" w:rsidRDefault="000C6025"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405C8127" w14:textId="77777777" w:rsidR="000C6025" w:rsidRPr="0087445B" w:rsidRDefault="000C6025" w:rsidP="0087445B">
                        <w:pPr>
                          <w:pStyle w:val="ListParagraph"/>
                          <w:numPr>
                            <w:ilvl w:val="0"/>
                            <w:numId w:val="118"/>
                          </w:numPr>
                          <w:spacing w:afterLines="40" w:after="96"/>
                          <w:suppressOverlap/>
                          <w:rPr>
                            <w:rFonts w:cs="Calibri"/>
                            <w:color w:val="FFFFFF"/>
                            <w:sz w:val="20"/>
                            <w:szCs w:val="20"/>
                          </w:rPr>
                        </w:pPr>
                        <w:r w:rsidRPr="0087445B">
                          <w:rPr>
                            <w:rFonts w:cs="Calibri"/>
                            <w:color w:val="FFFFFF"/>
                            <w:sz w:val="20"/>
                            <w:szCs w:val="20"/>
                          </w:rPr>
                          <w:t xml:space="preserve">Collect three (3) – 100 mL samples at the end of the distribution irrigation system (e.g., Last sprinkler head) </w:t>
                        </w:r>
                      </w:p>
                      <w:p w14:paraId="37D39A9F" w14:textId="77777777" w:rsidR="000C6025" w:rsidRPr="0087445B" w:rsidRDefault="000C6025" w:rsidP="0087445B">
                        <w:pPr>
                          <w:pStyle w:val="ListParagraph"/>
                          <w:numPr>
                            <w:ilvl w:val="0"/>
                            <w:numId w:val="118"/>
                          </w:numPr>
                          <w:spacing w:after="0"/>
                          <w:rPr>
                            <w:rFonts w:cs="Calibri"/>
                            <w:color w:val="FFFFFF"/>
                            <w:sz w:val="20"/>
                            <w:szCs w:val="20"/>
                          </w:rPr>
                        </w:pPr>
                        <w:r w:rsidRPr="0087445B">
                          <w:rPr>
                            <w:rFonts w:cs="Calibri"/>
                            <w:color w:val="FFFFFF"/>
                            <w:sz w:val="20"/>
                            <w:szCs w:val="20"/>
                          </w:rPr>
                          <w:t xml:space="preserve">Sample monthly during use and test for generic </w:t>
                        </w:r>
                        <w:r w:rsidRPr="0087445B">
                          <w:rPr>
                            <w:rFonts w:cs="Calibri"/>
                            <w:i/>
                            <w:color w:val="FFFFFF"/>
                            <w:sz w:val="20"/>
                            <w:szCs w:val="20"/>
                          </w:rPr>
                          <w:t>E. coli</w:t>
                        </w:r>
                        <w:r w:rsidRPr="0087445B">
                          <w:rPr>
                            <w:rFonts w:cs="Calibri"/>
                            <w:color w:val="FFFFFF"/>
                            <w:sz w:val="20"/>
                            <w:szCs w:val="20"/>
                          </w:rPr>
                          <w:t xml:space="preserve"> and total coliform</w:t>
                        </w:r>
                        <w:ins w:id="469" w:author="Susan" w:date="2019-12-06T10:49:00Z">
                          <w:r>
                            <w:rPr>
                              <w:rFonts w:cs="Calibri"/>
                              <w:color w:val="FFFFFF"/>
                              <w:sz w:val="20"/>
                              <w:szCs w:val="20"/>
                            </w:rPr>
                            <w:t>s</w:t>
                          </w:r>
                        </w:ins>
                        <w:r w:rsidRPr="0087445B">
                          <w:rPr>
                            <w:rFonts w:cs="Calibri"/>
                            <w:color w:val="FFFFFF"/>
                            <w:sz w:val="20"/>
                            <w:szCs w:val="20"/>
                          </w:rPr>
                          <w:t xml:space="preserve"> using a FDA-allowed method.</w:t>
                        </w:r>
                      </w:p>
                      <w:p w14:paraId="4BDF9D5A" w14:textId="77777777" w:rsidR="000C6025" w:rsidRPr="0087445B" w:rsidRDefault="000C6025"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up until 21 days to scheduled harvest, sample each distinct irrigation system on one occasion and follow microbial standards in Table 2</w:t>
                        </w:r>
                        <w:ins w:id="470" w:author="Susan" w:date="2019-11-18T19:50:00Z">
                          <w:r>
                            <w:rPr>
                              <w:rFonts w:cs="Calibri"/>
                              <w:color w:val="FFFFFF" w:themeColor="background1"/>
                              <w:sz w:val="20"/>
                              <w:szCs w:val="20"/>
                            </w:rPr>
                            <w:t>E</w:t>
                          </w:r>
                        </w:ins>
                        <w:del w:id="471" w:author="Susan" w:date="2019-11-18T19:50:00Z">
                          <w:r w:rsidRPr="0087445B" w:rsidDel="0047713D">
                            <w:rPr>
                              <w:rFonts w:cs="Calibri"/>
                              <w:color w:val="FFFFFF" w:themeColor="background1"/>
                              <w:sz w:val="20"/>
                              <w:szCs w:val="20"/>
                            </w:rPr>
                            <w:delText>D</w:delText>
                          </w:r>
                        </w:del>
                        <w:r w:rsidRPr="0087445B">
                          <w:rPr>
                            <w:rFonts w:cs="Calibri"/>
                            <w:color w:val="FFFFFF" w:themeColor="background1"/>
                            <w:sz w:val="20"/>
                            <w:szCs w:val="20"/>
                          </w:rPr>
                          <w:t xml:space="preserve">/Figure </w:t>
                        </w:r>
                        <w:ins w:id="472" w:author="Susan" w:date="2019-11-18T19:50:00Z">
                          <w:r>
                            <w:rPr>
                              <w:rFonts w:cs="Calibri"/>
                              <w:color w:val="FFFFFF" w:themeColor="background1"/>
                              <w:sz w:val="20"/>
                              <w:szCs w:val="20"/>
                            </w:rPr>
                            <w:t>5</w:t>
                          </w:r>
                        </w:ins>
                        <w:del w:id="473" w:author="Susan" w:date="2019-11-18T19:50:00Z">
                          <w:r w:rsidRPr="0087445B" w:rsidDel="0047713D">
                            <w:rPr>
                              <w:rFonts w:cs="Calibri"/>
                              <w:color w:val="FFFFFF" w:themeColor="background1"/>
                              <w:sz w:val="20"/>
                              <w:szCs w:val="20"/>
                            </w:rPr>
                            <w:delText>4</w:delText>
                          </w:r>
                        </w:del>
                        <w:r w:rsidRPr="0087445B">
                          <w:rPr>
                            <w:rFonts w:cs="Calibri"/>
                            <w:color w:val="FFFFFF" w:themeColor="background1"/>
                            <w:sz w:val="20"/>
                            <w:szCs w:val="20"/>
                          </w:rPr>
                          <w:t xml:space="preserve"> for Type B agricultural water systems.</w:t>
                        </w:r>
                        <w:r w:rsidRPr="0087445B">
                          <w:rPr>
                            <w:rFonts w:cs="Calibri"/>
                            <w:color w:val="FFFFFF"/>
                            <w:sz w:val="20"/>
                            <w:szCs w:val="20"/>
                          </w:rPr>
                          <w:t xml:space="preserve"> </w:t>
                        </w:r>
                      </w:p>
                      <w:p w14:paraId="5CA46C7F" w14:textId="77777777" w:rsidR="000C6025" w:rsidRPr="0087445B" w:rsidRDefault="000C6025" w:rsidP="0087445B">
                        <w:pPr>
                          <w:pStyle w:val="ListParagraph"/>
                          <w:numPr>
                            <w:ilvl w:val="0"/>
                            <w:numId w:val="118"/>
                          </w:numPr>
                          <w:spacing w:after="0"/>
                          <w:rPr>
                            <w:rFonts w:cs="Calibri"/>
                            <w:color w:val="FFFFFF"/>
                            <w:sz w:val="20"/>
                            <w:szCs w:val="20"/>
                          </w:rPr>
                        </w:pPr>
                        <w:r w:rsidRPr="0087445B">
                          <w:rPr>
                            <w:rFonts w:cs="Calibri"/>
                            <w:color w:val="FFFFFF" w:themeColor="background1"/>
                            <w:sz w:val="20"/>
                            <w:szCs w:val="20"/>
                          </w:rPr>
                          <w:t>If the irrigation system is being used within the 21-days-to-harvest-window, sample each distinct irrigation system on two occasions separated by at least three (3) days</w:t>
                        </w:r>
                        <w:r w:rsidRPr="0087445B">
                          <w:rPr>
                            <w:rFonts w:cs="Calibri"/>
                            <w:color w:val="FFFFFF"/>
                            <w:sz w:val="20"/>
                            <w:szCs w:val="20"/>
                          </w:rPr>
                          <w:t>.</w:t>
                        </w:r>
                      </w:p>
                    </w:txbxContent>
                  </v:textbox>
                </v:rect>
                <v:shape id="Text Box 17" o:spid="_x0000_s1090" type="#_x0000_t202" style="position:absolute;left:20516;top:24860;width:38920;height:45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" fillcolor="#bdd6ee">
                  <v:shadow on="t" opacity=".5" offset="6pt,6pt"/>
                  <v:textbox inset="6.84pt,3.42pt,6.84pt,3.42pt">
                    <w:txbxContent>
                      <w:p w14:paraId="67384386" w14:textId="77777777" w:rsidR="000C6025" w:rsidRDefault="000C6025" w:rsidP="00BE198C">
                        <w:pPr>
                          <w:rPr>
                            <w:rFonts w:cs="Calibri"/>
                            <w:b/>
                            <w:sz w:val="19"/>
                            <w:szCs w:val="19"/>
                          </w:rPr>
                        </w:pPr>
                        <w:r>
                          <w:rPr>
                            <w:rFonts w:cs="Calibri"/>
                            <w:b/>
                            <w:sz w:val="19"/>
                            <w:szCs w:val="19"/>
                          </w:rPr>
                          <w:t>CONDUCT A LEVEL 1 ASSESSMENT</w:t>
                        </w:r>
                        <w:r w:rsidRPr="00284D9C">
                          <w:rPr>
                            <w:rFonts w:cs="Calibri"/>
                            <w:b/>
                            <w:sz w:val="19"/>
                            <w:szCs w:val="19"/>
                          </w:rPr>
                          <w:t>:</w:t>
                        </w:r>
                      </w:p>
                      <w:p w14:paraId="7483545A" w14:textId="77777777" w:rsidR="000C6025" w:rsidRPr="00CE6EF1" w:rsidRDefault="000C6025" w:rsidP="00BE198C">
                        <w:pPr>
                          <w:rPr>
                            <w:rFonts w:cs="Calibri"/>
                            <w:sz w:val="18"/>
                            <w:szCs w:val="18"/>
                          </w:rPr>
                        </w:pPr>
                        <w:r w:rsidRPr="00CE6EF1">
                          <w:rPr>
                            <w:rFonts w:cs="Calibri"/>
                            <w:sz w:val="18"/>
                            <w:szCs w:val="18"/>
                          </w:rPr>
                          <w:t>When using Type B</w:t>
                        </w:r>
                        <w:r w:rsidRPr="00CE6EF1">
                          <w:rPr>
                            <w:rFonts w:cs="Calibri"/>
                            <w:sz w:val="18"/>
                            <w:szCs w:val="18"/>
                          </w:rPr>
                          <w:sym w:font="Wingdings" w:char="F0E0"/>
                        </w:r>
                        <w:r w:rsidRPr="00CE6EF1">
                          <w:rPr>
                            <w:rFonts w:cs="Calibri"/>
                            <w:sz w:val="18"/>
                            <w:szCs w:val="18"/>
                          </w:rPr>
                          <w:t>A ag</w:t>
                        </w:r>
                        <w:r>
                          <w:rPr>
                            <w:rFonts w:cs="Calibri"/>
                            <w:sz w:val="18"/>
                            <w:szCs w:val="18"/>
                          </w:rPr>
                          <w:t>ricultural</w:t>
                        </w:r>
                        <w:r w:rsidRPr="00CE6EF1">
                          <w:rPr>
                            <w:rFonts w:cs="Calibri"/>
                            <w:sz w:val="18"/>
                            <w:szCs w:val="18"/>
                          </w:rPr>
                          <w:t xml:space="preserve"> water for overhead applications</w:t>
                        </w:r>
                        <w:r w:rsidRPr="00CE6EF1">
                          <w:rPr>
                            <w:rFonts w:cs="Calibri"/>
                            <w:b/>
                            <w:sz w:val="18"/>
                            <w:szCs w:val="18"/>
                          </w:rPr>
                          <w:t xml:space="preserve"> within (</w:t>
                        </w:r>
                        <w:r w:rsidRPr="00CE6EF1">
                          <w:rPr>
                            <w:rFonts w:cs="Calibri"/>
                            <w:b/>
                            <w:sz w:val="18"/>
                            <w:szCs w:val="18"/>
                            <w:u w:val="single"/>
                          </w:rPr>
                          <w:t>&lt;</w:t>
                        </w:r>
                        <w:r w:rsidRPr="00CE6EF1">
                          <w:rPr>
                            <w:rFonts w:cs="Calibri"/>
                            <w:b/>
                            <w:sz w:val="18"/>
                            <w:szCs w:val="18"/>
                          </w:rPr>
                          <w:t xml:space="preserve">) 21 days </w:t>
                        </w:r>
                        <w:r w:rsidRPr="00CE6EF1">
                          <w:rPr>
                            <w:rFonts w:cs="Calibri"/>
                            <w:sz w:val="18"/>
                            <w:szCs w:val="18"/>
                          </w:rPr>
                          <w:t>of the scheduled harvest date:</w:t>
                        </w:r>
                      </w:p>
                      <w:p w14:paraId="6D47F761" w14:textId="77777777" w:rsidR="000C6025" w:rsidRPr="00CE6EF1" w:rsidRDefault="000C6025" w:rsidP="00075A4A">
                        <w:pPr>
                          <w:pStyle w:val="ListParagraph"/>
                          <w:numPr>
                            <w:ilvl w:val="0"/>
                            <w:numId w:val="93"/>
                          </w:numPr>
                          <w:autoSpaceDE w:val="0"/>
                          <w:autoSpaceDN w:val="0"/>
                          <w:adjustRightInd w:val="0"/>
                          <w:spacing w:after="60"/>
                          <w:ind w:left="270" w:hanging="270"/>
                          <w:contextualSpacing w:val="0"/>
                          <w:suppressOverlap/>
                          <w:rPr>
                            <w:rFonts w:cs="Calibri"/>
                            <w:sz w:val="18"/>
                            <w:szCs w:val="18"/>
                          </w:rPr>
                        </w:pPr>
                        <w:r w:rsidRPr="006C0C84">
                          <w:rPr>
                            <w:rFonts w:asciiTheme="minorHAnsi" w:hAnsiTheme="minorHAnsi" w:cstheme="minorHAnsi"/>
                            <w:sz w:val="18"/>
                            <w:szCs w:val="18"/>
                          </w:rPr>
                          <w:t xml:space="preserve">If generic </w:t>
                        </w:r>
                        <w:r w:rsidRPr="006C0C84">
                          <w:rPr>
                            <w:rFonts w:asciiTheme="minorHAnsi" w:hAnsiTheme="minorHAnsi" w:cstheme="minorHAnsi"/>
                            <w:i/>
                            <w:sz w:val="18"/>
                            <w:szCs w:val="18"/>
                          </w:rPr>
                          <w:t>E. coli</w:t>
                        </w:r>
                        <w:r w:rsidRPr="006C0C84">
                          <w:rPr>
                            <w:rFonts w:asciiTheme="minorHAnsi" w:hAnsiTheme="minorHAnsi" w:cstheme="minorHAnsi"/>
                            <w:sz w:val="18"/>
                            <w:szCs w:val="18"/>
                          </w:rPr>
                          <w:t xml:space="preserve"> or total coliform levels in your water exceed the acceptance and/or monitoring criteria, pause irrigation and conduct an agricultural water system assessment as described in Appendix A to determine why the treatment was not</w:t>
                        </w:r>
                        <w:r w:rsidRPr="00CE6EF1">
                          <w:rPr>
                            <w:rFonts w:cs="Calibri"/>
                            <w:sz w:val="18"/>
                            <w:szCs w:val="18"/>
                          </w:rPr>
                          <w:t xml:space="preserve"> effective. </w:t>
                        </w:r>
                      </w:p>
                      <w:p w14:paraId="7CEA39A6" w14:textId="77777777" w:rsidR="000C6025" w:rsidRPr="00CE6EF1" w:rsidRDefault="000C6025"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 xml:space="preserve">Retest the water for generic </w:t>
                        </w:r>
                        <w:r w:rsidRPr="00CE6EF1">
                          <w:rPr>
                            <w:rFonts w:cs="Calibri"/>
                            <w:i/>
                            <w:sz w:val="18"/>
                            <w:szCs w:val="18"/>
                          </w:rPr>
                          <w:t xml:space="preserve">E. coli </w:t>
                        </w:r>
                        <w:r w:rsidRPr="00CE6EF1">
                          <w:rPr>
                            <w:rFonts w:cs="Calibri"/>
                            <w:sz w:val="18"/>
                            <w:szCs w:val="18"/>
                          </w:rPr>
                          <w:t>and total coliform</w:t>
                        </w:r>
                        <w:ins w:id="474" w:author="Susan" w:date="2019-12-06T10:49:00Z">
                          <w:r>
                            <w:rPr>
                              <w:rFonts w:cs="Calibri"/>
                              <w:sz w:val="18"/>
                              <w:szCs w:val="18"/>
                            </w:rPr>
                            <w:t>s</w:t>
                          </w:r>
                        </w:ins>
                        <w:r w:rsidRPr="00CE6EF1">
                          <w:rPr>
                            <w:rFonts w:cs="Calibri"/>
                            <w:sz w:val="18"/>
                            <w:szCs w:val="18"/>
                          </w:rPr>
                          <w:t xml:space="preserve"> during the next irrigation event in five (5) - 100 mL samples</w:t>
                        </w:r>
                        <w:r>
                          <w:rPr>
                            <w:rFonts w:cs="Calibri"/>
                            <w:sz w:val="18"/>
                            <w:szCs w:val="18"/>
                          </w:rPr>
                          <w:t>.</w:t>
                        </w:r>
                        <w:r w:rsidRPr="00CE6EF1">
                          <w:rPr>
                            <w:rFonts w:cs="Calibri"/>
                            <w:sz w:val="18"/>
                            <w:szCs w:val="18"/>
                          </w:rPr>
                          <w:t xml:space="preserve"> Water can be pulled from any point in the distribution systems in the irrigation treatment system of concern with at least one coming from </w:t>
                        </w:r>
                        <w:r w:rsidRPr="006C0C84">
                          <w:rPr>
                            <w:rFonts w:cs="Calibri"/>
                            <w:sz w:val="18"/>
                            <w:szCs w:val="18"/>
                          </w:rPr>
                          <w:t>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w:t>
                        </w:r>
                        <w:r w:rsidRPr="00CE6EF1">
                          <w:rPr>
                            <w:rFonts w:cs="Calibri"/>
                            <w:sz w:val="18"/>
                            <w:szCs w:val="18"/>
                          </w:rPr>
                          <w:t xml:space="preserve"> step until the water is back in compliance (see Appendix A for guidance on troubleshooting irrigation system failures). </w:t>
                        </w:r>
                      </w:p>
                      <w:p w14:paraId="40B2876C" w14:textId="77777777" w:rsidR="000C6025" w:rsidRPr="00CE6EF1" w:rsidRDefault="000C6025" w:rsidP="00075A4A">
                        <w:pPr>
                          <w:pStyle w:val="ListParagraph"/>
                          <w:numPr>
                            <w:ilvl w:val="0"/>
                            <w:numId w:val="93"/>
                          </w:numPr>
                          <w:autoSpaceDE w:val="0"/>
                          <w:autoSpaceDN w:val="0"/>
                          <w:adjustRightInd w:val="0"/>
                          <w:spacing w:after="60"/>
                          <w:ind w:left="270" w:hanging="270"/>
                          <w:contextualSpacing w:val="0"/>
                          <w:rPr>
                            <w:sz w:val="18"/>
                            <w:szCs w:val="18"/>
                          </w:rPr>
                        </w:pPr>
                        <w:r w:rsidRPr="00CE6EF1">
                          <w:rPr>
                            <w:rFonts w:cs="Calibri"/>
                            <w:sz w:val="18"/>
                            <w:szCs w:val="18"/>
                          </w:rPr>
                          <w:t>If this water (the water from the initial sampling applied to the crop within 21 d</w:t>
                        </w:r>
                        <w:r>
                          <w:rPr>
                            <w:rFonts w:cs="Calibri"/>
                            <w:sz w:val="18"/>
                            <w:szCs w:val="18"/>
                          </w:rPr>
                          <w:t>ays to harvest to the first and</w:t>
                        </w:r>
                        <w:r w:rsidRPr="00CE6EF1">
                          <w:rPr>
                            <w:rFonts w:cs="Calibri"/>
                            <w:sz w:val="18"/>
                            <w:szCs w:val="18"/>
                          </w:rPr>
                          <w:t xml:space="preserve"> last of the follow-up sampling) </w:t>
                        </w:r>
                        <w:r>
                          <w:rPr>
                            <w:rFonts w:cs="Calibri"/>
                            <w:sz w:val="18"/>
                            <w:szCs w:val="18"/>
                          </w:rPr>
                          <w:t xml:space="preserve">with generic </w:t>
                        </w:r>
                        <w:r w:rsidRPr="00BE198C">
                          <w:rPr>
                            <w:rFonts w:cs="Calibri"/>
                            <w:i/>
                            <w:sz w:val="18"/>
                            <w:szCs w:val="18"/>
                          </w:rPr>
                          <w:t>E. coli</w:t>
                        </w:r>
                        <w:r>
                          <w:rPr>
                            <w:rFonts w:cs="Calibri"/>
                            <w:sz w:val="18"/>
                            <w:szCs w:val="18"/>
                          </w:rPr>
                          <w:t xml:space="preserve"> above the acceptance criteria </w:t>
                        </w:r>
                        <w:r w:rsidRPr="00CE6EF1">
                          <w:rPr>
                            <w:rFonts w:cs="Calibri"/>
                            <w:sz w:val="18"/>
                            <w:szCs w:val="18"/>
                          </w:rPr>
                          <w:t xml:space="preserve">has been applied to leafy greens, either consider the crop unsuitable for the fresh market or test the crop from all affected lots (i.e., lots that have been irrigated with this water within the &lt;21 days-to-scheduled-harvest window) for STEC (including </w:t>
                        </w:r>
                        <w:r w:rsidRPr="00CE6EF1">
                          <w:rPr>
                            <w:rFonts w:cs="Calibri"/>
                            <w:i/>
                            <w:sz w:val="18"/>
                            <w:szCs w:val="18"/>
                          </w:rPr>
                          <w:t>E. coli</w:t>
                        </w:r>
                        <w:r w:rsidRPr="00CE6EF1">
                          <w:rPr>
                            <w:rFonts w:cs="Calibri"/>
                            <w:sz w:val="18"/>
                            <w:szCs w:val="18"/>
                          </w:rPr>
                          <w:t xml:space="preserve"> O157:H7)</w:t>
                        </w:r>
                        <w:r w:rsidRPr="00CE6EF1">
                          <w:rPr>
                            <w:rFonts w:cs="Calibri"/>
                            <w:b/>
                            <w:sz w:val="18"/>
                            <w:szCs w:val="18"/>
                          </w:rPr>
                          <w:t xml:space="preserve"> </w:t>
                        </w:r>
                        <w:r w:rsidRPr="00CE6EF1">
                          <w:rPr>
                            <w:rFonts w:cs="Calibri"/>
                            <w:sz w:val="18"/>
                            <w:szCs w:val="18"/>
                          </w:rPr>
                          <w:t xml:space="preserve">and </w:t>
                        </w:r>
                        <w:r w:rsidRPr="00CE6EF1">
                          <w:rPr>
                            <w:rFonts w:cs="Calibri"/>
                            <w:i/>
                            <w:sz w:val="18"/>
                            <w:szCs w:val="18"/>
                          </w:rPr>
                          <w:t>Salmonella.</w:t>
                        </w:r>
                        <w:r w:rsidRPr="00CE6EF1">
                          <w:rPr>
                            <w:rFonts w:cs="Calibri"/>
                            <w:sz w:val="18"/>
                            <w:szCs w:val="18"/>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91" type="#_x0000_t177" style="position:absolute;left:21024;top:15049;width:37078;height:10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" fillcolor="#c00000" stroked="f">
                  <v:shadow on="t" type="perspective" opacity=".5" origin=",.5" offset="0,0" matrix=",,,.5"/>
                  <v:textbox inset="6.84pt,3.42pt,6.84pt,3.42pt">
                    <w:txbxContent>
                      <w:p w14:paraId="14B80660" w14:textId="77777777" w:rsidR="000C6025" w:rsidRDefault="000C6025" w:rsidP="00075A4A">
                        <w:pPr>
                          <w:pStyle w:val="NormalWeb"/>
                          <w:spacing w:before="0" w:beforeAutospacing="0" w:after="60" w:afterAutospacing="0"/>
                          <w:jc w:val="center"/>
                          <w:rPr>
                            <w:b/>
                            <w:bCs/>
                            <w:color w:val="FFFFFF" w:themeColor="background1"/>
                            <w:sz w:val="19"/>
                            <w:szCs w:val="19"/>
                            <w:u w:val="single"/>
                          </w:rPr>
                        </w:pPr>
                      </w:p>
                      <w:p w14:paraId="72D93AE8" w14:textId="77777777" w:rsidR="000C6025" w:rsidRPr="006F24B5" w:rsidRDefault="000C6025"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12B5D2AA" w14:textId="77777777" w:rsidR="000C6025" w:rsidRDefault="000C6025" w:rsidP="00075A4A">
                        <w:pPr>
                          <w:pStyle w:val="NormalWeb"/>
                          <w:spacing w:before="0" w:beforeAutospacing="0" w:after="0" w:afterAutospacing="0"/>
                          <w:jc w:val="center"/>
                          <w:rPr>
                            <w:rFonts w:cs="Calibri"/>
                            <w:b/>
                            <w:color w:val="FFFFFF" w:themeColor="background1"/>
                            <w:sz w:val="20"/>
                            <w:szCs w:val="20"/>
                          </w:rPr>
                        </w:pPr>
                        <w:r>
                          <w:rPr>
                            <w:b/>
                            <w:bCs/>
                            <w:color w:val="FFFFFF" w:themeColor="background1"/>
                            <w:sz w:val="20"/>
                            <w:szCs w:val="20"/>
                          </w:rPr>
                          <w:t>G</w:t>
                        </w:r>
                        <w:r w:rsidRPr="00F73B19">
                          <w:rPr>
                            <w:b/>
                            <w:bCs/>
                            <w:color w:val="FFFFFF" w:themeColor="background1"/>
                            <w:sz w:val="20"/>
                            <w:szCs w:val="20"/>
                          </w:rPr>
                          <w:t xml:space="preserve">eneric </w:t>
                        </w:r>
                        <w:r w:rsidRPr="00F73B19">
                          <w:rPr>
                            <w:b/>
                            <w:bCs/>
                            <w:i/>
                            <w:iCs/>
                            <w:color w:val="FFFFFF" w:themeColor="background1"/>
                            <w:sz w:val="20"/>
                            <w:szCs w:val="20"/>
                          </w:rPr>
                          <w:t>E. coli</w:t>
                        </w:r>
                        <w:r>
                          <w:rPr>
                            <w:b/>
                            <w:bCs/>
                            <w:i/>
                            <w:iCs/>
                            <w:color w:val="FFFFFF" w:themeColor="background1"/>
                            <w:sz w:val="20"/>
                            <w:szCs w:val="20"/>
                          </w:rPr>
                          <w:t xml:space="preserve"> </w:t>
                        </w:r>
                        <w:r>
                          <w:rPr>
                            <w:b/>
                            <w:bCs/>
                            <w:iCs/>
                            <w:color w:val="FFFFFF" w:themeColor="background1"/>
                            <w:sz w:val="20"/>
                            <w:szCs w:val="20"/>
                          </w:rPr>
                          <w:t xml:space="preserve">detected in </w:t>
                        </w:r>
                        <w:r w:rsidRPr="001148F4">
                          <w:rPr>
                            <w:b/>
                            <w:bCs/>
                            <w:iCs/>
                            <w:color w:val="FFFFFF" w:themeColor="background1"/>
                            <w:sz w:val="20"/>
                            <w:szCs w:val="20"/>
                            <w:u w:val="single"/>
                          </w:rPr>
                          <w:t>&gt;</w:t>
                        </w:r>
                        <w:r>
                          <w:rPr>
                            <w:b/>
                            <w:bCs/>
                            <w:iCs/>
                            <w:color w:val="FFFFFF" w:themeColor="background1"/>
                            <w:sz w:val="20"/>
                            <w:szCs w:val="20"/>
                          </w:rPr>
                          <w:t xml:space="preserve"> 2 samples</w:t>
                        </w:r>
                        <w:r w:rsidRPr="00017322">
                          <w:rPr>
                            <w:rFonts w:cs="Calibri"/>
                            <w:b/>
                            <w:color w:val="FFFFFF" w:themeColor="background1"/>
                            <w:sz w:val="20"/>
                            <w:szCs w:val="20"/>
                          </w:rPr>
                          <w:t xml:space="preserve"> </w:t>
                        </w:r>
                        <w:r w:rsidRPr="0010769F">
                          <w:rPr>
                            <w:rFonts w:cs="Calibri"/>
                            <w:b/>
                            <w:color w:val="FFFFFF" w:themeColor="background1"/>
                            <w:sz w:val="20"/>
                            <w:szCs w:val="20"/>
                            <w:u w:val="single"/>
                          </w:rPr>
                          <w:t>or</w:t>
                        </w:r>
                        <w:r w:rsidRPr="00B26935">
                          <w:rPr>
                            <w:b/>
                            <w:bCs/>
                            <w:color w:val="FFFFFF" w:themeColor="background1"/>
                            <w:sz w:val="20"/>
                            <w:szCs w:val="20"/>
                          </w:rPr>
                          <w:t xml:space="preserve"> </w:t>
                        </w:r>
                        <w:r>
                          <w:rPr>
                            <w:b/>
                            <w:color w:val="FFFFFF" w:themeColor="background1"/>
                            <w:sz w:val="20"/>
                            <w:szCs w:val="20"/>
                          </w:rPr>
                          <w:t xml:space="preserve">level above </w:t>
                        </w:r>
                        <w:r w:rsidRPr="00F73B19">
                          <w:rPr>
                            <w:b/>
                            <w:bCs/>
                            <w:color w:val="FFFFFF" w:themeColor="background1"/>
                            <w:sz w:val="20"/>
                            <w:szCs w:val="20"/>
                          </w:rPr>
                          <w:t xml:space="preserve">(&gt;) </w:t>
                        </w:r>
                        <w:r>
                          <w:rPr>
                            <w:b/>
                            <w:bCs/>
                            <w:color w:val="FFFFFF" w:themeColor="background1"/>
                            <w:sz w:val="20"/>
                            <w:szCs w:val="20"/>
                          </w:rPr>
                          <w:t>10</w:t>
                        </w:r>
                        <w:r w:rsidRPr="00F73B19">
                          <w:rPr>
                            <w:b/>
                            <w:bCs/>
                            <w:color w:val="FFFFFF" w:themeColor="background1"/>
                            <w:sz w:val="20"/>
                            <w:szCs w:val="20"/>
                          </w:rPr>
                          <w:t xml:space="preserve"> MPN / 100 mL</w:t>
                        </w:r>
                        <w:r>
                          <w:rPr>
                            <w:b/>
                            <w:bCs/>
                            <w:color w:val="FFFFFF" w:themeColor="background1"/>
                            <w:sz w:val="20"/>
                            <w:szCs w:val="20"/>
                          </w:rPr>
                          <w:t xml:space="preserve"> in a single sample</w:t>
                        </w:r>
                        <w:r w:rsidRPr="00017322">
                          <w:rPr>
                            <w:rFonts w:cs="Calibri"/>
                            <w:b/>
                            <w:color w:val="FFFFFF" w:themeColor="background1"/>
                            <w:sz w:val="20"/>
                            <w:szCs w:val="20"/>
                          </w:rPr>
                          <w:t xml:space="preserve">; </w:t>
                        </w:r>
                      </w:p>
                      <w:p w14:paraId="645F8B50" w14:textId="77777777" w:rsidR="000C6025" w:rsidRPr="006F24B5" w:rsidRDefault="000C6025" w:rsidP="00075A4A">
                        <w:pPr>
                          <w:pStyle w:val="NormalWeb"/>
                          <w:spacing w:before="0" w:beforeAutospacing="0" w:after="0" w:afterAutospacing="0"/>
                          <w:jc w:val="center"/>
                          <w:rPr>
                            <w:color w:val="FFFFFF" w:themeColor="background1"/>
                          </w:rPr>
                        </w:pPr>
                      </w:p>
                    </w:txbxContent>
                  </v:textbox>
                </v:shape>
                <v:shape id="AutoShape 15" o:spid="_x0000_s1092" type="#_x0000_t177" style="position:absolute;left:841;top:15144;width:18678;height:2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" fillcolor="#060" stroked="f" strokecolor="#f2f2f2" strokeweight="3pt">
                  <v:shadow on="t" type="perspective" color="#375623" opacity=".5" origin=",.5" offset="0,0" matrix=",,,.5"/>
                  <v:textbox inset="6.84pt,3.42pt,6.84pt,3.42pt">
                    <w:txbxContent>
                      <w:p w14:paraId="334B51AF" w14:textId="77777777" w:rsidR="000C6025" w:rsidRDefault="000C6025" w:rsidP="00075A4A">
                        <w:pPr>
                          <w:pStyle w:val="NormalWeb"/>
                          <w:spacing w:before="60" w:beforeAutospacing="0" w:after="120" w:afterAutospacing="0"/>
                          <w:jc w:val="center"/>
                          <w:rPr>
                            <w:sz w:val="24"/>
                          </w:rPr>
                        </w:pPr>
                        <w:r>
                          <w:rPr>
                            <w:b/>
                            <w:bCs/>
                            <w:color w:val="FFFFFF"/>
                            <w:sz w:val="19"/>
                            <w:szCs w:val="19"/>
                            <w:u w:val="single"/>
                          </w:rPr>
                          <w:t>ACCEPTANCE CRITERIA</w:t>
                        </w:r>
                      </w:p>
                      <w:p w14:paraId="6B89661C" w14:textId="77777777" w:rsidR="000C6025" w:rsidRDefault="000C6025" w:rsidP="00075A4A">
                        <w:pPr>
                          <w:pStyle w:val="NormalWeb"/>
                          <w:spacing w:before="0" w:beforeAutospacing="0" w:after="0" w:afterAutospacing="0"/>
                          <w:jc w:val="center"/>
                        </w:pPr>
                        <w:r>
                          <w:rPr>
                            <w:rFonts w:cs="Calibri"/>
                            <w:b/>
                            <w:bCs/>
                            <w:color w:val="FFFFFF"/>
                            <w:sz w:val="20"/>
                            <w:szCs w:val="20"/>
                          </w:rPr>
                          <w:t xml:space="preserve">No detectable generic </w:t>
                        </w:r>
                        <w:r>
                          <w:rPr>
                            <w:rFonts w:cs="Calibri"/>
                            <w:b/>
                            <w:bCs/>
                            <w:i/>
                            <w:iCs/>
                            <w:color w:val="FFFFFF"/>
                            <w:sz w:val="20"/>
                            <w:szCs w:val="20"/>
                          </w:rPr>
                          <w:t>E. coli</w:t>
                        </w:r>
                      </w:p>
                      <w:p w14:paraId="111F4194" w14:textId="77777777" w:rsidR="000C6025" w:rsidRDefault="000C6025" w:rsidP="00075A4A">
                        <w:pPr>
                          <w:pStyle w:val="NormalWeb"/>
                          <w:spacing w:before="0" w:beforeAutospacing="0" w:after="0" w:afterAutospacing="0"/>
                          <w:jc w:val="center"/>
                        </w:pPr>
                        <w:r>
                          <w:rPr>
                            <w:rFonts w:cs="Calibri"/>
                            <w:b/>
                            <w:bCs/>
                            <w:color w:val="FFFFFF"/>
                            <w:sz w:val="20"/>
                            <w:szCs w:val="20"/>
                          </w:rPr>
                          <w:t xml:space="preserve">in at least 2 of 3 samples and </w:t>
                        </w:r>
                        <w:r>
                          <w:rPr>
                            <w:rFonts w:cs="Calibri"/>
                            <w:b/>
                            <w:bCs/>
                            <w:color w:val="FFFFFF"/>
                            <w:sz w:val="20"/>
                            <w:szCs w:val="20"/>
                            <w:u w:val="single"/>
                          </w:rPr>
                          <w:t>&lt;</w:t>
                        </w:r>
                        <w:r>
                          <w:rPr>
                            <w:rFonts w:cs="Calibri"/>
                            <w:b/>
                            <w:bCs/>
                            <w:color w:val="FFFFFF"/>
                            <w:sz w:val="20"/>
                            <w:szCs w:val="20"/>
                          </w:rPr>
                          <w:t xml:space="preserve"> 10 MPN in one sample </w:t>
                        </w:r>
                      </w:p>
                      <w:p w14:paraId="7723728D" w14:textId="77777777" w:rsidR="000C6025" w:rsidRPr="00075A4A" w:rsidRDefault="000C6025"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25EE765F" w14:textId="77777777" w:rsidR="000C6025" w:rsidRDefault="000C6025" w:rsidP="00075A4A">
                        <w:pPr>
                          <w:pStyle w:val="NormalWeb"/>
                          <w:spacing w:before="60" w:beforeAutospacing="0" w:after="0" w:afterAutospacing="0"/>
                          <w:jc w:val="center"/>
                        </w:pPr>
                        <w:r>
                          <w:rPr>
                            <w:rFonts w:cs="Calibri"/>
                            <w:b/>
                            <w:bCs/>
                            <w:color w:val="FFFFFF"/>
                            <w:sz w:val="20"/>
                            <w:szCs w:val="20"/>
                            <w:u w:val="single"/>
                          </w:rPr>
                          <w:t>&lt;</w:t>
                        </w:r>
                        <w:r>
                          <w:rPr>
                            <w:rFonts w:cs="Calibri"/>
                            <w:b/>
                            <w:bCs/>
                            <w:color w:val="FFFFFF"/>
                            <w:sz w:val="20"/>
                            <w:szCs w:val="20"/>
                          </w:rPr>
                          <w:t xml:space="preserve"> 99 MPN in 100 mL or an adequate log reduction based on the untreated water’s baseline total coliform levels</w:t>
                        </w:r>
                      </w:p>
                    </w:txbxContent>
                  </v:textbox>
                </v:shape>
                <w10:anchorlock/>
              </v:group>
            </w:pict>
          </mc:Fallback>
        </mc:AlternateContent>
      </w:r>
    </w:p>
    <w:p w14:paraId="2132FC42" w14:textId="77777777" w:rsidR="00075A4A" w:rsidRDefault="00075A4A" w:rsidP="00F45D27">
      <w:pPr>
        <w:spacing w:before="0" w:after="0"/>
        <w:rPr>
          <w:rFonts w:cs="Calibri"/>
          <w:b/>
          <w:bCs/>
          <w:iCs/>
          <w:sz w:val="24"/>
        </w:rPr>
      </w:pPr>
      <w:bookmarkStart w:id="474" w:name="_Toc8374940"/>
      <w:bookmarkEnd w:id="466"/>
      <w:r>
        <w:br w:type="page"/>
      </w:r>
    </w:p>
    <w:p w14:paraId="3C043F54" w14:textId="77777777" w:rsidR="00906126" w:rsidRPr="00D5180B" w:rsidRDefault="006C18E0" w:rsidP="007D7827">
      <w:pPr>
        <w:pStyle w:val="Heading2"/>
      </w:pPr>
      <w:r w:rsidRPr="00D5180B">
        <w:lastRenderedPageBreak/>
        <w:t xml:space="preserve"> </w:t>
      </w:r>
      <w:bookmarkStart w:id="475" w:name="_Toc20839160"/>
      <w:r w:rsidR="00C240D2">
        <w:t xml:space="preserve">Table 2E. Irrigation Water from Type B Agricultural Water Systems </w:t>
      </w:r>
      <w:r w:rsidR="00D07FDE">
        <w:t xml:space="preserve">Intended </w:t>
      </w:r>
      <w:r w:rsidRPr="00D5180B">
        <w:t>for Overhead Irrigation</w:t>
      </w:r>
      <w:r w:rsidR="0057171E" w:rsidRPr="00D5180B">
        <w:t xml:space="preserve"> </w:t>
      </w:r>
      <w:bookmarkEnd w:id="474"/>
      <w:r w:rsidR="00E923B5">
        <w:t xml:space="preserve">prior to </w:t>
      </w:r>
      <w:r w:rsidR="00D07FDE">
        <w:t>21 days</w:t>
      </w:r>
      <w:r w:rsidR="005B62EF">
        <w:t xml:space="preserve"> </w:t>
      </w:r>
      <w:r w:rsidR="0057171E" w:rsidRPr="00D5180B">
        <w:t xml:space="preserve">– See </w:t>
      </w:r>
      <w:r w:rsidR="00FD15EC" w:rsidRPr="00D5180B">
        <w:t xml:space="preserve">FIGURE </w:t>
      </w:r>
      <w:r w:rsidR="00764A84" w:rsidRPr="00D5180B">
        <w:t>5</w:t>
      </w:r>
      <w:bookmarkEnd w:id="475"/>
    </w:p>
    <w:tbl>
      <w:tblPr>
        <w:tblpPr w:leftFromText="180" w:rightFromText="180" w:vertAnchor="text" w:tblpXSpec="center" w:tblpY="1"/>
        <w:tblOverlap w:val="never"/>
        <w:tblW w:w="52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4"/>
        <w:gridCol w:w="90"/>
        <w:gridCol w:w="7071"/>
      </w:tblGrid>
      <w:tr w:rsidR="00337CDE" w:rsidRPr="00D5180B" w14:paraId="3175184C" w14:textId="77777777" w:rsidTr="00F45D27">
        <w:tc>
          <w:tcPr>
            <w:tcW w:w="1643" w:type="pct"/>
            <w:tcBorders>
              <w:top w:val="single" w:sz="4" w:space="0" w:color="auto"/>
              <w:left w:val="single" w:sz="4" w:space="0" w:color="auto"/>
              <w:bottom w:val="single" w:sz="4" w:space="0" w:color="auto"/>
              <w:right w:val="single" w:sz="4" w:space="0" w:color="auto"/>
            </w:tcBorders>
            <w:shd w:val="clear" w:color="auto" w:fill="2F5496"/>
          </w:tcPr>
          <w:p w14:paraId="09FE3AB5" w14:textId="77777777" w:rsidR="00906126" w:rsidRPr="00134BAD" w:rsidRDefault="00906126" w:rsidP="00E3596A">
            <w:pPr>
              <w:rPr>
                <w:b/>
              </w:rPr>
            </w:pPr>
            <w:bookmarkStart w:id="476" w:name="_Hlk24999289"/>
            <w:r w:rsidRPr="00D5180B">
              <w:rPr>
                <w:rFonts w:cs="Calibri"/>
                <w:b/>
                <w:color w:val="FFFFFF"/>
                <w:szCs w:val="22"/>
              </w:rPr>
              <w:t>Metric</w:t>
            </w:r>
          </w:p>
        </w:tc>
        <w:tc>
          <w:tcPr>
            <w:tcW w:w="3357" w:type="pct"/>
            <w:gridSpan w:val="2"/>
            <w:tcBorders>
              <w:top w:val="single" w:sz="4" w:space="0" w:color="auto"/>
              <w:left w:val="single" w:sz="4" w:space="0" w:color="auto"/>
              <w:bottom w:val="single" w:sz="4" w:space="0" w:color="auto"/>
              <w:right w:val="single" w:sz="4" w:space="0" w:color="auto"/>
            </w:tcBorders>
            <w:shd w:val="clear" w:color="auto" w:fill="2F5496"/>
          </w:tcPr>
          <w:p w14:paraId="791EE647" w14:textId="77777777" w:rsidR="00906126" w:rsidRPr="00134BAD" w:rsidRDefault="00906126" w:rsidP="00E3596A">
            <w:pPr>
              <w:autoSpaceDE w:val="0"/>
              <w:autoSpaceDN w:val="0"/>
              <w:adjustRightInd w:val="0"/>
            </w:pPr>
            <w:r w:rsidRPr="00D5180B">
              <w:rPr>
                <w:rFonts w:cs="Calibri"/>
                <w:b/>
                <w:color w:val="FFFFFF"/>
                <w:szCs w:val="22"/>
              </w:rPr>
              <w:t>Rationale /Remedial Actions</w:t>
            </w:r>
          </w:p>
        </w:tc>
      </w:tr>
      <w:tr w:rsidR="00906126" w:rsidRPr="00D5180B" w14:paraId="6E04E90E" w14:textId="77777777" w:rsidTr="00F45D27">
        <w:trPr>
          <w:trHeight w:val="1502"/>
        </w:trPr>
        <w:tc>
          <w:tcPr>
            <w:tcW w:w="1643" w:type="pct"/>
            <w:tcBorders>
              <w:top w:val="single" w:sz="4" w:space="0" w:color="auto"/>
              <w:left w:val="single" w:sz="4" w:space="0" w:color="auto"/>
              <w:bottom w:val="single" w:sz="4" w:space="0" w:color="auto"/>
              <w:right w:val="single" w:sz="4" w:space="0" w:color="auto"/>
            </w:tcBorders>
            <w:shd w:val="clear" w:color="auto" w:fill="auto"/>
          </w:tcPr>
          <w:p w14:paraId="7431E1AA" w14:textId="77777777" w:rsidR="00906126" w:rsidRPr="00134BAD" w:rsidRDefault="00906126" w:rsidP="007B1690">
            <w:pPr>
              <w:rPr>
                <w:b/>
              </w:rPr>
            </w:pPr>
            <w:r w:rsidRPr="00134BAD">
              <w:rPr>
                <w:b/>
              </w:rPr>
              <w:t xml:space="preserve">Example of water from a Type B </w:t>
            </w:r>
            <w:r w:rsidRPr="00D5180B">
              <w:rPr>
                <w:rFonts w:cs="Calibri"/>
                <w:b/>
                <w:szCs w:val="22"/>
              </w:rPr>
              <w:t>ag</w:t>
            </w:r>
            <w:r w:rsidR="008C3BB5" w:rsidRPr="00D5180B">
              <w:rPr>
                <w:rFonts w:cs="Calibri"/>
                <w:b/>
                <w:szCs w:val="22"/>
              </w:rPr>
              <w:t>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006C18E0" w:rsidRPr="00D5180B">
              <w:rPr>
                <w:rFonts w:cs="Calibri"/>
                <w:szCs w:val="22"/>
              </w:rPr>
              <w:t>prior to</w:t>
            </w:r>
            <w:r w:rsidR="006C18E0" w:rsidRPr="00134BAD">
              <w:t xml:space="preserve"> </w:t>
            </w:r>
            <w:r w:rsidRPr="00134BAD">
              <w:t>21 days to the scheduled harvest date.</w:t>
            </w:r>
          </w:p>
        </w:tc>
        <w:tc>
          <w:tcPr>
            <w:tcW w:w="3357" w:type="pct"/>
            <w:gridSpan w:val="2"/>
            <w:tcBorders>
              <w:top w:val="single" w:sz="4" w:space="0" w:color="auto"/>
              <w:left w:val="single" w:sz="4" w:space="0" w:color="auto"/>
              <w:bottom w:val="single" w:sz="4" w:space="0" w:color="auto"/>
              <w:right w:val="single" w:sz="4" w:space="0" w:color="auto"/>
            </w:tcBorders>
            <w:shd w:val="clear" w:color="auto" w:fill="auto"/>
          </w:tcPr>
          <w:p w14:paraId="38AB3098" w14:textId="77777777" w:rsidR="00FB7841" w:rsidRPr="00134BAD" w:rsidRDefault="00906126" w:rsidP="00FB7841">
            <w:pPr>
              <w:autoSpaceDE w:val="0"/>
              <w:autoSpaceDN w:val="0"/>
              <w:adjustRightInd w:val="0"/>
              <w:spacing w:before="120" w:after="120"/>
            </w:pPr>
            <w:r w:rsidRPr="00134BAD">
              <w:t xml:space="preserve">Water from Type B </w:t>
            </w:r>
            <w:r w:rsidRPr="00D5180B">
              <w:rPr>
                <w:rFonts w:cs="Calibri"/>
                <w:szCs w:val="22"/>
              </w:rPr>
              <w:t>ag</w:t>
            </w:r>
            <w:r w:rsidR="008C3BB5" w:rsidRPr="00D5180B">
              <w:rPr>
                <w:rFonts w:cs="Calibri"/>
                <w:szCs w:val="22"/>
              </w:rPr>
              <w:t>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006C18E0" w:rsidRPr="00D5180B">
              <w:rPr>
                <w:rFonts w:cs="Calibri"/>
                <w:szCs w:val="22"/>
              </w:rPr>
              <w:t xml:space="preserve">the </w:t>
            </w:r>
            <w:r w:rsidR="00D6548A" w:rsidRPr="00D5180B">
              <w:rPr>
                <w:rFonts w:cs="Calibri"/>
                <w:szCs w:val="22"/>
              </w:rPr>
              <w:t xml:space="preserve">scheduled </w:t>
            </w:r>
            <w:r w:rsidRPr="00134BAD">
              <w:t>harvest</w:t>
            </w:r>
            <w:r w:rsidR="006C18E0" w:rsidRPr="00D5180B">
              <w:rPr>
                <w:rFonts w:cs="Calibri"/>
                <w:szCs w:val="22"/>
              </w:rPr>
              <w:t xml:space="preserve"> date</w:t>
            </w:r>
            <w:r w:rsidRPr="00134BAD">
              <w:t xml:space="preserve">. Water from these systems is restricted to use in overhead irrigation when applied </w:t>
            </w:r>
            <w:r w:rsidR="006C18E0" w:rsidRPr="00D5180B">
              <w:rPr>
                <w:rFonts w:cs="Calibri"/>
                <w:szCs w:val="22"/>
              </w:rPr>
              <w:t>prior</w:t>
            </w:r>
            <w:r w:rsidR="006C18E0" w:rsidRPr="00134BAD">
              <w:t xml:space="preserve"> </w:t>
            </w:r>
            <w:r w:rsidRPr="00134BAD">
              <w:t xml:space="preserve">to (&gt;) 21 days to the scheduled </w:t>
            </w:r>
            <w:r w:rsidR="00FB7841" w:rsidRPr="00134BAD">
              <w:t>harvest date</w:t>
            </w:r>
            <w:r w:rsidR="00434EA3" w:rsidRPr="00134BAD">
              <w:t>.</w:t>
            </w:r>
          </w:p>
          <w:p w14:paraId="1A73F82F" w14:textId="77777777" w:rsidR="009F69AC" w:rsidRPr="00134BAD" w:rsidRDefault="009F69AC" w:rsidP="007B1690">
            <w:pPr>
              <w:autoSpaceDE w:val="0"/>
              <w:autoSpaceDN w:val="0"/>
              <w:adjustRightInd w:val="0"/>
              <w:spacing w:before="120" w:after="120"/>
            </w:pPr>
            <w:r w:rsidRPr="00134BAD">
              <w:t xml:space="preserve">Also, water from Type A </w:t>
            </w:r>
            <w:r w:rsidRPr="005B62EF">
              <w:rPr>
                <w:rFonts w:cs="Calibri"/>
                <w:szCs w:val="22"/>
              </w:rPr>
              <w:t>ag</w:t>
            </w:r>
            <w:r w:rsidR="008C3BB5" w:rsidRPr="005B62EF">
              <w:rPr>
                <w:rFonts w:cs="Calibri"/>
                <w:szCs w:val="22"/>
              </w:rPr>
              <w:t>ricultural</w:t>
            </w:r>
            <w:r w:rsidRPr="00134BAD">
              <w:t xml:space="preserve"> water systems can be sampled and tested under Type B </w:t>
            </w:r>
            <w:r w:rsidRPr="005B62EF">
              <w:rPr>
                <w:rFonts w:cs="Calibri"/>
                <w:szCs w:val="22"/>
              </w:rPr>
              <w:t>ag</w:t>
            </w:r>
            <w:r w:rsidR="008C3BB5" w:rsidRPr="005B62EF">
              <w:rPr>
                <w:rFonts w:cs="Calibri"/>
                <w:szCs w:val="22"/>
              </w:rPr>
              <w:t>ricultural</w:t>
            </w:r>
            <w:r w:rsidRPr="00134BAD">
              <w:t xml:space="preserve"> water system requirements when it is used for overhead irrigation </w:t>
            </w:r>
            <w:r w:rsidR="006C18E0" w:rsidRPr="005B62EF">
              <w:rPr>
                <w:rFonts w:cs="Calibri"/>
                <w:szCs w:val="22"/>
              </w:rPr>
              <w:t>prior to</w:t>
            </w:r>
            <w:r w:rsidRPr="00134BAD">
              <w:t xml:space="preserve"> 21 days before the scheduled harvest date.</w:t>
            </w:r>
          </w:p>
        </w:tc>
      </w:tr>
      <w:tr w:rsidR="00906126" w:rsidRPr="00D5180B" w14:paraId="042A45A7" w14:textId="77777777" w:rsidTr="00F45D27">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cPr>
          <w:p w14:paraId="4D6DB0F3" w14:textId="77777777" w:rsidR="00906126" w:rsidRPr="00134BAD" w:rsidRDefault="00906126" w:rsidP="00E3596A">
            <w:pPr>
              <w:autoSpaceDE w:val="0"/>
              <w:autoSpaceDN w:val="0"/>
              <w:adjustRightInd w:val="0"/>
              <w:spacing w:before="120" w:after="120"/>
              <w:rPr>
                <w:b/>
              </w:rPr>
            </w:pPr>
            <w:r w:rsidRPr="00134BAD">
              <w:rPr>
                <w:b/>
              </w:rPr>
              <w:t xml:space="preserve">Routine Verification of Microbial Water Quality </w:t>
            </w:r>
          </w:p>
        </w:tc>
      </w:tr>
      <w:tr w:rsidR="00906126" w:rsidRPr="00D5180B" w14:paraId="083068D9" w14:textId="77777777" w:rsidTr="00F45D27">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64BED64E" w14:textId="77777777" w:rsidR="00906126" w:rsidRPr="00134BAD" w:rsidRDefault="00906126" w:rsidP="00E3596A">
            <w:pPr>
              <w:autoSpaceDE w:val="0"/>
              <w:autoSpaceDN w:val="0"/>
              <w:adjustRightInd w:val="0"/>
              <w:spacing w:before="120" w:after="120"/>
            </w:pPr>
            <w:r w:rsidRPr="00134BAD">
              <w:rPr>
                <w:b/>
              </w:rPr>
              <w:t xml:space="preserve">Target Organisms: </w:t>
            </w:r>
            <w:r w:rsidRPr="00134BAD">
              <w:t xml:space="preserve"> Generic </w:t>
            </w:r>
            <w:r w:rsidRPr="00134BAD">
              <w:rPr>
                <w:i/>
              </w:rPr>
              <w:t>E. coli</w:t>
            </w:r>
          </w:p>
        </w:tc>
      </w:tr>
      <w:tr w:rsidR="00906126" w:rsidRPr="00D5180B" w14:paraId="4F678DE3" w14:textId="77777777" w:rsidTr="00F45D27">
        <w:trPr>
          <w:trHeight w:val="587"/>
        </w:trPr>
        <w:tc>
          <w:tcPr>
            <w:tcW w:w="1685" w:type="pct"/>
            <w:gridSpan w:val="2"/>
            <w:tcBorders>
              <w:top w:val="single" w:sz="4" w:space="0" w:color="auto"/>
              <w:left w:val="single" w:sz="4" w:space="0" w:color="auto"/>
              <w:bottom w:val="single" w:sz="4" w:space="0" w:color="auto"/>
              <w:right w:val="single" w:sz="4" w:space="0" w:color="auto"/>
            </w:tcBorders>
            <w:shd w:val="clear" w:color="auto" w:fill="auto"/>
          </w:tcPr>
          <w:p w14:paraId="4432FFA2" w14:textId="77777777" w:rsidR="00906126" w:rsidRPr="00134BAD" w:rsidRDefault="005F40F5" w:rsidP="00E3596A">
            <w:pPr>
              <w:spacing w:before="120"/>
            </w:pPr>
            <w:r w:rsidRPr="00D5180B">
              <w:rPr>
                <w:rFonts w:cs="Calibri"/>
                <w:b/>
                <w:szCs w:val="22"/>
              </w:rPr>
              <w:t xml:space="preserve">Routine Verification </w:t>
            </w:r>
            <w:r w:rsidR="00906126" w:rsidRPr="00134BAD">
              <w:rPr>
                <w:b/>
              </w:rPr>
              <w:t>Sampling Procedure:</w:t>
            </w:r>
            <w:r w:rsidR="00906126" w:rsidRPr="00134BAD">
              <w:t xml:space="preserve"> </w:t>
            </w:r>
          </w:p>
          <w:p w14:paraId="7385C988" w14:textId="77777777" w:rsidR="00906126" w:rsidRPr="00134BAD" w:rsidRDefault="00E03087" w:rsidP="00134BAD">
            <w:pPr>
              <w:ind w:left="150"/>
              <w:rPr>
                <w:u w:val="single"/>
              </w:rPr>
            </w:pPr>
            <w:r w:rsidRPr="00134BAD">
              <w:t xml:space="preserve">100 mL </w:t>
            </w:r>
            <w:r w:rsidRPr="007B1690">
              <w:rPr>
                <w:szCs w:val="22"/>
              </w:rPr>
              <w:t xml:space="preserve">sample collected aseptically </w:t>
            </w:r>
            <w:r w:rsidRPr="00134BAD">
              <w:t>at the point-of-use; i.e., one sprinkler head per water source for irrigation</w:t>
            </w:r>
            <w:r w:rsidR="00E03E12" w:rsidRPr="00D5180B">
              <w:rPr>
                <w:rFonts w:cs="Calibri"/>
                <w:szCs w:val="22"/>
              </w:rPr>
              <w:t xml:space="preserve">, water tap for pesticides, etc. preseason irrigation </w:t>
            </w:r>
            <w:r w:rsidR="002B5D34" w:rsidRPr="00D5180B">
              <w:rPr>
                <w:rFonts w:cs="Calibri"/>
                <w:szCs w:val="22"/>
              </w:rPr>
              <w:t xml:space="preserve">water </w:t>
            </w:r>
            <w:r w:rsidR="00E03E12" w:rsidRPr="00D5180B">
              <w:rPr>
                <w:rFonts w:cs="Calibri"/>
                <w:szCs w:val="22"/>
              </w:rPr>
              <w:t>may be tested and utilized.</w:t>
            </w:r>
          </w:p>
          <w:p w14:paraId="6E9164E2" w14:textId="77777777" w:rsidR="00BE40AA" w:rsidRPr="00134BAD" w:rsidRDefault="005F40F5" w:rsidP="00BE40AA">
            <w:pPr>
              <w:spacing w:before="240"/>
              <w:rPr>
                <w:b/>
              </w:rPr>
            </w:pPr>
            <w:r w:rsidRPr="00D5180B">
              <w:rPr>
                <w:rFonts w:cs="Calibri"/>
                <w:b/>
                <w:szCs w:val="22"/>
              </w:rPr>
              <w:t xml:space="preserve">Routine Verification </w:t>
            </w:r>
            <w:r w:rsidR="00BE40AA" w:rsidRPr="00134BAD">
              <w:rPr>
                <w:b/>
              </w:rPr>
              <w:t xml:space="preserve">Sampling Frequency: </w:t>
            </w:r>
          </w:p>
          <w:p w14:paraId="5AD82351" w14:textId="77777777" w:rsidR="00906126" w:rsidRPr="00134BAD" w:rsidRDefault="00E03E12" w:rsidP="00134BAD">
            <w:pPr>
              <w:spacing w:after="120"/>
              <w:ind w:left="150"/>
            </w:pPr>
            <w:r w:rsidRPr="00D5180B">
              <w:rPr>
                <w:rFonts w:cs="Calibri"/>
                <w:szCs w:val="22"/>
              </w:rPr>
              <w:t>One sample</w:t>
            </w:r>
            <w:r w:rsidRPr="00134BAD">
              <w:t xml:space="preserve"> per water source</w:t>
            </w:r>
            <w:r w:rsidRPr="00D5180B">
              <w:rPr>
                <w:rFonts w:cs="Calibri"/>
                <w:szCs w:val="22"/>
              </w:rPr>
              <w:t xml:space="preserve"> 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xml:space="preserve">. Additional samples shall be collected no less than 18 hrs. apart and at least monthly during use from points within the </w:t>
            </w:r>
            <w:r w:rsidR="002B5D34" w:rsidRPr="00D5180B">
              <w:rPr>
                <w:rFonts w:cs="Calibri"/>
                <w:szCs w:val="22"/>
              </w:rPr>
              <w:t xml:space="preserve">water </w:t>
            </w:r>
            <w:r w:rsidRPr="00D5180B">
              <w:rPr>
                <w:rFonts w:cs="Calibri"/>
                <w:szCs w:val="22"/>
              </w:rPr>
              <w:t>distribution system.</w:t>
            </w:r>
          </w:p>
          <w:p w14:paraId="30CFC5F3" w14:textId="77777777" w:rsidR="00BE40AA" w:rsidRPr="00134BAD" w:rsidRDefault="005F40F5" w:rsidP="00BE40AA">
            <w:pPr>
              <w:autoSpaceDE w:val="0"/>
              <w:autoSpaceDN w:val="0"/>
              <w:adjustRightInd w:val="0"/>
              <w:spacing w:before="240"/>
            </w:pPr>
            <w:r w:rsidRPr="00D5180B">
              <w:rPr>
                <w:rFonts w:cs="Calibri"/>
                <w:b/>
                <w:szCs w:val="22"/>
              </w:rPr>
              <w:t xml:space="preserve">Routine Verification </w:t>
            </w:r>
            <w:r w:rsidR="00BE40AA" w:rsidRPr="00134BAD">
              <w:rPr>
                <w:b/>
              </w:rPr>
              <w:t>Acceptance Criterion:</w:t>
            </w:r>
          </w:p>
          <w:p w14:paraId="2DE9C7DB" w14:textId="77777777" w:rsidR="00906126" w:rsidRPr="00134BAD" w:rsidRDefault="00782C72" w:rsidP="00E3596A">
            <w:pPr>
              <w:autoSpaceDE w:val="0"/>
              <w:autoSpaceDN w:val="0"/>
              <w:adjustRightInd w:val="0"/>
              <w:spacing w:before="120" w:after="120"/>
              <w:ind w:left="150"/>
            </w:pPr>
            <w:r w:rsidRPr="00134BAD">
              <w:rPr>
                <w:b/>
              </w:rPr>
              <w:t xml:space="preserve">&lt; </w:t>
            </w:r>
            <w:r w:rsidR="00906126" w:rsidRPr="00134BAD">
              <w:rPr>
                <w:b/>
              </w:rPr>
              <w:t xml:space="preserve">126 MPN / 100 mL </w:t>
            </w:r>
            <w:r w:rsidR="00906126" w:rsidRPr="00134BAD">
              <w:t>(geometric mean) and</w:t>
            </w:r>
            <w:r w:rsidRPr="00134BAD">
              <w:t xml:space="preserve"> </w:t>
            </w:r>
            <w:r w:rsidRPr="00134BAD">
              <w:rPr>
                <w:u w:val="single"/>
              </w:rPr>
              <w:t>&lt;</w:t>
            </w:r>
            <w:r w:rsidRPr="00134BAD">
              <w:t xml:space="preserve"> </w:t>
            </w:r>
            <w:r w:rsidR="00906126" w:rsidRPr="00134BAD">
              <w:rPr>
                <w:b/>
              </w:rPr>
              <w:t>235 MPN/100mL</w:t>
            </w:r>
            <w:r w:rsidR="00906126" w:rsidRPr="00134BAD">
              <w:t xml:space="preserve"> for any single sample.</w:t>
            </w:r>
          </w:p>
          <w:p w14:paraId="7CA4E875" w14:textId="77777777" w:rsidR="006A039A" w:rsidRPr="00134BAD" w:rsidRDefault="006A039A" w:rsidP="00E3596A">
            <w:pPr>
              <w:autoSpaceDE w:val="0"/>
              <w:autoSpaceDN w:val="0"/>
              <w:adjustRightInd w:val="0"/>
              <w:spacing w:before="120" w:after="120"/>
              <w:ind w:left="150"/>
              <w:rPr>
                <w:b/>
              </w:rPr>
            </w:pPr>
          </w:p>
          <w:p w14:paraId="5D76D0C8" w14:textId="77777777" w:rsidR="006A039A" w:rsidRPr="00134BAD" w:rsidRDefault="006A039A" w:rsidP="006A039A">
            <w:pPr>
              <w:autoSpaceDE w:val="0"/>
              <w:autoSpaceDN w:val="0"/>
              <w:adjustRightInd w:val="0"/>
              <w:spacing w:before="120" w:after="120"/>
              <w:rPr>
                <w:b/>
              </w:rPr>
            </w:pPr>
            <w:r w:rsidRPr="00134BAD">
              <w:rPr>
                <w:b/>
              </w:rPr>
              <w:lastRenderedPageBreak/>
              <w:t>Note</w:t>
            </w:r>
            <w:r w:rsidRPr="00134BAD">
              <w:t xml:space="preserve">: For the purposes of water testing, MPN and CFU </w:t>
            </w:r>
            <w:r w:rsidR="001E37CC" w:rsidRPr="00134BAD">
              <w:t>ar</w:t>
            </w:r>
            <w:r w:rsidRPr="00134BAD">
              <w:t>e considered equivalent.</w:t>
            </w:r>
          </w:p>
        </w:tc>
        <w:tc>
          <w:tcPr>
            <w:tcW w:w="3315" w:type="pct"/>
            <w:tcBorders>
              <w:top w:val="single" w:sz="4" w:space="0" w:color="auto"/>
              <w:left w:val="single" w:sz="4" w:space="0" w:color="auto"/>
              <w:bottom w:val="single" w:sz="4" w:space="0" w:color="auto"/>
              <w:right w:val="single" w:sz="4" w:space="0" w:color="auto"/>
            </w:tcBorders>
            <w:shd w:val="clear" w:color="auto" w:fill="auto"/>
          </w:tcPr>
          <w:p w14:paraId="3234614C" w14:textId="77777777" w:rsidR="00906126" w:rsidRPr="00134BAD" w:rsidRDefault="00906126" w:rsidP="00E3596A">
            <w:pPr>
              <w:autoSpaceDE w:val="0"/>
              <w:autoSpaceDN w:val="0"/>
              <w:adjustRightInd w:val="0"/>
              <w:spacing w:after="120"/>
              <w:ind w:left="9"/>
            </w:pPr>
            <w:r w:rsidRPr="00134BAD">
              <w:lastRenderedPageBreak/>
              <w:t xml:space="preserve">When using water from Type B </w:t>
            </w:r>
            <w:r w:rsidRPr="00D5180B">
              <w:rPr>
                <w:rFonts w:cs="Calibri"/>
                <w:szCs w:val="22"/>
              </w:rPr>
              <w:t>ag</w:t>
            </w:r>
            <w:r w:rsidR="008C3BB5" w:rsidRPr="00D5180B">
              <w:rPr>
                <w:rFonts w:cs="Calibri"/>
                <w:szCs w:val="22"/>
              </w:rPr>
              <w:t>ricultural</w:t>
            </w:r>
            <w:r w:rsidRPr="00134BAD">
              <w:t xml:space="preserve"> water </w:t>
            </w:r>
            <w:r w:rsidR="002B5D34" w:rsidRPr="00D5180B">
              <w:rPr>
                <w:rFonts w:cs="Calibri"/>
                <w:szCs w:val="22"/>
              </w:rPr>
              <w:t xml:space="preserve">distribution </w:t>
            </w:r>
            <w:r w:rsidRPr="00134BAD">
              <w:t>systems for overhead applications</w:t>
            </w:r>
            <w:r w:rsidRPr="00134BAD">
              <w:rPr>
                <w:b/>
              </w:rPr>
              <w:t xml:space="preserve"> </w:t>
            </w:r>
            <w:r w:rsidR="002B5D34" w:rsidRPr="00D5180B">
              <w:rPr>
                <w:rFonts w:cs="Calibri"/>
                <w:b/>
                <w:szCs w:val="22"/>
              </w:rPr>
              <w:t>prior</w:t>
            </w:r>
            <w:r w:rsidR="002B5D34" w:rsidRPr="00134BAD">
              <w:rPr>
                <w:b/>
              </w:rPr>
              <w:t xml:space="preserve"> </w:t>
            </w:r>
            <w:r w:rsidRPr="00134BAD">
              <w:rPr>
                <w:b/>
              </w:rPr>
              <w:t>to (&gt;) 21 days</w:t>
            </w:r>
            <w:r w:rsidRPr="00134BAD">
              <w:t xml:space="preserve"> of the scheduled harvest date, samples for microbial testing shall be taken </w:t>
            </w:r>
            <w:r w:rsidR="002B5D34" w:rsidRPr="00D5180B">
              <w:rPr>
                <w:rFonts w:cs="Calibri"/>
                <w:szCs w:val="22"/>
              </w:rPr>
              <w:t>as close as practicable to</w:t>
            </w:r>
            <w:r w:rsidR="002B5D34" w:rsidRPr="00134BAD">
              <w:t xml:space="preserve"> </w:t>
            </w:r>
            <w:r w:rsidRPr="00134BAD">
              <w:t>the point-of-use (</w:t>
            </w:r>
            <w:r w:rsidR="007C36C1" w:rsidRPr="00134BAD">
              <w:t>i.e., to be</w:t>
            </w:r>
            <w:r w:rsidRPr="00134BAD">
              <w:t xml:space="preserve"> determined by the sampler</w:t>
            </w:r>
            <w:r w:rsidR="007C36C1" w:rsidRPr="00134BAD">
              <w:t>,</w:t>
            </w:r>
            <w:r w:rsidRPr="00134BAD">
              <w:t xml:space="preserve"> to ensure the integrity of the sample, using sampling methods as prescribed in</w:t>
            </w:r>
            <w:r w:rsidR="000C7179" w:rsidRPr="00134BAD">
              <w:t xml:space="preserve"> Table 2D</w:t>
            </w:r>
            <w:r w:rsidRPr="00134BAD">
              <w:t>) so as to test both the water source and the water distribution system. In a closed water</w:t>
            </w:r>
            <w:r w:rsidRPr="00D5180B">
              <w:rPr>
                <w:rFonts w:cs="Calibri"/>
                <w:szCs w:val="22"/>
              </w:rPr>
              <w:t xml:space="preserve"> </w:t>
            </w:r>
            <w:r w:rsidR="00DC161B" w:rsidRPr="00D5180B">
              <w:rPr>
                <w:rFonts w:cs="Calibri"/>
                <w:szCs w:val="22"/>
              </w:rPr>
              <w:t>distribution</w:t>
            </w:r>
            <w:r w:rsidR="00DC161B" w:rsidRPr="00134BAD">
              <w:t xml:space="preserve"> </w:t>
            </w:r>
            <w:r w:rsidRPr="00134BAD">
              <w:t xml:space="preserve">system (meaning no connection to the outside) water samples may be collected from any point within the system but are still preferred </w:t>
            </w:r>
            <w:r w:rsidR="007C36C1" w:rsidRPr="00134BAD">
              <w:t>at the</w:t>
            </w:r>
            <w:r w:rsidRPr="00134BAD">
              <w:t xml:space="preserve"> point-of-use. No less than one (1) sample per month per </w:t>
            </w:r>
            <w:r w:rsidR="00DC161B" w:rsidRPr="00D5180B">
              <w:rPr>
                <w:rFonts w:cs="Calibri"/>
                <w:szCs w:val="22"/>
              </w:rPr>
              <w:t xml:space="preserve">water </w:t>
            </w:r>
            <w:r w:rsidRPr="00134BAD">
              <w:t xml:space="preserve">distribution system is required under these metrics. If there are multiple potential point-of-use sampling points in a </w:t>
            </w:r>
            <w:r w:rsidR="00DC161B" w:rsidRPr="00D5180B">
              <w:rPr>
                <w:rFonts w:cs="Calibri"/>
                <w:szCs w:val="22"/>
              </w:rPr>
              <w:t xml:space="preserve">water </w:t>
            </w:r>
            <w:r w:rsidRPr="00134BAD">
              <w:t xml:space="preserve">distribution system, then samples shall be taken from different point-of-use locations each subsequent month (randomize or rotate sample locations). </w:t>
            </w:r>
          </w:p>
          <w:p w14:paraId="1E8575E1" w14:textId="77777777" w:rsidR="00906126" w:rsidRPr="00134BAD" w:rsidRDefault="00906126" w:rsidP="00E3596A">
            <w:pPr>
              <w:autoSpaceDE w:val="0"/>
              <w:autoSpaceDN w:val="0"/>
              <w:adjustRightInd w:val="0"/>
            </w:pPr>
            <w:r w:rsidRPr="00134BAD">
              <w:t xml:space="preserve">Water for pre-harvest, direct edible portion contact </w:t>
            </w:r>
            <w:r w:rsidR="00DC161B" w:rsidRPr="00D5180B">
              <w:rPr>
                <w:rFonts w:cs="Calibri"/>
                <w:szCs w:val="22"/>
              </w:rPr>
              <w:t>prior</w:t>
            </w:r>
            <w:r w:rsidR="00DC161B" w:rsidRPr="00134BAD">
              <w:t xml:space="preserve"> </w:t>
            </w:r>
            <w:r w:rsidRPr="00134BAD">
              <w:t xml:space="preserve">to </w:t>
            </w:r>
            <w:r w:rsidR="00011FCB" w:rsidRPr="00134BAD">
              <w:t xml:space="preserve">(&gt;) </w:t>
            </w:r>
            <w:r w:rsidRPr="00134BAD">
              <w:t xml:space="preserve">21 days before scheduled harvest shall meet or exceed </w:t>
            </w:r>
            <w:r w:rsidR="00DC161B" w:rsidRPr="00D5180B">
              <w:rPr>
                <w:rFonts w:cs="Calibri"/>
                <w:szCs w:val="22"/>
              </w:rPr>
              <w:t>anti</w:t>
            </w:r>
            <w:r w:rsidRPr="00D5180B">
              <w:rPr>
                <w:rFonts w:cs="Calibri"/>
                <w:szCs w:val="22"/>
              </w:rPr>
              <w:t>microbial</w:t>
            </w:r>
            <w:r w:rsidRPr="00134BAD">
              <w:t xml:space="preserve"> standards for recreational water, based on a rolling geometric mean of the five (5) most recent samples. However, a rolling geometric mean of five samples is not necessarily required prior to irrigation or harvest. If less than five (5) samples are collected prior to irrigation, the acceptance criteria depend on the number of samples taken. For example:</w:t>
            </w:r>
          </w:p>
          <w:p w14:paraId="01080758" w14:textId="77777777" w:rsidR="00906126" w:rsidRPr="00134BAD" w:rsidRDefault="00906126" w:rsidP="00F0393F">
            <w:pPr>
              <w:numPr>
                <w:ilvl w:val="0"/>
                <w:numId w:val="84"/>
              </w:numPr>
              <w:autoSpaceDE w:val="0"/>
              <w:autoSpaceDN w:val="0"/>
              <w:adjustRightInd w:val="0"/>
              <w:ind w:left="374" w:hanging="187"/>
            </w:pPr>
            <w:r w:rsidRPr="00134BAD">
              <w:t xml:space="preserve">If only one (1) sample has been taken, it must be below (&lt;) 126 </w:t>
            </w:r>
            <w:r w:rsidR="00782C72" w:rsidRPr="00134BAD">
              <w:t xml:space="preserve">MPN </w:t>
            </w:r>
            <w:r w:rsidRPr="00134BAD">
              <w:t xml:space="preserve">/100 mL. </w:t>
            </w:r>
          </w:p>
          <w:p w14:paraId="2C0E5CD6" w14:textId="77777777" w:rsidR="00906126" w:rsidRPr="00134BAD" w:rsidRDefault="00906126" w:rsidP="00F0393F">
            <w:pPr>
              <w:numPr>
                <w:ilvl w:val="0"/>
                <w:numId w:val="84"/>
              </w:numPr>
              <w:autoSpaceDE w:val="0"/>
              <w:autoSpaceDN w:val="0"/>
              <w:adjustRightInd w:val="0"/>
              <w:spacing w:before="0"/>
              <w:ind w:left="374" w:hanging="187"/>
            </w:pPr>
            <w:r w:rsidRPr="00134BAD">
              <w:t xml:space="preserve">Once two (2) samples are taken, a geometric mean can be calculated, and the normal acceptance criteria apply. </w:t>
            </w:r>
          </w:p>
          <w:p w14:paraId="3E0C5B7B" w14:textId="77777777" w:rsidR="00906126" w:rsidRPr="00134BAD" w:rsidRDefault="00906126" w:rsidP="00E3596A">
            <w:pPr>
              <w:autoSpaceDE w:val="0"/>
              <w:autoSpaceDN w:val="0"/>
              <w:adjustRightInd w:val="0"/>
            </w:pPr>
            <w:r w:rsidRPr="00134BAD">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w:t>
            </w:r>
            <w:r w:rsidRPr="00134BAD">
              <w:lastRenderedPageBreak/>
              <w:t xml:space="preserve">contaminated water source. After the first sample is shown to be within acceptance criteria, subsequent samples shall be collected no less frequently than monthly at points-of-use within the </w:t>
            </w:r>
            <w:r w:rsidR="00DC161B" w:rsidRPr="00D5180B">
              <w:rPr>
                <w:rFonts w:cs="Calibri"/>
                <w:szCs w:val="22"/>
              </w:rPr>
              <w:t xml:space="preserve">water </w:t>
            </w:r>
            <w:r w:rsidRPr="00134BAD">
              <w:t>distribution system.</w:t>
            </w:r>
          </w:p>
          <w:p w14:paraId="7B1E4593" w14:textId="77777777" w:rsidR="00906126" w:rsidRPr="00134BAD" w:rsidRDefault="00906126" w:rsidP="00E3596A">
            <w:r w:rsidRPr="00134BAD">
              <w:t xml:space="preserve">Ideally, pre-harvest water used </w:t>
            </w:r>
            <w:r w:rsidR="00DC161B" w:rsidRPr="00D5180B">
              <w:rPr>
                <w:rFonts w:cs="Calibri"/>
                <w:szCs w:val="22"/>
              </w:rPr>
              <w:t>prior</w:t>
            </w:r>
            <w:r w:rsidR="00DC161B" w:rsidRPr="00134BAD">
              <w:t xml:space="preserve"> </w:t>
            </w:r>
            <w:r w:rsidRPr="00134BAD">
              <w:t xml:space="preserve">to 21 days before harvest for overhead applications should not contain generic </w:t>
            </w:r>
            <w:r w:rsidRPr="00134BAD">
              <w:rPr>
                <w:i/>
              </w:rPr>
              <w:t>E. coli</w:t>
            </w:r>
            <w:r w:rsidRPr="00134BAD">
              <w:t>, but low levels do not necessarily indicate that the water is unsafe. Investigation and/or remedial action SHOULD be taken when test results are higher than normal or indicate an upward trend. Investigation and remedial action SHALL be taken when acceptance criteria are exceeded.</w:t>
            </w:r>
          </w:p>
          <w:p w14:paraId="53601049" w14:textId="77777777" w:rsidR="00906126" w:rsidRPr="00134BAD" w:rsidRDefault="00906126" w:rsidP="00E3596A">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275DB256" w14:textId="77777777" w:rsidR="00B95961" w:rsidRPr="00134BAD" w:rsidRDefault="00B95961" w:rsidP="00F0393F">
            <w:pPr>
              <w:numPr>
                <w:ilvl w:val="0"/>
                <w:numId w:val="32"/>
              </w:numPr>
              <w:tabs>
                <w:tab w:val="clear" w:pos="360"/>
              </w:tabs>
              <w:spacing w:before="0"/>
              <w:ind w:left="374" w:hanging="187"/>
            </w:pPr>
            <w:r w:rsidRPr="00134BAD">
              <w:t xml:space="preserve">Conduct an </w:t>
            </w:r>
            <w:r w:rsidRPr="00D5180B">
              <w:rPr>
                <w:rFonts w:cs="Calibri"/>
                <w:szCs w:val="22"/>
              </w:rPr>
              <w:t>ag</w:t>
            </w:r>
            <w:r w:rsidR="008C3BB5" w:rsidRPr="00D5180B">
              <w:rPr>
                <w:rFonts w:cs="Calibri"/>
                <w:szCs w:val="22"/>
              </w:rPr>
              <w:t>ricultural</w:t>
            </w:r>
            <w:r w:rsidRPr="00134BAD">
              <w:t xml:space="preserve"> water system assessment of water source and</w:t>
            </w:r>
            <w:r w:rsidRPr="00D5180B">
              <w:rPr>
                <w:rFonts w:cs="Calibri"/>
                <w:szCs w:val="22"/>
              </w:rPr>
              <w:t xml:space="preserve"> </w:t>
            </w:r>
            <w:r w:rsidR="00DC161B" w:rsidRPr="00D5180B">
              <w:rPr>
                <w:rFonts w:cs="Calibri"/>
                <w:szCs w:val="22"/>
              </w:rPr>
              <w:t>water</w:t>
            </w:r>
            <w:r w:rsidR="00DC161B" w:rsidRPr="00134BAD">
              <w:t xml:space="preserve"> </w:t>
            </w:r>
            <w:r w:rsidRPr="00134BAD">
              <w:t>distribution system to determine if a contamination source is evident and can be eliminated. Eliminate identified contamination source(s).</w:t>
            </w:r>
          </w:p>
          <w:p w14:paraId="508F63B5" w14:textId="77777777" w:rsidR="00B95961" w:rsidRPr="00134BAD" w:rsidRDefault="00B95961" w:rsidP="00F0393F">
            <w:pPr>
              <w:numPr>
                <w:ilvl w:val="0"/>
                <w:numId w:val="32"/>
              </w:numPr>
              <w:tabs>
                <w:tab w:val="clear" w:pos="360"/>
              </w:tabs>
              <w:spacing w:before="0"/>
              <w:ind w:left="374" w:hanging="187"/>
            </w:pPr>
            <w:r w:rsidRPr="00134BAD">
              <w:t xml:space="preserve">For wells, perform an </w:t>
            </w:r>
            <w:r w:rsidRPr="00D5180B">
              <w:rPr>
                <w:rFonts w:cs="Calibri"/>
                <w:szCs w:val="22"/>
              </w:rPr>
              <w:t>ag</w:t>
            </w:r>
            <w:r w:rsidR="008C3BB5" w:rsidRPr="00D5180B">
              <w:rPr>
                <w:rFonts w:cs="Calibri"/>
                <w:szCs w:val="22"/>
              </w:rPr>
              <w:t>ricultural</w:t>
            </w:r>
            <w:r w:rsidRPr="00134BAD">
              <w:t xml:space="preserve"> water system assessment and/or treat as described in Appendix </w:t>
            </w:r>
            <w:r w:rsidR="0009027F">
              <w:t>A</w:t>
            </w:r>
            <w:r w:rsidRPr="00134BAD">
              <w:t>.</w:t>
            </w:r>
          </w:p>
          <w:p w14:paraId="27F1081F" w14:textId="77777777" w:rsidR="005F4549" w:rsidRPr="00D5180B" w:rsidRDefault="005F4549" w:rsidP="00F0393F">
            <w:pPr>
              <w:numPr>
                <w:ilvl w:val="0"/>
                <w:numId w:val="32"/>
              </w:numPr>
              <w:tabs>
                <w:tab w:val="clear" w:pos="360"/>
              </w:tabs>
              <w:spacing w:before="0"/>
              <w:ind w:left="374" w:hanging="187"/>
              <w:rPr>
                <w:rFonts w:cs="Calibri"/>
                <w:szCs w:val="22"/>
              </w:rPr>
            </w:pPr>
            <w:r w:rsidRPr="00D5180B">
              <w:rPr>
                <w:rFonts w:cs="Calibri"/>
                <w:szCs w:val="22"/>
              </w:rPr>
              <w:t>Or begin water treatment</w:t>
            </w:r>
          </w:p>
          <w:p w14:paraId="64D16048" w14:textId="77777777" w:rsidR="00906126" w:rsidRPr="00134BAD" w:rsidRDefault="00B95961" w:rsidP="007B1690">
            <w:pPr>
              <w:autoSpaceDE w:val="0"/>
              <w:autoSpaceDN w:val="0"/>
              <w:adjustRightInd w:val="0"/>
              <w:spacing w:after="120"/>
              <w:ind w:left="58"/>
            </w:pPr>
            <w:r w:rsidRPr="00134BAD">
              <w:t xml:space="preserve">Retest the water after conducting the </w:t>
            </w:r>
            <w:r w:rsidRPr="00D5180B">
              <w:rPr>
                <w:rFonts w:cs="Calibri"/>
                <w:szCs w:val="22"/>
              </w:rPr>
              <w:t>ag</w:t>
            </w:r>
            <w:r w:rsidR="008C3BB5" w:rsidRPr="00D5180B">
              <w:rPr>
                <w:rFonts w:cs="Calibri"/>
                <w:szCs w:val="22"/>
              </w:rPr>
              <w:t>ricultural</w:t>
            </w:r>
            <w:r w:rsidRPr="00134BAD">
              <w:t xml:space="preserve"> water system assessment and/or taking remedial actions to determine if it meets the outlined microbial acceptance criteria for this use. </w:t>
            </w:r>
            <w:r w:rsidR="005F4549" w:rsidRPr="00D5180B">
              <w:rPr>
                <w:rFonts w:cs="Calibri"/>
                <w:szCs w:val="22"/>
              </w:rPr>
              <w:t xml:space="preserve">Retest the water daily, take three samples, no less than 18 hours apart at the point closest to use. </w:t>
            </w:r>
            <w:r w:rsidRPr="00134BAD">
              <w:t xml:space="preserve">This sample should represent the conditions of the original water system, if feasible this test should be </w:t>
            </w:r>
            <w:r w:rsidR="007C36C1" w:rsidRPr="00134BAD">
              <w:t>at</w:t>
            </w:r>
            <w:r w:rsidRPr="00134BAD">
              <w:t xml:space="preserve"> the original sampling point. A more aggressive sampling program (i.e., sampling once per week instead of once per month) </w:t>
            </w:r>
            <w:r w:rsidR="00B3311C"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906126" w:rsidRPr="00D5180B" w14:paraId="6D1E0CA7" w14:textId="77777777" w:rsidTr="00F45D27">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52BB0E3D" w14:textId="77777777" w:rsidR="00906126" w:rsidRPr="00134BAD" w:rsidRDefault="00906126" w:rsidP="00E3596A">
            <w:pPr>
              <w:autoSpaceDE w:val="0"/>
              <w:autoSpaceDN w:val="0"/>
              <w:adjustRightInd w:val="0"/>
              <w:spacing w:before="120" w:after="120"/>
            </w:pPr>
            <w:r w:rsidRPr="00134BAD">
              <w:rPr>
                <w:b/>
              </w:rPr>
              <w:lastRenderedPageBreak/>
              <w:t>Test Method:</w:t>
            </w:r>
            <w:r w:rsidRPr="00134BAD">
              <w:t xml:space="preserve"> Any </w:t>
            </w:r>
            <w:r w:rsidR="008E6FC7" w:rsidRPr="00134BAD">
              <w:t>FDA-allowed</w:t>
            </w:r>
            <w:r w:rsidRPr="00134BAD">
              <w:t xml:space="preserve"> method</w:t>
            </w:r>
            <w:r w:rsidR="00F14773" w:rsidRPr="00D5180B">
              <w:rPr>
                <w:rFonts w:cs="Calibri"/>
                <w:szCs w:val="22"/>
              </w:rPr>
              <w:fldChar w:fldCharType="begin"/>
            </w:r>
            <w:r w:rsidR="00F14773" w:rsidRPr="00D5180B">
              <w:rPr>
                <w:rFonts w:cs="Calibri"/>
                <w:szCs w:val="22"/>
              </w:rPr>
              <w:instrText xml:space="preserve"> NOTEREF _Ref2255442 \f \h </w:instrText>
            </w:r>
            <w:r w:rsidR="00D5180B">
              <w:rPr>
                <w:rFonts w:cs="Calibri"/>
                <w:szCs w:val="22"/>
              </w:rPr>
              <w:instrText xml:space="preserve"> \* MERGEFORMAT </w:instrText>
            </w:r>
            <w:r w:rsidR="00F14773" w:rsidRPr="00D5180B">
              <w:rPr>
                <w:rFonts w:cs="Calibri"/>
                <w:szCs w:val="22"/>
              </w:rPr>
            </w:r>
            <w:r w:rsidR="00F14773" w:rsidRPr="00D5180B">
              <w:rPr>
                <w:rFonts w:cs="Calibri"/>
                <w:szCs w:val="22"/>
              </w:rPr>
              <w:fldChar w:fldCharType="separate"/>
            </w:r>
            <w:r w:rsidR="005F2F2C" w:rsidRPr="005F2F2C">
              <w:rPr>
                <w:rStyle w:val="FootnoteReference"/>
              </w:rPr>
              <w:t>2</w:t>
            </w:r>
            <w:r w:rsidR="00F14773" w:rsidRPr="00D5180B">
              <w:rPr>
                <w:rFonts w:cs="Calibri"/>
                <w:szCs w:val="22"/>
              </w:rPr>
              <w:fldChar w:fldCharType="end"/>
            </w:r>
          </w:p>
        </w:tc>
      </w:tr>
      <w:tr w:rsidR="00906126" w:rsidRPr="00D5180B" w14:paraId="6C41B796" w14:textId="77777777" w:rsidTr="00F45D27">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34D86259" w14:textId="77777777" w:rsidR="00906126" w:rsidRPr="00134BAD" w:rsidRDefault="00906126" w:rsidP="00E3596A">
            <w:pPr>
              <w:autoSpaceDE w:val="0"/>
              <w:autoSpaceDN w:val="0"/>
              <w:adjustRightInd w:val="0"/>
              <w:spacing w:before="120" w:after="120"/>
              <w:rPr>
                <w:b/>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00B33325" w:rsidRPr="00FF0908">
              <w:rPr>
                <w:szCs w:val="22"/>
              </w:rPr>
              <w:t xml:space="preserve"> </w:t>
            </w:r>
            <w:r w:rsidRPr="00134BAD">
              <w:t>who is the responsible party for a period of two years.</w:t>
            </w:r>
          </w:p>
        </w:tc>
      </w:tr>
    </w:tbl>
    <w:p w14:paraId="302CEBBB" w14:textId="77777777" w:rsidR="00075A4A" w:rsidRDefault="00075A4A" w:rsidP="00F45D27">
      <w:pPr>
        <w:spacing w:before="0" w:after="0"/>
        <w:rPr>
          <w:rFonts w:cs="Calibri"/>
          <w:b/>
          <w:bCs/>
          <w:iCs/>
          <w:sz w:val="24"/>
        </w:rPr>
      </w:pPr>
      <w:bookmarkStart w:id="477" w:name="_Toc8374941"/>
      <w:bookmarkEnd w:id="476"/>
      <w:r>
        <w:br w:type="page"/>
      </w:r>
    </w:p>
    <w:p w14:paraId="465C30B0" w14:textId="77777777" w:rsidR="00BF4B76" w:rsidRDefault="00B64A1C" w:rsidP="007D7827">
      <w:pPr>
        <w:pStyle w:val="Heading2"/>
      </w:pPr>
      <w:bookmarkStart w:id="478" w:name="_Toc20839161"/>
      <w:r w:rsidRPr="00D5180B">
        <w:lastRenderedPageBreak/>
        <w:t xml:space="preserve">FIGURE </w:t>
      </w:r>
      <w:r w:rsidR="00764A84" w:rsidRPr="00D5180B">
        <w:t>5</w:t>
      </w:r>
      <w:r w:rsidRPr="00D5180B">
        <w:t>. Irrigation Water from Type B Ag</w:t>
      </w:r>
      <w:r w:rsidR="008C3BB5" w:rsidRPr="00D5180B">
        <w:t>ricultural</w:t>
      </w:r>
      <w:r w:rsidRPr="00D5180B">
        <w:t xml:space="preserve"> Water Systems</w:t>
      </w:r>
      <w:bookmarkEnd w:id="477"/>
      <w:r w:rsidRPr="00D5180B">
        <w:t xml:space="preserve"> </w:t>
      </w:r>
      <w:r w:rsidR="00DC5F91">
        <w:t>intended for Overhead Irrigation – See TABLE 2E</w:t>
      </w:r>
      <w:bookmarkStart w:id="479" w:name="_Toc8374942"/>
      <w:bookmarkEnd w:id="478"/>
    </w:p>
    <w:p w14:paraId="59C49BEA" w14:textId="77777777" w:rsidR="00973520" w:rsidRDefault="00973520" w:rsidP="00F45D27">
      <w:pPr>
        <w:spacing w:before="0" w:after="0"/>
        <w:rPr>
          <w:rFonts w:cs="Calibri"/>
          <w:sz w:val="20"/>
          <w:szCs w:val="20"/>
        </w:rPr>
      </w:pPr>
    </w:p>
    <w:p w14:paraId="669E40E3" w14:textId="77777777" w:rsidR="00973520" w:rsidRDefault="00973520" w:rsidP="00F45D27">
      <w:pPr>
        <w:spacing w:before="0" w:after="0"/>
        <w:rPr>
          <w:rFonts w:cs="Calibri"/>
          <w:sz w:val="20"/>
          <w:szCs w:val="20"/>
        </w:rPr>
      </w:pPr>
    </w:p>
    <w:p w14:paraId="602C3F58" w14:textId="77777777" w:rsidR="00973520" w:rsidRDefault="00973520" w:rsidP="00F45D27">
      <w:pPr>
        <w:spacing w:before="0" w:after="0"/>
      </w:pPr>
    </w:p>
    <w:p w14:paraId="1C870EFA" w14:textId="77777777" w:rsidR="00075A4A" w:rsidRPr="006761C0" w:rsidRDefault="00973520" w:rsidP="00F45D27">
      <w:pPr>
        <w:spacing w:before="0" w:after="0"/>
      </w:pPr>
      <w:r>
        <w:rPr>
          <w:noProof/>
        </w:rPr>
        <mc:AlternateContent>
          <mc:Choice Requires="wpc">
            <w:drawing>
              <wp:inline distT="0" distB="0" distL="0" distR="0" wp14:anchorId="74EFE909" wp14:editId="32CBFC73">
                <wp:extent cx="6107430" cy="6882130"/>
                <wp:effectExtent l="0" t="0" r="102870" b="0"/>
                <wp:docPr id="68" name="Canvas 1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85" name="Text Box 115"/>
                        <wps:cNvSpPr txBox="1">
                          <a:spLocks noChangeArrowheads="1"/>
                        </wps:cNvSpPr>
                        <wps:spPr bwMode="auto">
                          <a:xfrm>
                            <a:off x="114300" y="2505076"/>
                            <a:ext cx="2400300" cy="1466850"/>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571E02EB" w14:textId="77777777" w:rsidR="000C6025" w:rsidRPr="002615C4" w:rsidRDefault="000C6025"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wps:txbx>
                        <wps:bodyPr rot="0" vert="horz" wrap="square" lIns="86868" tIns="43434" rIns="86868" bIns="43434" anchor="t" anchorCtr="0" upright="1">
                          <a:noAutofit/>
                        </wps:bodyPr>
                      </wps:wsp>
                      <wps:wsp>
                        <wps:cNvPr id="286" name="Rectangle 116"/>
                        <wps:cNvSpPr>
                          <a:spLocks noChangeArrowheads="1"/>
                        </wps:cNvSpPr>
                        <wps:spPr bwMode="auto">
                          <a:xfrm>
                            <a:off x="180084" y="61506"/>
                            <a:ext cx="5687316" cy="14805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2E593768" w14:textId="77777777" w:rsidR="000C6025" w:rsidRPr="00284D9C" w:rsidRDefault="000C6025"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2FAF52F2" w14:textId="77777777" w:rsidR="000C6025" w:rsidRPr="00B005EE" w:rsidRDefault="000C6025"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740DD04C" w14:textId="77777777" w:rsidR="000C6025" w:rsidRPr="00B005EE" w:rsidRDefault="000C6025"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50FCF143" w14:textId="77777777" w:rsidR="000C6025" w:rsidRPr="00B005EE" w:rsidRDefault="000C6025"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2C088B6" w14:textId="77777777" w:rsidR="000C6025" w:rsidRPr="00284D9C" w:rsidRDefault="000C6025" w:rsidP="00973520">
                              <w:pPr>
                                <w:rPr>
                                  <w:rFonts w:ascii="Arial" w:hAnsi="Arial"/>
                                  <w:color w:val="FFFFFF"/>
                                  <w:sz w:val="18"/>
                                  <w:szCs w:val="19"/>
                                </w:rPr>
                              </w:pPr>
                            </w:p>
                          </w:txbxContent>
                        </wps:txbx>
                        <wps:bodyPr rot="0" vert="horz" wrap="square" lIns="86868" tIns="43434" rIns="86868" bIns="43434" anchor="t" anchorCtr="0" upright="1">
                          <a:noAutofit/>
                        </wps:bodyPr>
                      </wps:wsp>
                      <wps:wsp>
                        <wps:cNvPr id="287" name="AutoShape 117"/>
                        <wps:cNvSpPr>
                          <a:spLocks noChangeArrowheads="1"/>
                        </wps:cNvSpPr>
                        <wps:spPr bwMode="auto">
                          <a:xfrm>
                            <a:off x="330063" y="1200150"/>
                            <a:ext cx="2092560" cy="1362075"/>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3C2C41A9" w14:textId="77777777" w:rsidR="000C6025" w:rsidRPr="002615C4" w:rsidRDefault="000C6025" w:rsidP="00973520">
                              <w:pPr>
                                <w:jc w:val="center"/>
                                <w:rPr>
                                  <w:rFonts w:cs="Calibri"/>
                                  <w:b/>
                                  <w:color w:val="FFFFFF"/>
                                  <w:sz w:val="20"/>
                                  <w:szCs w:val="20"/>
                                  <w:u w:val="single"/>
                                </w:rPr>
                              </w:pPr>
                              <w:r w:rsidRPr="002615C4">
                                <w:rPr>
                                  <w:rFonts w:cs="Calibri"/>
                                  <w:b/>
                                  <w:color w:val="FFFFFF"/>
                                  <w:sz w:val="20"/>
                                  <w:szCs w:val="20"/>
                                  <w:u w:val="single"/>
                                </w:rPr>
                                <w:t>ACCEPTANCE CRITERIA</w:t>
                              </w:r>
                            </w:p>
                            <w:p w14:paraId="08DFC13F" w14:textId="77777777" w:rsidR="000C6025" w:rsidRPr="002615C4" w:rsidRDefault="000C6025"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0B0540FE" w14:textId="77777777" w:rsidR="000C6025" w:rsidRPr="002615C4" w:rsidRDefault="000C6025" w:rsidP="00973520">
                              <w:pPr>
                                <w:spacing w:before="0" w:after="0"/>
                                <w:jc w:val="center"/>
                                <w:rPr>
                                  <w:rFonts w:cs="Calibri"/>
                                  <w:color w:val="FFFFFF"/>
                                  <w:sz w:val="20"/>
                                  <w:szCs w:val="20"/>
                                </w:rPr>
                              </w:pPr>
                              <w:r w:rsidRPr="002615C4">
                                <w:rPr>
                                  <w:rFonts w:cs="Calibri"/>
                                  <w:color w:val="FFFFFF"/>
                                  <w:sz w:val="20"/>
                                  <w:szCs w:val="20"/>
                                </w:rPr>
                                <w:t>(Geometric mean)</w:t>
                              </w:r>
                            </w:p>
                            <w:p w14:paraId="639AFF1A" w14:textId="77777777" w:rsidR="000C6025" w:rsidRPr="002615C4" w:rsidRDefault="000C6025"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4C397671" w14:textId="77777777" w:rsidR="000C6025" w:rsidRPr="002615C4" w:rsidRDefault="000C6025"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wps:txbx>
                        <wps:bodyPr rot="0" vert="horz" wrap="square" lIns="86868" tIns="43434" rIns="86868" bIns="43434" anchor="t" anchorCtr="0" upright="1">
                          <a:noAutofit/>
                        </wps:bodyPr>
                      </wps:wsp>
                      <wps:wsp>
                        <wps:cNvPr id="64" name="Text Box 119"/>
                        <wps:cNvSpPr txBox="1">
                          <a:spLocks noChangeArrowheads="1"/>
                        </wps:cNvSpPr>
                        <wps:spPr bwMode="auto">
                          <a:xfrm>
                            <a:off x="2579731" y="2561239"/>
                            <a:ext cx="3527699" cy="3970189"/>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2DE6E1C8" w14:textId="77777777" w:rsidR="000C6025" w:rsidRPr="002615C4" w:rsidRDefault="000C6025" w:rsidP="00973520">
                              <w:pPr>
                                <w:rPr>
                                  <w:rFonts w:cs="Calibri"/>
                                  <w:b/>
                                  <w:sz w:val="20"/>
                                  <w:szCs w:val="20"/>
                                </w:rPr>
                              </w:pPr>
                              <w:r w:rsidRPr="002615C4">
                                <w:rPr>
                                  <w:rFonts w:cs="Calibri"/>
                                  <w:b/>
                                  <w:sz w:val="20"/>
                                  <w:szCs w:val="20"/>
                                </w:rPr>
                                <w:t>REMEDIAL ACTIONS:</w:t>
                              </w:r>
                            </w:p>
                            <w:p w14:paraId="0D707593" w14:textId="77777777" w:rsidR="000C6025" w:rsidRPr="002615C4" w:rsidRDefault="000C6025"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E5B398F" w14:textId="77777777" w:rsidR="000C6025" w:rsidRPr="002615C4" w:rsidRDefault="000C6025"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7CBBDC6A" w14:textId="77777777" w:rsidR="000C6025" w:rsidRPr="002615C4" w:rsidRDefault="000C6025"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4E03DAEC" w14:textId="77777777" w:rsidR="000C6025" w:rsidRPr="002615C4" w:rsidRDefault="000C6025"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04F278DD" w14:textId="77777777" w:rsidR="000C6025" w:rsidRPr="002615C4" w:rsidRDefault="000C6025"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651363B1" w14:textId="77777777" w:rsidR="000C6025" w:rsidRPr="002615C4" w:rsidRDefault="000C6025"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wps:txbx>
                        <wps:bodyPr rot="0" vert="horz" wrap="square" lIns="86868" tIns="43434" rIns="86868" bIns="43434" anchor="ctr" anchorCtr="0" upright="1">
                          <a:noAutofit/>
                        </wps:bodyPr>
                      </wps:wsp>
                      <wps:wsp>
                        <wps:cNvPr id="65" name="AutoShape 118"/>
                        <wps:cNvSpPr>
                          <a:spLocks noChangeArrowheads="1"/>
                        </wps:cNvSpPr>
                        <wps:spPr bwMode="auto">
                          <a:xfrm>
                            <a:off x="3134022" y="1200150"/>
                            <a:ext cx="2426673" cy="145988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5A5D0CD6" w14:textId="77777777" w:rsidR="000C6025" w:rsidRPr="002615C4" w:rsidRDefault="000C6025" w:rsidP="00973520">
                              <w:pPr>
                                <w:spacing w:before="0" w:after="120"/>
                                <w:jc w:val="center"/>
                                <w:rPr>
                                  <w:rFonts w:cs="Calibri"/>
                                  <w:b/>
                                  <w:sz w:val="20"/>
                                  <w:szCs w:val="20"/>
                                  <w:u w:val="single"/>
                                </w:rPr>
                              </w:pPr>
                              <w:r w:rsidRPr="002615C4">
                                <w:rPr>
                                  <w:rFonts w:cs="Calibri"/>
                                  <w:b/>
                                  <w:sz w:val="20"/>
                                  <w:szCs w:val="20"/>
                                  <w:u w:val="single"/>
                                </w:rPr>
                                <w:t>ACTION LEVEL</w:t>
                              </w:r>
                            </w:p>
                            <w:p w14:paraId="3EC243FC" w14:textId="77777777" w:rsidR="000C6025" w:rsidRPr="00B005EE" w:rsidRDefault="000C6025"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3DB6F702" w14:textId="77777777" w:rsidR="000C6025" w:rsidRPr="00B005EE" w:rsidRDefault="000C6025" w:rsidP="00973520">
                              <w:pPr>
                                <w:spacing w:before="0" w:after="0"/>
                                <w:jc w:val="center"/>
                                <w:rPr>
                                  <w:rFonts w:cs="Calibri"/>
                                  <w:sz w:val="20"/>
                                  <w:szCs w:val="20"/>
                                </w:rPr>
                              </w:pPr>
                              <w:r w:rsidRPr="00B005EE">
                                <w:rPr>
                                  <w:rFonts w:cs="Calibri"/>
                                  <w:sz w:val="20"/>
                                  <w:szCs w:val="20"/>
                                </w:rPr>
                                <w:t>(Geometric mean)</w:t>
                              </w:r>
                            </w:p>
                            <w:p w14:paraId="2F2EE71D" w14:textId="77777777" w:rsidR="000C6025" w:rsidRPr="00B005EE" w:rsidRDefault="000C6025"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3564FFC7" w14:textId="77777777" w:rsidR="000C6025" w:rsidRPr="00B005EE" w:rsidRDefault="000C6025"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wps:txbx>
                        <wps:bodyPr rot="0" vert="horz" wrap="square" lIns="86868" tIns="43434" rIns="86868" bIns="43434" anchor="t" anchorCtr="0" upright="1">
                          <a:noAutofit/>
                        </wps:bodyPr>
                      </wps:wsp>
                      <wps:wsp>
                        <wps:cNvPr id="66" name="AutoShape 120"/>
                        <wps:cNvSpPr>
                          <a:spLocks noChangeArrowheads="1"/>
                        </wps:cNvSpPr>
                        <wps:spPr bwMode="auto">
                          <a:xfrm>
                            <a:off x="0" y="3997501"/>
                            <a:ext cx="2514600" cy="2429998"/>
                          </a:xfrm>
                          <a:prstGeom prst="flowChartDocumen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0CE31A71" w14:textId="77777777" w:rsidR="000C6025" w:rsidRPr="002615C4" w:rsidRDefault="000C6025" w:rsidP="00973520">
                              <w:pPr>
                                <w:rPr>
                                  <w:rFonts w:cs="Calibri"/>
                                  <w:b/>
                                  <w:sz w:val="20"/>
                                  <w:szCs w:val="20"/>
                                </w:rPr>
                              </w:pPr>
                              <w:r w:rsidRPr="002615C4">
                                <w:rPr>
                                  <w:rFonts w:cs="Calibri"/>
                                  <w:b/>
                                  <w:sz w:val="20"/>
                                  <w:szCs w:val="20"/>
                                </w:rPr>
                                <w:t xml:space="preserve">CROP TESTING:  </w:t>
                              </w:r>
                            </w:p>
                            <w:p w14:paraId="7F7A0E87" w14:textId="77777777" w:rsidR="000C6025" w:rsidRDefault="000C6025"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480"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088C5B11" w14:textId="77777777" w:rsidR="000C6025" w:rsidRPr="000559F7" w:rsidRDefault="000C6025"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0B8E3EC5" w14:textId="77777777" w:rsidR="000C6025" w:rsidRPr="000559F7" w:rsidRDefault="000C6025" w:rsidP="000559F7">
                              <w:pPr>
                                <w:rPr>
                                  <w:rFonts w:cs="Calibri"/>
                                  <w:sz w:val="20"/>
                                  <w:szCs w:val="20"/>
                                </w:rPr>
                              </w:pPr>
                            </w:p>
                          </w:txbxContent>
                        </wps:txbx>
                        <wps:bodyPr rot="0" vert="horz" wrap="square" lIns="91440" tIns="45720" rIns="91440" bIns="45720" anchor="t" anchorCtr="0" upright="1">
                          <a:noAutofit/>
                        </wps:bodyPr>
                      </wps:wsp>
                      <wps:wsp>
                        <wps:cNvPr id="67" name="AutoShape 121"/>
                        <wps:cNvSpPr>
                          <a:spLocks noChangeArrowheads="1"/>
                        </wps:cNvSpPr>
                        <wps:spPr bwMode="auto">
                          <a:xfrm rot="10800000">
                            <a:off x="2234946" y="5676306"/>
                            <a:ext cx="496061" cy="242910"/>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w14:anchorId="74EFE909" id="Canvas 113" o:spid="_x0000_s1093" editas="canvas" style="width:480.9pt;height:541.9pt;mso-position-horizontal-relative:char;mso-position-vertical-relative:line" coordsize="61074,68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">
                <v:shape id="_x0000_s1094" type="#_x0000_t75" style="position:absolute;width:61074;height:68821;visibility:visible;mso-wrap-style:square" filled="t" fillcolor="#dbdbdb">
                  <v:fill o:detectmouseclick="t"/>
                  <v:path o:connecttype="none"/>
                </v:shape>
                <v:shape id="Text Box 115" o:spid="_x0000_s1095" type="#_x0000_t202" style="position:absolute;left:1143;top:25050;width:24003;height:14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" fillcolor="#c5e0b3">
                  <v:shadow on="t" opacity=".5" offset="6pt,6pt"/>
                  <v:textbox inset="6.84pt,3.42pt,6.84pt,3.42pt">
                    <w:txbxContent>
                      <w:p w14:paraId="571E02EB" w14:textId="77777777" w:rsidR="000C6025" w:rsidRPr="002615C4" w:rsidRDefault="000C6025"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v:textbox>
                </v:shape>
                <v:rect id="Rectangle 116" o:spid="_x0000_s1096" style="position:absolute;left:1800;top:615;width:56874;height:14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" fillcolor="#2f5496" stroked="f" strokecolor="#f2f2f2" strokeweight="3pt">
                  <v:shadow on="t" color="#1f3763" opacity=".5" offset="6pt,6pt"/>
                  <v:textbox inset="6.84pt,3.42pt,6.84pt,3.42pt">
                    <w:txbxContent>
                      <w:p w14:paraId="2E593768" w14:textId="77777777" w:rsidR="000C6025" w:rsidRPr="00284D9C" w:rsidRDefault="000C6025"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2FAF52F2" w14:textId="77777777" w:rsidR="000C6025" w:rsidRPr="00B005EE" w:rsidRDefault="000C6025" w:rsidP="00973520">
                        <w:pPr>
                          <w:numPr>
                            <w:ilvl w:val="0"/>
                            <w:numId w:val="33"/>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740DD04C" w14:textId="77777777" w:rsidR="000C6025" w:rsidRPr="00B005EE" w:rsidRDefault="000C6025" w:rsidP="00973520">
                        <w:pPr>
                          <w:numPr>
                            <w:ilvl w:val="0"/>
                            <w:numId w:val="33"/>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50FCF143" w14:textId="77777777" w:rsidR="000C6025" w:rsidRPr="00B005EE" w:rsidRDefault="000C6025" w:rsidP="00973520">
                        <w:pPr>
                          <w:numPr>
                            <w:ilvl w:val="0"/>
                            <w:numId w:val="33"/>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2C088B6" w14:textId="77777777" w:rsidR="000C6025" w:rsidRPr="00284D9C" w:rsidRDefault="000C6025" w:rsidP="00973520">
                        <w:pPr>
                          <w:rPr>
                            <w:rFonts w:ascii="Arial" w:hAnsi="Arial"/>
                            <w:color w:val="FFFFFF"/>
                            <w:sz w:val="18"/>
                            <w:szCs w:val="19"/>
                          </w:rPr>
                        </w:pPr>
                      </w:p>
                    </w:txbxContent>
                  </v:textbox>
                </v:rect>
                <v:shape id="AutoShape 117" o:spid="_x0000_s1097" type="#_x0000_t177" style="position:absolute;left:3300;top:12001;width:20926;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" fillcolor="#060" stroked="f" strokecolor="#f2f2f2" strokeweight="3pt">
                  <v:shadow on="t" type="perspective" color="#375623" opacity=".5" origin=",.5" offset="0,0" matrix=",,,.5"/>
                  <v:textbox inset="6.84pt,3.42pt,6.84pt,3.42pt">
                    <w:txbxContent>
                      <w:p w14:paraId="3C2C41A9" w14:textId="77777777" w:rsidR="000C6025" w:rsidRPr="002615C4" w:rsidRDefault="000C6025" w:rsidP="00973520">
                        <w:pPr>
                          <w:jc w:val="center"/>
                          <w:rPr>
                            <w:rFonts w:cs="Calibri"/>
                            <w:b/>
                            <w:color w:val="FFFFFF"/>
                            <w:sz w:val="20"/>
                            <w:szCs w:val="20"/>
                            <w:u w:val="single"/>
                          </w:rPr>
                        </w:pPr>
                        <w:r w:rsidRPr="002615C4">
                          <w:rPr>
                            <w:rFonts w:cs="Calibri"/>
                            <w:b/>
                            <w:color w:val="FFFFFF"/>
                            <w:sz w:val="20"/>
                            <w:szCs w:val="20"/>
                            <w:u w:val="single"/>
                          </w:rPr>
                          <w:t>ACCEPTANCE CRITERIA</w:t>
                        </w:r>
                      </w:p>
                      <w:p w14:paraId="08DFC13F" w14:textId="77777777" w:rsidR="000C6025" w:rsidRPr="002615C4" w:rsidRDefault="000C6025"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0B0540FE" w14:textId="77777777" w:rsidR="000C6025" w:rsidRPr="002615C4" w:rsidRDefault="000C6025" w:rsidP="00973520">
                        <w:pPr>
                          <w:spacing w:before="0" w:after="0"/>
                          <w:jc w:val="center"/>
                          <w:rPr>
                            <w:rFonts w:cs="Calibri"/>
                            <w:color w:val="FFFFFF"/>
                            <w:sz w:val="20"/>
                            <w:szCs w:val="20"/>
                          </w:rPr>
                        </w:pPr>
                        <w:r w:rsidRPr="002615C4">
                          <w:rPr>
                            <w:rFonts w:cs="Calibri"/>
                            <w:color w:val="FFFFFF"/>
                            <w:sz w:val="20"/>
                            <w:szCs w:val="20"/>
                          </w:rPr>
                          <w:t>(Geometric mean)</w:t>
                        </w:r>
                      </w:p>
                      <w:p w14:paraId="639AFF1A" w14:textId="77777777" w:rsidR="000C6025" w:rsidRPr="002615C4" w:rsidRDefault="000C6025"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4C397671" w14:textId="77777777" w:rsidR="000C6025" w:rsidRPr="002615C4" w:rsidRDefault="000C6025"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v:textbox>
                </v:shape>
                <v:shape id="Text Box 119" o:spid="_x0000_s1098" type="#_x0000_t202" style="position:absolute;left:25797;top:25612;width:35277;height:39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" fillcolor="#bdd6ee">
                  <v:shadow on="t" opacity=".5" offset="6pt,6pt"/>
                  <v:textbox inset="6.84pt,3.42pt,6.84pt,3.42pt">
                    <w:txbxContent>
                      <w:p w14:paraId="2DE6E1C8" w14:textId="77777777" w:rsidR="000C6025" w:rsidRPr="002615C4" w:rsidRDefault="000C6025" w:rsidP="00973520">
                        <w:pPr>
                          <w:rPr>
                            <w:rFonts w:cs="Calibri"/>
                            <w:b/>
                            <w:sz w:val="20"/>
                            <w:szCs w:val="20"/>
                          </w:rPr>
                        </w:pPr>
                        <w:r w:rsidRPr="002615C4">
                          <w:rPr>
                            <w:rFonts w:cs="Calibri"/>
                            <w:b/>
                            <w:sz w:val="20"/>
                            <w:szCs w:val="20"/>
                          </w:rPr>
                          <w:t>REMEDIAL ACTIONS:</w:t>
                        </w:r>
                      </w:p>
                      <w:p w14:paraId="0D707593" w14:textId="77777777" w:rsidR="000C6025" w:rsidRPr="002615C4" w:rsidRDefault="000C6025" w:rsidP="00973520">
                        <w:pPr>
                          <w:numPr>
                            <w:ilvl w:val="0"/>
                            <w:numId w:val="92"/>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2E5B398F" w14:textId="77777777" w:rsidR="000C6025" w:rsidRPr="002615C4" w:rsidRDefault="000C6025" w:rsidP="00973520">
                        <w:pPr>
                          <w:numPr>
                            <w:ilvl w:val="0"/>
                            <w:numId w:val="92"/>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7CBBDC6A" w14:textId="77777777" w:rsidR="000C6025" w:rsidRPr="002615C4" w:rsidRDefault="000C6025" w:rsidP="00973520">
                        <w:pPr>
                          <w:numPr>
                            <w:ilvl w:val="0"/>
                            <w:numId w:val="92"/>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4E03DAEC" w14:textId="77777777" w:rsidR="000C6025" w:rsidRPr="002615C4" w:rsidRDefault="000C6025" w:rsidP="00973520">
                        <w:pPr>
                          <w:numPr>
                            <w:ilvl w:val="0"/>
                            <w:numId w:val="92"/>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04F278DD" w14:textId="77777777" w:rsidR="000C6025" w:rsidRPr="002615C4" w:rsidRDefault="000C6025" w:rsidP="00973520">
                        <w:pPr>
                          <w:numPr>
                            <w:ilvl w:val="0"/>
                            <w:numId w:val="92"/>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651363B1" w14:textId="77777777" w:rsidR="000C6025" w:rsidRPr="002615C4" w:rsidRDefault="000C6025" w:rsidP="00973520">
                        <w:pPr>
                          <w:numPr>
                            <w:ilvl w:val="0"/>
                            <w:numId w:val="92"/>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v:textbox>
                </v:shape>
                <v:shape id="AutoShape 118" o:spid="_x0000_s1099" type="#_x0000_t177" style="position:absolute;left:31340;top:12001;width:24266;height:14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" fillcolor="#c00000" stroked="f">
                  <v:shadow on="t" type="perspective" opacity=".5" origin=",.5" offset="0,0" matrix=",,,.5"/>
                  <v:textbox inset="6.84pt,3.42pt,6.84pt,3.42pt">
                    <w:txbxContent>
                      <w:p w14:paraId="5A5D0CD6" w14:textId="77777777" w:rsidR="000C6025" w:rsidRPr="002615C4" w:rsidRDefault="000C6025" w:rsidP="00973520">
                        <w:pPr>
                          <w:spacing w:before="0" w:after="120"/>
                          <w:jc w:val="center"/>
                          <w:rPr>
                            <w:rFonts w:cs="Calibri"/>
                            <w:b/>
                            <w:sz w:val="20"/>
                            <w:szCs w:val="20"/>
                            <w:u w:val="single"/>
                          </w:rPr>
                        </w:pPr>
                        <w:r w:rsidRPr="002615C4">
                          <w:rPr>
                            <w:rFonts w:cs="Calibri"/>
                            <w:b/>
                            <w:sz w:val="20"/>
                            <w:szCs w:val="20"/>
                            <w:u w:val="single"/>
                          </w:rPr>
                          <w:t>ACTION LEVEL</w:t>
                        </w:r>
                      </w:p>
                      <w:p w14:paraId="3EC243FC" w14:textId="77777777" w:rsidR="000C6025" w:rsidRPr="00B005EE" w:rsidRDefault="000C6025"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3DB6F702" w14:textId="77777777" w:rsidR="000C6025" w:rsidRPr="00B005EE" w:rsidRDefault="000C6025" w:rsidP="00973520">
                        <w:pPr>
                          <w:spacing w:before="0" w:after="0"/>
                          <w:jc w:val="center"/>
                          <w:rPr>
                            <w:rFonts w:cs="Calibri"/>
                            <w:sz w:val="20"/>
                            <w:szCs w:val="20"/>
                          </w:rPr>
                        </w:pPr>
                        <w:r w:rsidRPr="00B005EE">
                          <w:rPr>
                            <w:rFonts w:cs="Calibri"/>
                            <w:sz w:val="20"/>
                            <w:szCs w:val="20"/>
                          </w:rPr>
                          <w:t>(Geometric mean)</w:t>
                        </w:r>
                      </w:p>
                      <w:p w14:paraId="2F2EE71D" w14:textId="77777777" w:rsidR="000C6025" w:rsidRPr="00B005EE" w:rsidRDefault="000C6025"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3564FFC7" w14:textId="77777777" w:rsidR="000C6025" w:rsidRPr="00B005EE" w:rsidRDefault="000C6025"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120" o:spid="_x0000_s1100" type="#_x0000_t114" style="position:absolute;top:39975;width:25146;height:2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" fillcolor="#bdd6ee">
                  <v:shadow on="t" opacity=".5" offset="6pt,6pt"/>
                  <v:textbox>
                    <w:txbxContent>
                      <w:p w14:paraId="0CE31A71" w14:textId="77777777" w:rsidR="000C6025" w:rsidRPr="002615C4" w:rsidRDefault="000C6025" w:rsidP="00973520">
                        <w:pPr>
                          <w:rPr>
                            <w:rFonts w:cs="Calibri"/>
                            <w:b/>
                            <w:sz w:val="20"/>
                            <w:szCs w:val="20"/>
                          </w:rPr>
                        </w:pPr>
                        <w:r w:rsidRPr="002615C4">
                          <w:rPr>
                            <w:rFonts w:cs="Calibri"/>
                            <w:b/>
                            <w:sz w:val="20"/>
                            <w:szCs w:val="20"/>
                          </w:rPr>
                          <w:t xml:space="preserve">CROP TESTING:  </w:t>
                        </w:r>
                      </w:p>
                      <w:p w14:paraId="7F7A0E87" w14:textId="77777777" w:rsidR="000C6025" w:rsidRDefault="000C6025" w:rsidP="005D541E">
                        <w:pPr>
                          <w:pStyle w:val="ListParagraph"/>
                          <w:numPr>
                            <w:ilvl w:val="0"/>
                            <w:numId w:val="114"/>
                          </w:numPr>
                          <w:rPr>
                            <w:rFonts w:cs="Calibri"/>
                            <w:sz w:val="20"/>
                            <w:szCs w:val="20"/>
                          </w:rPr>
                        </w:pPr>
                        <w:r w:rsidRPr="000559F7">
                          <w:rPr>
                            <w:rFonts w:cs="Calibri"/>
                            <w:sz w:val="20"/>
                            <w:szCs w:val="20"/>
                          </w:rPr>
                          <w:t xml:space="preserve">If crop has been directly contacted with water exceeding acceptance criteria, sample and test product for STEC including </w:t>
                        </w:r>
                        <w:del w:id="482" w:author="Susan" w:date="2019-11-18T19:59:00Z">
                          <w:r w:rsidRPr="000559F7" w:rsidDel="0047713D">
                            <w:rPr>
                              <w:rFonts w:cs="Calibri"/>
                              <w:sz w:val="20"/>
                              <w:szCs w:val="20"/>
                            </w:rPr>
                            <w:delText xml:space="preserve">generic </w:delText>
                          </w:r>
                        </w:del>
                        <w:r w:rsidRPr="000559F7">
                          <w:rPr>
                            <w:rFonts w:cs="Calibri"/>
                            <w:i/>
                            <w:sz w:val="20"/>
                            <w:szCs w:val="20"/>
                          </w:rPr>
                          <w:t>E. coli</w:t>
                        </w:r>
                        <w:r w:rsidRPr="000559F7">
                          <w:rPr>
                            <w:rFonts w:cs="Calibri"/>
                            <w:sz w:val="20"/>
                            <w:szCs w:val="20"/>
                          </w:rPr>
                          <w:t xml:space="preserve"> O157:H7 and </w:t>
                        </w:r>
                        <w:r w:rsidRPr="000559F7">
                          <w:rPr>
                            <w:rFonts w:cs="Calibri"/>
                            <w:i/>
                            <w:sz w:val="20"/>
                            <w:szCs w:val="20"/>
                          </w:rPr>
                          <w:t>Salmonella</w:t>
                        </w:r>
                        <w:r w:rsidRPr="000559F7">
                          <w:rPr>
                            <w:rFonts w:cs="Calibri"/>
                            <w:sz w:val="20"/>
                            <w:szCs w:val="20"/>
                          </w:rPr>
                          <w:t xml:space="preserve"> as described in Appendix C, prior to harvest. </w:t>
                        </w:r>
                      </w:p>
                      <w:p w14:paraId="088C5B11" w14:textId="77777777" w:rsidR="000C6025" w:rsidRPr="000559F7" w:rsidRDefault="000C6025" w:rsidP="005D541E">
                        <w:pPr>
                          <w:pStyle w:val="ListParagraph"/>
                          <w:numPr>
                            <w:ilvl w:val="0"/>
                            <w:numId w:val="114"/>
                          </w:numPr>
                          <w:rPr>
                            <w:rFonts w:cs="Calibri"/>
                            <w:sz w:val="20"/>
                            <w:szCs w:val="20"/>
                          </w:rPr>
                        </w:pPr>
                        <w:r w:rsidRPr="000559F7">
                          <w:rPr>
                            <w:rFonts w:cs="Calibri"/>
                            <w:sz w:val="20"/>
                            <w:szCs w:val="20"/>
                          </w:rPr>
                          <w:t xml:space="preserve">If crop testing indicates the presence of either pathogen, do NOT harvest for </w:t>
                        </w:r>
                        <w:r w:rsidRPr="000559F7">
                          <w:rPr>
                            <w:rFonts w:cs="Calibri"/>
                            <w:sz w:val="20"/>
                            <w:szCs w:val="20"/>
                          </w:rPr>
                          <w:br/>
                          <w:t>fresh market and human consumption.</w:t>
                        </w:r>
                      </w:p>
                      <w:p w14:paraId="0B8E3EC5" w14:textId="77777777" w:rsidR="000C6025" w:rsidRPr="000559F7" w:rsidRDefault="000C6025" w:rsidP="000559F7">
                        <w:pPr>
                          <w:rPr>
                            <w:rFonts w:cs="Calibri"/>
                            <w:sz w:val="20"/>
                            <w:szCs w:val="20"/>
                          </w:rPr>
                        </w:pPr>
                      </w:p>
                    </w:txbxContent>
                  </v:textbox>
                </v:shape>
                <v:shape id="AutoShape 121" o:spid="_x0000_s1101" type="#_x0000_t13" style="position:absolute;left:22349;top:56763;width:4961;height:242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" adj="12806" fillcolor="#2f5496" stroked="f"/>
                <w10:anchorlock/>
              </v:group>
            </w:pict>
          </mc:Fallback>
        </mc:AlternateContent>
      </w:r>
    </w:p>
    <w:p w14:paraId="045657E7" w14:textId="77777777" w:rsidR="00BF4B76" w:rsidRPr="00D5180B" w:rsidRDefault="00BF4B76" w:rsidP="007D7827">
      <w:pPr>
        <w:pStyle w:val="Heading2"/>
      </w:pPr>
      <w:bookmarkStart w:id="481" w:name="_Toc20839162"/>
      <w:r w:rsidRPr="00D5180B">
        <w:lastRenderedPageBreak/>
        <w:t>TABLE</w:t>
      </w:r>
      <w:r w:rsidR="00DC5F91">
        <w:t>2F</w:t>
      </w:r>
      <w:r w:rsidRPr="00D5180B">
        <w:t>. Remedial Actions for Type A and B→A Ag</w:t>
      </w:r>
      <w:r w:rsidR="008C3BB5" w:rsidRPr="00D5180B">
        <w:t>ricultural</w:t>
      </w:r>
      <w:r w:rsidRPr="00D5180B">
        <w:t xml:space="preserve"> Water Systems</w:t>
      </w:r>
      <w:bookmarkEnd w:id="479"/>
      <w:r w:rsidR="00C73755" w:rsidRPr="00D5180B">
        <w:t xml:space="preserve"> – See FIGURE 4</w:t>
      </w:r>
      <w:bookmarkEnd w:id="481"/>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7"/>
        <w:gridCol w:w="6527"/>
      </w:tblGrid>
      <w:tr w:rsidR="00EB4DDD" w:rsidRPr="00D5180B" w14:paraId="105D701C"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7F76EC8A" w14:textId="77777777" w:rsidR="00EB4DDD" w:rsidRPr="00134BAD" w:rsidRDefault="00EB4DDD" w:rsidP="00EB4DDD">
            <w:pPr>
              <w:autoSpaceDE w:val="0"/>
              <w:autoSpaceDN w:val="0"/>
              <w:adjustRightInd w:val="0"/>
              <w:spacing w:before="120" w:after="120"/>
              <w:rPr>
                <w:b/>
                <w:sz w:val="28"/>
              </w:rPr>
            </w:pPr>
            <w:r w:rsidRPr="00134BAD">
              <w:rPr>
                <w:b/>
                <w:sz w:val="28"/>
              </w:rPr>
              <w:t xml:space="preserve">Level 1 Assessment </w:t>
            </w:r>
          </w:p>
        </w:tc>
      </w:tr>
      <w:tr w:rsidR="00EB4DDD" w:rsidRPr="00D5180B" w14:paraId="560661FA"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BA28CF4" w14:textId="77777777" w:rsidR="00EB4DDD" w:rsidRPr="005A7CF9" w:rsidRDefault="00EB4DDD" w:rsidP="006200D3">
            <w:pPr>
              <w:spacing w:before="120"/>
              <w:rPr>
                <w:b/>
              </w:rPr>
            </w:pPr>
            <w:r w:rsidRPr="005A7CF9">
              <w:rPr>
                <w:b/>
              </w:rPr>
              <w:t xml:space="preserve">Target Organisms: </w:t>
            </w:r>
            <w:r w:rsidRPr="005A7CF9">
              <w:t xml:space="preserve"> Generic </w:t>
            </w:r>
            <w:r w:rsidRPr="005A7CF9">
              <w:rPr>
                <w:i/>
              </w:rPr>
              <w:t>E. coli</w:t>
            </w:r>
            <w:r w:rsidRPr="005A7CF9">
              <w:t xml:space="preserve"> </w:t>
            </w:r>
            <w:commentRangeStart w:id="482"/>
            <w:del w:id="483" w:author="Susan" w:date="2020-06-15T14:20:00Z">
              <w:r w:rsidR="00251061" w:rsidRPr="005A7CF9" w:rsidDel="00507E24">
                <w:delText xml:space="preserve">and </w:delText>
              </w:r>
              <w:r w:rsidR="00193F74" w:rsidDel="00507E24">
                <w:delText>t</w:delText>
              </w:r>
              <w:r w:rsidR="00251061" w:rsidRPr="005A7CF9" w:rsidDel="00507E24">
                <w:delText xml:space="preserve">otal </w:delText>
              </w:r>
              <w:r w:rsidR="00193F74" w:rsidDel="00507E24">
                <w:delText>c</w:delText>
              </w:r>
              <w:r w:rsidR="00251061" w:rsidRPr="005A7CF9" w:rsidDel="00507E24">
                <w:delText>oliforms</w:delText>
              </w:r>
            </w:del>
            <w:commentRangeEnd w:id="482"/>
            <w:r w:rsidR="00D50D74">
              <w:rPr>
                <w:rStyle w:val="CommentReference"/>
                <w:rFonts w:ascii="Tahoma" w:hAnsi="Tahoma" w:cs="Tahoma"/>
                <w:lang w:eastAsia="x-none"/>
              </w:rPr>
              <w:commentReference w:id="482"/>
            </w:r>
          </w:p>
        </w:tc>
      </w:tr>
      <w:tr w:rsidR="00EB4DDD" w:rsidRPr="00D5180B" w14:paraId="0DAFD5C2" w14:textId="77777777" w:rsidTr="00F45D27">
        <w:trPr>
          <w:trHeight w:val="432"/>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4DE99F0B" w14:textId="77777777" w:rsidR="00EB4DDD" w:rsidRPr="005A7CF9" w:rsidRDefault="00205CC1" w:rsidP="00EB4DDD">
            <w:pPr>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16874011" w14:textId="77777777" w:rsidR="00EB4DDD" w:rsidRPr="005A7CF9" w:rsidRDefault="00EB4DDD" w:rsidP="00EB4DDD">
            <w:pPr>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del w:id="484" w:author="Susan" w:date="2020-06-15T14:16:00Z">
              <w:r w:rsidR="00250F3A" w:rsidRPr="005A7CF9" w:rsidDel="00C527F2">
                <w:rPr>
                  <w:rFonts w:cs="Calibri"/>
                  <w:szCs w:val="22"/>
                </w:rPr>
                <w:delText xml:space="preserve"> </w:delText>
              </w:r>
              <w:commentRangeStart w:id="485"/>
              <w:r w:rsidR="00250F3A" w:rsidRPr="005A7CF9" w:rsidDel="00C527F2">
                <w:rPr>
                  <w:rFonts w:cs="Calibri"/>
                  <w:szCs w:val="22"/>
                </w:rPr>
                <w:delText>with a minimum of one from the last sprinkler head</w:delText>
              </w:r>
              <w:r w:rsidRPr="005A7CF9" w:rsidDel="00C527F2">
                <w:delText>, i.e., at the last point of contact with the crop - last sprinkler head</w:delText>
              </w:r>
            </w:del>
            <w:commentRangeEnd w:id="485"/>
            <w:r w:rsidR="00C527F2">
              <w:rPr>
                <w:rStyle w:val="CommentReference"/>
                <w:rFonts w:ascii="Tahoma" w:hAnsi="Tahoma" w:cs="Tahoma"/>
                <w:lang w:eastAsia="x-none"/>
              </w:rPr>
              <w:commentReference w:id="485"/>
            </w:r>
            <w:r w:rsidRPr="005A7CF9">
              <w:t xml:space="preserve">. </w:t>
            </w:r>
          </w:p>
          <w:p w14:paraId="5DB18233" w14:textId="77777777" w:rsidR="00B95961" w:rsidRPr="005A7CF9" w:rsidRDefault="00205CC1" w:rsidP="00B95961">
            <w:pPr>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7DDCB6F0" w14:textId="77777777" w:rsidR="00B95961" w:rsidRPr="005A7CF9" w:rsidRDefault="00B95961" w:rsidP="00B95961">
            <w:pPr>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17632248" w14:textId="77777777" w:rsidR="00EB4DDD" w:rsidRPr="005A7CF9" w:rsidRDefault="00205CC1" w:rsidP="00EB4DDD">
            <w:pPr>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generic </w:t>
            </w:r>
            <w:r w:rsidR="00251061" w:rsidRPr="005A7CF9">
              <w:rPr>
                <w:b/>
                <w:i/>
              </w:rPr>
              <w:t>E. coli</w:t>
            </w:r>
            <w:r w:rsidR="00EB4DDD" w:rsidRPr="005A7CF9">
              <w:rPr>
                <w:b/>
              </w:rPr>
              <w:t>:</w:t>
            </w:r>
          </w:p>
          <w:p w14:paraId="5126D8D5" w14:textId="77777777" w:rsidR="00EB4DDD" w:rsidRPr="005A7CF9" w:rsidRDefault="00383270" w:rsidP="00EB4DDD">
            <w:pPr>
              <w:spacing w:after="120"/>
              <w:ind w:left="150"/>
            </w:pPr>
            <w:commentRangeStart w:id="486"/>
            <w:del w:id="487" w:author="Susan" w:date="2020-06-15T14:18:00Z">
              <w:r w:rsidRPr="005A7CF9" w:rsidDel="00507E24">
                <w:delText>80% non-detectable</w:delText>
              </w:r>
              <w:r w:rsidR="00BF4D2F" w:rsidRPr="005A7CF9" w:rsidDel="00507E24">
                <w:delText xml:space="preserve"> g</w:delText>
              </w:r>
            </w:del>
            <w:ins w:id="488" w:author="Susan" w:date="2020-06-15T14:18:00Z">
              <w:r w:rsidR="00507E24">
                <w:t>G</w:t>
              </w:r>
            </w:ins>
            <w:r w:rsidR="00BF4D2F" w:rsidRPr="005A7CF9">
              <w:t xml:space="preserve">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w:t>
            </w:r>
            <w:ins w:id="489" w:author="Susan" w:date="2020-06-15T14:19:00Z">
              <w:r w:rsidR="00507E24">
                <w:t xml:space="preserve">per </w:t>
              </w:r>
            </w:ins>
            <w:del w:id="490" w:author="Susan" w:date="2020-06-15T14:18:00Z">
              <w:r w:rsidRPr="005A7CF9" w:rsidDel="00507E24">
                <w:delText xml:space="preserve">single </w:delText>
              </w:r>
            </w:del>
            <w:r w:rsidRPr="005A7CF9">
              <w:t xml:space="preserve">sample maximum </w:t>
            </w:r>
            <w:del w:id="491" w:author="Susan" w:date="2020-06-15T14:18:00Z">
              <w:r w:rsidRPr="005A7CF9" w:rsidDel="00507E24">
                <w:delText>for one (1) sample</w:delText>
              </w:r>
            </w:del>
            <w:commentRangeEnd w:id="486"/>
            <w:r w:rsidR="00936ECB">
              <w:rPr>
                <w:rStyle w:val="CommentReference"/>
                <w:rFonts w:ascii="Tahoma" w:hAnsi="Tahoma" w:cs="Tahoma"/>
                <w:lang w:eastAsia="x-none"/>
              </w:rPr>
              <w:commentReference w:id="486"/>
            </w:r>
          </w:p>
          <w:p w14:paraId="5A593174" w14:textId="77777777" w:rsidR="002F6897" w:rsidRPr="005A7CF9" w:rsidDel="00936ECB" w:rsidRDefault="002F6897" w:rsidP="002F6897">
            <w:pPr>
              <w:autoSpaceDE w:val="0"/>
              <w:autoSpaceDN w:val="0"/>
              <w:adjustRightInd w:val="0"/>
              <w:spacing w:before="240"/>
              <w:rPr>
                <w:del w:id="492" w:author="Susan" w:date="2020-06-15T14:21:00Z"/>
                <w:b/>
                <w:szCs w:val="22"/>
              </w:rPr>
            </w:pPr>
            <w:commentRangeStart w:id="493"/>
            <w:del w:id="494" w:author="Susan" w:date="2020-06-15T14:21:00Z">
              <w:r w:rsidRPr="005A7CF9" w:rsidDel="00936ECB">
                <w:rPr>
                  <w:b/>
                  <w:szCs w:val="22"/>
                </w:rPr>
                <w:delText>Remedial Actions</w:delText>
              </w:r>
              <w:r w:rsidRPr="005A7CF9" w:rsidDel="00936ECB">
                <w:rPr>
                  <w:szCs w:val="22"/>
                </w:rPr>
                <w:delText xml:space="preserve"> </w:delText>
              </w:r>
              <w:r w:rsidRPr="005A7CF9" w:rsidDel="00936ECB">
                <w:rPr>
                  <w:b/>
                  <w:szCs w:val="22"/>
                </w:rPr>
                <w:delText>Monitoring Criterion for Total Coliform monitoring level failure:</w:delText>
              </w:r>
            </w:del>
          </w:p>
          <w:p w14:paraId="2ACB1352" w14:textId="77777777" w:rsidR="002F6897" w:rsidRPr="005A7CF9" w:rsidRDefault="002F6897" w:rsidP="002F6897">
            <w:pPr>
              <w:autoSpaceDE w:val="0"/>
              <w:autoSpaceDN w:val="0"/>
              <w:adjustRightInd w:val="0"/>
              <w:spacing w:before="240"/>
              <w:rPr>
                <w:b/>
                <w:szCs w:val="22"/>
              </w:rPr>
            </w:pPr>
            <w:del w:id="495" w:author="Susan" w:date="2020-06-15T14:21:00Z">
              <w:r w:rsidRPr="005A7CF9" w:rsidDel="00936ECB">
                <w:rPr>
                  <w:rFonts w:cstheme="minorHAnsi"/>
                  <w:szCs w:val="22"/>
                </w:rPr>
                <w:delText xml:space="preserve">5/5 samples with </w:delText>
              </w:r>
              <w:r w:rsidRPr="005A7CF9" w:rsidDel="00936ECB">
                <w:rPr>
                  <w:rFonts w:cs="Calibri"/>
                  <w:szCs w:val="22"/>
                </w:rPr>
                <w:delText>a maximum level of 99 MPN in 100 mL in all water samples or an adequate log reduction based on the untreated water’s baseline total coliform levels (refer to Appendix A for log reduction guidance)</w:delText>
              </w:r>
            </w:del>
            <w:commentRangeEnd w:id="493"/>
            <w:r w:rsidR="00D50D74">
              <w:rPr>
                <w:rStyle w:val="CommentReference"/>
                <w:rFonts w:ascii="Tahoma" w:hAnsi="Tahoma" w:cs="Tahoma"/>
                <w:lang w:eastAsia="x-none"/>
              </w:rPr>
              <w:commentReference w:id="493"/>
            </w:r>
          </w:p>
          <w:p w14:paraId="4BB10502" w14:textId="77777777" w:rsidR="00684311" w:rsidRPr="005A7CF9" w:rsidRDefault="00684311" w:rsidP="00684BEE">
            <w:pPr>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6119FDDC" w14:textId="77777777" w:rsidR="002465C1" w:rsidRPr="005A7CF9" w:rsidRDefault="002F6897" w:rsidP="002465C1">
            <w:pPr>
              <w:autoSpaceDE w:val="0"/>
              <w:autoSpaceDN w:val="0"/>
              <w:adjustRightInd w:val="0"/>
              <w:spacing w:after="120"/>
              <w:ind w:left="16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w:t>
            </w:r>
            <w:commentRangeStart w:id="496"/>
            <w:del w:id="497" w:author="Susan" w:date="2020-06-15T14:15:00Z">
              <w:r w:rsidRPr="005A7CF9" w:rsidDel="00C527F2">
                <w:rPr>
                  <w:b/>
                </w:rPr>
                <w:delText>21</w:delText>
              </w:r>
            </w:del>
            <w:ins w:id="498" w:author="Susan" w:date="2020-06-15T14:15:00Z">
              <w:r w:rsidR="00C527F2">
                <w:rPr>
                  <w:b/>
                </w:rPr>
                <w:t>7</w:t>
              </w:r>
            </w:ins>
            <w:r w:rsidRPr="005A7CF9">
              <w:rPr>
                <w:b/>
              </w:rPr>
              <w:t xml:space="preserve"> days</w:t>
            </w:r>
            <w:r w:rsidRPr="005A7CF9">
              <w:t xml:space="preserve"> </w:t>
            </w:r>
            <w:commentRangeEnd w:id="496"/>
            <w:r w:rsidR="00684F4B">
              <w:rPr>
                <w:rStyle w:val="CommentReference"/>
                <w:rFonts w:ascii="Tahoma" w:hAnsi="Tahoma" w:cs="Tahoma"/>
                <w:lang w:eastAsia="x-none"/>
              </w:rPr>
              <w:commentReference w:id="496"/>
            </w:r>
            <w:r w:rsidRPr="005A7CF9">
              <w:t>of the scheduled harvest date:</w:t>
            </w:r>
          </w:p>
          <w:p w14:paraId="3D2CBC7C" w14:textId="77777777" w:rsidR="002F6897" w:rsidRPr="005A7CF9" w:rsidRDefault="002F6897" w:rsidP="002F6897">
            <w:pPr>
              <w:pStyle w:val="ListParagraph"/>
              <w:numPr>
                <w:ilvl w:val="0"/>
                <w:numId w:val="83"/>
              </w:numPr>
              <w:autoSpaceDE w:val="0"/>
              <w:autoSpaceDN w:val="0"/>
              <w:adjustRightInd w:val="0"/>
              <w:spacing w:after="120" w:line="240" w:lineRule="auto"/>
              <w:ind w:left="436" w:hanging="270"/>
            </w:pPr>
            <w:r w:rsidRPr="005A7CF9">
              <w:t xml:space="preserve">Follow water metrics in Table 2D for Type B </w:t>
            </w:r>
            <w:r w:rsidRPr="005A7CF9">
              <w:rPr>
                <w:rFonts w:cs="Calibri"/>
              </w:rPr>
              <w:t>agricultural</w:t>
            </w:r>
            <w:r w:rsidRPr="005A7CF9">
              <w:t xml:space="preserve"> water syste</w:t>
            </w:r>
            <w:r w:rsidR="00CD1E12" w:rsidRPr="005A7CF9">
              <w:t>ms</w:t>
            </w:r>
            <w:r w:rsidR="00A26DC3" w:rsidRPr="005A7CF9">
              <w:t>.</w:t>
            </w:r>
          </w:p>
          <w:p w14:paraId="7847B989" w14:textId="77777777" w:rsidR="00EB4DDD" w:rsidRPr="005A7CF9" w:rsidRDefault="00EB4DDD" w:rsidP="00EB4DDD">
            <w:pPr>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w:t>
            </w:r>
            <w:del w:id="499" w:author="Susan" w:date="2020-06-15T14:15:00Z">
              <w:r w:rsidRPr="005A7CF9" w:rsidDel="00C527F2">
                <w:rPr>
                  <w:b/>
                </w:rPr>
                <w:delText>21</w:delText>
              </w:r>
            </w:del>
            <w:ins w:id="500" w:author="Susan" w:date="2020-06-15T14:15:00Z">
              <w:r w:rsidR="00C527F2">
                <w:rPr>
                  <w:b/>
                </w:rPr>
                <w:t>7</w:t>
              </w:r>
            </w:ins>
            <w:r w:rsidRPr="005A7CF9">
              <w:rPr>
                <w:b/>
              </w:rPr>
              <w:t xml:space="preserve"> days </w:t>
            </w:r>
            <w:r w:rsidRPr="005A7CF9">
              <w:t>of the scheduled harvest date:</w:t>
            </w:r>
          </w:p>
          <w:p w14:paraId="72A5AA76" w14:textId="77777777" w:rsidR="00251061" w:rsidRPr="005A7CF9" w:rsidRDefault="00251061" w:rsidP="00EB4DDD">
            <w:pPr>
              <w:autoSpaceDE w:val="0"/>
              <w:autoSpaceDN w:val="0"/>
              <w:adjustRightInd w:val="0"/>
              <w:spacing w:before="120" w:after="120"/>
              <w:ind w:left="58"/>
              <w:rPr>
                <w:b/>
              </w:rPr>
            </w:pPr>
            <w:r w:rsidRPr="005A7CF9">
              <w:rPr>
                <w:b/>
              </w:rPr>
              <w:t xml:space="preserve">Generic </w:t>
            </w:r>
            <w:r w:rsidRPr="005A7CF9">
              <w:rPr>
                <w:b/>
                <w:i/>
              </w:rPr>
              <w:t xml:space="preserve">E. </w:t>
            </w:r>
            <w:r w:rsidR="00E07AEE">
              <w:rPr>
                <w:b/>
                <w:i/>
              </w:rPr>
              <w:t>c</w:t>
            </w:r>
            <w:r w:rsidRPr="005A7CF9">
              <w:rPr>
                <w:b/>
                <w:i/>
              </w:rPr>
              <w:t>oli</w:t>
            </w:r>
          </w:p>
          <w:p w14:paraId="58896E12" w14:textId="77777777" w:rsidR="00B95961" w:rsidRPr="005A7CF9" w:rsidRDefault="00EB4DDD" w:rsidP="00E20A51">
            <w:pPr>
              <w:pStyle w:val="ListParagraph"/>
              <w:numPr>
                <w:ilvl w:val="0"/>
                <w:numId w:val="81"/>
              </w:numPr>
              <w:autoSpaceDE w:val="0"/>
              <w:autoSpaceDN w:val="0"/>
              <w:adjustRightInd w:val="0"/>
              <w:spacing w:after="120" w:line="240" w:lineRule="auto"/>
              <w:ind w:left="436" w:hanging="270"/>
              <w:contextualSpacing w:val="0"/>
              <w:rPr>
                <w:rFonts w:cs="Calibri"/>
                <w:sz w:val="20"/>
                <w:szCs w:val="20"/>
              </w:rPr>
            </w:pPr>
            <w:bookmarkStart w:id="501" w:name="_Hlk4680884"/>
            <w:r w:rsidRPr="005A7CF9">
              <w:t xml:space="preserve">If generic </w:t>
            </w:r>
            <w:r w:rsidRPr="005A7CF9">
              <w:rPr>
                <w:i/>
              </w:rPr>
              <w:t>E. coli</w:t>
            </w:r>
            <w:r w:rsidRPr="005A7CF9">
              <w:t xml:space="preserve"> levels in your water exceed the acceptance criterion, </w:t>
            </w:r>
            <w:r w:rsidR="00FD4F18" w:rsidRPr="005A7CF9">
              <w:rPr>
                <w:rFonts w:cs="Calibri"/>
              </w:rPr>
              <w:t>prior to the next</w:t>
            </w:r>
            <w:r w:rsidR="00FD4F18" w:rsidRPr="005A7CF9">
              <w:t xml:space="preserve"> </w:t>
            </w:r>
            <w:r w:rsidRPr="005A7CF9">
              <w:t>irrigation</w:t>
            </w:r>
            <w:r w:rsidR="00FD4F18" w:rsidRPr="005A7CF9">
              <w:t xml:space="preserve"> </w:t>
            </w:r>
            <w:r w:rsidR="00FD4F18" w:rsidRPr="005A7CF9">
              <w:rPr>
                <w:rFonts w:cs="Calibri"/>
              </w:rPr>
              <w:t>event</w:t>
            </w:r>
            <w:r w:rsidRPr="005A7CF9">
              <w:t xml:space="preserve"> conduct an </w:t>
            </w:r>
            <w:r w:rsidRPr="005A7CF9">
              <w:rPr>
                <w:rFonts w:cs="Calibri"/>
              </w:rPr>
              <w:t>ag</w:t>
            </w:r>
            <w:r w:rsidR="008C3BB5" w:rsidRPr="005A7CF9">
              <w:rPr>
                <w:rFonts w:cs="Calibri"/>
              </w:rPr>
              <w:t>ricultural</w:t>
            </w:r>
            <w:r w:rsidRPr="005A7CF9">
              <w:t xml:space="preserve"> water system assessment as described in Appendix A</w:t>
            </w:r>
            <w:r w:rsidR="00E20A51" w:rsidRPr="005A7CF9">
              <w:rPr>
                <w:rFonts w:cs="Calibri"/>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w:t>
            </w:r>
            <w:r w:rsidR="00250F3A" w:rsidRPr="005A7CF9">
              <w:rPr>
                <w:rFonts w:cs="Calibri"/>
              </w:rPr>
              <w:t>point</w:t>
            </w:r>
            <w:r w:rsidR="00B95961" w:rsidRPr="005A7CF9">
              <w:rPr>
                <w:rFonts w:cs="Calibri"/>
              </w:rPr>
              <w:t xml:space="preserve"> </w:t>
            </w:r>
            <w:r w:rsidR="00281A95" w:rsidRPr="005A7CF9">
              <w:rPr>
                <w:rFonts w:cs="Calibri"/>
              </w:rPr>
              <w:t>in the delivery</w:t>
            </w:r>
            <w:r w:rsidR="00D6548A" w:rsidRPr="005A7CF9">
              <w:rPr>
                <w:rFonts w:cs="Calibri"/>
              </w:rPr>
              <w:t xml:space="preserve"> </w:t>
            </w:r>
            <w:r w:rsidR="00250F3A" w:rsidRPr="005A7CF9">
              <w:rPr>
                <w:rFonts w:cs="Calibri"/>
              </w:rPr>
              <w:t>systems</w:t>
            </w:r>
            <w:r w:rsidR="00250F3A" w:rsidRPr="005A7CF9">
              <w:t xml:space="preserve"> in the irrigation </w:t>
            </w:r>
            <w:r w:rsidR="00D6548A" w:rsidRPr="005A7CF9">
              <w:rPr>
                <w:rFonts w:cs="Calibri"/>
              </w:rPr>
              <w:t xml:space="preserve">treatment </w:t>
            </w:r>
            <w:r w:rsidR="00250F3A" w:rsidRPr="005A7CF9">
              <w:t xml:space="preserve">system of </w:t>
            </w:r>
            <w:commentRangeStart w:id="502"/>
            <w:r w:rsidR="00250F3A" w:rsidRPr="005A7CF9">
              <w:t>concern</w:t>
            </w:r>
            <w:del w:id="503" w:author="Susan" w:date="2020-06-15T14:20:00Z">
              <w:r w:rsidR="00250F3A" w:rsidRPr="005A7CF9" w:rsidDel="00177B95">
                <w:rPr>
                  <w:rFonts w:cs="Calibri"/>
                </w:rPr>
                <w:delText xml:space="preserve"> with at least one coming from the last sprinkler head</w:delText>
              </w:r>
            </w:del>
            <w:commentRangeEnd w:id="502"/>
            <w:r w:rsidR="00D50D74">
              <w:rPr>
                <w:rStyle w:val="CommentReference"/>
                <w:rFonts w:ascii="Tahoma" w:eastAsia="Times New Roman" w:hAnsi="Tahoma" w:cs="Tahoma"/>
                <w:lang w:eastAsia="x-none"/>
              </w:rPr>
              <w:commentReference w:id="502"/>
            </w:r>
            <w:r w:rsidR="00250F3A" w:rsidRPr="005A7CF9">
              <w:t xml:space="preserve">.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rPr>
                <w:rFonts w:cs="Calibri"/>
              </w:rPr>
              <w:t>irrigation treatment</w:t>
            </w:r>
            <w:r w:rsidR="00D6548A" w:rsidRPr="005A7CF9">
              <w:t xml:space="preserve">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rPr>
                <w:rFonts w:cs="Calibri"/>
              </w:rPr>
              <w:t xml:space="preserve">treatment </w:t>
            </w:r>
            <w:r w:rsidR="00B95961" w:rsidRPr="005A7CF9">
              <w:t xml:space="preserve">system failures). </w:t>
            </w:r>
          </w:p>
          <w:p w14:paraId="2B509676" w14:textId="77777777" w:rsidR="00EB4DDD" w:rsidRPr="005A7CF9" w:rsidRDefault="00EB4DDD" w:rsidP="00F0393F">
            <w:pPr>
              <w:pStyle w:val="ListParagraph"/>
              <w:numPr>
                <w:ilvl w:val="0"/>
                <w:numId w:val="81"/>
              </w:numPr>
              <w:spacing w:after="120" w:line="240" w:lineRule="auto"/>
              <w:ind w:left="436" w:hanging="270"/>
              <w:contextualSpacing w:val="0"/>
            </w:pPr>
            <w:bookmarkStart w:id="504" w:name="_Hlk7080724"/>
            <w:bookmarkStart w:id="505" w:name="_Hlk4681089"/>
            <w:bookmarkEnd w:id="501"/>
            <w:r w:rsidRPr="005A7CF9">
              <w:t xml:space="preserve">If this water (the water from the initial sampling to the last </w:t>
            </w:r>
            <w:r w:rsidR="005114B3" w:rsidRPr="005A7CF9">
              <w:t>round</w:t>
            </w:r>
            <w:r w:rsidR="00D21262" w:rsidRPr="005A7CF9">
              <w:t xml:space="preserve"> </w:t>
            </w:r>
            <w:r w:rsidR="00D21262" w:rsidRPr="005A7CF9">
              <w:rPr>
                <w:rFonts w:cs="Calibri"/>
              </w:rPr>
              <w:t>of</w:t>
            </w:r>
            <w:r w:rsidRPr="005A7CF9">
              <w:rPr>
                <w:rFonts w:cs="Calibri"/>
              </w:rPr>
              <w:t xml:space="preserve"> </w:t>
            </w:r>
            <w:r w:rsidRPr="005A7CF9">
              <w:t>sampling) ha</w:t>
            </w:r>
            <w:r w:rsidR="00856230" w:rsidRPr="005A7CF9">
              <w:t>s been applied to leafy greens,</w:t>
            </w:r>
            <w:r w:rsidRPr="005A7CF9">
              <w:t xml:space="preserve"> </w:t>
            </w:r>
            <w:r w:rsidR="008715D3" w:rsidRPr="005A7CF9">
              <w:t>test the crop from all affected lots (i.e., lots that have been irrigated with this water within the &lt;</w:t>
            </w:r>
            <w:del w:id="506" w:author="Susan" w:date="2020-06-15T14:21:00Z">
              <w:r w:rsidR="008715D3" w:rsidRPr="005A7CF9" w:rsidDel="00936ECB">
                <w:delText>21</w:delText>
              </w:r>
            </w:del>
            <w:ins w:id="507" w:author="Susan" w:date="2020-06-15T14:21:00Z">
              <w:r w:rsidR="00936ECB">
                <w:t>7</w:t>
              </w:r>
            </w:ins>
            <w:r w:rsidR="008715D3" w:rsidRPr="005A7CF9">
              <w:t xml:space="preserve">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rPr>
                <w:rFonts w:cs="Calibri"/>
              </w:rPr>
              <w:t>The</w:t>
            </w:r>
            <w:r w:rsidR="004274C5" w:rsidRPr="005A7CF9">
              <w:rPr>
                <w:rFonts w:cs="Calibri"/>
              </w:rPr>
              <w:t xml:space="preserve"> crop</w:t>
            </w:r>
            <w:r w:rsidR="00281A95" w:rsidRPr="005A7CF9">
              <w:rPr>
                <w:rFonts w:cs="Calibri"/>
              </w:rPr>
              <w:t xml:space="preserve"> within that lot shall NOT be harvested for the fresh market </w:t>
            </w:r>
            <w:r w:rsidR="008715D3" w:rsidRPr="005A7CF9">
              <w:rPr>
                <w:rFonts w:cs="Calibri"/>
              </w:rPr>
              <w:t xml:space="preserve">if </w:t>
            </w:r>
            <w:r w:rsidR="00354191" w:rsidRPr="005A7CF9">
              <w:rPr>
                <w:rFonts w:cs="Calibri"/>
              </w:rPr>
              <w:t>either pathogen is present.</w:t>
            </w:r>
            <w:r w:rsidRPr="005A7CF9">
              <w:rPr>
                <w:rFonts w:cs="Calibri"/>
              </w:rPr>
              <w:t xml:space="preserve"> </w:t>
            </w:r>
            <w:r w:rsidRPr="005A7CF9">
              <w:t>Sample crop per the protocol described in Appendix C. If any individual sample tests positive for any of these human pathogens, the crop within that lot shall NOT be harvested for human consumption.</w:t>
            </w:r>
            <w:bookmarkEnd w:id="504"/>
          </w:p>
          <w:bookmarkEnd w:id="505"/>
          <w:p w14:paraId="4DA8F240" w14:textId="77777777" w:rsidR="002F6897" w:rsidRPr="005A7CF9" w:rsidRDefault="002F6897" w:rsidP="002F6897">
            <w:pPr>
              <w:autoSpaceDE w:val="0"/>
              <w:autoSpaceDN w:val="0"/>
              <w:adjustRightInd w:val="0"/>
              <w:spacing w:after="120"/>
              <w:ind w:left="166"/>
              <w:rPr>
                <w:rFonts w:cstheme="minorHAnsi"/>
                <w:color w:val="000000"/>
              </w:rPr>
            </w:pPr>
          </w:p>
          <w:p w14:paraId="656262BB" w14:textId="77777777" w:rsidR="002F6897" w:rsidRPr="005A7CF9" w:rsidDel="00881039" w:rsidRDefault="002F6897" w:rsidP="002F6897">
            <w:pPr>
              <w:autoSpaceDE w:val="0"/>
              <w:autoSpaceDN w:val="0"/>
              <w:adjustRightInd w:val="0"/>
              <w:spacing w:after="120"/>
              <w:ind w:left="166"/>
              <w:rPr>
                <w:del w:id="508" w:author="Susan" w:date="2020-06-15T14:24:00Z"/>
                <w:b/>
                <w:u w:val="single"/>
              </w:rPr>
            </w:pPr>
            <w:commentRangeStart w:id="509"/>
            <w:del w:id="510" w:author="Susan" w:date="2020-06-15T14:24:00Z">
              <w:r w:rsidRPr="005A7CF9" w:rsidDel="00881039">
                <w:rPr>
                  <w:b/>
                  <w:u w:val="single"/>
                </w:rPr>
                <w:delText xml:space="preserve">Total </w:delText>
              </w:r>
              <w:r w:rsidR="00193F74" w:rsidDel="00881039">
                <w:rPr>
                  <w:b/>
                  <w:u w:val="single"/>
                </w:rPr>
                <w:delText>c</w:delText>
              </w:r>
              <w:r w:rsidRPr="005A7CF9" w:rsidDel="00881039">
                <w:rPr>
                  <w:b/>
                  <w:u w:val="single"/>
                </w:rPr>
                <w:delText>oliforms</w:delText>
              </w:r>
            </w:del>
          </w:p>
          <w:p w14:paraId="0A7285D7" w14:textId="77777777" w:rsidR="002F6897" w:rsidRPr="005A7CF9" w:rsidDel="00881039" w:rsidRDefault="002F6897" w:rsidP="002F6897">
            <w:pPr>
              <w:autoSpaceDE w:val="0"/>
              <w:autoSpaceDN w:val="0"/>
              <w:adjustRightInd w:val="0"/>
              <w:spacing w:after="0"/>
              <w:ind w:left="166"/>
              <w:rPr>
                <w:del w:id="511" w:author="Susan" w:date="2020-06-15T14:24:00Z"/>
                <w:rFonts w:cstheme="minorHAnsi"/>
                <w:color w:val="000000"/>
              </w:rPr>
            </w:pPr>
            <w:del w:id="512" w:author="Susan" w:date="2020-06-15T14:24:00Z">
              <w:r w:rsidRPr="005A7CF9" w:rsidDel="00881039">
                <w:rPr>
                  <w:rFonts w:cstheme="minorHAnsi"/>
                  <w:color w:val="000000"/>
                </w:rPr>
                <w:delText xml:space="preserve">1)  If these water samples fail to meet the monitoring criterion perform a root cause analysis and continue to evaluate your irrigation treatment system to identify and correct any failures and continuing to test as described in this step until the water is back in </w:delText>
              </w:r>
              <w:r w:rsidRPr="005A7CF9" w:rsidDel="00881039">
                <w:rPr>
                  <w:rFonts w:cstheme="minorHAnsi"/>
                  <w:color w:val="000000"/>
                </w:rPr>
                <w:lastRenderedPageBreak/>
                <w:delText xml:space="preserve">compliance (see Appendix A for guidance on troubleshooting irrigation treatment system failures). </w:delText>
              </w:r>
            </w:del>
          </w:p>
          <w:p w14:paraId="66853DC7" w14:textId="77777777" w:rsidR="002F6897" w:rsidRPr="005A7CF9" w:rsidDel="00881039" w:rsidRDefault="002F6897" w:rsidP="002F6897">
            <w:pPr>
              <w:pStyle w:val="ListParagraph"/>
              <w:autoSpaceDE w:val="0"/>
              <w:autoSpaceDN w:val="0"/>
              <w:adjustRightInd w:val="0"/>
              <w:spacing w:after="0"/>
              <w:ind w:left="796"/>
              <w:rPr>
                <w:del w:id="513" w:author="Susan" w:date="2020-06-15T14:24:00Z"/>
                <w:rFonts w:cstheme="minorHAnsi"/>
                <w:color w:val="000000"/>
              </w:rPr>
            </w:pPr>
          </w:p>
          <w:p w14:paraId="209FEFBC" w14:textId="77777777" w:rsidR="002F6897" w:rsidRPr="005A7CF9" w:rsidDel="00881039" w:rsidRDefault="002F6897" w:rsidP="002F6897">
            <w:pPr>
              <w:autoSpaceDE w:val="0"/>
              <w:autoSpaceDN w:val="0"/>
              <w:adjustRightInd w:val="0"/>
              <w:spacing w:after="0"/>
              <w:ind w:left="166"/>
              <w:rPr>
                <w:del w:id="514" w:author="Susan" w:date="2020-06-15T14:24:00Z"/>
                <w:rFonts w:cstheme="minorHAnsi"/>
                <w:color w:val="000000"/>
              </w:rPr>
            </w:pPr>
            <w:del w:id="515" w:author="Susan" w:date="2020-06-15T14:24:00Z">
              <w:r w:rsidRPr="005A7CF9" w:rsidDel="00881039">
                <w:rPr>
                  <w:rFonts w:cstheme="minorHAnsi"/>
                  <w:color w:val="000000"/>
                </w:rPr>
                <w:delText xml:space="preserve">2) Water can still be used as a Type A system and no pre-harvest pathogen testing is required as long as the generic </w:delText>
              </w:r>
              <w:r w:rsidRPr="005A7CF9" w:rsidDel="00881039">
                <w:rPr>
                  <w:rFonts w:cstheme="minorHAnsi"/>
                  <w:i/>
                  <w:iCs/>
                  <w:color w:val="000000"/>
                </w:rPr>
                <w:delText>E. coli</w:delText>
              </w:r>
              <w:r w:rsidRPr="005A7CF9" w:rsidDel="00881039">
                <w:rPr>
                  <w:rFonts w:cstheme="minorHAnsi"/>
                  <w:color w:val="000000"/>
                </w:rPr>
                <w:delText xml:space="preserve"> acceptance criterion is met. </w:delText>
              </w:r>
            </w:del>
            <w:commentRangeEnd w:id="509"/>
            <w:r w:rsidR="00881039">
              <w:rPr>
                <w:rStyle w:val="CommentReference"/>
                <w:rFonts w:ascii="Tahoma" w:hAnsi="Tahoma" w:cs="Tahoma"/>
                <w:lang w:eastAsia="x-none"/>
              </w:rPr>
              <w:commentReference w:id="509"/>
            </w:r>
          </w:p>
          <w:p w14:paraId="32BCBD1D" w14:textId="77777777" w:rsidR="00251061" w:rsidRPr="005A7CF9" w:rsidRDefault="00251061" w:rsidP="00881039">
            <w:pPr>
              <w:autoSpaceDE w:val="0"/>
              <w:autoSpaceDN w:val="0"/>
              <w:adjustRightInd w:val="0"/>
              <w:spacing w:after="120"/>
            </w:pPr>
          </w:p>
        </w:tc>
      </w:tr>
      <w:tr w:rsidR="00EB4DDD" w:rsidRPr="00D5180B" w14:paraId="27DCA573"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2DA82D3F" w14:textId="77777777" w:rsidR="00EB4DDD" w:rsidRPr="00856230" w:rsidRDefault="00EB4DDD" w:rsidP="00EB4DDD">
            <w:pPr>
              <w:autoSpaceDE w:val="0"/>
              <w:autoSpaceDN w:val="0"/>
              <w:adjustRightInd w:val="0"/>
              <w:spacing w:before="120" w:after="120"/>
              <w:ind w:left="58"/>
            </w:pPr>
            <w:r w:rsidRPr="00856230">
              <w:rPr>
                <w:b/>
              </w:rPr>
              <w:lastRenderedPageBreak/>
              <w:t>Test Method:</w:t>
            </w:r>
            <w:r w:rsidRPr="00856230">
              <w:t xml:space="preserve"> Any </w:t>
            </w:r>
            <w:r w:rsidR="008E6FC7" w:rsidRPr="00856230">
              <w:t>FDA-allowed</w:t>
            </w:r>
            <w:r w:rsidRPr="00856230">
              <w:t xml:space="preserve"> method</w:t>
            </w:r>
            <w:r w:rsidR="00F14773" w:rsidRPr="00856230">
              <w:rPr>
                <w:rFonts w:cs="Calibri"/>
                <w:szCs w:val="22"/>
              </w:rPr>
              <w:fldChar w:fldCharType="begin"/>
            </w:r>
            <w:r w:rsidR="00F14773" w:rsidRPr="00856230">
              <w:rPr>
                <w:rFonts w:cs="Calibri"/>
                <w:szCs w:val="22"/>
              </w:rPr>
              <w:instrText xml:space="preserve"> NOTEREF _Ref2255442 \f \h </w:instrText>
            </w:r>
            <w:r w:rsidR="00D5180B" w:rsidRPr="00856230">
              <w:rPr>
                <w:rFonts w:cs="Calibri"/>
                <w:szCs w:val="22"/>
              </w:rPr>
              <w:instrText xml:space="preserve"> \* MERGEFORMAT </w:instrText>
            </w:r>
            <w:r w:rsidR="00F14773" w:rsidRPr="00856230">
              <w:rPr>
                <w:rFonts w:cs="Calibri"/>
                <w:szCs w:val="22"/>
              </w:rPr>
            </w:r>
            <w:r w:rsidR="00F14773" w:rsidRPr="00856230">
              <w:rPr>
                <w:rFonts w:cs="Calibri"/>
                <w:szCs w:val="22"/>
              </w:rPr>
              <w:fldChar w:fldCharType="separate"/>
            </w:r>
            <w:r w:rsidR="005F2F2C" w:rsidRPr="005F2F2C">
              <w:rPr>
                <w:rStyle w:val="FootnoteReference"/>
              </w:rPr>
              <w:t>2</w:t>
            </w:r>
            <w:r w:rsidR="00F14773" w:rsidRPr="00856230">
              <w:rPr>
                <w:rFonts w:cs="Calibri"/>
                <w:szCs w:val="22"/>
              </w:rPr>
              <w:fldChar w:fldCharType="end"/>
            </w:r>
          </w:p>
        </w:tc>
      </w:tr>
      <w:tr w:rsidR="00EB4DDD" w:rsidRPr="00D5180B" w14:paraId="390AEF66"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6C40544" w14:textId="77777777" w:rsidR="00EB4DDD" w:rsidRPr="00856230" w:rsidRDefault="00EB4DDD" w:rsidP="00EB4DDD">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738EF2E5" w14:textId="77777777" w:rsidR="00EB4DDD" w:rsidRPr="00D5180B" w:rsidRDefault="00EB4DDD" w:rsidP="00F45D27">
      <w:pPr>
        <w:rPr>
          <w:rFonts w:cs="Times New Roman"/>
          <w:szCs w:val="22"/>
        </w:rPr>
        <w:sectPr w:rsidR="00EB4DDD" w:rsidRPr="00D5180B" w:rsidSect="00134BAD">
          <w:headerReference w:type="even" r:id="rId22"/>
          <w:headerReference w:type="first" r:id="rId23"/>
          <w:pgSz w:w="12240" w:h="15840"/>
          <w:pgMar w:top="990" w:right="1008" w:bottom="1008" w:left="1008" w:header="360" w:footer="720" w:gutter="0"/>
          <w:lnNumType w:countBy="1" w:restart="continuous"/>
          <w:cols w:space="720"/>
          <w:docGrid w:linePitch="360"/>
        </w:sectPr>
      </w:pPr>
    </w:p>
    <w:p w14:paraId="4E092909" w14:textId="77777777" w:rsidR="00D34A68" w:rsidRPr="00D5180B" w:rsidRDefault="00D34A68" w:rsidP="007D7827">
      <w:pPr>
        <w:pStyle w:val="Heading2"/>
      </w:pPr>
      <w:bookmarkStart w:id="516" w:name="_Toc8374943"/>
      <w:bookmarkStart w:id="517" w:name="_Toc20839163"/>
      <w:bookmarkStart w:id="518" w:name="_Toc489362218"/>
      <w:r w:rsidRPr="00D5180B">
        <w:lastRenderedPageBreak/>
        <w:t>TABLE 2</w:t>
      </w:r>
      <w:r w:rsidR="00DB4150" w:rsidRPr="00D5180B">
        <w:t>G</w:t>
      </w:r>
      <w:r w:rsidRPr="00D5180B">
        <w:t>. Post-Harvest Direct Product Contact or Food-Contact Surfaces</w:t>
      </w:r>
      <w:bookmarkEnd w:id="516"/>
      <w:r w:rsidR="00764A84" w:rsidRPr="00D5180B">
        <w:t xml:space="preserve"> </w:t>
      </w:r>
      <w:r w:rsidR="00764A84" w:rsidRPr="00D5180B">
        <w:softHyphen/>
        <w:t>- See</w:t>
      </w:r>
      <w:r w:rsidR="00FD15EC" w:rsidRPr="00D5180B">
        <w:t xml:space="preserve"> FIGURE </w:t>
      </w:r>
      <w:r w:rsidR="008800A8">
        <w:t>6</w:t>
      </w:r>
      <w:bookmarkEnd w:id="517"/>
    </w:p>
    <w:tbl>
      <w:tblPr>
        <w:tblW w:w="107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35"/>
        <w:gridCol w:w="5675"/>
      </w:tblGrid>
      <w:tr w:rsidR="00C05DC3" w:rsidRPr="00D5180B" w14:paraId="77855EAC" w14:textId="77777777" w:rsidTr="00F45D27">
        <w:trPr>
          <w:jc w:val="center"/>
        </w:trPr>
        <w:tc>
          <w:tcPr>
            <w:tcW w:w="5035" w:type="dxa"/>
            <w:shd w:val="clear" w:color="auto" w:fill="4472C4"/>
          </w:tcPr>
          <w:p w14:paraId="50782332"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2BEB28B4"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C05DC3" w:rsidRPr="00D5180B" w14:paraId="350A061D" w14:textId="77777777" w:rsidTr="00F45D27">
        <w:trPr>
          <w:trHeight w:val="576"/>
          <w:jc w:val="center"/>
        </w:trPr>
        <w:tc>
          <w:tcPr>
            <w:tcW w:w="5035" w:type="dxa"/>
          </w:tcPr>
          <w:p w14:paraId="528DF228" w14:textId="77777777" w:rsidR="00C05DC3" w:rsidRPr="00134BAD" w:rsidRDefault="00C05DC3" w:rsidP="001720D2">
            <w:pPr>
              <w:rPr>
                <w:b/>
                <w:u w:val="single"/>
              </w:rPr>
            </w:pPr>
            <w:r w:rsidRPr="00134BAD">
              <w:rPr>
                <w:b/>
                <w:u w:val="single"/>
              </w:rPr>
              <w:t>Microbial Testing</w:t>
            </w:r>
          </w:p>
          <w:p w14:paraId="2A8FC42C" w14:textId="77777777" w:rsidR="00C05DC3" w:rsidRPr="00134BAD" w:rsidRDefault="00C05DC3" w:rsidP="00C05DC3">
            <w:r w:rsidRPr="00134BAD">
              <w:rPr>
                <w:b/>
              </w:rPr>
              <w:t xml:space="preserve">Target Organism: </w:t>
            </w:r>
            <w:r w:rsidRPr="00134BAD">
              <w:t xml:space="preserve">generic </w:t>
            </w:r>
            <w:r w:rsidRPr="00134BAD">
              <w:rPr>
                <w:i/>
              </w:rPr>
              <w:t>E. coli</w:t>
            </w:r>
            <w:r w:rsidRPr="00134BAD">
              <w:t>.</w:t>
            </w:r>
          </w:p>
          <w:p w14:paraId="68658514" w14:textId="77777777" w:rsidR="00C05DC3" w:rsidRPr="00134BAD" w:rsidRDefault="00C05DC3" w:rsidP="00C05DC3">
            <w:pPr>
              <w:spacing w:before="120"/>
            </w:pPr>
            <w:r w:rsidRPr="00134BAD">
              <w:rPr>
                <w:b/>
              </w:rPr>
              <w:t>Sampling Procedure:</w:t>
            </w:r>
            <w:r w:rsidRPr="00134BAD">
              <w:t xml:space="preserve"> </w:t>
            </w:r>
          </w:p>
          <w:p w14:paraId="19AF39D8" w14:textId="77777777" w:rsidR="00C05DC3" w:rsidRPr="00134BAD" w:rsidRDefault="00C05DC3" w:rsidP="00C05DC3">
            <w:r w:rsidRPr="00134BAD">
              <w:t xml:space="preserve">100 mL sample collected aseptically at the point-of-use. </w:t>
            </w:r>
          </w:p>
          <w:p w14:paraId="724AC452" w14:textId="77777777" w:rsidR="00C05DC3" w:rsidRPr="00134BAD" w:rsidRDefault="00C05DC3" w:rsidP="00C05DC3">
            <w:pPr>
              <w:spacing w:before="120"/>
              <w:rPr>
                <w:b/>
              </w:rPr>
            </w:pPr>
            <w:r w:rsidRPr="00134BAD">
              <w:rPr>
                <w:b/>
              </w:rPr>
              <w:t xml:space="preserve">Sampling Frequency: </w:t>
            </w:r>
          </w:p>
          <w:p w14:paraId="395A681D" w14:textId="77777777" w:rsidR="00C05DC3" w:rsidRPr="00134BAD" w:rsidRDefault="00C05DC3" w:rsidP="001720D2">
            <w:r w:rsidRPr="00134BAD">
              <w:t xml:space="preserve">One sample per water source shall be collected and tested prior to use if &gt;60 days since last test of the water source. Additional samples shall be collected at intervals of no less than 18 hrs. and at least monthly during use.    </w:t>
            </w:r>
          </w:p>
          <w:p w14:paraId="5C58F0C8" w14:textId="77777777" w:rsidR="0068278D" w:rsidRPr="00134BAD" w:rsidRDefault="0068278D" w:rsidP="0068278D">
            <w:pPr>
              <w:spacing w:before="120"/>
              <w:rPr>
                <w:b/>
              </w:rPr>
            </w:pPr>
            <w:commentRangeStart w:id="519"/>
            <w:r w:rsidRPr="00134BAD">
              <w:rPr>
                <w:b/>
              </w:rPr>
              <w:t xml:space="preserve">Municipal </w:t>
            </w:r>
            <w:ins w:id="520" w:author="Susan" w:date="2020-05-06T16:12:00Z">
              <w:r>
                <w:rPr>
                  <w:b/>
                </w:rPr>
                <w:t xml:space="preserve">Water </w:t>
              </w:r>
            </w:ins>
            <w:del w:id="521" w:author="Susan" w:date="2020-05-06T16:12:00Z">
              <w:r w:rsidRPr="00134BAD" w:rsidDel="00DA6FA1">
                <w:rPr>
                  <w:b/>
                </w:rPr>
                <w:delText xml:space="preserve">&amp; Well </w:delText>
              </w:r>
            </w:del>
            <w:r w:rsidRPr="00134BAD">
              <w:rPr>
                <w:b/>
              </w:rPr>
              <w:t>Exemption:</w:t>
            </w:r>
          </w:p>
          <w:p w14:paraId="5B1A1719" w14:textId="77777777" w:rsidR="00C05DC3" w:rsidRPr="00134BAD" w:rsidRDefault="0068278D" w:rsidP="0068278D">
            <w:r w:rsidRPr="00134BAD">
              <w:t xml:space="preserve">For </w:t>
            </w:r>
            <w:del w:id="522" w:author="Susan" w:date="2020-05-06T16:12:00Z">
              <w:r w:rsidRPr="00134BAD" w:rsidDel="00DA6FA1">
                <w:delText xml:space="preserve">wells and </w:delText>
              </w:r>
            </w:del>
            <w:r w:rsidRPr="00134BAD">
              <w:t xml:space="preserve">municipal water sources, if generic </w:t>
            </w:r>
            <w:r w:rsidRPr="00134BAD">
              <w:rPr>
                <w:i/>
              </w:rPr>
              <w:t>E. coli</w:t>
            </w:r>
            <w:r w:rsidRPr="00134BAD">
              <w:t xml:space="preserve"> are below detection limits for five consecutive </w:t>
            </w:r>
            <w:ins w:id="523" w:author="Susan" w:date="2020-05-07T12:16:00Z">
              <w:r>
                <w:t xml:space="preserve">monthly </w:t>
              </w:r>
            </w:ins>
            <w:r w:rsidRPr="00134BAD">
              <w:t>samples, the requirements for 60 days and monthly sampling are waived, and the sampling frequency may be decreased to no less than once every 180 days. This exemption is void if there is a significant water source or distribution system change.</w:t>
            </w:r>
            <w:r w:rsidR="00C05DC3" w:rsidRPr="00134BAD">
              <w:t xml:space="preserve"> </w:t>
            </w:r>
            <w:commentRangeEnd w:id="519"/>
            <w:r w:rsidR="00684F4B">
              <w:rPr>
                <w:rStyle w:val="CommentReference"/>
                <w:rFonts w:ascii="Tahoma" w:hAnsi="Tahoma" w:cs="Tahoma"/>
                <w:lang w:eastAsia="x-none"/>
              </w:rPr>
              <w:commentReference w:id="519"/>
            </w:r>
          </w:p>
          <w:p w14:paraId="12F5103F" w14:textId="77777777" w:rsidR="00C05DC3" w:rsidRPr="00134BAD" w:rsidRDefault="00C05DC3" w:rsidP="00C05DC3">
            <w:pPr>
              <w:spacing w:before="120"/>
            </w:pPr>
            <w:r w:rsidRPr="00134BAD">
              <w:rPr>
                <w:b/>
              </w:rPr>
              <w:t>Test Method:</w:t>
            </w:r>
            <w:r w:rsidRPr="00134BAD">
              <w:t xml:space="preserve"> </w:t>
            </w:r>
          </w:p>
          <w:p w14:paraId="5E7D0585" w14:textId="77777777" w:rsidR="00C05DC3" w:rsidRPr="00134BAD" w:rsidRDefault="00AF4213" w:rsidP="00C05DC3">
            <w:r w:rsidRPr="00134BAD">
              <w:t xml:space="preserve">Any </w:t>
            </w:r>
            <w:r w:rsidR="00C05DC3" w:rsidRPr="00134BAD">
              <w:t xml:space="preserve">FDA </w:t>
            </w:r>
            <w:r w:rsidRPr="00134BAD">
              <w:t xml:space="preserve">allowed method </w:t>
            </w:r>
            <w:r w:rsidRPr="00D5180B">
              <w:rPr>
                <w:rFonts w:cs="Calibri"/>
                <w:szCs w:val="22"/>
              </w:rPr>
              <w:fldChar w:fldCharType="begin"/>
            </w:r>
            <w:r w:rsidRPr="00D5180B">
              <w:rPr>
                <w:rFonts w:cs="Calibri"/>
                <w:szCs w:val="22"/>
              </w:rPr>
              <w:instrText xml:space="preserve"> NOTEREF _Ref2255442 \f \h </w:instrText>
            </w:r>
            <w:r w:rsidR="00D5180B">
              <w:rPr>
                <w:rFonts w:cs="Calibri"/>
                <w:szCs w:val="22"/>
              </w:rPr>
              <w:instrText xml:space="preserve"> \* MERGEFORMAT </w:instrText>
            </w:r>
            <w:r w:rsidRPr="00D5180B">
              <w:rPr>
                <w:rFonts w:cs="Calibri"/>
                <w:szCs w:val="22"/>
              </w:rPr>
            </w:r>
            <w:r w:rsidRPr="00D5180B">
              <w:rPr>
                <w:rFonts w:cs="Calibri"/>
                <w:szCs w:val="22"/>
              </w:rPr>
              <w:fldChar w:fldCharType="separate"/>
            </w:r>
            <w:r w:rsidR="005F2F2C" w:rsidRPr="005F2F2C">
              <w:rPr>
                <w:rStyle w:val="FootnoteReference"/>
              </w:rPr>
              <w:t>2</w:t>
            </w:r>
            <w:r w:rsidRPr="00D5180B">
              <w:rPr>
                <w:rFonts w:cs="Calibri"/>
                <w:szCs w:val="22"/>
              </w:rPr>
              <w:fldChar w:fldCharType="end"/>
            </w:r>
          </w:p>
          <w:p w14:paraId="7D49A7D7" w14:textId="77777777" w:rsidR="00C05DC3" w:rsidRPr="00134BAD" w:rsidRDefault="00C05DC3" w:rsidP="0043238C">
            <w:pPr>
              <w:spacing w:before="120"/>
              <w:rPr>
                <w:b/>
              </w:rPr>
            </w:pPr>
            <w:r w:rsidRPr="00134BAD">
              <w:rPr>
                <w:b/>
              </w:rPr>
              <w:t>Acceptance Criteria:</w:t>
            </w:r>
          </w:p>
          <w:p w14:paraId="0DB8CBDC" w14:textId="77777777" w:rsidR="00C05DC3" w:rsidRPr="00134BAD" w:rsidRDefault="00C05DC3" w:rsidP="001720D2">
            <w:r w:rsidRPr="00134BAD">
              <w:t>Negative or below DL for all samples</w:t>
            </w:r>
          </w:p>
        </w:tc>
        <w:tc>
          <w:tcPr>
            <w:tcW w:w="5675" w:type="dxa"/>
            <w:vMerge w:val="restart"/>
            <w:shd w:val="clear" w:color="auto" w:fill="auto"/>
          </w:tcPr>
          <w:p w14:paraId="05716801" w14:textId="77777777" w:rsidR="00C05DC3" w:rsidRPr="00134BAD" w:rsidRDefault="00C05DC3" w:rsidP="001720D2">
            <w:r w:rsidRPr="00134BAD">
              <w:t>Water that: directly contacts edible portions of harvested crop</w:t>
            </w:r>
            <w:r w:rsidR="001720D2" w:rsidRPr="00134BAD">
              <w:t xml:space="preserve"> </w:t>
            </w:r>
            <w:r w:rsidRPr="00134BAD">
              <w:t xml:space="preserve">or is used on food-contact surfaces such as equipment or utensils, shall meet the Maximum Contaminant Level Goal for </w:t>
            </w:r>
            <w:r w:rsidRPr="00134BAD">
              <w:rPr>
                <w:i/>
              </w:rPr>
              <w:t>E. coli</w:t>
            </w:r>
            <w:r w:rsidRPr="00134BAD">
              <w:t xml:space="preserve"> as specified by U.S. EPA or contain an approved disinfectant at sufficient concentration to prevent cross-contamination. Microbial or physical/chemical testing shall be performed, as appropriate to the specific operation, to demonstrate that acceptance criteria have been met.</w:t>
            </w:r>
          </w:p>
          <w:p w14:paraId="6AAFA0DD" w14:textId="77777777" w:rsidR="00C05DC3" w:rsidRPr="00134BAD" w:rsidRDefault="00C05DC3" w:rsidP="001720D2"/>
          <w:p w14:paraId="6EBB2875" w14:textId="77777777" w:rsidR="00C05DC3" w:rsidRPr="00134BAD" w:rsidRDefault="00C05DC3" w:rsidP="001720D2">
            <w:pPr>
              <w:rPr>
                <w:b/>
                <w:u w:val="single"/>
              </w:rPr>
            </w:pPr>
            <w:r w:rsidRPr="00134BAD">
              <w:rPr>
                <w:b/>
                <w:u w:val="single"/>
              </w:rPr>
              <w:t>Single Pass vs. Multiple Pass Systems</w:t>
            </w:r>
          </w:p>
          <w:p w14:paraId="1D0BF91B" w14:textId="77777777" w:rsidR="00C05DC3" w:rsidRPr="00134BAD" w:rsidRDefault="00C05DC3" w:rsidP="00C05DC3">
            <w:pPr>
              <w:numPr>
                <w:ilvl w:val="1"/>
                <w:numId w:val="32"/>
              </w:numPr>
              <w:tabs>
                <w:tab w:val="clear" w:pos="1440"/>
                <w:tab w:val="num" w:pos="432"/>
              </w:tabs>
              <w:ind w:left="432" w:hanging="432"/>
            </w:pPr>
            <w:r w:rsidRPr="00134BAD">
              <w:t xml:space="preserve">Single pass use – Water must have non-detectable levels of </w:t>
            </w:r>
            <w:r w:rsidRPr="00134BAD">
              <w:rPr>
                <w:i/>
              </w:rPr>
              <w:t>E. coli</w:t>
            </w:r>
            <w:r w:rsidRPr="00134BAD">
              <w:t xml:space="preserve"> or breakpoint disinfectant present at point of entry</w:t>
            </w:r>
          </w:p>
          <w:p w14:paraId="6F604A29" w14:textId="77777777" w:rsidR="00C05DC3" w:rsidRPr="00134BAD" w:rsidRDefault="00C05DC3" w:rsidP="00C05DC3">
            <w:pPr>
              <w:numPr>
                <w:ilvl w:val="1"/>
                <w:numId w:val="32"/>
              </w:numPr>
              <w:tabs>
                <w:tab w:val="clear" w:pos="1440"/>
                <w:tab w:val="num" w:pos="432"/>
              </w:tabs>
              <w:ind w:left="432" w:hanging="432"/>
            </w:pPr>
            <w:r w:rsidRPr="00134BAD">
              <w:t xml:space="preserve">Multi-pass use – Water must have non-detectable levels of </w:t>
            </w:r>
            <w:r w:rsidRPr="00134BAD">
              <w:rPr>
                <w:i/>
              </w:rPr>
              <w:t>E. coli</w:t>
            </w:r>
            <w:r w:rsidRPr="00134BAD">
              <w:t xml:space="preserve"> and/or sufficient disinfectant to ensure returned water has no detectable </w:t>
            </w:r>
            <w:r w:rsidRPr="00134BAD">
              <w:rPr>
                <w:i/>
              </w:rPr>
              <w:t>E. coli</w:t>
            </w:r>
            <w:r w:rsidRPr="00134BAD">
              <w:t xml:space="preserve"> (minimally 1 ppm chlorine)</w:t>
            </w:r>
            <w:r w:rsidRPr="00D5180B">
              <w:rPr>
                <w:rFonts w:cs="Calibri"/>
                <w:szCs w:val="22"/>
              </w:rPr>
              <w:t>.</w:t>
            </w:r>
          </w:p>
          <w:p w14:paraId="5C0A006D" w14:textId="77777777" w:rsidR="00C05DC3" w:rsidRPr="00134BAD" w:rsidRDefault="00C05DC3" w:rsidP="001720D2"/>
          <w:p w14:paraId="06BF476B" w14:textId="77777777" w:rsidR="00C05DC3" w:rsidRPr="00134BAD" w:rsidRDefault="00C05DC3" w:rsidP="001720D2">
            <w:r w:rsidRPr="00134BAD">
              <w:rPr>
                <w:b/>
                <w:u w:val="single"/>
              </w:rPr>
              <w:t>Remedial Actions</w:t>
            </w:r>
            <w:r w:rsidRPr="00134BAD">
              <w:t xml:space="preserve">: </w:t>
            </w:r>
          </w:p>
          <w:p w14:paraId="732383F9" w14:textId="77777777" w:rsidR="00C05DC3" w:rsidRPr="00134BAD" w:rsidRDefault="00C05DC3" w:rsidP="001720D2">
            <w:r w:rsidRPr="00134BAD">
              <w:t xml:space="preserve">If any one sample exceeds the acceptance criteria, then the water shall not be used for this purpose or until remedial actions have been completed and generic </w:t>
            </w:r>
            <w:r w:rsidRPr="00134BAD">
              <w:rPr>
                <w:i/>
              </w:rPr>
              <w:t>E. coli</w:t>
            </w:r>
            <w:r w:rsidRPr="00134BAD">
              <w:t xml:space="preserve"> or disinfectant levels are within acceptance criteria: </w:t>
            </w:r>
          </w:p>
          <w:p w14:paraId="348AD8D3" w14:textId="77777777" w:rsidR="00C05DC3" w:rsidRPr="00134BAD" w:rsidRDefault="00C05DC3" w:rsidP="00C05DC3">
            <w:pPr>
              <w:numPr>
                <w:ilvl w:val="0"/>
                <w:numId w:val="32"/>
              </w:numPr>
            </w:pPr>
            <w:r w:rsidRPr="00134BAD">
              <w:t xml:space="preserve">Conduct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of water source and distribution system to determine if a contamination source is evident and can be eliminated. Eliminate identified contamination source(s) and/or treat with appropriate disinfectants.</w:t>
            </w:r>
          </w:p>
          <w:p w14:paraId="4DACE9BF" w14:textId="77777777" w:rsidR="00C05DC3" w:rsidRPr="00134BAD" w:rsidRDefault="00C05DC3" w:rsidP="00C05DC3">
            <w:pPr>
              <w:numPr>
                <w:ilvl w:val="0"/>
                <w:numId w:val="32"/>
              </w:numPr>
            </w:pPr>
            <w:r w:rsidRPr="00134BAD">
              <w:t xml:space="preserve">For wells, perform </w:t>
            </w:r>
            <w:r w:rsidR="007273EC" w:rsidRPr="00134BAD">
              <w:t xml:space="preserve">an </w:t>
            </w:r>
            <w:r w:rsidR="007273EC" w:rsidRPr="00D5180B">
              <w:rPr>
                <w:rFonts w:cs="Calibri"/>
                <w:szCs w:val="22"/>
              </w:rPr>
              <w:t>ag</w:t>
            </w:r>
            <w:r w:rsidR="00ED1175" w:rsidRPr="00D5180B">
              <w:rPr>
                <w:rFonts w:cs="Calibri"/>
                <w:szCs w:val="22"/>
              </w:rPr>
              <w:t>ricultural</w:t>
            </w:r>
            <w:r w:rsidR="007273EC" w:rsidRPr="00134BAD">
              <w:t xml:space="preserve"> water system assessment </w:t>
            </w:r>
            <w:r w:rsidRPr="00134BAD">
              <w:t>and/or treat as described in Appendix A.</w:t>
            </w:r>
          </w:p>
          <w:p w14:paraId="7D902F15" w14:textId="77777777" w:rsidR="00C05DC3" w:rsidRPr="00134BAD" w:rsidRDefault="00C05DC3" w:rsidP="00C05DC3">
            <w:pPr>
              <w:numPr>
                <w:ilvl w:val="0"/>
                <w:numId w:val="32"/>
              </w:numPr>
            </w:pPr>
            <w:r w:rsidRPr="00134BAD">
              <w:t xml:space="preserve">Retest the water at the same sampling point after conducting the </w:t>
            </w:r>
            <w:r w:rsidR="007273EC" w:rsidRPr="00D5180B">
              <w:rPr>
                <w:rFonts w:cs="Calibri"/>
                <w:szCs w:val="22"/>
              </w:rPr>
              <w:t>ag</w:t>
            </w:r>
            <w:r w:rsidR="00ED1175" w:rsidRPr="00D5180B">
              <w:rPr>
                <w:rFonts w:cs="Calibri"/>
                <w:szCs w:val="22"/>
              </w:rPr>
              <w:t>ricultural</w:t>
            </w:r>
            <w:r w:rsidR="007273EC" w:rsidRPr="00134BAD">
              <w:t xml:space="preserve"> water system assessment</w:t>
            </w:r>
            <w:r w:rsidRPr="00134BAD">
              <w:t xml:space="preserve"> and/or taking remedial actions to determine if it meets the outlined microbial acceptance criteria for this use. </w:t>
            </w:r>
          </w:p>
          <w:p w14:paraId="1F6B2BA5" w14:textId="77777777" w:rsidR="00C05DC3" w:rsidRPr="00134BAD" w:rsidRDefault="00C05DC3" w:rsidP="001720D2"/>
          <w:p w14:paraId="6D762BE2" w14:textId="77777777" w:rsidR="00C05DC3" w:rsidRPr="00134BAD" w:rsidRDefault="00C05DC3" w:rsidP="001720D2">
            <w:r w:rsidRPr="00134BAD">
              <w:t xml:space="preserve">For example, if a water sample for water used to clean food-contact surfaces has detectable </w:t>
            </w:r>
            <w:r w:rsidRPr="00134BAD">
              <w:rPr>
                <w:i/>
              </w:rPr>
              <w:t>E. coli</w:t>
            </w:r>
            <w:r w:rsidRPr="00134BAD">
              <w:t xml:space="preserve">, STOP using that water system, examine the distribution line and source inlet as described in Appendix A and retest from the same point of use. Continue testing daily for five days at the point closest to use, and do not use the water system until it </w:t>
            </w:r>
            <w:r w:rsidRPr="00134BAD">
              <w:lastRenderedPageBreak/>
              <w:t>consistently delivers water that is safe, sanitary, and of appropriate microbial quality (i.e.</w:t>
            </w:r>
            <w:r w:rsidR="007273EC" w:rsidRPr="00134BAD">
              <w:t>,</w:t>
            </w:r>
            <w:r w:rsidRPr="00134BAD">
              <w:t xml:space="preserve"> </w:t>
            </w:r>
            <w:r w:rsidR="007273EC" w:rsidRPr="00134BAD">
              <w:t>n</w:t>
            </w:r>
            <w:r w:rsidRPr="00134BAD">
              <w:t>egative result) for the intended use. If any of the five samples taken during the intensive sampling period after corrective actions have been taken have detectable</w:t>
            </w:r>
            <w:r w:rsidR="007273EC" w:rsidRPr="00134BAD">
              <w:t xml:space="preserve"> generic</w:t>
            </w:r>
            <w:r w:rsidRPr="00134BAD">
              <w:t xml:space="preserve"> </w:t>
            </w:r>
            <w:r w:rsidRPr="00134BAD">
              <w:rPr>
                <w:i/>
              </w:rPr>
              <w:t>E. coli</w:t>
            </w:r>
            <w:r w:rsidRPr="00134BAD">
              <w:t>, repeat remedial actions and DO NOT use that system until the source of contamination can be corrected.</w:t>
            </w:r>
          </w:p>
          <w:p w14:paraId="697E8039" w14:textId="77777777" w:rsidR="00C05DC3" w:rsidRPr="00134BAD" w:rsidRDefault="00C05DC3" w:rsidP="001720D2">
            <w:pPr>
              <w:tabs>
                <w:tab w:val="num" w:pos="690"/>
              </w:tabs>
            </w:pPr>
          </w:p>
        </w:tc>
      </w:tr>
      <w:tr w:rsidR="00C05DC3" w:rsidRPr="00D5180B" w14:paraId="05A76334" w14:textId="77777777" w:rsidTr="00F45D27">
        <w:trPr>
          <w:trHeight w:val="440"/>
          <w:jc w:val="center"/>
        </w:trPr>
        <w:tc>
          <w:tcPr>
            <w:tcW w:w="5035" w:type="dxa"/>
          </w:tcPr>
          <w:p w14:paraId="5C996698" w14:textId="77777777" w:rsidR="00C05DC3" w:rsidRPr="00134BAD" w:rsidRDefault="00C05DC3" w:rsidP="001720D2">
            <w:pPr>
              <w:rPr>
                <w:b/>
                <w:u w:val="single"/>
              </w:rPr>
            </w:pPr>
            <w:r w:rsidRPr="00134BAD">
              <w:rPr>
                <w:b/>
                <w:u w:val="single"/>
              </w:rPr>
              <w:t>Physical/Chemical Testing</w:t>
            </w:r>
          </w:p>
          <w:p w14:paraId="0401A9D1" w14:textId="77777777" w:rsidR="00C05DC3" w:rsidRPr="00134BAD" w:rsidRDefault="00C05DC3" w:rsidP="001720D2">
            <w:pPr>
              <w:rPr>
                <w:b/>
              </w:rPr>
            </w:pPr>
            <w:r w:rsidRPr="00134BAD">
              <w:rPr>
                <w:b/>
              </w:rPr>
              <w:t xml:space="preserve">Target Variable: </w:t>
            </w:r>
          </w:p>
          <w:p w14:paraId="4EDC6D2C" w14:textId="77777777" w:rsidR="00C05DC3" w:rsidRPr="00134BAD" w:rsidRDefault="00C05DC3" w:rsidP="001720D2">
            <w:r w:rsidRPr="00134BAD">
              <w:t>Water disinfectant (e.g., chlorine or other</w:t>
            </w:r>
            <w:r w:rsidR="00AF4213" w:rsidRPr="00134BAD">
              <w:t xml:space="preserve"> </w:t>
            </w:r>
            <w:r w:rsidRPr="00134BAD">
              <w:t xml:space="preserve">disinfectant compound, ORP). </w:t>
            </w:r>
          </w:p>
          <w:p w14:paraId="79551E4D" w14:textId="77777777" w:rsidR="00C05DC3" w:rsidRPr="00134BAD" w:rsidRDefault="00C05DC3" w:rsidP="0043238C">
            <w:pPr>
              <w:spacing w:before="120"/>
              <w:rPr>
                <w:b/>
              </w:rPr>
            </w:pPr>
            <w:r w:rsidRPr="00134BAD">
              <w:rPr>
                <w:b/>
              </w:rPr>
              <w:t xml:space="preserve">Multi Pass Water Acceptance Criteria: </w:t>
            </w:r>
          </w:p>
          <w:p w14:paraId="517870B3" w14:textId="77777777" w:rsidR="00C05DC3" w:rsidRPr="00134BAD" w:rsidRDefault="00C05DC3" w:rsidP="001720D2">
            <w:pPr>
              <w:rPr>
                <w:u w:val="single"/>
              </w:rPr>
            </w:pPr>
            <w:r w:rsidRPr="00134BAD">
              <w:rPr>
                <w:u w:val="single"/>
              </w:rPr>
              <w:t>Chlorine</w:t>
            </w:r>
          </w:p>
          <w:p w14:paraId="14885F44" w14:textId="77777777" w:rsidR="00C05DC3" w:rsidRPr="00134BAD" w:rsidRDefault="00C05DC3" w:rsidP="001720D2">
            <w:r w:rsidRPr="00134BAD">
              <w:rPr>
                <w:u w:val="single"/>
              </w:rPr>
              <w:t>&gt;</w:t>
            </w:r>
            <w:r w:rsidRPr="00134BAD">
              <w:t xml:space="preserve"> 1 ppm free chlorine after application</w:t>
            </w:r>
            <w:r w:rsidRPr="00134BAD">
              <w:rPr>
                <w:color w:val="FF0000"/>
              </w:rPr>
              <w:t xml:space="preserve"> </w:t>
            </w:r>
            <w:r w:rsidRPr="00134BAD">
              <w:t xml:space="preserve">and pH </w:t>
            </w:r>
            <w:r w:rsidR="000223D5" w:rsidRPr="005B62EF">
              <w:rPr>
                <w:rFonts w:cs="Calibri"/>
                <w:szCs w:val="22"/>
              </w:rPr>
              <w:t>5</w:t>
            </w:r>
            <w:r w:rsidRPr="00134BAD">
              <w:t xml:space="preserve">.5 – 7.5 </w:t>
            </w:r>
            <w:r w:rsidRPr="00134BAD">
              <w:rPr>
                <w:b/>
              </w:rPr>
              <w:t>OR</w:t>
            </w:r>
            <w:r w:rsidRPr="00134BAD">
              <w:t xml:space="preserve"> ORP </w:t>
            </w:r>
            <w:r w:rsidRPr="00134BAD">
              <w:rPr>
                <w:u w:val="single"/>
              </w:rPr>
              <w:t>&gt;</w:t>
            </w:r>
            <w:r w:rsidRPr="00134BAD">
              <w:t xml:space="preserve"> 650 mV and pH </w:t>
            </w:r>
            <w:r w:rsidR="000223D5" w:rsidRPr="005B62EF">
              <w:rPr>
                <w:rFonts w:cs="Calibri"/>
                <w:szCs w:val="22"/>
              </w:rPr>
              <w:t>5</w:t>
            </w:r>
            <w:r w:rsidRPr="00134BAD">
              <w:t>.5 – 7.5</w:t>
            </w:r>
          </w:p>
          <w:p w14:paraId="4EBB7E2E" w14:textId="77777777" w:rsidR="00C05DC3" w:rsidRPr="00134BAD" w:rsidRDefault="00C05DC3" w:rsidP="001720D2">
            <w:r w:rsidRPr="00134BAD">
              <w:rPr>
                <w:u w:val="single"/>
              </w:rPr>
              <w:t>Other approved treatments</w:t>
            </w:r>
            <w:r w:rsidRPr="00134BAD">
              <w:t xml:space="preserve"> per product EPA label for human pathogen reduction in water. </w:t>
            </w:r>
          </w:p>
          <w:p w14:paraId="09E499AF" w14:textId="77777777" w:rsidR="00C05DC3" w:rsidRPr="00134BAD" w:rsidRDefault="00C05DC3" w:rsidP="0043238C">
            <w:pPr>
              <w:spacing w:before="120"/>
              <w:rPr>
                <w:b/>
              </w:rPr>
            </w:pPr>
            <w:r w:rsidRPr="00134BAD">
              <w:rPr>
                <w:b/>
              </w:rPr>
              <w:t>Testing Procedure:</w:t>
            </w:r>
          </w:p>
          <w:p w14:paraId="21E8826D" w14:textId="77777777" w:rsidR="00C05DC3" w:rsidRPr="00134BAD" w:rsidRDefault="00C05DC3" w:rsidP="0043238C">
            <w:pPr>
              <w:numPr>
                <w:ilvl w:val="0"/>
                <w:numId w:val="12"/>
              </w:numPr>
              <w:tabs>
                <w:tab w:val="clear" w:pos="720"/>
              </w:tabs>
              <w:spacing w:before="0" w:after="0"/>
              <w:ind w:left="331" w:hanging="271"/>
            </w:pPr>
            <w:r w:rsidRPr="00134BAD">
              <w:t>Chemical reaction-based colorimetric test, or</w:t>
            </w:r>
          </w:p>
          <w:p w14:paraId="6FE05DBF" w14:textId="77777777" w:rsidR="00C05DC3" w:rsidRPr="00134BAD" w:rsidRDefault="00C05DC3" w:rsidP="0043238C">
            <w:pPr>
              <w:numPr>
                <w:ilvl w:val="0"/>
                <w:numId w:val="12"/>
              </w:numPr>
              <w:tabs>
                <w:tab w:val="clear" w:pos="720"/>
              </w:tabs>
              <w:spacing w:before="0" w:after="0"/>
              <w:ind w:left="331" w:hanging="271"/>
            </w:pPr>
            <w:r w:rsidRPr="00134BAD">
              <w:t>Ion-specific probe, or</w:t>
            </w:r>
          </w:p>
          <w:p w14:paraId="0D79538A" w14:textId="77777777" w:rsidR="00C05DC3" w:rsidRPr="00134BAD" w:rsidRDefault="00C05DC3" w:rsidP="0043238C">
            <w:pPr>
              <w:numPr>
                <w:ilvl w:val="0"/>
                <w:numId w:val="12"/>
              </w:numPr>
              <w:tabs>
                <w:tab w:val="clear" w:pos="720"/>
              </w:tabs>
              <w:spacing w:before="0" w:after="0"/>
              <w:ind w:left="331" w:hanging="271"/>
            </w:pPr>
            <w:r w:rsidRPr="00134BAD">
              <w:lastRenderedPageBreak/>
              <w:t xml:space="preserve">ORP, or </w:t>
            </w:r>
          </w:p>
          <w:p w14:paraId="02867F06" w14:textId="77777777" w:rsidR="00C05DC3" w:rsidRPr="00134BAD" w:rsidRDefault="00C05DC3" w:rsidP="0043238C">
            <w:pPr>
              <w:numPr>
                <w:ilvl w:val="0"/>
                <w:numId w:val="12"/>
              </w:numPr>
              <w:tabs>
                <w:tab w:val="clear" w:pos="720"/>
              </w:tabs>
              <w:spacing w:before="0" w:after="0"/>
              <w:ind w:left="331" w:hanging="271"/>
            </w:pPr>
            <w:r w:rsidRPr="00134BAD">
              <w:t>Other as recommended by disinfectant supplier.</w:t>
            </w:r>
          </w:p>
          <w:p w14:paraId="7CC3AAE5" w14:textId="77777777" w:rsidR="00C05DC3" w:rsidRPr="00134BAD" w:rsidRDefault="00C05DC3" w:rsidP="0043238C">
            <w:pPr>
              <w:spacing w:before="120"/>
              <w:rPr>
                <w:b/>
              </w:rPr>
            </w:pPr>
            <w:r w:rsidRPr="00134BAD">
              <w:rPr>
                <w:b/>
              </w:rPr>
              <w:t xml:space="preserve">Testing Frequency: </w:t>
            </w:r>
          </w:p>
          <w:p w14:paraId="7980095A" w14:textId="77777777" w:rsidR="00C05DC3" w:rsidRPr="00134BAD" w:rsidRDefault="00C05DC3" w:rsidP="001720D2">
            <w:pPr>
              <w:rPr>
                <w:b/>
              </w:rPr>
            </w:pPr>
            <w:r w:rsidRPr="00134BAD">
              <w:t xml:space="preserve">Continuous monitoring (preferred) with periodic verification by titration </w:t>
            </w:r>
            <w:r w:rsidRPr="00134BAD">
              <w:rPr>
                <w:b/>
              </w:rPr>
              <w:t xml:space="preserve">OR </w:t>
            </w:r>
            <w:r w:rsidRPr="00134BAD">
              <w:t>Routine monitoring if the system can be shown to have a low degree of variation.</w:t>
            </w:r>
          </w:p>
        </w:tc>
        <w:tc>
          <w:tcPr>
            <w:tcW w:w="5675" w:type="dxa"/>
            <w:vMerge/>
            <w:shd w:val="clear" w:color="auto" w:fill="auto"/>
          </w:tcPr>
          <w:p w14:paraId="3FF3C3B2" w14:textId="77777777" w:rsidR="00C05DC3" w:rsidRPr="00134BAD" w:rsidRDefault="00C05DC3" w:rsidP="001720D2"/>
        </w:tc>
      </w:tr>
      <w:tr w:rsidR="00205CC1" w:rsidRPr="00D5180B" w14:paraId="5B6BA3D9" w14:textId="77777777" w:rsidTr="00F45D27">
        <w:trPr>
          <w:trHeight w:val="440"/>
          <w:jc w:val="center"/>
        </w:trPr>
        <w:tc>
          <w:tcPr>
            <w:tcW w:w="10710" w:type="dxa"/>
            <w:gridSpan w:val="2"/>
          </w:tcPr>
          <w:p w14:paraId="019565B6" w14:textId="77777777" w:rsidR="00205CC1" w:rsidRPr="00D5180B" w:rsidRDefault="00205CC1" w:rsidP="001720D2">
            <w:pPr>
              <w:rPr>
                <w:rFonts w:cs="Times New Roman"/>
                <w:szCs w:val="22"/>
              </w:rPr>
            </w:pPr>
            <w:r w:rsidRPr="00205CC1">
              <w:rPr>
                <w:rFonts w:cs="Calibri"/>
                <w:b/>
                <w:szCs w:val="22"/>
              </w:rPr>
              <w:t>Records</w:t>
            </w:r>
            <w:r w:rsidRPr="00D5180B">
              <w:rPr>
                <w:rFonts w:cs="Calibri"/>
                <w:szCs w:val="22"/>
              </w:rPr>
              <w:t>: All test results and remedial actions shall be documented and available for verification from the user of the water for a period of two years.</w:t>
            </w:r>
          </w:p>
        </w:tc>
      </w:tr>
    </w:tbl>
    <w:p w14:paraId="4B79A688" w14:textId="77777777" w:rsidR="00D34A68" w:rsidRPr="00D5180B" w:rsidRDefault="00D34A68" w:rsidP="00F45D27">
      <w:pPr>
        <w:rPr>
          <w:szCs w:val="22"/>
        </w:rPr>
      </w:pPr>
    </w:p>
    <w:p w14:paraId="14F68786" w14:textId="77777777" w:rsidR="00166A2B" w:rsidRPr="001D243E" w:rsidRDefault="00166A2B" w:rsidP="00F45D27">
      <w:pPr>
        <w:spacing w:before="0" w:after="0"/>
        <w:rPr>
          <w:rFonts w:ascii="Brandon Grotesque Medium" w:hAnsi="Brandon Grotesque Medium"/>
          <w:b/>
        </w:rPr>
      </w:pPr>
      <w:r w:rsidRPr="001D243E">
        <w:rPr>
          <w:rFonts w:ascii="Brandon Grotesque Medium" w:hAnsi="Brandon Grotesque Medium"/>
          <w:b/>
        </w:rPr>
        <w:br w:type="page"/>
      </w:r>
    </w:p>
    <w:p w14:paraId="50B9EA88" w14:textId="77777777" w:rsidR="00166A2B" w:rsidRDefault="00166A2B" w:rsidP="007D7827">
      <w:pPr>
        <w:pStyle w:val="Heading2"/>
      </w:pPr>
      <w:bookmarkStart w:id="524" w:name="_Toc8374944"/>
      <w:bookmarkStart w:id="525" w:name="_Toc20839164"/>
      <w:r w:rsidRPr="00D5180B">
        <w:lastRenderedPageBreak/>
        <w:t xml:space="preserve">FIGURE </w:t>
      </w:r>
      <w:r w:rsidR="008800A8">
        <w:t>6</w:t>
      </w:r>
      <w:r w:rsidRPr="00D5180B">
        <w:t xml:space="preserve">. Post-Harvest Water Use – Direct Product Contact </w:t>
      </w:r>
      <w:r w:rsidRPr="00134BAD">
        <w:t>(e.g. re-hydration, core in field, etc.)</w:t>
      </w:r>
      <w:bookmarkEnd w:id="524"/>
      <w:r w:rsidR="00FD15EC" w:rsidRPr="00D5180B">
        <w:t xml:space="preserve"> </w:t>
      </w:r>
      <w:r w:rsidR="00C73755" w:rsidRPr="00D5180B">
        <w:t xml:space="preserve">– See </w:t>
      </w:r>
      <w:r w:rsidR="00FD15EC" w:rsidRPr="00D5180B">
        <w:t xml:space="preserve">TABLE </w:t>
      </w:r>
      <w:r w:rsidR="00C73755" w:rsidRPr="00D5180B">
        <w:t>2G</w:t>
      </w:r>
      <w:bookmarkEnd w:id="525"/>
    </w:p>
    <w:p w14:paraId="07674EDB" w14:textId="77777777" w:rsidR="00EE46AC" w:rsidRPr="00EE46AC" w:rsidRDefault="00EE46AC" w:rsidP="00F45D27">
      <w:r>
        <w:rPr>
          <w:rFonts w:cs="Times New Roman"/>
          <w:noProof/>
        </w:rPr>
        <mc:AlternateContent>
          <mc:Choice Requires="wpc">
            <w:drawing>
              <wp:inline distT="0" distB="0" distL="0" distR="0" wp14:anchorId="56A09D1F" wp14:editId="6AB883D4">
                <wp:extent cx="6107430" cy="7057636"/>
                <wp:effectExtent l="0" t="0" r="7620" b="0"/>
                <wp:docPr id="74" name="Canvas 7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69" name="Text Box 4"/>
                        <wps:cNvSpPr txBox="1">
                          <a:spLocks noChangeArrowheads="1"/>
                        </wps:cNvSpPr>
                        <wps:spPr bwMode="auto">
                          <a:xfrm>
                            <a:off x="809625" y="4365625"/>
                            <a:ext cx="1828800" cy="697865"/>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17EAE82D" w14:textId="77777777" w:rsidR="000C6025" w:rsidRPr="00B472D5" w:rsidRDefault="000C6025" w:rsidP="00EE46AC">
                              <w:pPr>
                                <w:spacing w:after="0"/>
                                <w:jc w:val="center"/>
                                <w:rPr>
                                  <w:rFonts w:cs="Calibri"/>
                                  <w:sz w:val="18"/>
                                  <w:szCs w:val="20"/>
                                </w:rPr>
                              </w:pPr>
                              <w:r w:rsidRPr="00B472D5">
                                <w:rPr>
                                  <w:rFonts w:cs="Calibri"/>
                                  <w:sz w:val="18"/>
                                  <w:szCs w:val="20"/>
                                </w:rPr>
                                <w:t xml:space="preserve">No further action necessary.  </w:t>
                              </w:r>
                            </w:p>
                            <w:p w14:paraId="29D9D1F4" w14:textId="77777777" w:rsidR="000C6025" w:rsidRPr="00F7528D" w:rsidRDefault="000C6025" w:rsidP="00EE46AC">
                              <w:pPr>
                                <w:spacing w:after="0"/>
                                <w:jc w:val="center"/>
                                <w:rPr>
                                  <w:rFonts w:cs="Calibri"/>
                                  <w:sz w:val="18"/>
                                  <w:szCs w:val="20"/>
                                </w:rPr>
                              </w:pPr>
                              <w:r w:rsidRPr="00B472D5">
                                <w:rPr>
                                  <w:rFonts w:cs="Calibri"/>
                                  <w:sz w:val="18"/>
                                  <w:szCs w:val="20"/>
                                </w:rPr>
                                <w:t xml:space="preserve">Water from this source may be used for any purpose.  </w:t>
                              </w:r>
                            </w:p>
                          </w:txbxContent>
                        </wps:txbx>
                        <wps:bodyPr rot="0" vert="horz" wrap="square" lIns="86868" tIns="43434" rIns="86868" bIns="43434" anchor="t" anchorCtr="0" upright="1">
                          <a:noAutofit/>
                        </wps:bodyPr>
                      </wps:wsp>
                      <wps:wsp>
                        <wps:cNvPr id="70" name="Rectangle 5"/>
                        <wps:cNvSpPr>
                          <a:spLocks noChangeArrowheads="1"/>
                        </wps:cNvSpPr>
                        <wps:spPr bwMode="auto">
                          <a:xfrm>
                            <a:off x="310515" y="0"/>
                            <a:ext cx="5486400" cy="215519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67F66B55" w14:textId="77777777" w:rsidR="000C6025" w:rsidRPr="00B472D5" w:rsidRDefault="000C6025"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73809602" w14:textId="77777777" w:rsidR="000C6025" w:rsidRPr="00B472D5" w:rsidRDefault="000C6025"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2707CDC7" w14:textId="77777777" w:rsidR="000C6025" w:rsidRPr="00EE46AC" w:rsidRDefault="000C6025" w:rsidP="00EE46AC">
                              <w:pPr>
                                <w:jc w:val="center"/>
                                <w:rPr>
                                  <w:rFonts w:cs="Calibri"/>
                                  <w:b/>
                                  <w:color w:val="FFFFFF"/>
                                  <w:szCs w:val="22"/>
                                </w:rPr>
                              </w:pPr>
                              <w:r w:rsidRPr="00EE46AC">
                                <w:rPr>
                                  <w:rFonts w:cs="Calibri"/>
                                  <w:b/>
                                  <w:color w:val="FFFFFF"/>
                                  <w:szCs w:val="22"/>
                                </w:rPr>
                                <w:t xml:space="preserve">SAMPLING FREQUENCY: </w:t>
                              </w:r>
                            </w:p>
                            <w:p w14:paraId="716E194A" w14:textId="77777777" w:rsidR="000C6025" w:rsidRPr="00B472D5" w:rsidRDefault="000C6025"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27CD2F75" w14:textId="77777777" w:rsidR="000C6025" w:rsidRPr="00B472D5" w:rsidRDefault="000C6025"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05A273D9" w14:textId="77777777" w:rsidR="000C6025" w:rsidRPr="00B472D5" w:rsidRDefault="000C6025"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4443053A" w14:textId="77777777" w:rsidR="000C6025" w:rsidRPr="00B472D5" w:rsidRDefault="000C6025"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5A2C6127" w14:textId="77777777" w:rsidR="000C6025" w:rsidRPr="00284D9C" w:rsidRDefault="000C6025" w:rsidP="00EE46AC">
                              <w:pPr>
                                <w:rPr>
                                  <w:rFonts w:ascii="Arial" w:hAnsi="Arial"/>
                                  <w:color w:val="FFFFFF"/>
                                  <w:sz w:val="18"/>
                                  <w:szCs w:val="19"/>
                                </w:rPr>
                              </w:pPr>
                            </w:p>
                          </w:txbxContent>
                        </wps:txbx>
                        <wps:bodyPr rot="0" vert="horz" wrap="square" lIns="86868" tIns="43434" rIns="86868" bIns="43434" anchor="t" anchorCtr="0" upright="1">
                          <a:noAutofit/>
                        </wps:bodyPr>
                      </wps:wsp>
                      <wps:wsp>
                        <wps:cNvPr id="71" name="Text Box 6"/>
                        <wps:cNvSpPr txBox="1">
                          <a:spLocks noChangeArrowheads="1"/>
                        </wps:cNvSpPr>
                        <wps:spPr bwMode="auto">
                          <a:xfrm>
                            <a:off x="3142615" y="2803525"/>
                            <a:ext cx="2580005" cy="4043045"/>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299BB02A" w14:textId="77777777" w:rsidR="000C6025" w:rsidRPr="00284D9C" w:rsidRDefault="000C6025" w:rsidP="00EE46AC">
                              <w:pPr>
                                <w:rPr>
                                  <w:rFonts w:cs="Calibri"/>
                                  <w:b/>
                                  <w:sz w:val="19"/>
                                  <w:szCs w:val="19"/>
                                </w:rPr>
                              </w:pPr>
                              <w:r w:rsidRPr="00284D9C">
                                <w:rPr>
                                  <w:rFonts w:cs="Calibri"/>
                                  <w:b/>
                                  <w:sz w:val="19"/>
                                  <w:szCs w:val="19"/>
                                </w:rPr>
                                <w:t>REMEDIAL ACTIONS:</w:t>
                              </w:r>
                            </w:p>
                            <w:p w14:paraId="54C1FD6B" w14:textId="77777777" w:rsidR="000C6025" w:rsidRPr="00B472D5" w:rsidRDefault="000C6025" w:rsidP="00EE46AC">
                              <w:pPr>
                                <w:numPr>
                                  <w:ilvl w:val="0"/>
                                  <w:numId w:val="92"/>
                                </w:numPr>
                                <w:rPr>
                                  <w:rFonts w:cs="Calibri"/>
                                  <w:sz w:val="18"/>
                                  <w:szCs w:val="19"/>
                                </w:rPr>
                              </w:pPr>
                              <w:r w:rsidRPr="00B472D5">
                                <w:rPr>
                                  <w:rFonts w:cs="Calibri"/>
                                  <w:sz w:val="18"/>
                                  <w:szCs w:val="19"/>
                                </w:rPr>
                                <w:t>Discontinue post-harvest use until it returns to compliance.</w:t>
                              </w:r>
                            </w:p>
                            <w:p w14:paraId="3123DA9F" w14:textId="77777777" w:rsidR="000C6025" w:rsidRPr="00B472D5" w:rsidRDefault="000C6025"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4786DD0E" w14:textId="77777777" w:rsidR="000C6025" w:rsidRPr="00B472D5" w:rsidRDefault="000C6025"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1BDB2D04" w14:textId="77777777" w:rsidR="000C6025" w:rsidRPr="00B472D5" w:rsidRDefault="000C6025"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425ABE81" w14:textId="77777777" w:rsidR="000C6025" w:rsidRPr="00B472D5" w:rsidRDefault="000C6025" w:rsidP="00EE46AC">
                              <w:pPr>
                                <w:numPr>
                                  <w:ilvl w:val="0"/>
                                  <w:numId w:val="92"/>
                                </w:numPr>
                                <w:rPr>
                                  <w:rFonts w:cs="Calibri"/>
                                  <w:sz w:val="18"/>
                                  <w:szCs w:val="19"/>
                                </w:rPr>
                              </w:pPr>
                              <w:r w:rsidRPr="00B472D5">
                                <w:rPr>
                                  <w:rFonts w:cs="Calibri"/>
                                  <w:sz w:val="18"/>
                                  <w:szCs w:val="19"/>
                                </w:rPr>
                                <w:t>Continue testing daily for five days at the point closest to use.</w:t>
                              </w:r>
                            </w:p>
                            <w:p w14:paraId="2E4B42B7" w14:textId="77777777" w:rsidR="000C6025" w:rsidRPr="00B472D5" w:rsidRDefault="000C6025"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526"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184B36E2" w14:textId="77777777" w:rsidR="000C6025" w:rsidRPr="00B472D5" w:rsidRDefault="000C6025"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18852BC2" w14:textId="77777777" w:rsidR="000C6025" w:rsidRPr="00B472D5" w:rsidRDefault="000C6025" w:rsidP="00EE46AC">
                              <w:pPr>
                                <w:numPr>
                                  <w:ilvl w:val="0"/>
                                  <w:numId w:val="92"/>
                                </w:numPr>
                                <w:rPr>
                                  <w:rFonts w:cs="Calibri"/>
                                  <w:sz w:val="18"/>
                                  <w:szCs w:val="19"/>
                                </w:rPr>
                              </w:pPr>
                              <w:r w:rsidRPr="00B472D5">
                                <w:rPr>
                                  <w:rFonts w:cs="Calibri"/>
                                  <w:sz w:val="18"/>
                                  <w:szCs w:val="19"/>
                                </w:rPr>
                                <w:t>If water exceeding the acceptance criteria has been used postharvest, it is not appropriate microbial quality for this use. Sample and test product 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p>
                          </w:txbxContent>
                        </wps:txbx>
                        <wps:bodyPr rot="0" vert="horz" wrap="square" lIns="86868" tIns="43434" rIns="86868" bIns="43434" anchor="t" anchorCtr="0" upright="1">
                          <a:noAutofit/>
                        </wps:bodyPr>
                      </wps:wsp>
                      <wps:wsp>
                        <wps:cNvPr id="72" name="AutoShape 7"/>
                        <wps:cNvSpPr>
                          <a:spLocks noChangeArrowheads="1"/>
                        </wps:cNvSpPr>
                        <wps:spPr bwMode="auto">
                          <a:xfrm>
                            <a:off x="806450" y="2013585"/>
                            <a:ext cx="1828800" cy="2426970"/>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55EC13A7" w14:textId="77777777" w:rsidR="000C6025" w:rsidRPr="00820E98" w:rsidRDefault="000C6025"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5CBACF26" w14:textId="77777777" w:rsidR="000C6025" w:rsidRPr="00820E98" w:rsidRDefault="000C6025" w:rsidP="00EE46AC">
                              <w:pPr>
                                <w:spacing w:before="0" w:after="0"/>
                                <w:jc w:val="center"/>
                                <w:rPr>
                                  <w:rFonts w:cs="Calibri"/>
                                  <w:i/>
                                  <w:color w:val="FFFFFF"/>
                                  <w:sz w:val="19"/>
                                  <w:szCs w:val="19"/>
                                </w:rPr>
                              </w:pPr>
                              <w:r w:rsidRPr="00820E98">
                                <w:rPr>
                                  <w:rFonts w:cs="Calibri"/>
                                  <w:color w:val="FFFFFF"/>
                                  <w:sz w:val="19"/>
                                  <w:szCs w:val="19"/>
                                </w:rPr>
                                <w:t xml:space="preserve">Negative or below DL /100 mL generic </w:t>
                              </w:r>
                              <w:r w:rsidRPr="00820E98">
                                <w:rPr>
                                  <w:rFonts w:cs="Calibri"/>
                                  <w:i/>
                                  <w:color w:val="FFFFFF"/>
                                  <w:sz w:val="19"/>
                                  <w:szCs w:val="19"/>
                                </w:rPr>
                                <w:t>E. coli</w:t>
                              </w:r>
                            </w:p>
                            <w:p w14:paraId="05A9CAB6" w14:textId="77777777" w:rsidR="000C6025" w:rsidRPr="00820E98" w:rsidRDefault="000C6025" w:rsidP="00EE46AC">
                              <w:pPr>
                                <w:spacing w:before="0" w:after="0"/>
                                <w:jc w:val="center"/>
                                <w:rPr>
                                  <w:rFonts w:cs="Calibri"/>
                                  <w:color w:val="FFFFFF"/>
                                  <w:sz w:val="19"/>
                                  <w:szCs w:val="19"/>
                                </w:rPr>
                              </w:pPr>
                              <w:r w:rsidRPr="00820E98">
                                <w:rPr>
                                  <w:rFonts w:cs="Calibri"/>
                                  <w:b/>
                                  <w:color w:val="FFFFFF"/>
                                  <w:sz w:val="19"/>
                                  <w:szCs w:val="19"/>
                                </w:rPr>
                                <w:t>OR</w:t>
                              </w:r>
                            </w:p>
                            <w:p w14:paraId="5DD25CCA" w14:textId="77777777" w:rsidR="000C6025" w:rsidRDefault="000C6025" w:rsidP="00EE46AC">
                              <w:pPr>
                                <w:spacing w:before="0" w:after="0"/>
                                <w:jc w:val="center"/>
                                <w:rPr>
                                  <w:rFonts w:cs="Calibri"/>
                                  <w:color w:val="FFFFFF"/>
                                  <w:sz w:val="19"/>
                                  <w:szCs w:val="19"/>
                                </w:rPr>
                              </w:pPr>
                              <w:r w:rsidRPr="00B472D5">
                                <w:rPr>
                                  <w:rFonts w:cs="Calibri"/>
                                  <w:color w:val="FFFFFF"/>
                                  <w:sz w:val="19"/>
                                  <w:szCs w:val="19"/>
                                </w:rPr>
                                <w:t xml:space="preserve">&gt; 1 ppm free chlorine </w:t>
                              </w:r>
                              <w:r>
                                <w:rPr>
                                  <w:rFonts w:cs="Calibri"/>
                                  <w:color w:val="FFFFFF"/>
                                  <w:sz w:val="19"/>
                                  <w:szCs w:val="19"/>
                                </w:rPr>
                                <w:br/>
                              </w:r>
                              <w:r w:rsidRPr="00B472D5">
                                <w:rPr>
                                  <w:rFonts w:cs="Calibri"/>
                                  <w:color w:val="FFFFFF"/>
                                  <w:sz w:val="19"/>
                                  <w:szCs w:val="19"/>
                                </w:rPr>
                                <w:t xml:space="preserve">(pH </w:t>
                              </w:r>
                              <w:r>
                                <w:rPr>
                                  <w:rFonts w:cs="Calibri"/>
                                  <w:color w:val="FFFFFF"/>
                                  <w:sz w:val="19"/>
                                  <w:szCs w:val="19"/>
                                </w:rPr>
                                <w:t>5</w:t>
                              </w:r>
                              <w:r w:rsidRPr="00B472D5">
                                <w:rPr>
                                  <w:rFonts w:cs="Calibri"/>
                                  <w:color w:val="FFFFFF"/>
                                  <w:sz w:val="19"/>
                                  <w:szCs w:val="19"/>
                                </w:rPr>
                                <w:t xml:space="preserve">.5 - 7.5) or </w:t>
                              </w:r>
                            </w:p>
                            <w:p w14:paraId="6A3EA5D2" w14:textId="77777777" w:rsidR="000C6025" w:rsidRPr="00B472D5" w:rsidRDefault="000C6025" w:rsidP="00EE46AC">
                              <w:pPr>
                                <w:spacing w:before="0" w:after="0"/>
                                <w:jc w:val="center"/>
                                <w:rPr>
                                  <w:rFonts w:cs="Calibri"/>
                                  <w:color w:val="FFFFFF"/>
                                  <w:sz w:val="19"/>
                                  <w:szCs w:val="19"/>
                                </w:rPr>
                              </w:pPr>
                              <w:r w:rsidRPr="00B472D5">
                                <w:rPr>
                                  <w:rFonts w:cs="Calibri"/>
                                  <w:color w:val="FFFFFF"/>
                                  <w:sz w:val="19"/>
                                  <w:szCs w:val="19"/>
                                </w:rPr>
                                <w:t xml:space="preserve">&gt; 650 mV ORP (pH </w:t>
                              </w:r>
                              <w:r>
                                <w:rPr>
                                  <w:rFonts w:cs="Calibri"/>
                                  <w:color w:val="FFFFFF"/>
                                  <w:sz w:val="19"/>
                                  <w:szCs w:val="19"/>
                                </w:rPr>
                                <w:t>5</w:t>
                              </w:r>
                              <w:r w:rsidRPr="00B472D5">
                                <w:rPr>
                                  <w:rFonts w:cs="Calibri"/>
                                  <w:color w:val="FFFFFF"/>
                                  <w:sz w:val="19"/>
                                  <w:szCs w:val="19"/>
                                </w:rPr>
                                <w:t xml:space="preserve">.5 - 7.5) </w:t>
                              </w:r>
                              <w:r>
                                <w:rPr>
                                  <w:rFonts w:cs="Calibri"/>
                                  <w:color w:val="FFFFFF"/>
                                  <w:sz w:val="19"/>
                                  <w:szCs w:val="19"/>
                                </w:rPr>
                                <w:br/>
                              </w:r>
                              <w:r w:rsidRPr="00B472D5">
                                <w:rPr>
                                  <w:rFonts w:cs="Calibri"/>
                                  <w:color w:val="FFFFFF"/>
                                  <w:sz w:val="19"/>
                                  <w:szCs w:val="19"/>
                                </w:rPr>
                                <w:t>after contact</w:t>
                              </w:r>
                            </w:p>
                            <w:p w14:paraId="006C4D79" w14:textId="77777777" w:rsidR="000C6025" w:rsidRDefault="000C6025" w:rsidP="00EE46AC">
                              <w:pPr>
                                <w:spacing w:before="0" w:after="0"/>
                                <w:jc w:val="center"/>
                                <w:rPr>
                                  <w:rFonts w:cs="Calibri"/>
                                  <w:color w:val="FFFFFF"/>
                                  <w:sz w:val="19"/>
                                  <w:szCs w:val="19"/>
                                </w:rPr>
                              </w:pPr>
                            </w:p>
                            <w:p w14:paraId="55E4C8D0" w14:textId="77777777" w:rsidR="000C6025" w:rsidRPr="00B472D5" w:rsidRDefault="000C6025"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44F8B3B2" w14:textId="77777777" w:rsidR="000C6025" w:rsidRPr="00015AF3" w:rsidRDefault="000C6025" w:rsidP="00EE46AC">
                              <w:pPr>
                                <w:spacing w:before="0" w:after="0"/>
                                <w:jc w:val="center"/>
                                <w:rPr>
                                  <w:rFonts w:cs="Calibri"/>
                                  <w:color w:val="FFFFFF"/>
                                  <w:sz w:val="19"/>
                                  <w:szCs w:val="19"/>
                                </w:rPr>
                              </w:pPr>
                            </w:p>
                          </w:txbxContent>
                        </wps:txbx>
                        <wps:bodyPr rot="0" vert="horz" wrap="square" lIns="86868" tIns="43434" rIns="86868" bIns="43434" anchor="t" anchorCtr="0" upright="1">
                          <a:noAutofit/>
                        </wps:bodyPr>
                      </wps:wsp>
                      <wps:wsp>
                        <wps:cNvPr id="73" name="AutoShape 8"/>
                        <wps:cNvSpPr>
                          <a:spLocks noChangeArrowheads="1"/>
                        </wps:cNvSpPr>
                        <wps:spPr bwMode="auto">
                          <a:xfrm>
                            <a:off x="3482340" y="2043359"/>
                            <a:ext cx="1828800" cy="795091"/>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28C548C7" w14:textId="77777777" w:rsidR="000C6025" w:rsidRPr="00284D9C" w:rsidRDefault="000C6025" w:rsidP="00EE46AC">
                              <w:pPr>
                                <w:spacing w:before="0" w:after="0"/>
                                <w:jc w:val="center"/>
                                <w:rPr>
                                  <w:rFonts w:cs="Calibri"/>
                                  <w:b/>
                                  <w:sz w:val="19"/>
                                  <w:szCs w:val="19"/>
                                  <w:u w:val="single"/>
                                </w:rPr>
                              </w:pPr>
                              <w:r w:rsidRPr="00284D9C">
                                <w:rPr>
                                  <w:rFonts w:cs="Calibri"/>
                                  <w:b/>
                                  <w:sz w:val="19"/>
                                  <w:szCs w:val="19"/>
                                  <w:u w:val="single"/>
                                </w:rPr>
                                <w:t>ACTION LEVEL</w:t>
                              </w:r>
                            </w:p>
                            <w:p w14:paraId="3385B0EB" w14:textId="77777777" w:rsidR="000C6025" w:rsidRPr="00B472D5" w:rsidRDefault="000C6025"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2AE0EACF" w14:textId="77777777" w:rsidR="000C6025" w:rsidRPr="00480928" w:rsidRDefault="000C6025" w:rsidP="00EE46AC">
                              <w:pPr>
                                <w:spacing w:before="0" w:after="0"/>
                                <w:jc w:val="center"/>
                              </w:pPr>
                            </w:p>
                          </w:txbxContent>
                        </wps:txbx>
                        <wps:bodyPr rot="0" vert="horz" wrap="square" lIns="86868" tIns="43434" rIns="86868" bIns="43434" anchor="t" anchorCtr="0" upright="1">
                          <a:noAutofit/>
                        </wps:bodyPr>
                      </wps:wsp>
                    </wpc:wpc>
                  </a:graphicData>
                </a:graphic>
              </wp:inline>
            </w:drawing>
          </mc:Choice>
          <mc:Fallback>
            <w:pict>
              <v:group w14:anchorId="56A09D1F" id="Canvas 74" o:spid="_x0000_s1102" editas="canvas" style="width:480.9pt;height:555.7pt;mso-position-horizontal-relative:char;mso-position-vertical-relative:line" coordsize="61074,70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">
                <v:shape id="_x0000_s1103" type="#_x0000_t75" style="position:absolute;width:61074;height:70573;visibility:visible;mso-wrap-style:square" filled="t" fillcolor="#dbdbdb">
                  <v:fill o:detectmouseclick="t"/>
                  <v:path o:connecttype="none"/>
                </v:shape>
                <v:shape id="Text Box 4" o:spid="_x0000_s1104" type="#_x0000_t202" style="position:absolute;left:8096;top:43656;width:18288;height:6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" fillcolor="#c5e0b3">
                  <v:shadow on="t" opacity=".5" offset="6pt,6pt"/>
                  <v:textbox inset="6.84pt,3.42pt,6.84pt,3.42pt">
                    <w:txbxContent>
                      <w:p w14:paraId="17EAE82D" w14:textId="77777777" w:rsidR="000C6025" w:rsidRPr="00B472D5" w:rsidRDefault="000C6025" w:rsidP="00EE46AC">
                        <w:pPr>
                          <w:spacing w:after="0"/>
                          <w:jc w:val="center"/>
                          <w:rPr>
                            <w:rFonts w:cs="Calibri"/>
                            <w:sz w:val="18"/>
                            <w:szCs w:val="20"/>
                          </w:rPr>
                        </w:pPr>
                        <w:r w:rsidRPr="00B472D5">
                          <w:rPr>
                            <w:rFonts w:cs="Calibri"/>
                            <w:sz w:val="18"/>
                            <w:szCs w:val="20"/>
                          </w:rPr>
                          <w:t xml:space="preserve">No further action necessary.  </w:t>
                        </w:r>
                      </w:p>
                      <w:p w14:paraId="29D9D1F4" w14:textId="77777777" w:rsidR="000C6025" w:rsidRPr="00F7528D" w:rsidRDefault="000C6025" w:rsidP="00EE46AC">
                        <w:pPr>
                          <w:spacing w:after="0"/>
                          <w:jc w:val="center"/>
                          <w:rPr>
                            <w:rFonts w:cs="Calibri"/>
                            <w:sz w:val="18"/>
                            <w:szCs w:val="20"/>
                          </w:rPr>
                        </w:pPr>
                        <w:r w:rsidRPr="00B472D5">
                          <w:rPr>
                            <w:rFonts w:cs="Calibri"/>
                            <w:sz w:val="18"/>
                            <w:szCs w:val="20"/>
                          </w:rPr>
                          <w:t xml:space="preserve">Water from this source may be used for any purpose.  </w:t>
                        </w:r>
                      </w:p>
                    </w:txbxContent>
                  </v:textbox>
                </v:shape>
                <v:rect id="Rectangle 5" o:spid="_x0000_s1105" style="position:absolute;left:3105;width:54864;height:215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" fillcolor="#2f5496" stroked="f" strokecolor="#f2f2f2" strokeweight="3pt">
                  <v:shadow on="t" color="#1f3763" opacity=".5" offset="6pt,6pt"/>
                  <v:textbox inset="6.84pt,3.42pt,6.84pt,3.42pt">
                    <w:txbxContent>
                      <w:p w14:paraId="67F66B55" w14:textId="77777777" w:rsidR="000C6025" w:rsidRPr="00B472D5" w:rsidRDefault="000C6025" w:rsidP="00EE46AC">
                        <w:pPr>
                          <w:jc w:val="center"/>
                          <w:rPr>
                            <w:rFonts w:cs="Calibri"/>
                            <w:b/>
                            <w:color w:val="FFFFFF"/>
                            <w:sz w:val="18"/>
                            <w:szCs w:val="19"/>
                          </w:rPr>
                        </w:pPr>
                        <w:r w:rsidRPr="00B472D5">
                          <w:rPr>
                            <w:rFonts w:cs="Calibri"/>
                            <w:b/>
                            <w:color w:val="FFFFFF"/>
                            <w:sz w:val="18"/>
                            <w:szCs w:val="19"/>
                          </w:rPr>
                          <w:t>For any ground water source (e.g., municipal and wells):</w:t>
                        </w:r>
                      </w:p>
                      <w:p w14:paraId="73809602" w14:textId="77777777" w:rsidR="000C6025" w:rsidRPr="00B472D5" w:rsidRDefault="000C6025" w:rsidP="00EE46AC">
                        <w:pPr>
                          <w:jc w:val="center"/>
                          <w:rPr>
                            <w:rFonts w:cs="Calibri"/>
                            <w:color w:val="FFFFFF"/>
                            <w:sz w:val="18"/>
                            <w:szCs w:val="19"/>
                          </w:rPr>
                        </w:pPr>
                        <w:r w:rsidRPr="00B472D5">
                          <w:rPr>
                            <w:rFonts w:cs="Calibri"/>
                            <w:color w:val="FFFFFF"/>
                            <w:sz w:val="18"/>
                            <w:szCs w:val="19"/>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2707CDC7" w14:textId="77777777" w:rsidR="000C6025" w:rsidRPr="00EE46AC" w:rsidRDefault="000C6025" w:rsidP="00EE46AC">
                        <w:pPr>
                          <w:jc w:val="center"/>
                          <w:rPr>
                            <w:rFonts w:cs="Calibri"/>
                            <w:b/>
                            <w:color w:val="FFFFFF"/>
                            <w:szCs w:val="22"/>
                          </w:rPr>
                        </w:pPr>
                        <w:r w:rsidRPr="00EE46AC">
                          <w:rPr>
                            <w:rFonts w:cs="Calibri"/>
                            <w:b/>
                            <w:color w:val="FFFFFF"/>
                            <w:szCs w:val="22"/>
                          </w:rPr>
                          <w:t xml:space="preserve">SAMPLING FREQUENCY: </w:t>
                        </w:r>
                      </w:p>
                      <w:p w14:paraId="716E194A" w14:textId="77777777" w:rsidR="000C6025" w:rsidRPr="00B472D5" w:rsidRDefault="000C6025" w:rsidP="00EE46AC">
                        <w:pPr>
                          <w:rPr>
                            <w:rFonts w:cs="Calibri"/>
                            <w:color w:val="FFFFFF"/>
                            <w:sz w:val="18"/>
                            <w:szCs w:val="19"/>
                          </w:rPr>
                        </w:pPr>
                        <w:r w:rsidRPr="00B472D5">
                          <w:rPr>
                            <w:rFonts w:cs="Calibri"/>
                            <w:color w:val="FFFFFF"/>
                            <w:sz w:val="18"/>
                            <w:szCs w:val="19"/>
                          </w:rPr>
                          <w:t>One sample per water source shall be collected and tested prior to use if &gt; 60 days since last test of the water source. Additional samples shall be collected no less than 18 h</w:t>
                        </w:r>
                        <w:r>
                          <w:rPr>
                            <w:rFonts w:cs="Calibri"/>
                            <w:color w:val="FFFFFF"/>
                            <w:sz w:val="18"/>
                            <w:szCs w:val="19"/>
                          </w:rPr>
                          <w:t>ours</w:t>
                        </w:r>
                        <w:r w:rsidRPr="00B472D5">
                          <w:rPr>
                            <w:rFonts w:cs="Calibri"/>
                            <w:color w:val="FFFFFF"/>
                            <w:sz w:val="18"/>
                            <w:szCs w:val="19"/>
                          </w:rPr>
                          <w:t xml:space="preserve"> apart and a least monthly during use.</w:t>
                        </w:r>
                      </w:p>
                      <w:p w14:paraId="27CD2F75" w14:textId="77777777" w:rsidR="000C6025" w:rsidRPr="00B472D5" w:rsidRDefault="000C6025" w:rsidP="00EE46AC">
                        <w:pPr>
                          <w:numPr>
                            <w:ilvl w:val="0"/>
                            <w:numId w:val="100"/>
                          </w:numPr>
                          <w:ind w:left="180" w:hanging="180"/>
                          <w:rPr>
                            <w:rFonts w:cs="Calibri"/>
                            <w:color w:val="FFFFFF"/>
                            <w:sz w:val="18"/>
                            <w:szCs w:val="19"/>
                          </w:rPr>
                        </w:pPr>
                        <w:r w:rsidRPr="00B472D5">
                          <w:rPr>
                            <w:rFonts w:cs="Calibri"/>
                            <w:color w:val="FFFFFF"/>
                            <w:sz w:val="18"/>
                            <w:szCs w:val="19"/>
                          </w:rPr>
                          <w:t xml:space="preserve">Sample sources as close to the point-of-use as practical using sampling methods as prescribed in Table </w:t>
                        </w:r>
                        <w:r>
                          <w:rPr>
                            <w:rFonts w:cs="Calibri"/>
                            <w:color w:val="FFFFFF"/>
                            <w:sz w:val="18"/>
                            <w:szCs w:val="19"/>
                          </w:rPr>
                          <w:t>2G</w:t>
                        </w:r>
                        <w:r w:rsidRPr="00B472D5">
                          <w:rPr>
                            <w:rFonts w:cs="Calibri"/>
                            <w:color w:val="FFFFFF"/>
                            <w:sz w:val="18"/>
                            <w:szCs w:val="19"/>
                          </w:rPr>
                          <w:t>.</w:t>
                        </w:r>
                      </w:p>
                      <w:p w14:paraId="05A273D9" w14:textId="77777777" w:rsidR="000C6025" w:rsidRPr="00B472D5" w:rsidRDefault="000C6025" w:rsidP="00EE46AC">
                        <w:pPr>
                          <w:numPr>
                            <w:ilvl w:val="0"/>
                            <w:numId w:val="100"/>
                          </w:numPr>
                          <w:ind w:left="180" w:hanging="180"/>
                          <w:rPr>
                            <w:rFonts w:cs="Calibri"/>
                            <w:color w:val="FFFFFF"/>
                            <w:sz w:val="18"/>
                            <w:szCs w:val="19"/>
                          </w:rPr>
                        </w:pPr>
                        <w:r w:rsidRPr="00B472D5">
                          <w:rPr>
                            <w:rFonts w:cs="Calibri"/>
                            <w:color w:val="FFFFFF"/>
                            <w:sz w:val="18"/>
                            <w:szCs w:val="19"/>
                          </w:rPr>
                          <w:t xml:space="preserve">Analyze samples for generic </w:t>
                        </w:r>
                        <w:r w:rsidRPr="00820E98">
                          <w:rPr>
                            <w:rFonts w:cs="Calibri"/>
                            <w:i/>
                            <w:color w:val="FFFFFF"/>
                            <w:sz w:val="18"/>
                            <w:szCs w:val="19"/>
                          </w:rPr>
                          <w:t>E. coli</w:t>
                        </w:r>
                        <w:r w:rsidRPr="00B472D5">
                          <w:rPr>
                            <w:rFonts w:cs="Calibri"/>
                            <w:color w:val="FFFFFF"/>
                            <w:sz w:val="18"/>
                            <w:szCs w:val="19"/>
                          </w:rPr>
                          <w:t xml:space="preserve"> using a</w:t>
                        </w:r>
                        <w:r>
                          <w:rPr>
                            <w:rFonts w:cs="Calibri"/>
                            <w:color w:val="FFFFFF"/>
                            <w:sz w:val="18"/>
                            <w:szCs w:val="19"/>
                          </w:rPr>
                          <w:t>ny</w:t>
                        </w:r>
                        <w:r w:rsidRPr="00B472D5">
                          <w:rPr>
                            <w:rFonts w:cs="Calibri"/>
                            <w:color w:val="FFFFFF"/>
                            <w:sz w:val="18"/>
                            <w:szCs w:val="19"/>
                          </w:rPr>
                          <w:t xml:space="preserve"> FDA </w:t>
                        </w:r>
                        <w:r>
                          <w:rPr>
                            <w:rFonts w:cs="Calibri"/>
                            <w:color w:val="FFFFFF"/>
                            <w:sz w:val="18"/>
                            <w:szCs w:val="19"/>
                          </w:rPr>
                          <w:t>allowed</w:t>
                        </w:r>
                        <w:r w:rsidRPr="00B472D5">
                          <w:rPr>
                            <w:rFonts w:cs="Calibri"/>
                            <w:color w:val="FFFFFF"/>
                            <w:sz w:val="18"/>
                            <w:szCs w:val="19"/>
                          </w:rPr>
                          <w:t xml:space="preserve"> method.</w:t>
                        </w:r>
                      </w:p>
                      <w:p w14:paraId="4443053A" w14:textId="77777777" w:rsidR="000C6025" w:rsidRPr="00B472D5" w:rsidRDefault="000C6025" w:rsidP="00EE46AC">
                        <w:pPr>
                          <w:numPr>
                            <w:ilvl w:val="0"/>
                            <w:numId w:val="100"/>
                          </w:numPr>
                          <w:ind w:left="180" w:hanging="180"/>
                          <w:rPr>
                            <w:rFonts w:cs="Calibri"/>
                            <w:color w:val="FFFFFF"/>
                            <w:sz w:val="18"/>
                            <w:szCs w:val="19"/>
                          </w:rPr>
                        </w:pPr>
                        <w:r w:rsidRPr="00B472D5">
                          <w:rPr>
                            <w:rFonts w:cs="Calibri"/>
                            <w:color w:val="FFFFFF"/>
                            <w:sz w:val="18"/>
                            <w:szCs w:val="19"/>
                          </w:rPr>
                          <w:t>Geometric means, including rolling geometric means shall be calculated using the 5 most recent samples.</w:t>
                        </w:r>
                      </w:p>
                      <w:p w14:paraId="5A2C6127" w14:textId="77777777" w:rsidR="000C6025" w:rsidRPr="00284D9C" w:rsidRDefault="000C6025" w:rsidP="00EE46AC">
                        <w:pPr>
                          <w:rPr>
                            <w:rFonts w:ascii="Arial" w:hAnsi="Arial"/>
                            <w:color w:val="FFFFFF"/>
                            <w:sz w:val="18"/>
                            <w:szCs w:val="19"/>
                          </w:rPr>
                        </w:pPr>
                      </w:p>
                    </w:txbxContent>
                  </v:textbox>
                </v:rect>
                <v:shape id="Text Box 6" o:spid="_x0000_s1106" type="#_x0000_t202" style="position:absolute;left:31426;top:28035;width:25800;height:40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" fillcolor="#bdd6ee">
                  <v:shadow on="t" opacity=".5" offset="6pt,6pt"/>
                  <v:textbox inset="6.84pt,3.42pt,6.84pt,3.42pt">
                    <w:txbxContent>
                      <w:p w14:paraId="299BB02A" w14:textId="77777777" w:rsidR="000C6025" w:rsidRPr="00284D9C" w:rsidRDefault="000C6025" w:rsidP="00EE46AC">
                        <w:pPr>
                          <w:rPr>
                            <w:rFonts w:cs="Calibri"/>
                            <w:b/>
                            <w:sz w:val="19"/>
                            <w:szCs w:val="19"/>
                          </w:rPr>
                        </w:pPr>
                        <w:r w:rsidRPr="00284D9C">
                          <w:rPr>
                            <w:rFonts w:cs="Calibri"/>
                            <w:b/>
                            <w:sz w:val="19"/>
                            <w:szCs w:val="19"/>
                          </w:rPr>
                          <w:t>REMEDIAL ACTIONS:</w:t>
                        </w:r>
                      </w:p>
                      <w:p w14:paraId="54C1FD6B" w14:textId="77777777" w:rsidR="000C6025" w:rsidRPr="00B472D5" w:rsidRDefault="000C6025" w:rsidP="00EE46AC">
                        <w:pPr>
                          <w:numPr>
                            <w:ilvl w:val="0"/>
                            <w:numId w:val="92"/>
                          </w:numPr>
                          <w:rPr>
                            <w:rFonts w:cs="Calibri"/>
                            <w:sz w:val="18"/>
                            <w:szCs w:val="19"/>
                          </w:rPr>
                        </w:pPr>
                        <w:r w:rsidRPr="00B472D5">
                          <w:rPr>
                            <w:rFonts w:cs="Calibri"/>
                            <w:sz w:val="18"/>
                            <w:szCs w:val="19"/>
                          </w:rPr>
                          <w:t>Discontinue post-harvest use until it returns to compliance.</w:t>
                        </w:r>
                      </w:p>
                      <w:p w14:paraId="3123DA9F" w14:textId="77777777" w:rsidR="000C6025" w:rsidRPr="00B472D5" w:rsidRDefault="000C6025" w:rsidP="00EE46AC">
                        <w:pPr>
                          <w:numPr>
                            <w:ilvl w:val="0"/>
                            <w:numId w:val="92"/>
                          </w:numPr>
                          <w:rPr>
                            <w:rFonts w:cs="Calibri"/>
                            <w:sz w:val="18"/>
                            <w:szCs w:val="19"/>
                          </w:rPr>
                        </w:pPr>
                        <w:r w:rsidRPr="00B472D5">
                          <w:rPr>
                            <w:rFonts w:cs="Calibri"/>
                            <w:sz w:val="18"/>
                            <w:szCs w:val="19"/>
                          </w:rPr>
                          <w:t xml:space="preserve">Examine the water source and distribution system to determine if a contamination source is evident and can be eliminated. </w:t>
                        </w:r>
                      </w:p>
                      <w:p w14:paraId="4786DD0E" w14:textId="77777777" w:rsidR="000C6025" w:rsidRPr="00B472D5" w:rsidRDefault="000C6025" w:rsidP="00EE46AC">
                        <w:pPr>
                          <w:numPr>
                            <w:ilvl w:val="0"/>
                            <w:numId w:val="92"/>
                          </w:numPr>
                          <w:rPr>
                            <w:rFonts w:cs="Calibri"/>
                            <w:sz w:val="18"/>
                            <w:szCs w:val="19"/>
                          </w:rPr>
                        </w:pPr>
                        <w:r w:rsidRPr="00B472D5">
                          <w:rPr>
                            <w:rFonts w:cs="Calibri"/>
                            <w:sz w:val="18"/>
                            <w:szCs w:val="19"/>
                          </w:rPr>
                          <w:t xml:space="preserve">For wells, perform </w:t>
                        </w:r>
                        <w:r>
                          <w:rPr>
                            <w:rFonts w:cs="Calibri"/>
                            <w:sz w:val="18"/>
                            <w:szCs w:val="19"/>
                          </w:rPr>
                          <w:t>an agricultural water system assessment</w:t>
                        </w:r>
                        <w:r w:rsidRPr="00B472D5">
                          <w:rPr>
                            <w:rFonts w:cs="Calibri"/>
                            <w:sz w:val="18"/>
                            <w:szCs w:val="19"/>
                          </w:rPr>
                          <w:t xml:space="preserve"> and/or treat as described in Appendix A.</w:t>
                        </w:r>
                      </w:p>
                      <w:p w14:paraId="1BDB2D04" w14:textId="77777777" w:rsidR="000C6025" w:rsidRPr="00B472D5" w:rsidRDefault="000C6025" w:rsidP="00EE46AC">
                        <w:pPr>
                          <w:numPr>
                            <w:ilvl w:val="0"/>
                            <w:numId w:val="92"/>
                          </w:numPr>
                          <w:rPr>
                            <w:rFonts w:cs="Calibri"/>
                            <w:sz w:val="18"/>
                            <w:szCs w:val="19"/>
                          </w:rPr>
                        </w:pPr>
                        <w:r>
                          <w:rPr>
                            <w:rFonts w:cs="Calibri"/>
                            <w:sz w:val="18"/>
                            <w:szCs w:val="19"/>
                          </w:rPr>
                          <w:t>After agricultural water system assessment</w:t>
                        </w:r>
                        <w:r w:rsidRPr="00B472D5">
                          <w:rPr>
                            <w:rFonts w:cs="Calibri"/>
                            <w:sz w:val="18"/>
                            <w:szCs w:val="19"/>
                          </w:rPr>
                          <w:t xml:space="preserve"> and/or remedial actions have been taken, retest the water at the same sampling point.</w:t>
                        </w:r>
                      </w:p>
                      <w:p w14:paraId="425ABE81" w14:textId="77777777" w:rsidR="000C6025" w:rsidRPr="00B472D5" w:rsidRDefault="000C6025" w:rsidP="00EE46AC">
                        <w:pPr>
                          <w:numPr>
                            <w:ilvl w:val="0"/>
                            <w:numId w:val="92"/>
                          </w:numPr>
                          <w:rPr>
                            <w:rFonts w:cs="Calibri"/>
                            <w:sz w:val="18"/>
                            <w:szCs w:val="19"/>
                          </w:rPr>
                        </w:pPr>
                        <w:r w:rsidRPr="00B472D5">
                          <w:rPr>
                            <w:rFonts w:cs="Calibri"/>
                            <w:sz w:val="18"/>
                            <w:szCs w:val="19"/>
                          </w:rPr>
                          <w:t>Continue testing daily for five days at the point closest to use.</w:t>
                        </w:r>
                      </w:p>
                      <w:p w14:paraId="2E4B42B7" w14:textId="77777777" w:rsidR="000C6025" w:rsidRPr="00B472D5" w:rsidRDefault="000C6025" w:rsidP="00EE46AC">
                        <w:pPr>
                          <w:numPr>
                            <w:ilvl w:val="0"/>
                            <w:numId w:val="92"/>
                          </w:numPr>
                          <w:rPr>
                            <w:rFonts w:cs="Calibri"/>
                            <w:sz w:val="18"/>
                            <w:szCs w:val="19"/>
                          </w:rPr>
                        </w:pPr>
                        <w:r w:rsidRPr="00B472D5">
                          <w:rPr>
                            <w:rFonts w:cs="Calibri"/>
                            <w:sz w:val="18"/>
                            <w:szCs w:val="19"/>
                          </w:rPr>
                          <w:t xml:space="preserve">If any of the next five samples is &gt; 2 MPN / 100 mL, repeat </w:t>
                        </w:r>
                        <w:r>
                          <w:rPr>
                            <w:rFonts w:cs="Calibri"/>
                            <w:sz w:val="18"/>
                            <w:szCs w:val="19"/>
                          </w:rPr>
                          <w:t>agricu</w:t>
                        </w:r>
                        <w:ins w:id="529" w:author="Susan" w:date="2019-11-18T20:54:00Z">
                          <w:r>
                            <w:rPr>
                              <w:rFonts w:cs="Calibri"/>
                              <w:sz w:val="18"/>
                              <w:szCs w:val="19"/>
                            </w:rPr>
                            <w:t>l</w:t>
                          </w:r>
                        </w:ins>
                        <w:r>
                          <w:rPr>
                            <w:rFonts w:cs="Calibri"/>
                            <w:sz w:val="18"/>
                            <w:szCs w:val="19"/>
                          </w:rPr>
                          <w:t>tural water system assessment</w:t>
                        </w:r>
                        <w:r w:rsidRPr="00B472D5">
                          <w:rPr>
                            <w:rFonts w:cs="Calibri"/>
                            <w:sz w:val="18"/>
                            <w:szCs w:val="19"/>
                          </w:rPr>
                          <w:t xml:space="preserve"> and/or remedial action.</w:t>
                        </w:r>
                      </w:p>
                      <w:p w14:paraId="184B36E2" w14:textId="77777777" w:rsidR="000C6025" w:rsidRPr="00B472D5" w:rsidRDefault="000C6025" w:rsidP="00EE46AC">
                        <w:pPr>
                          <w:numPr>
                            <w:ilvl w:val="0"/>
                            <w:numId w:val="92"/>
                          </w:numPr>
                          <w:rPr>
                            <w:rFonts w:cs="Calibri"/>
                            <w:sz w:val="18"/>
                            <w:szCs w:val="19"/>
                          </w:rPr>
                        </w:pPr>
                        <w:r w:rsidRPr="00B472D5">
                          <w:rPr>
                            <w:rFonts w:cs="Calibri"/>
                            <w:sz w:val="18"/>
                            <w:szCs w:val="19"/>
                          </w:rPr>
                          <w:t>DO NOT use the water system until the water can meet the outlined acceptance criteria for this use.</w:t>
                        </w:r>
                      </w:p>
                      <w:p w14:paraId="18852BC2" w14:textId="77777777" w:rsidR="000C6025" w:rsidRPr="00B472D5" w:rsidRDefault="000C6025" w:rsidP="00EE46AC">
                        <w:pPr>
                          <w:numPr>
                            <w:ilvl w:val="0"/>
                            <w:numId w:val="92"/>
                          </w:numPr>
                          <w:rPr>
                            <w:rFonts w:cs="Calibri"/>
                            <w:sz w:val="18"/>
                            <w:szCs w:val="19"/>
                          </w:rPr>
                        </w:pPr>
                        <w:r w:rsidRPr="00B472D5">
                          <w:rPr>
                            <w:rFonts w:cs="Calibri"/>
                            <w:sz w:val="18"/>
                            <w:szCs w:val="19"/>
                          </w:rPr>
                          <w:t>If water exceeding the acceptance criteria has been used postharvest, it is not appropriate microbial quality for this use. Sample and test product for</w:t>
                        </w:r>
                        <w:r>
                          <w:rPr>
                            <w:rFonts w:cs="Calibri"/>
                            <w:sz w:val="18"/>
                            <w:szCs w:val="19"/>
                          </w:rPr>
                          <w:t xml:space="preserve"> STEC (including</w:t>
                        </w:r>
                        <w:r w:rsidRPr="00B472D5">
                          <w:rPr>
                            <w:rFonts w:cs="Calibri"/>
                            <w:sz w:val="18"/>
                            <w:szCs w:val="19"/>
                          </w:rPr>
                          <w:t xml:space="preserve"> </w:t>
                        </w:r>
                        <w:r w:rsidRPr="00B472D5">
                          <w:rPr>
                            <w:rFonts w:cs="Calibri"/>
                            <w:i/>
                            <w:sz w:val="18"/>
                            <w:szCs w:val="19"/>
                          </w:rPr>
                          <w:t>E. coli</w:t>
                        </w:r>
                        <w:r w:rsidRPr="00B472D5">
                          <w:rPr>
                            <w:rFonts w:cs="Calibri"/>
                            <w:sz w:val="18"/>
                            <w:szCs w:val="19"/>
                          </w:rPr>
                          <w:t xml:space="preserve"> O157:H7</w:t>
                        </w:r>
                        <w:r>
                          <w:rPr>
                            <w:rFonts w:cs="Calibri"/>
                            <w:sz w:val="18"/>
                            <w:szCs w:val="19"/>
                          </w:rPr>
                          <w:t>)</w:t>
                        </w:r>
                        <w:r w:rsidRPr="00B472D5">
                          <w:rPr>
                            <w:rFonts w:cs="Calibri"/>
                            <w:sz w:val="18"/>
                            <w:szCs w:val="19"/>
                          </w:rPr>
                          <w:t xml:space="preserve"> and </w:t>
                        </w:r>
                        <w:r w:rsidRPr="00B472D5">
                          <w:rPr>
                            <w:rFonts w:cs="Calibri"/>
                            <w:i/>
                            <w:sz w:val="18"/>
                            <w:szCs w:val="19"/>
                          </w:rPr>
                          <w:t>Salmonella</w:t>
                        </w:r>
                        <w:r w:rsidRPr="00B472D5">
                          <w:rPr>
                            <w:rFonts w:cs="Calibri"/>
                            <w:sz w:val="18"/>
                            <w:szCs w:val="19"/>
                          </w:rPr>
                          <w:t xml:space="preserve"> as described in Appendix C.</w:t>
                        </w:r>
                      </w:p>
                    </w:txbxContent>
                  </v:textbox>
                </v:shape>
                <v:shape id="AutoShape 7" o:spid="_x0000_s1107" type="#_x0000_t177" style="position:absolute;left:8064;top:20135;width:18288;height:24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" fillcolor="#060" stroked="f" strokecolor="#f2f2f2" strokeweight="3pt">
                  <v:shadow on="t" type="perspective" color="#375623" opacity=".5" origin=",.5" offset="0,0" matrix=",,,.5"/>
                  <v:textbox inset="6.84pt,3.42pt,6.84pt,3.42pt">
                    <w:txbxContent>
                      <w:p w14:paraId="55EC13A7" w14:textId="77777777" w:rsidR="000C6025" w:rsidRPr="00820E98" w:rsidRDefault="000C6025" w:rsidP="00EE46AC">
                        <w:pPr>
                          <w:spacing w:after="0"/>
                          <w:jc w:val="center"/>
                          <w:rPr>
                            <w:rFonts w:cs="Calibri"/>
                            <w:b/>
                            <w:color w:val="FFFFFF"/>
                            <w:sz w:val="19"/>
                            <w:szCs w:val="19"/>
                            <w:u w:val="single"/>
                          </w:rPr>
                        </w:pPr>
                        <w:r w:rsidRPr="00820E98">
                          <w:rPr>
                            <w:rFonts w:cs="Calibri"/>
                            <w:b/>
                            <w:color w:val="FFFFFF"/>
                            <w:sz w:val="19"/>
                            <w:szCs w:val="19"/>
                            <w:u w:val="single"/>
                          </w:rPr>
                          <w:t>ACCEPTANCE CRITERIA</w:t>
                        </w:r>
                      </w:p>
                      <w:p w14:paraId="5CBACF26" w14:textId="77777777" w:rsidR="000C6025" w:rsidRPr="00820E98" w:rsidRDefault="000C6025" w:rsidP="00EE46AC">
                        <w:pPr>
                          <w:spacing w:before="0" w:after="0"/>
                          <w:jc w:val="center"/>
                          <w:rPr>
                            <w:rFonts w:cs="Calibri"/>
                            <w:i/>
                            <w:color w:val="FFFFFF"/>
                            <w:sz w:val="19"/>
                            <w:szCs w:val="19"/>
                          </w:rPr>
                        </w:pPr>
                        <w:r w:rsidRPr="00820E98">
                          <w:rPr>
                            <w:rFonts w:cs="Calibri"/>
                            <w:color w:val="FFFFFF"/>
                            <w:sz w:val="19"/>
                            <w:szCs w:val="19"/>
                          </w:rPr>
                          <w:t xml:space="preserve">Negative or below DL /100 mL generic </w:t>
                        </w:r>
                        <w:r w:rsidRPr="00820E98">
                          <w:rPr>
                            <w:rFonts w:cs="Calibri"/>
                            <w:i/>
                            <w:color w:val="FFFFFF"/>
                            <w:sz w:val="19"/>
                            <w:szCs w:val="19"/>
                          </w:rPr>
                          <w:t>E. coli</w:t>
                        </w:r>
                      </w:p>
                      <w:p w14:paraId="05A9CAB6" w14:textId="77777777" w:rsidR="000C6025" w:rsidRPr="00820E98" w:rsidRDefault="000C6025" w:rsidP="00EE46AC">
                        <w:pPr>
                          <w:spacing w:before="0" w:after="0"/>
                          <w:jc w:val="center"/>
                          <w:rPr>
                            <w:rFonts w:cs="Calibri"/>
                            <w:color w:val="FFFFFF"/>
                            <w:sz w:val="19"/>
                            <w:szCs w:val="19"/>
                          </w:rPr>
                        </w:pPr>
                        <w:r w:rsidRPr="00820E98">
                          <w:rPr>
                            <w:rFonts w:cs="Calibri"/>
                            <w:b/>
                            <w:color w:val="FFFFFF"/>
                            <w:sz w:val="19"/>
                            <w:szCs w:val="19"/>
                          </w:rPr>
                          <w:t>OR</w:t>
                        </w:r>
                      </w:p>
                      <w:p w14:paraId="5DD25CCA" w14:textId="77777777" w:rsidR="000C6025" w:rsidRDefault="000C6025" w:rsidP="00EE46AC">
                        <w:pPr>
                          <w:spacing w:before="0" w:after="0"/>
                          <w:jc w:val="center"/>
                          <w:rPr>
                            <w:rFonts w:cs="Calibri"/>
                            <w:color w:val="FFFFFF"/>
                            <w:sz w:val="19"/>
                            <w:szCs w:val="19"/>
                          </w:rPr>
                        </w:pPr>
                        <w:r w:rsidRPr="00B472D5">
                          <w:rPr>
                            <w:rFonts w:cs="Calibri"/>
                            <w:color w:val="FFFFFF"/>
                            <w:sz w:val="19"/>
                            <w:szCs w:val="19"/>
                          </w:rPr>
                          <w:t xml:space="preserve">&gt; 1 ppm free chlorine </w:t>
                        </w:r>
                        <w:r>
                          <w:rPr>
                            <w:rFonts w:cs="Calibri"/>
                            <w:color w:val="FFFFFF"/>
                            <w:sz w:val="19"/>
                            <w:szCs w:val="19"/>
                          </w:rPr>
                          <w:br/>
                        </w:r>
                        <w:r w:rsidRPr="00B472D5">
                          <w:rPr>
                            <w:rFonts w:cs="Calibri"/>
                            <w:color w:val="FFFFFF"/>
                            <w:sz w:val="19"/>
                            <w:szCs w:val="19"/>
                          </w:rPr>
                          <w:t xml:space="preserve">(pH </w:t>
                        </w:r>
                        <w:r>
                          <w:rPr>
                            <w:rFonts w:cs="Calibri"/>
                            <w:color w:val="FFFFFF"/>
                            <w:sz w:val="19"/>
                            <w:szCs w:val="19"/>
                          </w:rPr>
                          <w:t>5</w:t>
                        </w:r>
                        <w:r w:rsidRPr="00B472D5">
                          <w:rPr>
                            <w:rFonts w:cs="Calibri"/>
                            <w:color w:val="FFFFFF"/>
                            <w:sz w:val="19"/>
                            <w:szCs w:val="19"/>
                          </w:rPr>
                          <w:t xml:space="preserve">.5 - 7.5) or </w:t>
                        </w:r>
                      </w:p>
                      <w:p w14:paraId="6A3EA5D2" w14:textId="77777777" w:rsidR="000C6025" w:rsidRPr="00B472D5" w:rsidRDefault="000C6025" w:rsidP="00EE46AC">
                        <w:pPr>
                          <w:spacing w:before="0" w:after="0"/>
                          <w:jc w:val="center"/>
                          <w:rPr>
                            <w:rFonts w:cs="Calibri"/>
                            <w:color w:val="FFFFFF"/>
                            <w:sz w:val="19"/>
                            <w:szCs w:val="19"/>
                          </w:rPr>
                        </w:pPr>
                        <w:r w:rsidRPr="00B472D5">
                          <w:rPr>
                            <w:rFonts w:cs="Calibri"/>
                            <w:color w:val="FFFFFF"/>
                            <w:sz w:val="19"/>
                            <w:szCs w:val="19"/>
                          </w:rPr>
                          <w:t xml:space="preserve">&gt; 650 mV ORP (pH </w:t>
                        </w:r>
                        <w:r>
                          <w:rPr>
                            <w:rFonts w:cs="Calibri"/>
                            <w:color w:val="FFFFFF"/>
                            <w:sz w:val="19"/>
                            <w:szCs w:val="19"/>
                          </w:rPr>
                          <w:t>5</w:t>
                        </w:r>
                        <w:r w:rsidRPr="00B472D5">
                          <w:rPr>
                            <w:rFonts w:cs="Calibri"/>
                            <w:color w:val="FFFFFF"/>
                            <w:sz w:val="19"/>
                            <w:szCs w:val="19"/>
                          </w:rPr>
                          <w:t xml:space="preserve">.5 - 7.5) </w:t>
                        </w:r>
                        <w:r>
                          <w:rPr>
                            <w:rFonts w:cs="Calibri"/>
                            <w:color w:val="FFFFFF"/>
                            <w:sz w:val="19"/>
                            <w:szCs w:val="19"/>
                          </w:rPr>
                          <w:br/>
                        </w:r>
                        <w:r w:rsidRPr="00B472D5">
                          <w:rPr>
                            <w:rFonts w:cs="Calibri"/>
                            <w:color w:val="FFFFFF"/>
                            <w:sz w:val="19"/>
                            <w:szCs w:val="19"/>
                          </w:rPr>
                          <w:t>after contact</w:t>
                        </w:r>
                      </w:p>
                      <w:p w14:paraId="006C4D79" w14:textId="77777777" w:rsidR="000C6025" w:rsidRDefault="000C6025" w:rsidP="00EE46AC">
                        <w:pPr>
                          <w:spacing w:before="0" w:after="0"/>
                          <w:jc w:val="center"/>
                          <w:rPr>
                            <w:rFonts w:cs="Calibri"/>
                            <w:color w:val="FFFFFF"/>
                            <w:sz w:val="19"/>
                            <w:szCs w:val="19"/>
                          </w:rPr>
                        </w:pPr>
                      </w:p>
                      <w:p w14:paraId="55E4C8D0" w14:textId="77777777" w:rsidR="000C6025" w:rsidRPr="00B472D5" w:rsidRDefault="000C6025" w:rsidP="00EE46AC">
                        <w:pPr>
                          <w:spacing w:before="0" w:after="0"/>
                          <w:jc w:val="center"/>
                          <w:rPr>
                            <w:rFonts w:cs="Calibri"/>
                            <w:color w:val="FFFFFF"/>
                            <w:sz w:val="19"/>
                            <w:szCs w:val="19"/>
                          </w:rPr>
                        </w:pPr>
                        <w:r w:rsidRPr="00B472D5">
                          <w:rPr>
                            <w:rFonts w:cs="Calibri"/>
                            <w:color w:val="FFFFFF"/>
                            <w:sz w:val="19"/>
                            <w:szCs w:val="19"/>
                          </w:rPr>
                          <w:t xml:space="preserve">Other approved treatments per product EPA label for human pathogen reduction in water. </w:t>
                        </w:r>
                      </w:p>
                      <w:p w14:paraId="44F8B3B2" w14:textId="77777777" w:rsidR="000C6025" w:rsidRPr="00015AF3" w:rsidRDefault="000C6025" w:rsidP="00EE46AC">
                        <w:pPr>
                          <w:spacing w:before="0" w:after="0"/>
                          <w:jc w:val="center"/>
                          <w:rPr>
                            <w:rFonts w:cs="Calibri"/>
                            <w:color w:val="FFFFFF"/>
                            <w:sz w:val="19"/>
                            <w:szCs w:val="19"/>
                          </w:rPr>
                        </w:pPr>
                      </w:p>
                    </w:txbxContent>
                  </v:textbox>
                </v:shape>
                <v:shape id="AutoShape 8" o:spid="_x0000_s1108" type="#_x0000_t177" style="position:absolute;left:34823;top:20433;width:18288;height:79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" fillcolor="#c00000" stroked="f">
                  <v:shadow on="t" type="perspective" opacity=".5" origin=",.5" offset="0,0" matrix=",,,.5"/>
                  <v:textbox inset="6.84pt,3.42pt,6.84pt,3.42pt">
                    <w:txbxContent>
                      <w:p w14:paraId="28C548C7" w14:textId="77777777" w:rsidR="000C6025" w:rsidRPr="00284D9C" w:rsidRDefault="000C6025" w:rsidP="00EE46AC">
                        <w:pPr>
                          <w:spacing w:before="0" w:after="0"/>
                          <w:jc w:val="center"/>
                          <w:rPr>
                            <w:rFonts w:cs="Calibri"/>
                            <w:b/>
                            <w:sz w:val="19"/>
                            <w:szCs w:val="19"/>
                            <w:u w:val="single"/>
                          </w:rPr>
                        </w:pPr>
                        <w:r w:rsidRPr="00284D9C">
                          <w:rPr>
                            <w:rFonts w:cs="Calibri"/>
                            <w:b/>
                            <w:sz w:val="19"/>
                            <w:szCs w:val="19"/>
                            <w:u w:val="single"/>
                          </w:rPr>
                          <w:t>ACTION LEVEL</w:t>
                        </w:r>
                      </w:p>
                      <w:p w14:paraId="3385B0EB" w14:textId="77777777" w:rsidR="000C6025" w:rsidRPr="00B472D5" w:rsidRDefault="000C6025" w:rsidP="00EE46AC">
                        <w:pPr>
                          <w:spacing w:before="0" w:after="0"/>
                          <w:jc w:val="center"/>
                          <w:rPr>
                            <w:rFonts w:cs="Calibri"/>
                            <w:i/>
                            <w:sz w:val="19"/>
                            <w:szCs w:val="19"/>
                          </w:rPr>
                        </w:pPr>
                        <w:r w:rsidRPr="00B472D5">
                          <w:rPr>
                            <w:rFonts w:cs="Calibri"/>
                            <w:sz w:val="19"/>
                            <w:szCs w:val="19"/>
                          </w:rPr>
                          <w:t xml:space="preserve">Positive generic </w:t>
                        </w:r>
                        <w:r w:rsidRPr="00B472D5">
                          <w:rPr>
                            <w:rFonts w:cs="Calibri"/>
                            <w:i/>
                            <w:sz w:val="19"/>
                            <w:szCs w:val="19"/>
                          </w:rPr>
                          <w:t>E. coli</w:t>
                        </w:r>
                      </w:p>
                      <w:p w14:paraId="2AE0EACF" w14:textId="77777777" w:rsidR="000C6025" w:rsidRPr="00480928" w:rsidRDefault="000C6025" w:rsidP="00EE46AC">
                        <w:pPr>
                          <w:spacing w:before="0" w:after="0"/>
                          <w:jc w:val="center"/>
                        </w:pPr>
                      </w:p>
                    </w:txbxContent>
                  </v:textbox>
                </v:shape>
                <w10:anchorlock/>
              </v:group>
            </w:pict>
          </mc:Fallback>
        </mc:AlternateContent>
      </w:r>
    </w:p>
    <w:p w14:paraId="2148ED2B" w14:textId="77777777" w:rsidR="00BC421C" w:rsidRPr="00134BAD" w:rsidRDefault="00BC421C" w:rsidP="00F45D27">
      <w:pPr>
        <w:pStyle w:val="Heading1"/>
        <w:tabs>
          <w:tab w:val="clear" w:pos="810"/>
          <w:tab w:val="num" w:pos="162"/>
        </w:tabs>
        <w:ind w:left="0"/>
        <w:rPr>
          <w:sz w:val="32"/>
        </w:rPr>
      </w:pPr>
      <w:bookmarkStart w:id="527" w:name="_Toc8374945"/>
      <w:bookmarkStart w:id="528" w:name="_Toc20839165"/>
      <w:r w:rsidRPr="00134BAD">
        <w:rPr>
          <w:sz w:val="32"/>
        </w:rPr>
        <w:lastRenderedPageBreak/>
        <w:t>Issue:  Soil Amendments</w:t>
      </w:r>
      <w:bookmarkEnd w:id="518"/>
      <w:bookmarkEnd w:id="527"/>
      <w:bookmarkEnd w:id="528"/>
    </w:p>
    <w:p w14:paraId="05BF5AA6" w14:textId="77777777" w:rsidR="006D18E2" w:rsidRPr="00D5180B" w:rsidRDefault="00BC421C" w:rsidP="00F45D27">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1905457C" w14:textId="77777777" w:rsidR="006D18E2" w:rsidRPr="00D5180B" w:rsidRDefault="006D18E2" w:rsidP="00F45D27">
      <w:pPr>
        <w:rPr>
          <w:rFonts w:cs="Calibri"/>
          <w:szCs w:val="22"/>
        </w:rPr>
      </w:pPr>
    </w:p>
    <w:p w14:paraId="7A475BD8" w14:textId="77777777" w:rsidR="00BC421C" w:rsidRPr="00D5180B" w:rsidRDefault="00BC421C" w:rsidP="00F45D27">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1E9B5758" w14:textId="77777777" w:rsidR="00BC421C" w:rsidRPr="00D5180B" w:rsidRDefault="00BC421C" w:rsidP="007D7827">
      <w:pPr>
        <w:pStyle w:val="Heading2"/>
      </w:pPr>
      <w:bookmarkStart w:id="529" w:name="_Toc167780383"/>
      <w:bookmarkStart w:id="530" w:name="_Toc198619148"/>
      <w:bookmarkStart w:id="531" w:name="_Toc443565023"/>
      <w:bookmarkStart w:id="532" w:name="_Toc489362219"/>
      <w:bookmarkStart w:id="533" w:name="_Toc8374946"/>
      <w:bookmarkStart w:id="534" w:name="_Toc20839166"/>
      <w:r w:rsidRPr="00D5180B">
        <w:t>The Best Practices Are:</w:t>
      </w:r>
      <w:bookmarkEnd w:id="529"/>
      <w:bookmarkEnd w:id="530"/>
      <w:bookmarkEnd w:id="531"/>
      <w:bookmarkEnd w:id="532"/>
      <w:bookmarkEnd w:id="533"/>
      <w:bookmarkEnd w:id="534"/>
    </w:p>
    <w:p w14:paraId="487297C5"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Do not use biosolids as a soil amendment for production of lettuce or leafy greens.</w:t>
      </w:r>
    </w:p>
    <w:p w14:paraId="6F35415F"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6919CD6C"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1DEAA870"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4E4CA25C" w14:textId="77777777" w:rsidR="00D06B84" w:rsidRPr="00D5180B" w:rsidRDefault="00D06B84" w:rsidP="00F45D27">
      <w:pPr>
        <w:numPr>
          <w:ilvl w:val="0"/>
          <w:numId w:val="1"/>
        </w:numPr>
        <w:tabs>
          <w:tab w:val="clear" w:pos="1786"/>
        </w:tabs>
        <w:spacing w:before="120" w:after="120"/>
        <w:ind w:left="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CFD7CCF" w14:textId="77777777" w:rsidR="00D06B84" w:rsidRPr="00D5180B" w:rsidRDefault="00D06B84" w:rsidP="00F45D27">
      <w:pPr>
        <w:numPr>
          <w:ilvl w:val="0"/>
          <w:numId w:val="1"/>
        </w:numPr>
        <w:tabs>
          <w:tab w:val="clear" w:pos="1786"/>
        </w:tabs>
        <w:spacing w:before="120" w:after="120"/>
        <w:ind w:left="0" w:hanging="270"/>
        <w:rPr>
          <w:rFonts w:cs="Calibri"/>
          <w:szCs w:val="22"/>
        </w:rPr>
      </w:pPr>
      <w:r w:rsidRPr="00D5180B">
        <w:rPr>
          <w:rFonts w:cs="Calibri"/>
          <w:szCs w:val="22"/>
        </w:rPr>
        <w:t xml:space="preserve">Maximize the time interval between soil amendment application and time to harvest.    </w:t>
      </w:r>
    </w:p>
    <w:p w14:paraId="53AA05C9" w14:textId="77777777" w:rsidR="00970C3D" w:rsidRPr="00D5180B" w:rsidRDefault="00970C3D" w:rsidP="00F45D27">
      <w:pPr>
        <w:numPr>
          <w:ilvl w:val="0"/>
          <w:numId w:val="1"/>
        </w:numPr>
        <w:tabs>
          <w:tab w:val="clear" w:pos="1786"/>
        </w:tabs>
        <w:spacing w:before="120" w:after="120"/>
        <w:ind w:left="0" w:hanging="270"/>
        <w:rPr>
          <w:rFonts w:cs="Calibri"/>
          <w:szCs w:val="22"/>
        </w:rPr>
      </w:pPr>
      <w:r w:rsidRPr="00D5180B">
        <w:rPr>
          <w:rFonts w:cs="Calibri"/>
          <w:szCs w:val="22"/>
        </w:rPr>
        <w:t xml:space="preserve">Implement practices that control, reduce or eliminate likely contamination of lettuce/leafy green fields in close proximity to on-farm stacking of manure. </w:t>
      </w:r>
    </w:p>
    <w:p w14:paraId="3CACE223" w14:textId="77777777" w:rsidR="00D06B84" w:rsidRPr="00D5180B" w:rsidRDefault="00D06B84" w:rsidP="00F45D27">
      <w:pPr>
        <w:numPr>
          <w:ilvl w:val="0"/>
          <w:numId w:val="1"/>
        </w:numPr>
        <w:tabs>
          <w:tab w:val="clear" w:pos="1786"/>
        </w:tabs>
        <w:spacing w:before="120" w:after="120"/>
        <w:ind w:left="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4F6C24B1" w14:textId="77777777" w:rsidR="00970C3D" w:rsidRPr="00D5180B" w:rsidRDefault="00970C3D" w:rsidP="00F45D27">
      <w:pPr>
        <w:numPr>
          <w:ilvl w:val="0"/>
          <w:numId w:val="1"/>
        </w:numPr>
        <w:tabs>
          <w:tab w:val="clear" w:pos="1786"/>
        </w:tabs>
        <w:spacing w:before="120" w:after="120"/>
        <w:ind w:left="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02C87B30" w14:textId="77777777" w:rsidR="00D06B84" w:rsidRPr="00D5180B" w:rsidRDefault="00970C3D" w:rsidP="00F45D27">
      <w:pPr>
        <w:numPr>
          <w:ilvl w:val="0"/>
          <w:numId w:val="1"/>
        </w:numPr>
        <w:tabs>
          <w:tab w:val="clear" w:pos="1786"/>
        </w:tabs>
        <w:spacing w:before="120" w:after="120"/>
        <w:ind w:left="0"/>
        <w:rPr>
          <w:rFonts w:cs="Calibri"/>
          <w:szCs w:val="22"/>
        </w:rPr>
      </w:pPr>
      <w:r w:rsidRPr="00D5180B">
        <w:rPr>
          <w:rFonts w:cs="Calibri"/>
          <w:szCs w:val="22"/>
        </w:rPr>
        <w:lastRenderedPageBreak/>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602A8E97" w14:textId="77777777" w:rsidR="00D06B84" w:rsidRPr="00D5180B" w:rsidRDefault="00D06B84" w:rsidP="00F45D27">
      <w:pPr>
        <w:numPr>
          <w:ilvl w:val="0"/>
          <w:numId w:val="2"/>
        </w:numPr>
        <w:tabs>
          <w:tab w:val="clear" w:pos="2854"/>
        </w:tabs>
        <w:spacing w:before="120" w:after="120"/>
        <w:ind w:left="0" w:hanging="270"/>
        <w:rPr>
          <w:rFonts w:cs="Calibri"/>
          <w:szCs w:val="22"/>
        </w:rPr>
      </w:pPr>
      <w:r w:rsidRPr="00D5180B">
        <w:rPr>
          <w:rFonts w:cs="Calibri"/>
          <w:szCs w:val="22"/>
        </w:rPr>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5BAD32DD" w14:textId="77777777" w:rsidR="00D06B84" w:rsidRPr="00D5180B" w:rsidRDefault="00D06B84" w:rsidP="00F45D27">
      <w:pPr>
        <w:numPr>
          <w:ilvl w:val="0"/>
          <w:numId w:val="2"/>
        </w:numPr>
        <w:tabs>
          <w:tab w:val="clear" w:pos="2854"/>
        </w:tabs>
        <w:spacing w:before="120" w:after="120"/>
        <w:ind w:left="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1E852A5E"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75B72911"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0EAF77FA" w14:textId="77777777" w:rsidR="00D06B84" w:rsidRPr="00D5180B" w:rsidRDefault="00D06B84" w:rsidP="00F45D27">
      <w:pPr>
        <w:numPr>
          <w:ilvl w:val="0"/>
          <w:numId w:val="8"/>
        </w:numPr>
        <w:tabs>
          <w:tab w:val="clear" w:pos="1800"/>
        </w:tabs>
        <w:spacing w:before="120" w:after="120"/>
        <w:ind w:left="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7C9A5C9A" w14:textId="77777777" w:rsidR="00E56E39" w:rsidRPr="004C78B3" w:rsidRDefault="00E56E39" w:rsidP="00F45D27">
      <w:pPr>
        <w:pStyle w:val="ListParagraph"/>
        <w:numPr>
          <w:ilvl w:val="0"/>
          <w:numId w:val="105"/>
        </w:numPr>
        <w:ind w:left="72"/>
        <w:rPr>
          <w:rFonts w:cs="Calibri"/>
        </w:rPr>
        <w:sectPr w:rsidR="00E56E39" w:rsidRPr="004C78B3" w:rsidSect="00764C30">
          <w:pgSz w:w="12240" w:h="15840"/>
          <w:pgMar w:top="1440" w:right="1008" w:bottom="1008" w:left="1008" w:header="720" w:footer="720" w:gutter="0"/>
          <w:lnNumType w:countBy="1" w:restart="continuous"/>
          <w:cols w:space="720"/>
          <w:docGrid w:linePitch="360"/>
        </w:sectPr>
      </w:pPr>
    </w:p>
    <w:p w14:paraId="48DF7548" w14:textId="77777777" w:rsidR="00B9556C" w:rsidRPr="00D5180B" w:rsidRDefault="00B9556C" w:rsidP="007D7827">
      <w:pPr>
        <w:pStyle w:val="Heading2"/>
      </w:pPr>
      <w:bookmarkStart w:id="535" w:name="_Toc167780384"/>
      <w:bookmarkStart w:id="536" w:name="_Toc198619149"/>
      <w:bookmarkStart w:id="537" w:name="_Toc443565024"/>
      <w:bookmarkStart w:id="538" w:name="_Toc477875398"/>
      <w:bookmarkStart w:id="539" w:name="_Toc489362220"/>
      <w:bookmarkStart w:id="540" w:name="_Toc8374947"/>
      <w:bookmarkStart w:id="541" w:name="_Toc20839167"/>
      <w:r w:rsidRPr="00D5180B">
        <w:lastRenderedPageBreak/>
        <w:t>T</w:t>
      </w:r>
      <w:r w:rsidR="00D11298" w:rsidRPr="00D5180B">
        <w:t>ABLE</w:t>
      </w:r>
      <w:r w:rsidRPr="00D5180B">
        <w:t xml:space="preserve"> </w:t>
      </w:r>
      <w:r w:rsidR="00C20AE2" w:rsidRPr="00D5180B">
        <w:t>3</w:t>
      </w:r>
      <w:r w:rsidRPr="00D5180B">
        <w:t>. Soil Amendments</w:t>
      </w:r>
      <w:bookmarkEnd w:id="535"/>
      <w:bookmarkEnd w:id="536"/>
      <w:bookmarkEnd w:id="537"/>
      <w:bookmarkEnd w:id="538"/>
      <w:bookmarkEnd w:id="539"/>
      <w:bookmarkEnd w:id="540"/>
      <w:bookmarkEnd w:id="541"/>
    </w:p>
    <w:tbl>
      <w:tblPr>
        <w:tblW w:w="107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280"/>
      </w:tblGrid>
      <w:tr w:rsidR="00B9556C" w:rsidRPr="00D5180B" w14:paraId="444DD2B9" w14:textId="77777777" w:rsidTr="00F45D27">
        <w:trPr>
          <w:tblHeader/>
          <w:jc w:val="center"/>
        </w:trPr>
        <w:tc>
          <w:tcPr>
            <w:tcW w:w="2448" w:type="dxa"/>
            <w:shd w:val="clear" w:color="auto" w:fill="4472C4"/>
          </w:tcPr>
          <w:p w14:paraId="3FA33661"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8280" w:type="dxa"/>
            <w:shd w:val="clear" w:color="auto" w:fill="4472C4"/>
          </w:tcPr>
          <w:p w14:paraId="7369FE4D"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3519B4E0" w14:textId="77777777" w:rsidTr="00F45D27">
        <w:trPr>
          <w:jc w:val="center"/>
        </w:trPr>
        <w:tc>
          <w:tcPr>
            <w:tcW w:w="2448" w:type="dxa"/>
            <w:shd w:val="clear" w:color="auto" w:fill="DBDBDB"/>
          </w:tcPr>
          <w:p w14:paraId="7899DBB2"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418E295C" w14:textId="77777777" w:rsidR="00B9556C" w:rsidRPr="00134BAD" w:rsidRDefault="00B9556C" w:rsidP="003E2E2C">
            <w:pPr>
              <w:spacing w:before="0" w:after="0"/>
              <w:rPr>
                <w:b/>
              </w:rPr>
            </w:pPr>
            <w:r w:rsidRPr="00134BAD">
              <w:rPr>
                <w:b/>
              </w:rPr>
              <w:t>(see composted manure process definition below)</w:t>
            </w:r>
          </w:p>
          <w:p w14:paraId="05D58545" w14:textId="77777777" w:rsidR="00B9556C" w:rsidRPr="00134BAD" w:rsidRDefault="00B9556C" w:rsidP="003E2E2C">
            <w:pPr>
              <w:spacing w:before="0" w:after="0"/>
              <w:rPr>
                <w:b/>
              </w:rPr>
            </w:pPr>
          </w:p>
        </w:tc>
        <w:tc>
          <w:tcPr>
            <w:tcW w:w="8280" w:type="dxa"/>
          </w:tcPr>
          <w:p w14:paraId="6B66492F"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4E1274DA" w14:textId="77777777" w:rsidR="00B9556C" w:rsidRPr="00134BAD" w:rsidRDefault="00B9556C" w:rsidP="003E2E2C">
            <w:pPr>
              <w:spacing w:before="0" w:after="0"/>
            </w:pPr>
          </w:p>
        </w:tc>
      </w:tr>
      <w:tr w:rsidR="00B9556C" w:rsidRPr="00D5180B" w14:paraId="70141C13" w14:textId="77777777" w:rsidTr="00F45D27">
        <w:trPr>
          <w:jc w:val="center"/>
        </w:trPr>
        <w:tc>
          <w:tcPr>
            <w:tcW w:w="2448" w:type="dxa"/>
            <w:shd w:val="clear" w:color="auto" w:fill="DBDBDB"/>
          </w:tcPr>
          <w:p w14:paraId="363CBB82"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52F244AA" w14:textId="77777777" w:rsidR="00B9556C" w:rsidRPr="00134BAD" w:rsidRDefault="00B9556C" w:rsidP="003E2E2C">
            <w:pPr>
              <w:spacing w:before="0" w:after="0"/>
              <w:rPr>
                <w:b/>
              </w:rPr>
            </w:pPr>
          </w:p>
          <w:p w14:paraId="334110D0" w14:textId="77777777" w:rsidR="00B9556C" w:rsidRPr="00134BAD" w:rsidRDefault="00B9556C" w:rsidP="003E2E2C">
            <w:pPr>
              <w:spacing w:before="0" w:after="0"/>
            </w:pPr>
            <w:r w:rsidRPr="00134BAD">
              <w:t>*Composted soil amendments should not be applied after emergence of plants.</w:t>
            </w:r>
          </w:p>
          <w:p w14:paraId="622EDA58" w14:textId="77777777" w:rsidR="00B724FA" w:rsidRPr="00134BAD" w:rsidRDefault="00B724FA" w:rsidP="003E2E2C">
            <w:pPr>
              <w:spacing w:before="0" w:after="0"/>
            </w:pPr>
          </w:p>
          <w:p w14:paraId="3A7B598E" w14:textId="77777777" w:rsidR="00B724FA" w:rsidRPr="00134BAD" w:rsidRDefault="00B724FA" w:rsidP="003E2E2C">
            <w:pPr>
              <w:spacing w:before="0" w:after="0"/>
            </w:pPr>
          </w:p>
          <w:p w14:paraId="29277288" w14:textId="77777777" w:rsidR="00B724FA" w:rsidRPr="00134BAD" w:rsidRDefault="00B724FA" w:rsidP="003E2E2C">
            <w:pPr>
              <w:spacing w:before="0" w:after="0"/>
            </w:pPr>
          </w:p>
        </w:tc>
        <w:tc>
          <w:tcPr>
            <w:tcW w:w="8280" w:type="dxa"/>
          </w:tcPr>
          <w:p w14:paraId="69618BFE" w14:textId="77777777"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5E447F24" w14:textId="77777777" w:rsidR="00D4081F" w:rsidRPr="00134BAD" w:rsidRDefault="00D4081F" w:rsidP="003E2E2C">
            <w:pPr>
              <w:spacing w:before="0" w:after="0"/>
              <w:rPr>
                <w:b/>
              </w:rPr>
            </w:pPr>
            <w:r w:rsidRPr="00134BAD">
              <w:rPr>
                <w:b/>
              </w:rPr>
              <w:t>Composting Process Validation:</w:t>
            </w:r>
          </w:p>
          <w:p w14:paraId="04CE6930" w14:textId="77777777" w:rsidR="00D4081F" w:rsidRPr="00134BAD" w:rsidRDefault="00D4081F" w:rsidP="003E2E2C">
            <w:pPr>
              <w:spacing w:before="0" w:after="0"/>
            </w:pPr>
            <w:r w:rsidRPr="00134BAD">
              <w:rPr>
                <w:u w:val="single"/>
              </w:rPr>
              <w:t>Enclosed or within-vessel composting</w:t>
            </w:r>
            <w:r w:rsidRPr="00134BAD">
              <w:t>:</w:t>
            </w:r>
          </w:p>
          <w:p w14:paraId="7DA6197F"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682D0CC7" w14:textId="77777777" w:rsidR="00D4081F" w:rsidRPr="00134BAD" w:rsidRDefault="00D4081F" w:rsidP="003E2E2C">
            <w:pPr>
              <w:tabs>
                <w:tab w:val="num" w:pos="1120"/>
              </w:tabs>
              <w:spacing w:before="0" w:after="0"/>
              <w:rPr>
                <w:u w:val="single"/>
              </w:rPr>
            </w:pPr>
            <w:r w:rsidRPr="00134BAD">
              <w:rPr>
                <w:u w:val="single"/>
              </w:rPr>
              <w:t>Windrow composting:</w:t>
            </w:r>
          </w:p>
          <w:p w14:paraId="23502103"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540F2716"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645B5D44"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2015F796" w14:textId="77777777" w:rsidR="00D4081F" w:rsidRPr="00134BAD" w:rsidRDefault="00D4081F" w:rsidP="003E2E2C">
            <w:pPr>
              <w:spacing w:before="0" w:after="0"/>
            </w:pPr>
            <w:r w:rsidRPr="00134BAD">
              <w:rPr>
                <w:b/>
              </w:rPr>
              <w:t>Target Organisms:</w:t>
            </w:r>
          </w:p>
          <w:p w14:paraId="05C7EEF7" w14:textId="77777777" w:rsidR="00D4081F" w:rsidRPr="00134BAD" w:rsidRDefault="00D4081F" w:rsidP="00F0393F">
            <w:pPr>
              <w:numPr>
                <w:ilvl w:val="0"/>
                <w:numId w:val="20"/>
              </w:numPr>
              <w:spacing w:before="0" w:after="0"/>
            </w:pPr>
            <w:r w:rsidRPr="00134BAD">
              <w:t>Fecal coliforms</w:t>
            </w:r>
          </w:p>
          <w:p w14:paraId="6227396B" w14:textId="77777777" w:rsidR="00D4081F" w:rsidRPr="00134BAD" w:rsidRDefault="00D4081F" w:rsidP="00F0393F">
            <w:pPr>
              <w:numPr>
                <w:ilvl w:val="0"/>
                <w:numId w:val="20"/>
              </w:numPr>
              <w:spacing w:before="0" w:after="0"/>
            </w:pPr>
            <w:r w:rsidRPr="00134BAD">
              <w:rPr>
                <w:i/>
              </w:rPr>
              <w:t xml:space="preserve">Salmonella </w:t>
            </w:r>
            <w:r w:rsidRPr="00134BAD">
              <w:t>spp.</w:t>
            </w:r>
          </w:p>
          <w:p w14:paraId="15D2A6D9" w14:textId="77777777" w:rsidR="00D4081F" w:rsidRPr="00134BAD" w:rsidRDefault="00D4081F" w:rsidP="00F0393F">
            <w:pPr>
              <w:numPr>
                <w:ilvl w:val="0"/>
                <w:numId w:val="20"/>
              </w:numPr>
              <w:spacing w:before="0" w:after="0"/>
            </w:pPr>
            <w:r w:rsidRPr="00134BAD">
              <w:rPr>
                <w:i/>
              </w:rPr>
              <w:t>E. coli</w:t>
            </w:r>
            <w:r w:rsidRPr="00134BAD">
              <w:t xml:space="preserve"> O157:H7</w:t>
            </w:r>
          </w:p>
          <w:p w14:paraId="4D5798AA" w14:textId="77777777" w:rsidR="00D4081F" w:rsidRPr="00134BAD" w:rsidRDefault="00D4081F" w:rsidP="003E2E2C">
            <w:pPr>
              <w:spacing w:before="0" w:after="0"/>
              <w:rPr>
                <w:b/>
              </w:rPr>
            </w:pPr>
            <w:r w:rsidRPr="00134BAD">
              <w:rPr>
                <w:b/>
              </w:rPr>
              <w:t>Acceptance Criteria:</w:t>
            </w:r>
          </w:p>
          <w:p w14:paraId="348896B0" w14:textId="77777777" w:rsidR="00D4081F" w:rsidRPr="00134BAD" w:rsidRDefault="00D4081F" w:rsidP="00F0393F">
            <w:pPr>
              <w:numPr>
                <w:ilvl w:val="0"/>
                <w:numId w:val="22"/>
              </w:numPr>
              <w:spacing w:before="0" w:after="0"/>
            </w:pPr>
            <w:r w:rsidRPr="00134BAD">
              <w:t>Fecal coliforms: &lt; 1,000 MPN / gram of total solids (dry weight basis)</w:t>
            </w:r>
          </w:p>
          <w:p w14:paraId="7709AB1C"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48F654D2"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2D20DBAD" w14:textId="77777777" w:rsidR="00D4081F" w:rsidRPr="00134BAD" w:rsidRDefault="00D4081F" w:rsidP="003E2E2C">
            <w:pPr>
              <w:spacing w:before="0" w:after="0"/>
            </w:pPr>
            <w:r w:rsidRPr="00134BAD">
              <w:rPr>
                <w:b/>
              </w:rPr>
              <w:t>Recommended Test Methods:</w:t>
            </w:r>
          </w:p>
          <w:p w14:paraId="60983817" w14:textId="77777777" w:rsidR="00D4081F" w:rsidRPr="00134BAD" w:rsidRDefault="00D4081F" w:rsidP="00F0393F">
            <w:pPr>
              <w:numPr>
                <w:ilvl w:val="0"/>
                <w:numId w:val="23"/>
              </w:numPr>
              <w:spacing w:before="0" w:after="0"/>
            </w:pPr>
            <w:r w:rsidRPr="00134BAD">
              <w:t>Fecal coliforms:  U.S. EPA Method 1680; multiple tube MPN</w:t>
            </w:r>
          </w:p>
          <w:p w14:paraId="4AACA5B1"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5C5D613F"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0568A7F3" w14:textId="77777777" w:rsidR="00D4081F" w:rsidRPr="00134BAD" w:rsidRDefault="00D4081F" w:rsidP="00F0393F">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1AFFC4A2" w14:textId="77777777" w:rsidR="00D4081F" w:rsidRPr="00134BAD" w:rsidRDefault="00D4081F" w:rsidP="003E2E2C">
            <w:pPr>
              <w:spacing w:before="0" w:after="0"/>
              <w:rPr>
                <w:b/>
              </w:rPr>
            </w:pPr>
            <w:r w:rsidRPr="00134BAD">
              <w:rPr>
                <w:b/>
              </w:rPr>
              <w:t>Sampling Plan:</w:t>
            </w:r>
          </w:p>
          <w:p w14:paraId="61274CE5" w14:textId="77777777" w:rsidR="00D4081F" w:rsidRPr="00134BAD" w:rsidRDefault="00D4081F" w:rsidP="00F0393F">
            <w:pPr>
              <w:numPr>
                <w:ilvl w:val="0"/>
                <w:numId w:val="21"/>
              </w:numPr>
              <w:spacing w:before="0" w:after="0"/>
            </w:pPr>
            <w:r w:rsidRPr="00134BAD">
              <w:t>A composite sample shall be representative and random and obtained as described in the California state regulations</w:t>
            </w:r>
            <w:bookmarkStart w:id="542" w:name="_Ref253649073"/>
            <w:r w:rsidRPr="00134BAD">
              <w:t>.</w:t>
            </w:r>
            <w:r w:rsidRPr="009F6446">
              <w:rPr>
                <w:rStyle w:val="FootnoteReference"/>
                <w:rFonts w:cs="Calibri"/>
                <w:szCs w:val="22"/>
              </w:rPr>
              <w:footnoteReference w:id="3"/>
            </w:r>
            <w:bookmarkEnd w:id="542"/>
            <w:r w:rsidRPr="00134BAD">
              <w:t xml:space="preserve"> (See Appendix E)</w:t>
            </w:r>
          </w:p>
          <w:p w14:paraId="3BBDE96C" w14:textId="77777777" w:rsidR="00D4081F" w:rsidRPr="00134BAD" w:rsidRDefault="00D4081F" w:rsidP="00F0393F">
            <w:pPr>
              <w:numPr>
                <w:ilvl w:val="0"/>
                <w:numId w:val="21"/>
              </w:numPr>
              <w:spacing w:before="0" w:after="0"/>
            </w:pPr>
            <w:r w:rsidRPr="00134BAD">
              <w:lastRenderedPageBreak/>
              <w:t>Sample may be taken by the supplier if trained by a testing laboratory or state authority</w:t>
            </w:r>
          </w:p>
          <w:p w14:paraId="7FB0B437" w14:textId="77777777" w:rsidR="00D4081F" w:rsidRPr="00134BAD" w:rsidRDefault="00D4081F" w:rsidP="00F0393F">
            <w:pPr>
              <w:numPr>
                <w:ilvl w:val="0"/>
                <w:numId w:val="21"/>
              </w:numPr>
              <w:spacing w:before="0" w:after="0"/>
            </w:pPr>
            <w:r w:rsidRPr="00134BAD">
              <w:t>Laboratory must be certified/accredited for microbial testing by a certification or accreditation body.</w:t>
            </w:r>
            <w:r w:rsidRPr="00134BAD">
              <w:rPr>
                <w:rStyle w:val="FootnoteReference"/>
              </w:rPr>
              <w:footnoteReference w:id="4"/>
            </w:r>
          </w:p>
          <w:p w14:paraId="38FE95F8" w14:textId="77777777" w:rsidR="00D4081F" w:rsidRPr="00134BAD" w:rsidRDefault="00D4081F" w:rsidP="003E2E2C">
            <w:pPr>
              <w:spacing w:before="0" w:after="0"/>
            </w:pPr>
            <w:r w:rsidRPr="00134BAD">
              <w:rPr>
                <w:b/>
              </w:rPr>
              <w:t>Testing Frequency:</w:t>
            </w:r>
          </w:p>
          <w:p w14:paraId="19CC2BD4" w14:textId="77777777" w:rsidR="00D4081F" w:rsidRPr="00134BAD" w:rsidRDefault="00D4081F" w:rsidP="00F0393F">
            <w:pPr>
              <w:numPr>
                <w:ilvl w:val="0"/>
                <w:numId w:val="24"/>
              </w:numPr>
              <w:spacing w:before="0" w:after="0"/>
            </w:pPr>
            <w:r w:rsidRPr="00134BAD">
              <w:t>Each lot before application to production fields. A lot is defined as a unit of production equal to or less than 5,000 cubic yards.</w:t>
            </w:r>
          </w:p>
          <w:p w14:paraId="48BA2A99" w14:textId="77777777" w:rsidR="00D4081F" w:rsidRPr="00134BAD" w:rsidRDefault="00D4081F" w:rsidP="003E2E2C">
            <w:pPr>
              <w:spacing w:before="0" w:after="0"/>
              <w:rPr>
                <w:b/>
              </w:rPr>
            </w:pPr>
            <w:r w:rsidRPr="00134BAD">
              <w:rPr>
                <w:b/>
              </w:rPr>
              <w:t>Application Interval:</w:t>
            </w:r>
          </w:p>
          <w:p w14:paraId="29010D78" w14:textId="77777777" w:rsidR="00D4081F" w:rsidRPr="00134BAD" w:rsidRDefault="00D4081F" w:rsidP="00F0393F">
            <w:pPr>
              <w:numPr>
                <w:ilvl w:val="0"/>
                <w:numId w:val="20"/>
              </w:numPr>
              <w:spacing w:before="0" w:after="0"/>
            </w:pPr>
            <w:r w:rsidRPr="00134BAD">
              <w:t>Must be applied &gt; 45 days before harvest.</w:t>
            </w:r>
          </w:p>
          <w:p w14:paraId="286E7EED" w14:textId="77777777" w:rsidR="00D4081F" w:rsidRPr="00134BAD" w:rsidRDefault="00D4081F" w:rsidP="003E2E2C">
            <w:pPr>
              <w:spacing w:before="0" w:after="0"/>
              <w:rPr>
                <w:b/>
              </w:rPr>
            </w:pPr>
            <w:r w:rsidRPr="00134BAD">
              <w:rPr>
                <w:b/>
              </w:rPr>
              <w:t>Documentation:</w:t>
            </w:r>
          </w:p>
          <w:p w14:paraId="320804C5" w14:textId="77777777" w:rsidR="00D4081F" w:rsidRPr="00134BAD" w:rsidRDefault="00D4081F" w:rsidP="00F0393F">
            <w:pPr>
              <w:numPr>
                <w:ilvl w:val="0"/>
                <w:numId w:val="21"/>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78ABB5A8" w14:textId="77777777" w:rsidR="00D4081F" w:rsidRPr="00134BAD" w:rsidRDefault="00D4081F" w:rsidP="003E2E2C">
            <w:pPr>
              <w:spacing w:before="0" w:after="0"/>
              <w:rPr>
                <w:b/>
              </w:rPr>
            </w:pPr>
            <w:r w:rsidRPr="00134BAD">
              <w:rPr>
                <w:b/>
              </w:rPr>
              <w:t>Rationale:</w:t>
            </w:r>
          </w:p>
          <w:p w14:paraId="6E64E1CB"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2F371B03" w14:textId="77777777" w:rsidR="00B84E2D" w:rsidRPr="00134BAD" w:rsidRDefault="00B84E2D" w:rsidP="003E2E2C">
            <w:pPr>
              <w:spacing w:before="0" w:after="0"/>
              <w:rPr>
                <w:color w:val="0000FF"/>
              </w:rPr>
            </w:pPr>
          </w:p>
        </w:tc>
      </w:tr>
    </w:tbl>
    <w:p w14:paraId="4E860AE0"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6B680D48" w14:textId="77777777" w:rsidTr="00F45D27">
        <w:trPr>
          <w:trHeight w:val="5300"/>
          <w:jc w:val="center"/>
        </w:trPr>
        <w:tc>
          <w:tcPr>
            <w:tcW w:w="2448" w:type="dxa"/>
            <w:shd w:val="clear" w:color="auto" w:fill="DBDBDB"/>
          </w:tcPr>
          <w:p w14:paraId="075C0487" w14:textId="77777777" w:rsidR="00B9556C" w:rsidRPr="00134BAD" w:rsidRDefault="00543C0C" w:rsidP="003E2E2C">
            <w:pPr>
              <w:spacing w:before="0"/>
              <w:rPr>
                <w:b/>
              </w:rPr>
            </w:pPr>
            <w:r w:rsidRPr="00134BAD">
              <w:rPr>
                <w:b/>
              </w:rPr>
              <w:lastRenderedPageBreak/>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702657A7" w14:textId="77777777"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09FD8CBE" w14:textId="77777777" w:rsidR="00D4081F" w:rsidRPr="00134BAD" w:rsidRDefault="00D4081F" w:rsidP="003E2E2C">
            <w:pPr>
              <w:spacing w:before="0"/>
              <w:ind w:left="14"/>
              <w:rPr>
                <w:b/>
              </w:rPr>
            </w:pPr>
            <w:r w:rsidRPr="00134BAD">
              <w:rPr>
                <w:b/>
              </w:rPr>
              <w:t>Heat Process Validation</w:t>
            </w:r>
          </w:p>
          <w:p w14:paraId="5F0D1E3A" w14:textId="77777777" w:rsidR="00D4081F" w:rsidRPr="00134BAD" w:rsidRDefault="00D4081F" w:rsidP="00F0393F">
            <w:pPr>
              <w:numPr>
                <w:ilvl w:val="0"/>
                <w:numId w:val="20"/>
              </w:numPr>
              <w:spacing w:before="0" w:after="240"/>
            </w:pPr>
            <w:r w:rsidRPr="00134BAD">
              <w:t xml:space="preserve">The heat treatment processes applied to the soil amendment-containing animal manure shall be done via a process validated to assure the process is capable of reducing pathogens of human health significance to acceptable levels. </w:t>
            </w:r>
          </w:p>
          <w:p w14:paraId="154D82AC" w14:textId="77777777" w:rsidR="00D4081F" w:rsidRPr="00134BAD" w:rsidRDefault="00D4081F" w:rsidP="003E2E2C">
            <w:pPr>
              <w:spacing w:before="0"/>
            </w:pPr>
            <w:r w:rsidRPr="00134BAD">
              <w:rPr>
                <w:b/>
              </w:rPr>
              <w:t>Target Organism:</w:t>
            </w:r>
            <w:r w:rsidRPr="00134BAD">
              <w:t xml:space="preserve"> </w:t>
            </w:r>
          </w:p>
          <w:p w14:paraId="599AADAA" w14:textId="77777777" w:rsidR="00D4081F" w:rsidRPr="00134BAD" w:rsidRDefault="00D4081F" w:rsidP="00F0393F">
            <w:pPr>
              <w:numPr>
                <w:ilvl w:val="0"/>
                <w:numId w:val="14"/>
              </w:numPr>
              <w:spacing w:before="0"/>
            </w:pPr>
            <w:r w:rsidRPr="00134BAD">
              <w:t>Fecal coliforms</w:t>
            </w:r>
          </w:p>
          <w:p w14:paraId="1E0540E8" w14:textId="77777777" w:rsidR="00D4081F" w:rsidRPr="00134BAD" w:rsidRDefault="00D4081F" w:rsidP="00F0393F">
            <w:pPr>
              <w:numPr>
                <w:ilvl w:val="0"/>
                <w:numId w:val="14"/>
              </w:numPr>
              <w:spacing w:before="0"/>
            </w:pPr>
            <w:r w:rsidRPr="00134BAD">
              <w:rPr>
                <w:i/>
              </w:rPr>
              <w:t xml:space="preserve">Salmonella </w:t>
            </w:r>
            <w:r w:rsidRPr="00134BAD">
              <w:t>spp.</w:t>
            </w:r>
          </w:p>
          <w:p w14:paraId="4A97B835" w14:textId="77777777" w:rsidR="001B1074" w:rsidRPr="00134BAD" w:rsidRDefault="00D4081F" w:rsidP="00F0393F">
            <w:pPr>
              <w:numPr>
                <w:ilvl w:val="0"/>
                <w:numId w:val="14"/>
              </w:numPr>
              <w:spacing w:before="0"/>
              <w:rPr>
                <w:i/>
              </w:rPr>
            </w:pPr>
            <w:r w:rsidRPr="00134BAD">
              <w:rPr>
                <w:i/>
              </w:rPr>
              <w:t>E. coli</w:t>
            </w:r>
            <w:r w:rsidRPr="00134BAD">
              <w:t xml:space="preserve"> O157:H7  </w:t>
            </w:r>
          </w:p>
          <w:p w14:paraId="39829E60" w14:textId="77777777" w:rsidR="00D4081F" w:rsidRPr="00134BAD" w:rsidRDefault="00D4081F" w:rsidP="00F0393F">
            <w:pPr>
              <w:numPr>
                <w:ilvl w:val="0"/>
                <w:numId w:val="14"/>
              </w:numPr>
              <w:spacing w:before="0"/>
              <w:rPr>
                <w:i/>
              </w:rPr>
            </w:pPr>
            <w:r w:rsidRPr="00134BAD">
              <w:rPr>
                <w:i/>
              </w:rPr>
              <w:t xml:space="preserve">Listeria monocytogenes   </w:t>
            </w:r>
          </w:p>
          <w:p w14:paraId="63028989" w14:textId="77777777" w:rsidR="00AA7914" w:rsidRPr="00134BAD" w:rsidRDefault="00AA7914" w:rsidP="00AA7914">
            <w:pPr>
              <w:spacing w:before="0" w:after="0"/>
              <w:rPr>
                <w:b/>
              </w:rPr>
            </w:pPr>
            <w:r w:rsidRPr="00134BAD">
              <w:rPr>
                <w:b/>
              </w:rPr>
              <w:t>Acceptance Criteria:</w:t>
            </w:r>
          </w:p>
          <w:p w14:paraId="7363439A" w14:textId="77777777" w:rsidR="00AA7914" w:rsidRPr="00134BAD" w:rsidRDefault="00AA7914" w:rsidP="00F0393F">
            <w:pPr>
              <w:numPr>
                <w:ilvl w:val="0"/>
                <w:numId w:val="60"/>
              </w:numPr>
              <w:spacing w:before="0"/>
            </w:pPr>
            <w:r w:rsidRPr="00134BAD">
              <w:t>Fecal coliforms Negative or &lt;DL per gram</w:t>
            </w:r>
          </w:p>
          <w:p w14:paraId="42256E4B" w14:textId="77777777" w:rsidR="00AA7914" w:rsidRPr="00134BAD" w:rsidRDefault="00AA7914" w:rsidP="00F0393F">
            <w:pPr>
              <w:numPr>
                <w:ilvl w:val="0"/>
                <w:numId w:val="60"/>
              </w:numPr>
              <w:spacing w:before="0"/>
              <w:rPr>
                <w:i/>
              </w:rPr>
            </w:pPr>
            <w:r w:rsidRPr="00134BAD">
              <w:rPr>
                <w:i/>
              </w:rPr>
              <w:t xml:space="preserve">Salmonella: </w:t>
            </w:r>
            <w:r w:rsidRPr="00134BAD">
              <w:t>Negative or &lt;DL (&lt;1/30 grams)</w:t>
            </w:r>
          </w:p>
          <w:p w14:paraId="31051D1F" w14:textId="77777777" w:rsidR="00AA7914" w:rsidRPr="00134BAD" w:rsidRDefault="00AA7914" w:rsidP="00F0393F">
            <w:pPr>
              <w:numPr>
                <w:ilvl w:val="0"/>
                <w:numId w:val="60"/>
              </w:numPr>
              <w:spacing w:before="0"/>
              <w:rPr>
                <w:i/>
              </w:rPr>
            </w:pPr>
            <w:r w:rsidRPr="00134BAD">
              <w:rPr>
                <w:i/>
              </w:rPr>
              <w:t>E. coli O</w:t>
            </w:r>
            <w:r w:rsidRPr="00134BAD">
              <w:t>157:H7 Negative of &lt;DL (&lt;1/30 grams)</w:t>
            </w:r>
          </w:p>
          <w:p w14:paraId="2C3AFAFD" w14:textId="77777777" w:rsidR="00683C4E" w:rsidRPr="00134BAD" w:rsidRDefault="00683C4E" w:rsidP="00F0393F">
            <w:pPr>
              <w:numPr>
                <w:ilvl w:val="0"/>
                <w:numId w:val="60"/>
              </w:numPr>
              <w:spacing w:before="0"/>
              <w:rPr>
                <w:i/>
              </w:rPr>
            </w:pPr>
            <w:r w:rsidRPr="00134BAD">
              <w:rPr>
                <w:i/>
              </w:rPr>
              <w:t xml:space="preserve">Listeria monocytogenes: </w:t>
            </w:r>
            <w:r w:rsidRPr="00134BAD">
              <w:t>Not detected or &lt; DL (&lt;1 CFU/5 grams)</w:t>
            </w:r>
          </w:p>
          <w:p w14:paraId="6DBB95BF" w14:textId="77777777" w:rsidR="00D4081F" w:rsidRPr="00134BAD" w:rsidRDefault="00D4081F" w:rsidP="003E2E2C">
            <w:pPr>
              <w:spacing w:before="0"/>
            </w:pPr>
            <w:r w:rsidRPr="00134BAD">
              <w:rPr>
                <w:b/>
              </w:rPr>
              <w:t>Recommended Test Methods:</w:t>
            </w:r>
            <w:r w:rsidRPr="00134BAD">
              <w:t xml:space="preserve"> </w:t>
            </w:r>
          </w:p>
          <w:p w14:paraId="506CB86C" w14:textId="77777777" w:rsidR="00D4081F" w:rsidRPr="00134BAD" w:rsidRDefault="00D4081F" w:rsidP="00F0393F">
            <w:pPr>
              <w:pStyle w:val="ColorfulList-Accent11"/>
              <w:numPr>
                <w:ilvl w:val="0"/>
                <w:numId w:val="61"/>
              </w:numPr>
              <w:spacing w:before="0"/>
            </w:pPr>
            <w:r w:rsidRPr="00134BAD">
              <w:t>Fecal coliforms:  U.S. EPA Method 1680;</w:t>
            </w:r>
            <w:r w:rsidRPr="00134BAD">
              <w:rPr>
                <w:b/>
              </w:rPr>
              <w:t xml:space="preserve"> </w:t>
            </w:r>
            <w:r w:rsidRPr="00134BAD">
              <w:t>multiple tube MPN</w:t>
            </w:r>
          </w:p>
          <w:p w14:paraId="75EBE0C5" w14:textId="77777777" w:rsidR="00D4081F" w:rsidRPr="00134BAD" w:rsidRDefault="00D4081F" w:rsidP="00F0393F">
            <w:pPr>
              <w:pStyle w:val="ColorfulList-Accent11"/>
              <w:numPr>
                <w:ilvl w:val="0"/>
                <w:numId w:val="61"/>
              </w:numPr>
              <w:spacing w:before="0"/>
            </w:pPr>
            <w:r w:rsidRPr="00134BAD">
              <w:rPr>
                <w:i/>
              </w:rPr>
              <w:t xml:space="preserve">Salmonella </w:t>
            </w:r>
            <w:r w:rsidRPr="00134BAD">
              <w:t>spp</w:t>
            </w:r>
            <w:r w:rsidRPr="00134BAD">
              <w:rPr>
                <w:i/>
              </w:rPr>
              <w:t>.</w:t>
            </w:r>
            <w:r w:rsidRPr="00134BAD">
              <w:t>:  U.S. EPA Method 1682</w:t>
            </w:r>
          </w:p>
          <w:p w14:paraId="751AE817" w14:textId="77777777" w:rsidR="00D4081F" w:rsidRPr="00134BAD" w:rsidRDefault="00D4081F" w:rsidP="00F0393F">
            <w:pPr>
              <w:pStyle w:val="ColorfulList-Accent11"/>
              <w:numPr>
                <w:ilvl w:val="0"/>
                <w:numId w:val="61"/>
              </w:numPr>
              <w:spacing w:before="0"/>
            </w:pPr>
            <w:r w:rsidRPr="00134BAD">
              <w:rPr>
                <w:i/>
              </w:rPr>
              <w:t>E. coli</w:t>
            </w:r>
            <w:r w:rsidRPr="00134BAD">
              <w:t xml:space="preserve"> O157:H7 and </w:t>
            </w:r>
            <w:r w:rsidRPr="00134BAD">
              <w:rPr>
                <w:i/>
              </w:rPr>
              <w:t>Listeria monocytogenes</w:t>
            </w:r>
            <w:r w:rsidRPr="00134BAD">
              <w:t>: Any laboratory validated method for testing soil amendments</w:t>
            </w:r>
          </w:p>
          <w:p w14:paraId="2446A462" w14:textId="77777777" w:rsidR="00D4081F" w:rsidRPr="00134BAD" w:rsidRDefault="00D4081F" w:rsidP="00F0393F">
            <w:pPr>
              <w:pStyle w:val="ColorfulList-Accent11"/>
              <w:numPr>
                <w:ilvl w:val="0"/>
                <w:numId w:val="20"/>
              </w:numPr>
              <w:spacing w:before="0"/>
              <w:ind w:left="417"/>
              <w:rPr>
                <w:b/>
              </w:rPr>
            </w:pPr>
            <w:r w:rsidRPr="00134BAD">
              <w:t>U.S. EPA, FDA, AOACor other accredited methods may be used as appropriate.</w:t>
            </w:r>
          </w:p>
          <w:p w14:paraId="451CF7FA" w14:textId="77777777" w:rsidR="00D4081F" w:rsidRPr="00134BAD" w:rsidRDefault="00D4081F" w:rsidP="003E2E2C">
            <w:pPr>
              <w:spacing w:before="0"/>
              <w:rPr>
                <w:b/>
              </w:rPr>
            </w:pPr>
            <w:r w:rsidRPr="00134BAD">
              <w:rPr>
                <w:b/>
              </w:rPr>
              <w:t>Sampling Plan:</w:t>
            </w:r>
          </w:p>
          <w:p w14:paraId="03620A64" w14:textId="77777777" w:rsidR="00D4081F" w:rsidRPr="00134BAD" w:rsidRDefault="00D4081F" w:rsidP="00F0393F">
            <w:pPr>
              <w:pStyle w:val="ColorfulList-Accent11"/>
              <w:numPr>
                <w:ilvl w:val="0"/>
                <w:numId w:val="20"/>
              </w:numPr>
              <w:spacing w:before="0"/>
              <w:ind w:left="417"/>
            </w:pPr>
            <w:r w:rsidRPr="00134BAD">
              <w:t>Extract at least 12 equivolume samples (identify 12 separate locations from which to collect the sub-sample, in case of bagged product 12 individual bags)</w:t>
            </w:r>
          </w:p>
          <w:p w14:paraId="63354643" w14:textId="77777777" w:rsidR="00D4081F" w:rsidRPr="00134BAD" w:rsidRDefault="00D4081F" w:rsidP="00F0393F">
            <w:pPr>
              <w:pStyle w:val="ColorfulList-Accent11"/>
              <w:numPr>
                <w:ilvl w:val="0"/>
                <w:numId w:val="20"/>
              </w:numPr>
              <w:spacing w:before="0"/>
              <w:ind w:left="417"/>
            </w:pPr>
            <w:r w:rsidRPr="00134BAD">
              <w:t>Sample may be taken by the supplier if trained by a testing laboratory or state authority</w:t>
            </w:r>
          </w:p>
          <w:p w14:paraId="0DD5716D" w14:textId="77777777" w:rsidR="00D4081F" w:rsidRPr="00134BAD" w:rsidRDefault="00D4081F" w:rsidP="00F0393F">
            <w:pPr>
              <w:pStyle w:val="ColorfulList-Accent11"/>
              <w:numPr>
                <w:ilvl w:val="0"/>
                <w:numId w:val="20"/>
              </w:numPr>
              <w:spacing w:before="0"/>
              <w:ind w:left="417"/>
              <w:rPr>
                <w:b/>
              </w:rPr>
            </w:pPr>
            <w:r w:rsidRPr="00134BAD">
              <w:t>Laboratory must be certified / accredited by annual review of laboratory protocols based on GLPs by a certification or accreditation body.</w:t>
            </w:r>
          </w:p>
          <w:p w14:paraId="506D2A74" w14:textId="77777777" w:rsidR="00D4081F" w:rsidRPr="00134BAD" w:rsidRDefault="00D4081F" w:rsidP="003E2E2C">
            <w:pPr>
              <w:spacing w:before="0"/>
              <w:ind w:left="43"/>
            </w:pPr>
            <w:r w:rsidRPr="00134BAD">
              <w:rPr>
                <w:b/>
              </w:rPr>
              <w:t>Testing Frequency:</w:t>
            </w:r>
            <w:r w:rsidRPr="00134BAD">
              <w:t xml:space="preserve"> </w:t>
            </w:r>
          </w:p>
          <w:p w14:paraId="07028567" w14:textId="77777777" w:rsidR="00D4081F" w:rsidRPr="00134BAD" w:rsidRDefault="00D4081F" w:rsidP="00F0393F">
            <w:pPr>
              <w:pStyle w:val="ColorfulList-Accent11"/>
              <w:numPr>
                <w:ilvl w:val="0"/>
                <w:numId w:val="42"/>
              </w:numPr>
              <w:spacing w:before="0"/>
              <w:ind w:left="403"/>
            </w:pPr>
            <w:r w:rsidRPr="00134BAD">
              <w:t>Each lot before application to production fields</w:t>
            </w:r>
            <w:r w:rsidR="008C04F6" w:rsidRPr="00134BAD">
              <w:t xml:space="preserve">. </w:t>
            </w:r>
          </w:p>
          <w:p w14:paraId="06C46B0E" w14:textId="77777777" w:rsidR="00D4081F" w:rsidRPr="00134BAD" w:rsidRDefault="00D4081F" w:rsidP="00F0393F">
            <w:pPr>
              <w:pStyle w:val="ColorfulList-Accent11"/>
              <w:numPr>
                <w:ilvl w:val="0"/>
                <w:numId w:val="42"/>
              </w:numPr>
              <w:autoSpaceDE w:val="0"/>
              <w:autoSpaceDN w:val="0"/>
              <w:adjustRightInd w:val="0"/>
              <w:spacing w:before="0"/>
              <w:ind w:left="403"/>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384BB920" w14:textId="77777777" w:rsidR="00D4081F" w:rsidRPr="00134BAD" w:rsidRDefault="00D4081F" w:rsidP="003E2E2C">
            <w:pPr>
              <w:spacing w:before="0"/>
              <w:rPr>
                <w:b/>
              </w:rPr>
            </w:pPr>
            <w:r w:rsidRPr="00134BAD">
              <w:rPr>
                <w:b/>
              </w:rPr>
              <w:lastRenderedPageBreak/>
              <w:t>Application Interval:</w:t>
            </w:r>
          </w:p>
          <w:p w14:paraId="4C09CD93" w14:textId="77777777"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t>
            </w:r>
          </w:p>
          <w:p w14:paraId="2F206F26" w14:textId="77777777" w:rsidR="00D4081F" w:rsidRPr="00134BAD" w:rsidRDefault="00D4081F" w:rsidP="00F0393F">
            <w:pPr>
              <w:numPr>
                <w:ilvl w:val="1"/>
                <w:numId w:val="13"/>
              </w:numPr>
              <w:tabs>
                <w:tab w:val="clear" w:pos="1440"/>
              </w:tabs>
              <w:spacing w:before="0"/>
              <w:ind w:left="313" w:hanging="270"/>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0A54CA1E" w14:textId="77777777" w:rsidR="00D4081F" w:rsidRPr="00134BAD" w:rsidRDefault="00D4081F" w:rsidP="003E2E2C">
            <w:pPr>
              <w:spacing w:before="0"/>
              <w:rPr>
                <w:b/>
              </w:rPr>
            </w:pPr>
            <w:r w:rsidRPr="00134BAD">
              <w:rPr>
                <w:b/>
              </w:rPr>
              <w:t>Documentation:</w:t>
            </w:r>
          </w:p>
          <w:p w14:paraId="71DA950C" w14:textId="77777777" w:rsidR="00D4081F" w:rsidRPr="00134BAD" w:rsidRDefault="00D4081F" w:rsidP="003E2E2C">
            <w:pPr>
              <w:numPr>
                <w:ilvl w:val="0"/>
                <w:numId w:val="11"/>
              </w:numPr>
              <w:tabs>
                <w:tab w:val="clear" w:pos="1080"/>
              </w:tabs>
              <w:spacing w:before="0"/>
              <w:ind w:left="276" w:hanging="233"/>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6994D761" w14:textId="77777777" w:rsidR="00D4081F" w:rsidRPr="00134BAD" w:rsidRDefault="00D4081F" w:rsidP="003E2E2C">
            <w:pPr>
              <w:spacing w:before="0"/>
              <w:rPr>
                <w:b/>
              </w:rPr>
            </w:pPr>
            <w:r w:rsidRPr="00134BAD">
              <w:rPr>
                <w:b/>
              </w:rPr>
              <w:t xml:space="preserve">Rationale: </w:t>
            </w:r>
          </w:p>
          <w:p w14:paraId="0E17A558" w14:textId="77777777" w:rsidR="00D4081F" w:rsidRPr="00134BAD" w:rsidRDefault="00D4081F" w:rsidP="00F0393F">
            <w:pPr>
              <w:numPr>
                <w:ilvl w:val="0"/>
                <w:numId w:val="21"/>
              </w:numPr>
              <w:tabs>
                <w:tab w:val="clear" w:pos="720"/>
              </w:tabs>
              <w:spacing w:before="0"/>
              <w:ind w:left="313" w:hanging="270"/>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3C2ED32C" w14:textId="77777777" w:rsidR="00B9556C" w:rsidRPr="00134BAD" w:rsidRDefault="00D4081F" w:rsidP="00F0393F">
            <w:pPr>
              <w:numPr>
                <w:ilvl w:val="0"/>
                <w:numId w:val="21"/>
              </w:numPr>
              <w:tabs>
                <w:tab w:val="clear" w:pos="720"/>
              </w:tabs>
              <w:spacing w:before="0"/>
              <w:ind w:left="313" w:hanging="270"/>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5635590F" w14:textId="77777777" w:rsidTr="00F45D27">
        <w:trPr>
          <w:jc w:val="center"/>
        </w:trPr>
        <w:tc>
          <w:tcPr>
            <w:tcW w:w="2448" w:type="dxa"/>
            <w:shd w:val="clear" w:color="auto" w:fill="DBDBDB"/>
          </w:tcPr>
          <w:p w14:paraId="11D27C3E" w14:textId="77777777" w:rsidR="00B9556C" w:rsidRPr="00134BAD" w:rsidRDefault="00B9556C" w:rsidP="003E2E2C">
            <w:pPr>
              <w:spacing w:before="0"/>
              <w:rPr>
                <w:b/>
              </w:rPr>
            </w:pPr>
            <w:r w:rsidRPr="00134BAD">
              <w:rPr>
                <w:b/>
              </w:rPr>
              <w:lastRenderedPageBreak/>
              <w:t>Soil Amendments Not Containing Animal Manure</w:t>
            </w:r>
          </w:p>
          <w:p w14:paraId="52F51E61" w14:textId="77777777" w:rsidR="00B9556C" w:rsidRPr="00134BAD" w:rsidRDefault="00B9556C" w:rsidP="003E2E2C">
            <w:pPr>
              <w:spacing w:before="0"/>
              <w:rPr>
                <w:b/>
              </w:rPr>
            </w:pPr>
          </w:p>
        </w:tc>
        <w:tc>
          <w:tcPr>
            <w:tcW w:w="8064" w:type="dxa"/>
          </w:tcPr>
          <w:p w14:paraId="209B507F" w14:textId="77777777" w:rsidR="00B9556C" w:rsidRPr="00134BAD" w:rsidRDefault="009414A0" w:rsidP="00F0393F">
            <w:pPr>
              <w:numPr>
                <w:ilvl w:val="0"/>
                <w:numId w:val="13"/>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016BE923" w14:textId="77777777" w:rsidR="00B9556C" w:rsidRPr="00134BAD" w:rsidRDefault="00B9556C" w:rsidP="00F0393F">
            <w:pPr>
              <w:numPr>
                <w:ilvl w:val="0"/>
                <w:numId w:val="13"/>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23DBA4C1" w14:textId="77777777" w:rsidR="00B4194E" w:rsidRPr="00134BAD" w:rsidRDefault="00B4194E" w:rsidP="00F0393F">
            <w:pPr>
              <w:numPr>
                <w:ilvl w:val="0"/>
                <w:numId w:val="13"/>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3C4C4D11" w14:textId="77777777" w:rsidR="00E9389A" w:rsidRPr="00134BAD" w:rsidRDefault="00B9556C" w:rsidP="00F0393F">
            <w:pPr>
              <w:numPr>
                <w:ilvl w:val="0"/>
                <w:numId w:val="13"/>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57A6685E" w14:textId="77777777" w:rsidR="00B43513" w:rsidRPr="00D5180B" w:rsidRDefault="00B43513" w:rsidP="00F45D27">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25FEC8C6" w14:textId="77777777" w:rsidR="000B73A9" w:rsidRPr="0004283C" w:rsidRDefault="001E12ED" w:rsidP="007D7827">
      <w:pPr>
        <w:pStyle w:val="Heading2"/>
      </w:pPr>
      <w:bookmarkStart w:id="543" w:name="_Toc20839168"/>
      <w:r w:rsidRPr="0004283C">
        <w:lastRenderedPageBreak/>
        <w:t xml:space="preserve">FIGURE </w:t>
      </w:r>
      <w:r w:rsidR="00B64709">
        <w:t>7A</w:t>
      </w:r>
      <w:r w:rsidRPr="0004283C">
        <w:t>. DECISION TREE FOR COMPOSTED SOIL AMENDMENTS (SA)</w:t>
      </w:r>
      <w:bookmarkEnd w:id="543"/>
    </w:p>
    <w:p w14:paraId="3A69199D" w14:textId="77777777" w:rsidR="006122FF" w:rsidRDefault="00C85C17" w:rsidP="00F45D27">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6D087306" w14:textId="77777777" w:rsidR="00386935" w:rsidRPr="00134BAD" w:rsidRDefault="00F95CB5" w:rsidP="00F45D27">
      <w:r w:rsidRPr="00F37717">
        <w:rPr>
          <w:rFonts w:ascii="Times New Roman" w:hAnsi="Times New Roman" w:cs="Times New Roman"/>
          <w:noProof/>
          <w:sz w:val="23"/>
        </w:rPr>
        <mc:AlternateContent>
          <mc:Choice Requires="wpc">
            <w:drawing>
              <wp:inline distT="0" distB="0" distL="0" distR="0" wp14:anchorId="43A6467D" wp14:editId="5CEB0785">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76FB0F7" w14:textId="77777777" w:rsidR="000C6025" w:rsidRPr="008149FD" w:rsidRDefault="000C6025" w:rsidP="00F95CB5">
                              <w:pPr>
                                <w:jc w:val="center"/>
                                <w:rPr>
                                  <w:rFonts w:cs="Calibri"/>
                                  <w:b/>
                                  <w:sz w:val="20"/>
                                  <w:szCs w:val="22"/>
                                  <w:u w:val="single"/>
                                </w:rPr>
                              </w:pPr>
                              <w:r w:rsidRPr="008149FD">
                                <w:rPr>
                                  <w:rFonts w:cs="Calibri"/>
                                  <w:b/>
                                  <w:sz w:val="20"/>
                                  <w:szCs w:val="22"/>
                                  <w:u w:val="single"/>
                                </w:rPr>
                                <w:t>YES</w:t>
                              </w:r>
                            </w:p>
                            <w:p w14:paraId="22E4C508" w14:textId="77777777" w:rsidR="000C6025" w:rsidRPr="008149FD" w:rsidRDefault="000C6025"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3D677A74" w14:textId="77777777" w:rsidR="000C6025" w:rsidRPr="008149FD" w:rsidRDefault="000C6025" w:rsidP="00F95CB5">
                              <w:pPr>
                                <w:spacing w:before="120"/>
                                <w:jc w:val="center"/>
                                <w:rPr>
                                  <w:rFonts w:cs="Calibri"/>
                                  <w:sz w:val="20"/>
                                  <w:szCs w:val="22"/>
                                </w:rPr>
                              </w:pPr>
                              <w:r w:rsidRPr="008149FD">
                                <w:rPr>
                                  <w:rFonts w:cs="Calibri"/>
                                  <w:sz w:val="20"/>
                                  <w:szCs w:val="22"/>
                                </w:rPr>
                                <w:t xml:space="preserve">Keep records of certificate for at least two years. </w:t>
                              </w:r>
                            </w:p>
                            <w:p w14:paraId="45D196F9" w14:textId="77777777" w:rsidR="000C6025" w:rsidRPr="008149FD" w:rsidRDefault="000C6025"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375F8D3" w14:textId="77777777" w:rsidR="000C6025" w:rsidRPr="00306EBA" w:rsidRDefault="000C6025" w:rsidP="00F95CB5">
                              <w:pPr>
                                <w:jc w:val="center"/>
                                <w:rPr>
                                  <w:rFonts w:cs="Calibri"/>
                                  <w:b/>
                                  <w:color w:val="FFFFFF"/>
                                  <w:sz w:val="20"/>
                                  <w:szCs w:val="22"/>
                                  <w:u w:val="single"/>
                                </w:rPr>
                              </w:pPr>
                              <w:r w:rsidRPr="00306EBA">
                                <w:rPr>
                                  <w:rFonts w:cs="Calibri"/>
                                  <w:b/>
                                  <w:color w:val="FFFFFF"/>
                                  <w:sz w:val="20"/>
                                  <w:szCs w:val="22"/>
                                  <w:u w:val="single"/>
                                </w:rPr>
                                <w:t>YES</w:t>
                              </w:r>
                            </w:p>
                            <w:p w14:paraId="3FD7B1D6" w14:textId="77777777" w:rsidR="000C6025" w:rsidRPr="00306EBA" w:rsidRDefault="000C6025" w:rsidP="00F95CB5">
                              <w:pPr>
                                <w:jc w:val="center"/>
                                <w:rPr>
                                  <w:rFonts w:cs="Calibri"/>
                                  <w:b/>
                                  <w:color w:val="FFFFFF"/>
                                  <w:sz w:val="20"/>
                                  <w:szCs w:val="22"/>
                                </w:rPr>
                              </w:pPr>
                              <w:r w:rsidRPr="00306EBA">
                                <w:rPr>
                                  <w:rFonts w:cs="Calibri"/>
                                  <w:b/>
                                  <w:color w:val="FFFFFF"/>
                                  <w:sz w:val="20"/>
                                  <w:szCs w:val="22"/>
                                </w:rPr>
                                <w:t>DO NOT USE IN EDIBLE CROP PRODUCTION.</w:t>
                              </w:r>
                            </w:p>
                            <w:p w14:paraId="50CE29E5" w14:textId="77777777" w:rsidR="000C6025" w:rsidRPr="00306EBA" w:rsidRDefault="000C6025"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9C6E84B" w14:textId="77777777" w:rsidR="000C6025" w:rsidRPr="008149FD" w:rsidRDefault="000C6025" w:rsidP="00F95CB5">
                              <w:pPr>
                                <w:jc w:val="center"/>
                                <w:rPr>
                                  <w:rFonts w:cs="Calibri"/>
                                  <w:b/>
                                  <w:sz w:val="20"/>
                                  <w:szCs w:val="22"/>
                                  <w:u w:val="single"/>
                                </w:rPr>
                              </w:pPr>
                              <w:r w:rsidRPr="008149FD">
                                <w:rPr>
                                  <w:rFonts w:cs="Calibri"/>
                                  <w:b/>
                                  <w:sz w:val="20"/>
                                  <w:szCs w:val="22"/>
                                  <w:u w:val="single"/>
                                </w:rPr>
                                <w:t>NO</w:t>
                              </w:r>
                            </w:p>
                            <w:p w14:paraId="1ECA56C5" w14:textId="77777777" w:rsidR="000C6025" w:rsidRPr="008149FD" w:rsidRDefault="000C6025"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536F8F05" w14:textId="77777777" w:rsidR="000C6025" w:rsidRPr="00497452" w:rsidRDefault="000C6025"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3758087" w14:textId="77777777" w:rsidR="000C6025" w:rsidRPr="00306EBA" w:rsidRDefault="000C6025" w:rsidP="00F95CB5">
                              <w:pPr>
                                <w:jc w:val="center"/>
                                <w:rPr>
                                  <w:rFonts w:cs="Calibri"/>
                                  <w:b/>
                                  <w:color w:val="FFFFFF"/>
                                  <w:sz w:val="20"/>
                                  <w:szCs w:val="22"/>
                                  <w:u w:val="single"/>
                                </w:rPr>
                              </w:pPr>
                              <w:r w:rsidRPr="00306EBA">
                                <w:rPr>
                                  <w:rFonts w:cs="Calibri"/>
                                  <w:b/>
                                  <w:color w:val="FFFFFF"/>
                                  <w:sz w:val="20"/>
                                  <w:szCs w:val="22"/>
                                  <w:u w:val="single"/>
                                </w:rPr>
                                <w:t>NO</w:t>
                              </w:r>
                            </w:p>
                            <w:p w14:paraId="4DD067C6" w14:textId="77777777" w:rsidR="000C6025" w:rsidRDefault="000C6025" w:rsidP="00F95CB5">
                              <w:pPr>
                                <w:jc w:val="center"/>
                                <w:rPr>
                                  <w:rFonts w:cs="Calibri"/>
                                  <w:color w:val="FFFFFF"/>
                                  <w:sz w:val="20"/>
                                  <w:szCs w:val="22"/>
                                </w:rPr>
                              </w:pPr>
                              <w:r w:rsidRPr="00306EBA">
                                <w:rPr>
                                  <w:rFonts w:cs="Calibri"/>
                                  <w:color w:val="FFFFFF"/>
                                  <w:sz w:val="20"/>
                                  <w:szCs w:val="22"/>
                                </w:rPr>
                                <w:t xml:space="preserve">SA does not contain animal manure. </w:t>
                              </w:r>
                            </w:p>
                            <w:p w14:paraId="4F2A01A1" w14:textId="77777777" w:rsidR="000C6025" w:rsidRDefault="000C6025"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198D4A25" w14:textId="77777777" w:rsidR="000C6025" w:rsidRPr="00306EBA" w:rsidRDefault="000C6025"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5C6219F3" w14:textId="77777777" w:rsidR="000C6025" w:rsidRPr="00306EBA" w:rsidRDefault="000C6025"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7EE6C8D" w14:textId="77777777" w:rsidR="000C6025" w:rsidRPr="008149FD" w:rsidRDefault="000C6025" w:rsidP="00F95CB5">
                              <w:pPr>
                                <w:spacing w:before="0" w:after="0"/>
                                <w:jc w:val="center"/>
                                <w:rPr>
                                  <w:rFonts w:cs="Calibri"/>
                                  <w:b/>
                                  <w:sz w:val="20"/>
                                  <w:szCs w:val="22"/>
                                  <w:u w:val="single"/>
                                </w:rPr>
                              </w:pPr>
                              <w:r w:rsidRPr="008149FD">
                                <w:rPr>
                                  <w:rFonts w:cs="Calibri"/>
                                  <w:b/>
                                  <w:sz w:val="20"/>
                                  <w:szCs w:val="22"/>
                                  <w:u w:val="single"/>
                                </w:rPr>
                                <w:t>NO</w:t>
                              </w:r>
                            </w:p>
                            <w:p w14:paraId="40C75555" w14:textId="77777777" w:rsidR="000C6025" w:rsidRPr="008149FD" w:rsidRDefault="000C6025"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1F4B444" w14:textId="77777777" w:rsidR="000C6025" w:rsidRPr="008149FD" w:rsidRDefault="000C6025" w:rsidP="00F95CB5">
                              <w:pPr>
                                <w:spacing w:before="0" w:after="0"/>
                                <w:jc w:val="center"/>
                                <w:rPr>
                                  <w:rFonts w:cs="Calibri"/>
                                  <w:b/>
                                  <w:sz w:val="20"/>
                                  <w:szCs w:val="22"/>
                                  <w:u w:val="single"/>
                                </w:rPr>
                              </w:pPr>
                              <w:r w:rsidRPr="008149FD">
                                <w:rPr>
                                  <w:rFonts w:cs="Calibri"/>
                                  <w:b/>
                                  <w:sz w:val="20"/>
                                  <w:szCs w:val="22"/>
                                  <w:u w:val="single"/>
                                </w:rPr>
                                <w:t>YES</w:t>
                              </w:r>
                            </w:p>
                            <w:p w14:paraId="13B460D5" w14:textId="77777777" w:rsidR="000C6025" w:rsidRPr="008149FD" w:rsidRDefault="000C6025"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07B4504" w14:textId="77777777" w:rsidR="000C6025" w:rsidRPr="008149FD" w:rsidRDefault="000C6025" w:rsidP="00F95CB5">
                              <w:pPr>
                                <w:jc w:val="center"/>
                                <w:rPr>
                                  <w:rFonts w:cs="Calibri"/>
                                  <w:b/>
                                  <w:color w:val="FFFFFF"/>
                                  <w:sz w:val="20"/>
                                  <w:szCs w:val="22"/>
                                  <w:u w:val="single"/>
                                </w:rPr>
                              </w:pPr>
                              <w:r w:rsidRPr="008149FD">
                                <w:rPr>
                                  <w:rFonts w:cs="Calibri"/>
                                  <w:b/>
                                  <w:color w:val="FFFFFF"/>
                                  <w:sz w:val="20"/>
                                  <w:szCs w:val="22"/>
                                  <w:u w:val="single"/>
                                </w:rPr>
                                <w:t>YES</w:t>
                              </w:r>
                            </w:p>
                            <w:p w14:paraId="7413A735" w14:textId="77777777" w:rsidR="000C6025" w:rsidRPr="008149FD" w:rsidRDefault="000C6025"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10286A7" w14:textId="77777777" w:rsidR="000C6025" w:rsidRPr="008149FD" w:rsidRDefault="000C6025"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68A4678D" w14:textId="77777777" w:rsidR="000C6025" w:rsidRPr="00306EBA" w:rsidRDefault="000C6025"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8B44CD6" w14:textId="77777777" w:rsidR="000C6025" w:rsidRPr="008149FD" w:rsidRDefault="000C6025" w:rsidP="00F95CB5">
                              <w:pPr>
                                <w:spacing w:before="0" w:after="0"/>
                                <w:jc w:val="center"/>
                                <w:rPr>
                                  <w:rFonts w:cs="Calibri"/>
                                  <w:b/>
                                  <w:sz w:val="20"/>
                                  <w:szCs w:val="22"/>
                                </w:rPr>
                              </w:pPr>
                              <w:r w:rsidRPr="008149FD">
                                <w:rPr>
                                  <w:rFonts w:cs="Calibri"/>
                                  <w:b/>
                                  <w:sz w:val="20"/>
                                  <w:szCs w:val="22"/>
                                </w:rPr>
                                <w:t>Microbial Testing:</w:t>
                              </w:r>
                            </w:p>
                            <w:p w14:paraId="67F4AB8B" w14:textId="77777777" w:rsidR="000C6025" w:rsidRPr="008149FD" w:rsidRDefault="000C6025"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3065F2BA" w14:textId="77777777" w:rsidR="000C6025" w:rsidRPr="008149FD" w:rsidRDefault="000C6025"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521D8D61" w14:textId="77777777" w:rsidR="000C6025" w:rsidRPr="008149FD" w:rsidRDefault="000C6025"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2C5AAD6" w14:textId="77777777" w:rsidR="000C6025" w:rsidRPr="008149FD" w:rsidRDefault="000C6025"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0437C377" w14:textId="77777777" w:rsidR="000C6025" w:rsidRPr="008149FD" w:rsidRDefault="000C6025" w:rsidP="00F95CB5">
                              <w:pPr>
                                <w:spacing w:before="0" w:after="0"/>
                                <w:ind w:left="720"/>
                                <w:rPr>
                                  <w:rFonts w:cs="Calibri"/>
                                  <w:b/>
                                  <w:sz w:val="20"/>
                                  <w:szCs w:val="22"/>
                                </w:rPr>
                              </w:pPr>
                            </w:p>
                            <w:p w14:paraId="6A525909" w14:textId="77777777" w:rsidR="000C6025" w:rsidRPr="008149FD" w:rsidRDefault="000C6025"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BBA82B8" w14:textId="77777777" w:rsidR="000C6025" w:rsidRPr="00306EBA" w:rsidRDefault="000C6025" w:rsidP="00F95CB5">
                              <w:pPr>
                                <w:jc w:val="center"/>
                                <w:rPr>
                                  <w:rFonts w:cs="Calibri"/>
                                  <w:b/>
                                  <w:sz w:val="20"/>
                                  <w:szCs w:val="22"/>
                                  <w:u w:val="single"/>
                                </w:rPr>
                              </w:pPr>
                              <w:r w:rsidRPr="00306EBA">
                                <w:rPr>
                                  <w:rFonts w:cs="Calibri"/>
                                  <w:b/>
                                  <w:sz w:val="20"/>
                                  <w:szCs w:val="22"/>
                                  <w:u w:val="single"/>
                                </w:rPr>
                                <w:t xml:space="preserve">NO </w:t>
                              </w:r>
                            </w:p>
                            <w:p w14:paraId="7D35A016" w14:textId="77777777" w:rsidR="000C6025" w:rsidRPr="00306EBA" w:rsidRDefault="000C6025"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0D4B64A1" w14:textId="77777777" w:rsidR="000C6025" w:rsidRPr="00306EBA" w:rsidRDefault="000C6025"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3A6467D" id="Canvas 94" o:spid="_x0000_s1109"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">
                <v:shape id="_x0000_s1110" type="#_x0000_t75" style="position:absolute;width:57975;height:68840;visibility:visible;mso-wrap-style:square" filled="t" fillcolor="#dbdbdb">
                  <v:fill o:detectmouseclick="t"/>
                  <v:path o:connecttype="none"/>
                </v:shape>
                <v:shape id="Text Box 96" o:spid="_x0000_s1111"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476FB0F7" w14:textId="77777777" w:rsidR="000C6025" w:rsidRPr="008149FD" w:rsidRDefault="000C6025" w:rsidP="00F95CB5">
                        <w:pPr>
                          <w:jc w:val="center"/>
                          <w:rPr>
                            <w:rFonts w:cs="Calibri"/>
                            <w:b/>
                            <w:sz w:val="20"/>
                            <w:szCs w:val="22"/>
                            <w:u w:val="single"/>
                          </w:rPr>
                        </w:pPr>
                        <w:r w:rsidRPr="008149FD">
                          <w:rPr>
                            <w:rFonts w:cs="Calibri"/>
                            <w:b/>
                            <w:sz w:val="20"/>
                            <w:szCs w:val="22"/>
                            <w:u w:val="single"/>
                          </w:rPr>
                          <w:t>YES</w:t>
                        </w:r>
                      </w:p>
                      <w:p w14:paraId="22E4C508" w14:textId="77777777" w:rsidR="000C6025" w:rsidRPr="008149FD" w:rsidRDefault="000C6025" w:rsidP="00F95CB5">
                        <w:pPr>
                          <w:spacing w:before="120"/>
                          <w:jc w:val="center"/>
                          <w:rPr>
                            <w:rFonts w:cs="Calibri"/>
                            <w:sz w:val="20"/>
                            <w:szCs w:val="22"/>
                          </w:rPr>
                        </w:pPr>
                        <w:r w:rsidRPr="008149FD">
                          <w:rPr>
                            <w:rFonts w:cs="Calibri"/>
                            <w:i/>
                            <w:iCs/>
                            <w:sz w:val="20"/>
                            <w:szCs w:val="22"/>
                          </w:rPr>
                          <w:t>and</w:t>
                        </w:r>
                        <w:r w:rsidRPr="008149FD">
                          <w:rPr>
                            <w:rFonts w:cs="Calibri"/>
                            <w:sz w:val="20"/>
                            <w:szCs w:val="22"/>
                          </w:rPr>
                          <w:t xml:space="preserve"> microbial levels are below action levels. </w:t>
                        </w:r>
                      </w:p>
                      <w:p w14:paraId="3D677A74" w14:textId="77777777" w:rsidR="000C6025" w:rsidRPr="008149FD" w:rsidRDefault="000C6025" w:rsidP="00F95CB5">
                        <w:pPr>
                          <w:spacing w:before="120"/>
                          <w:jc w:val="center"/>
                          <w:rPr>
                            <w:rFonts w:cs="Calibri"/>
                            <w:sz w:val="20"/>
                            <w:szCs w:val="22"/>
                          </w:rPr>
                        </w:pPr>
                        <w:r w:rsidRPr="008149FD">
                          <w:rPr>
                            <w:rFonts w:cs="Calibri"/>
                            <w:sz w:val="20"/>
                            <w:szCs w:val="22"/>
                          </w:rPr>
                          <w:t xml:space="preserve">Keep records of certificate for at least two years. </w:t>
                        </w:r>
                      </w:p>
                      <w:p w14:paraId="45D196F9" w14:textId="77777777" w:rsidR="000C6025" w:rsidRPr="008149FD" w:rsidRDefault="000C6025" w:rsidP="00F95CB5">
                        <w:pPr>
                          <w:spacing w:before="12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 xml:space="preserve">&gt; 45 days before harvest. </w:t>
                        </w:r>
                      </w:p>
                    </w:txbxContent>
                  </v:textbox>
                </v:shape>
                <v:shape id="Text Box 97" o:spid="_x0000_s1112"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6375F8D3" w14:textId="77777777" w:rsidR="000C6025" w:rsidRPr="00306EBA" w:rsidRDefault="000C6025" w:rsidP="00F95CB5">
                        <w:pPr>
                          <w:jc w:val="center"/>
                          <w:rPr>
                            <w:rFonts w:cs="Calibri"/>
                            <w:b/>
                            <w:color w:val="FFFFFF"/>
                            <w:sz w:val="20"/>
                            <w:szCs w:val="22"/>
                            <w:u w:val="single"/>
                          </w:rPr>
                        </w:pPr>
                        <w:r w:rsidRPr="00306EBA">
                          <w:rPr>
                            <w:rFonts w:cs="Calibri"/>
                            <w:b/>
                            <w:color w:val="FFFFFF"/>
                            <w:sz w:val="20"/>
                            <w:szCs w:val="22"/>
                            <w:u w:val="single"/>
                          </w:rPr>
                          <w:t>YES</w:t>
                        </w:r>
                      </w:p>
                      <w:p w14:paraId="3FD7B1D6" w14:textId="77777777" w:rsidR="000C6025" w:rsidRPr="00306EBA" w:rsidRDefault="000C6025" w:rsidP="00F95CB5">
                        <w:pPr>
                          <w:jc w:val="center"/>
                          <w:rPr>
                            <w:rFonts w:cs="Calibri"/>
                            <w:b/>
                            <w:color w:val="FFFFFF"/>
                            <w:sz w:val="20"/>
                            <w:szCs w:val="22"/>
                          </w:rPr>
                        </w:pPr>
                        <w:r w:rsidRPr="00306EBA">
                          <w:rPr>
                            <w:rFonts w:cs="Calibri"/>
                            <w:b/>
                            <w:color w:val="FFFFFF"/>
                            <w:sz w:val="20"/>
                            <w:szCs w:val="22"/>
                          </w:rPr>
                          <w:t>DO NOT USE IN EDIBLE CROP PRODUCTION.</w:t>
                        </w:r>
                      </w:p>
                      <w:p w14:paraId="50CE29E5" w14:textId="77777777" w:rsidR="000C6025" w:rsidRPr="00306EBA" w:rsidRDefault="000C6025"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113"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39C6E84B" w14:textId="77777777" w:rsidR="000C6025" w:rsidRPr="008149FD" w:rsidRDefault="000C6025" w:rsidP="00F95CB5">
                        <w:pPr>
                          <w:jc w:val="center"/>
                          <w:rPr>
                            <w:rFonts w:cs="Calibri"/>
                            <w:b/>
                            <w:sz w:val="20"/>
                            <w:szCs w:val="22"/>
                            <w:u w:val="single"/>
                          </w:rPr>
                        </w:pPr>
                        <w:r w:rsidRPr="008149FD">
                          <w:rPr>
                            <w:rFonts w:cs="Calibri"/>
                            <w:b/>
                            <w:sz w:val="20"/>
                            <w:szCs w:val="22"/>
                            <w:u w:val="single"/>
                          </w:rPr>
                          <w:t>NO</w:t>
                        </w:r>
                      </w:p>
                      <w:p w14:paraId="1ECA56C5" w14:textId="77777777" w:rsidR="000C6025" w:rsidRPr="008149FD" w:rsidRDefault="000C6025"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536F8F05" w14:textId="77777777" w:rsidR="000C6025" w:rsidRPr="00497452" w:rsidRDefault="000C6025" w:rsidP="00F95CB5">
                        <w:pPr>
                          <w:jc w:val="center"/>
                          <w:rPr>
                            <w:b/>
                            <w:sz w:val="20"/>
                            <w:szCs w:val="20"/>
                          </w:rPr>
                        </w:pPr>
                      </w:p>
                    </w:txbxContent>
                  </v:textbox>
                </v:shape>
                <v:shape id="Text Box 99" o:spid="_x0000_s1114"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03758087" w14:textId="77777777" w:rsidR="000C6025" w:rsidRPr="00306EBA" w:rsidRDefault="000C6025" w:rsidP="00F95CB5">
                        <w:pPr>
                          <w:jc w:val="center"/>
                          <w:rPr>
                            <w:rFonts w:cs="Calibri"/>
                            <w:b/>
                            <w:color w:val="FFFFFF"/>
                            <w:sz w:val="20"/>
                            <w:szCs w:val="22"/>
                            <w:u w:val="single"/>
                          </w:rPr>
                        </w:pPr>
                        <w:r w:rsidRPr="00306EBA">
                          <w:rPr>
                            <w:rFonts w:cs="Calibri"/>
                            <w:b/>
                            <w:color w:val="FFFFFF"/>
                            <w:sz w:val="20"/>
                            <w:szCs w:val="22"/>
                            <w:u w:val="single"/>
                          </w:rPr>
                          <w:t>NO</w:t>
                        </w:r>
                      </w:p>
                      <w:p w14:paraId="4DD067C6" w14:textId="77777777" w:rsidR="000C6025" w:rsidRDefault="000C6025" w:rsidP="00F95CB5">
                        <w:pPr>
                          <w:jc w:val="center"/>
                          <w:rPr>
                            <w:rFonts w:cs="Calibri"/>
                            <w:color w:val="FFFFFF"/>
                            <w:sz w:val="20"/>
                            <w:szCs w:val="22"/>
                          </w:rPr>
                        </w:pPr>
                        <w:r w:rsidRPr="00306EBA">
                          <w:rPr>
                            <w:rFonts w:cs="Calibri"/>
                            <w:color w:val="FFFFFF"/>
                            <w:sz w:val="20"/>
                            <w:szCs w:val="22"/>
                          </w:rPr>
                          <w:t xml:space="preserve">SA does not contain animal manure. </w:t>
                        </w:r>
                      </w:p>
                      <w:p w14:paraId="4F2A01A1" w14:textId="77777777" w:rsidR="000C6025" w:rsidRDefault="000C6025"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198D4A25" w14:textId="77777777" w:rsidR="000C6025" w:rsidRPr="00306EBA" w:rsidRDefault="000C6025"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5C6219F3" w14:textId="77777777" w:rsidR="000C6025" w:rsidRPr="00306EBA" w:rsidRDefault="000C6025" w:rsidP="00F95CB5">
                        <w:pPr>
                          <w:jc w:val="center"/>
                          <w:rPr>
                            <w:rFonts w:cs="Calibri"/>
                            <w:color w:val="FFFFFF"/>
                            <w:sz w:val="14"/>
                            <w:szCs w:val="16"/>
                          </w:rPr>
                        </w:pPr>
                      </w:p>
                    </w:txbxContent>
                  </v:textbox>
                </v:shape>
                <v:shape id="Text Box 100" o:spid="_x0000_s1115"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67EE6C8D" w14:textId="77777777" w:rsidR="000C6025" w:rsidRPr="008149FD" w:rsidRDefault="000C6025" w:rsidP="00F95CB5">
                        <w:pPr>
                          <w:spacing w:before="0" w:after="0"/>
                          <w:jc w:val="center"/>
                          <w:rPr>
                            <w:rFonts w:cs="Calibri"/>
                            <w:b/>
                            <w:sz w:val="20"/>
                            <w:szCs w:val="22"/>
                            <w:u w:val="single"/>
                          </w:rPr>
                        </w:pPr>
                        <w:r w:rsidRPr="008149FD">
                          <w:rPr>
                            <w:rFonts w:cs="Calibri"/>
                            <w:b/>
                            <w:sz w:val="20"/>
                            <w:szCs w:val="22"/>
                            <w:u w:val="single"/>
                          </w:rPr>
                          <w:t>NO</w:t>
                        </w:r>
                      </w:p>
                      <w:p w14:paraId="40C75555" w14:textId="77777777" w:rsidR="000C6025" w:rsidRPr="008149FD" w:rsidRDefault="000C6025"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116"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31F4B444" w14:textId="77777777" w:rsidR="000C6025" w:rsidRPr="008149FD" w:rsidRDefault="000C6025" w:rsidP="00F95CB5">
                        <w:pPr>
                          <w:spacing w:before="0" w:after="0"/>
                          <w:jc w:val="center"/>
                          <w:rPr>
                            <w:rFonts w:cs="Calibri"/>
                            <w:b/>
                            <w:sz w:val="20"/>
                            <w:szCs w:val="22"/>
                            <w:u w:val="single"/>
                          </w:rPr>
                        </w:pPr>
                        <w:r w:rsidRPr="008149FD">
                          <w:rPr>
                            <w:rFonts w:cs="Calibri"/>
                            <w:b/>
                            <w:sz w:val="20"/>
                            <w:szCs w:val="22"/>
                            <w:u w:val="single"/>
                          </w:rPr>
                          <w:t>YES</w:t>
                        </w:r>
                      </w:p>
                      <w:p w14:paraId="13B460D5" w14:textId="77777777" w:rsidR="000C6025" w:rsidRPr="008149FD" w:rsidRDefault="000C6025" w:rsidP="00F95CB5">
                        <w:pPr>
                          <w:spacing w:before="0" w:after="0"/>
                          <w:jc w:val="center"/>
                          <w:rPr>
                            <w:rFonts w:cs="Calibri"/>
                            <w:sz w:val="20"/>
                            <w:szCs w:val="22"/>
                          </w:rPr>
                        </w:pPr>
                        <w:r w:rsidRPr="008149FD">
                          <w:rPr>
                            <w:rFonts w:cs="Calibri"/>
                            <w:sz w:val="20"/>
                            <w:szCs w:val="22"/>
                          </w:rPr>
                          <w:t xml:space="preserve">Observe application time interval of </w:t>
                        </w:r>
                        <w:r w:rsidRPr="008149FD">
                          <w:rPr>
                            <w:rFonts w:cs="Calibri"/>
                            <w:sz w:val="20"/>
                            <w:szCs w:val="22"/>
                          </w:rPr>
                          <w:br/>
                          <w:t>&gt; 45 days before harvest.</w:t>
                        </w:r>
                      </w:p>
                    </w:txbxContent>
                  </v:textbox>
                </v:shape>
                <v:shape id="Text Box 102" o:spid="_x0000_s1117"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607B4504" w14:textId="77777777" w:rsidR="000C6025" w:rsidRPr="008149FD" w:rsidRDefault="000C6025" w:rsidP="00F95CB5">
                        <w:pPr>
                          <w:jc w:val="center"/>
                          <w:rPr>
                            <w:rFonts w:cs="Calibri"/>
                            <w:b/>
                            <w:color w:val="FFFFFF"/>
                            <w:sz w:val="20"/>
                            <w:szCs w:val="22"/>
                            <w:u w:val="single"/>
                          </w:rPr>
                        </w:pPr>
                        <w:r w:rsidRPr="008149FD">
                          <w:rPr>
                            <w:rFonts w:cs="Calibri"/>
                            <w:b/>
                            <w:color w:val="FFFFFF"/>
                            <w:sz w:val="20"/>
                            <w:szCs w:val="22"/>
                            <w:u w:val="single"/>
                          </w:rPr>
                          <w:t>YES</w:t>
                        </w:r>
                      </w:p>
                      <w:p w14:paraId="7413A735" w14:textId="77777777" w:rsidR="000C6025" w:rsidRPr="008149FD" w:rsidRDefault="000C6025"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10286A7" w14:textId="77777777" w:rsidR="000C6025" w:rsidRPr="008149FD" w:rsidRDefault="000C6025"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118"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68A4678D" w14:textId="77777777" w:rsidR="000C6025" w:rsidRPr="00306EBA" w:rsidRDefault="000C6025"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119"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120"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121"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122"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68B44CD6" w14:textId="77777777" w:rsidR="000C6025" w:rsidRPr="008149FD" w:rsidRDefault="000C6025" w:rsidP="00F95CB5">
                        <w:pPr>
                          <w:spacing w:before="0" w:after="0"/>
                          <w:jc w:val="center"/>
                          <w:rPr>
                            <w:rFonts w:cs="Calibri"/>
                            <w:b/>
                            <w:sz w:val="20"/>
                            <w:szCs w:val="22"/>
                          </w:rPr>
                        </w:pPr>
                        <w:r w:rsidRPr="008149FD">
                          <w:rPr>
                            <w:rFonts w:cs="Calibri"/>
                            <w:b/>
                            <w:sz w:val="20"/>
                            <w:szCs w:val="22"/>
                          </w:rPr>
                          <w:t>Microbial Testing:</w:t>
                        </w:r>
                      </w:p>
                      <w:p w14:paraId="67F4AB8B" w14:textId="77777777" w:rsidR="000C6025" w:rsidRPr="008149FD" w:rsidRDefault="000C6025"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3065F2BA" w14:textId="77777777" w:rsidR="000C6025" w:rsidRPr="008149FD" w:rsidRDefault="000C6025"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521D8D61" w14:textId="77777777" w:rsidR="000C6025" w:rsidRPr="008149FD" w:rsidRDefault="000C6025"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2C5AAD6" w14:textId="77777777" w:rsidR="000C6025" w:rsidRPr="008149FD" w:rsidRDefault="000C6025"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0437C377" w14:textId="77777777" w:rsidR="000C6025" w:rsidRPr="008149FD" w:rsidRDefault="000C6025" w:rsidP="00F95CB5">
                        <w:pPr>
                          <w:spacing w:before="0" w:after="0"/>
                          <w:ind w:left="720"/>
                          <w:rPr>
                            <w:rFonts w:cs="Calibri"/>
                            <w:b/>
                            <w:sz w:val="20"/>
                            <w:szCs w:val="22"/>
                          </w:rPr>
                        </w:pPr>
                      </w:p>
                      <w:p w14:paraId="6A525909" w14:textId="77777777" w:rsidR="000C6025" w:rsidRPr="008149FD" w:rsidRDefault="000C6025"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123"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124"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125"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126"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127"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3BBA82B8" w14:textId="77777777" w:rsidR="000C6025" w:rsidRPr="00306EBA" w:rsidRDefault="000C6025" w:rsidP="00F95CB5">
                        <w:pPr>
                          <w:jc w:val="center"/>
                          <w:rPr>
                            <w:rFonts w:cs="Calibri"/>
                            <w:b/>
                            <w:sz w:val="20"/>
                            <w:szCs w:val="22"/>
                            <w:u w:val="single"/>
                          </w:rPr>
                        </w:pPr>
                        <w:r w:rsidRPr="00306EBA">
                          <w:rPr>
                            <w:rFonts w:cs="Calibri"/>
                            <w:b/>
                            <w:sz w:val="20"/>
                            <w:szCs w:val="22"/>
                            <w:u w:val="single"/>
                          </w:rPr>
                          <w:t xml:space="preserve">NO </w:t>
                        </w:r>
                      </w:p>
                      <w:p w14:paraId="7D35A016" w14:textId="77777777" w:rsidR="000C6025" w:rsidRPr="00306EBA" w:rsidRDefault="000C6025"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0D4B64A1" w14:textId="77777777" w:rsidR="000C6025" w:rsidRPr="00306EBA" w:rsidRDefault="000C6025"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128"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129"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7831A8F5" w14:textId="77777777" w:rsidR="00F95CB5" w:rsidRDefault="00F95CB5" w:rsidP="00F45D27">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242BC1E8" w14:textId="77777777" w:rsidR="00EA67AC" w:rsidRDefault="00BC38EC" w:rsidP="007D7827">
      <w:pPr>
        <w:pStyle w:val="Heading2"/>
      </w:pPr>
      <w:bookmarkStart w:id="544" w:name="_Toc20839169"/>
      <w:r w:rsidRPr="0004283C">
        <w:lastRenderedPageBreak/>
        <w:t xml:space="preserve">FIGURE </w:t>
      </w:r>
      <w:r w:rsidR="00B64709">
        <w:t>7B</w:t>
      </w:r>
      <w:r w:rsidRPr="0004283C">
        <w:t>. DECISION TREE FOR HEAT-TREATED ANIMAL MANURE-CONTAINING SOIL AMENDMENTS (SA)</w:t>
      </w:r>
      <w:bookmarkEnd w:id="544"/>
    </w:p>
    <w:p w14:paraId="3DBAA158" w14:textId="77777777" w:rsidR="00386935" w:rsidRPr="00134BAD" w:rsidRDefault="007F7B3A" w:rsidP="00F45D27">
      <w:r w:rsidRPr="00525CE2">
        <w:rPr>
          <w:rFonts w:ascii="Times New Roman" w:hAnsi="Times New Roman"/>
          <w:noProof/>
          <w:sz w:val="23"/>
        </w:rPr>
        <mc:AlternateContent>
          <mc:Choice Requires="wpc">
            <w:drawing>
              <wp:inline distT="0" distB="0" distL="0" distR="0" wp14:anchorId="3F8C588D" wp14:editId="062DEDE5">
                <wp:extent cx="5852160" cy="6887845"/>
                <wp:effectExtent l="0" t="0" r="1524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267962EB" w14:textId="77777777" w:rsidR="000C6025" w:rsidRPr="00B70937" w:rsidRDefault="000C6025"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19D497E2" w14:textId="77777777" w:rsidR="000C6025" w:rsidRPr="003C1A94" w:rsidRDefault="000C6025"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889207B" w14:textId="77777777" w:rsidR="000C6025" w:rsidRPr="006A0950" w:rsidRDefault="000C6025"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4FAFEF57" w14:textId="77777777" w:rsidR="000C6025" w:rsidRPr="00604D71" w:rsidRDefault="000C6025"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29EB023" w14:textId="77777777" w:rsidR="000C6025" w:rsidRPr="00604D71" w:rsidRDefault="000C6025" w:rsidP="007F7B3A">
                              <w:pPr>
                                <w:spacing w:before="0" w:after="0"/>
                                <w:jc w:val="center"/>
                                <w:rPr>
                                  <w:rFonts w:cs="Calibri"/>
                                  <w:b/>
                                  <w:sz w:val="20"/>
                                  <w:u w:val="single"/>
                                </w:rPr>
                              </w:pPr>
                              <w:r w:rsidRPr="00604D71">
                                <w:rPr>
                                  <w:rFonts w:cs="Calibri"/>
                                  <w:b/>
                                  <w:sz w:val="20"/>
                                  <w:u w:val="single"/>
                                </w:rPr>
                                <w:t xml:space="preserve">NO </w:t>
                              </w:r>
                            </w:p>
                            <w:p w14:paraId="6CD7F8AB" w14:textId="77777777" w:rsidR="000C6025" w:rsidRPr="00604D71" w:rsidRDefault="000C6025"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346B9CAD" w14:textId="77777777" w:rsidR="000C6025" w:rsidRPr="00604D71" w:rsidRDefault="000C6025" w:rsidP="007F7B3A">
                              <w:pPr>
                                <w:numPr>
                                  <w:ilvl w:val="0"/>
                                  <w:numId w:val="30"/>
                                </w:numPr>
                                <w:spacing w:before="0" w:after="0"/>
                                <w:rPr>
                                  <w:rFonts w:cs="Calibri"/>
                                  <w:sz w:val="20"/>
                                </w:rPr>
                              </w:pPr>
                              <w:r w:rsidRPr="00604D71">
                                <w:rPr>
                                  <w:rFonts w:cs="Calibri"/>
                                  <w:sz w:val="20"/>
                                </w:rPr>
                                <w:t xml:space="preserve">Fecal coliforms Not detected or &lt; DL per gram </w:t>
                              </w:r>
                            </w:p>
                            <w:p w14:paraId="1F6669B3" w14:textId="77777777" w:rsidR="000C6025" w:rsidRPr="00604D71" w:rsidRDefault="000C6025"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36F1AB21" w14:textId="77777777" w:rsidR="000C6025" w:rsidRPr="00604D71" w:rsidRDefault="000C6025"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703EE62E" w14:textId="77777777" w:rsidR="000C6025" w:rsidRPr="00604D71" w:rsidRDefault="000C6025"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381160B5" w14:textId="77777777" w:rsidR="000C6025" w:rsidRPr="00604D71" w:rsidRDefault="000C6025"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F1E052B" w14:textId="77777777" w:rsidR="000C6025" w:rsidRPr="00604D71" w:rsidRDefault="000C6025" w:rsidP="007F7B3A">
                              <w:pPr>
                                <w:jc w:val="center"/>
                                <w:rPr>
                                  <w:rFonts w:cs="Calibri"/>
                                  <w:b/>
                                  <w:color w:val="FFFFFF"/>
                                  <w:sz w:val="20"/>
                                  <w:u w:val="single"/>
                                </w:rPr>
                              </w:pPr>
                              <w:r w:rsidRPr="00604D71">
                                <w:rPr>
                                  <w:rFonts w:cs="Calibri"/>
                                  <w:b/>
                                  <w:color w:val="FFFFFF"/>
                                  <w:sz w:val="20"/>
                                  <w:u w:val="single"/>
                                </w:rPr>
                                <w:t>NO</w:t>
                              </w:r>
                            </w:p>
                            <w:p w14:paraId="1DB928E7" w14:textId="77777777" w:rsidR="000C6025" w:rsidRPr="00604D71" w:rsidRDefault="000C6025"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1E1AD5F" w14:textId="77777777" w:rsidR="000C6025" w:rsidRPr="00604D71" w:rsidRDefault="000C6025" w:rsidP="007F7B3A">
                              <w:pPr>
                                <w:spacing w:before="0" w:after="0"/>
                                <w:jc w:val="center"/>
                                <w:rPr>
                                  <w:rFonts w:cs="Calibri"/>
                                  <w:b/>
                                  <w:sz w:val="20"/>
                                  <w:u w:val="single"/>
                                </w:rPr>
                              </w:pPr>
                              <w:r w:rsidRPr="00604D71">
                                <w:rPr>
                                  <w:rFonts w:cs="Calibri"/>
                                  <w:b/>
                                  <w:sz w:val="20"/>
                                  <w:u w:val="single"/>
                                </w:rPr>
                                <w:t>YES</w:t>
                              </w:r>
                            </w:p>
                            <w:p w14:paraId="29C4FB91" w14:textId="77777777" w:rsidR="000C6025" w:rsidRPr="006A0950" w:rsidRDefault="000C6025"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04F3AC4A" w14:textId="77777777" w:rsidR="000C6025" w:rsidRPr="006A0950" w:rsidRDefault="000C6025"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AC94969" w14:textId="77777777" w:rsidR="000C6025" w:rsidRPr="00604D71" w:rsidRDefault="000C6025" w:rsidP="007F7B3A">
                              <w:pPr>
                                <w:spacing w:before="0" w:after="0"/>
                                <w:rPr>
                                  <w:rFonts w:cs="Calibri"/>
                                  <w:b/>
                                  <w:sz w:val="20"/>
                                </w:rPr>
                              </w:pPr>
                              <w:r w:rsidRPr="00604D71">
                                <w:rPr>
                                  <w:rFonts w:cs="Calibri"/>
                                  <w:b/>
                                  <w:sz w:val="20"/>
                                </w:rPr>
                                <w:t>Microbial Testing:</w:t>
                              </w:r>
                            </w:p>
                            <w:p w14:paraId="37120E52" w14:textId="77777777" w:rsidR="000C6025" w:rsidRPr="00604D71" w:rsidRDefault="000C6025"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4ABC3D13" w14:textId="77777777" w:rsidR="000C6025" w:rsidRPr="00604D71" w:rsidRDefault="000C6025" w:rsidP="007F7B3A">
                              <w:pPr>
                                <w:numPr>
                                  <w:ilvl w:val="0"/>
                                  <w:numId w:val="27"/>
                                </w:numPr>
                                <w:spacing w:before="0" w:after="0"/>
                                <w:rPr>
                                  <w:rFonts w:cs="Calibri"/>
                                  <w:b/>
                                  <w:sz w:val="20"/>
                                </w:rPr>
                              </w:pPr>
                              <w:r w:rsidRPr="00604D71">
                                <w:rPr>
                                  <w:rFonts w:cs="Calibri"/>
                                  <w:sz w:val="20"/>
                                </w:rPr>
                                <w:t>Fecal coliforms – Action level:  Negative or &lt; DL per gram</w:t>
                              </w:r>
                            </w:p>
                            <w:p w14:paraId="327FE136" w14:textId="77777777" w:rsidR="000C6025" w:rsidRPr="00604D71" w:rsidRDefault="000C6025"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EEFB040" w14:textId="77777777" w:rsidR="000C6025" w:rsidRPr="00604D71" w:rsidRDefault="000C6025"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7C498D12" w14:textId="77777777" w:rsidR="000C6025" w:rsidRPr="00604D71" w:rsidRDefault="000C6025"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2CB5D544" w14:textId="77777777" w:rsidR="000C6025" w:rsidRPr="003C1A94" w:rsidRDefault="000C6025"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DF6B3BA" w14:textId="77777777" w:rsidR="000C6025" w:rsidRPr="00604D71" w:rsidRDefault="000C6025" w:rsidP="007F7B3A">
                              <w:pPr>
                                <w:jc w:val="center"/>
                                <w:rPr>
                                  <w:rFonts w:cs="Calibri"/>
                                  <w:b/>
                                  <w:color w:val="FFFFFF"/>
                                  <w:sz w:val="20"/>
                                  <w:u w:val="single"/>
                                </w:rPr>
                              </w:pPr>
                              <w:r w:rsidRPr="00604D71">
                                <w:rPr>
                                  <w:rFonts w:cs="Calibri"/>
                                  <w:b/>
                                  <w:color w:val="FFFFFF"/>
                                  <w:sz w:val="20"/>
                                  <w:u w:val="single"/>
                                </w:rPr>
                                <w:t>YES</w:t>
                              </w:r>
                            </w:p>
                            <w:p w14:paraId="1C59B360" w14:textId="77777777" w:rsidR="000C6025" w:rsidRPr="00604D71" w:rsidRDefault="000C6025"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38432452" w14:textId="77777777" w:rsidR="000C6025" w:rsidRPr="00604D71" w:rsidRDefault="000C6025"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6EC825F" w14:textId="77777777" w:rsidR="000C6025" w:rsidRPr="00604D71" w:rsidRDefault="000C6025" w:rsidP="007F7B3A">
                              <w:pPr>
                                <w:spacing w:before="0" w:after="0"/>
                                <w:jc w:val="center"/>
                                <w:rPr>
                                  <w:rFonts w:cs="Calibri"/>
                                  <w:b/>
                                  <w:sz w:val="20"/>
                                  <w:u w:val="single"/>
                                </w:rPr>
                              </w:pPr>
                              <w:r w:rsidRPr="00604D71">
                                <w:rPr>
                                  <w:rFonts w:cs="Calibri"/>
                                  <w:b/>
                                  <w:sz w:val="20"/>
                                  <w:u w:val="single"/>
                                </w:rPr>
                                <w:t xml:space="preserve">YES </w:t>
                              </w:r>
                            </w:p>
                            <w:p w14:paraId="7A524137" w14:textId="77777777" w:rsidR="000C6025" w:rsidRPr="00B77BFF" w:rsidRDefault="000C6025"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409CCF7F" w14:textId="77777777" w:rsidR="000C6025" w:rsidRPr="00604D71" w:rsidRDefault="000C6025"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EF9B0B5" w14:textId="77777777" w:rsidR="000C6025" w:rsidRPr="00604D71" w:rsidRDefault="000C6025" w:rsidP="007F7B3A">
                              <w:pPr>
                                <w:spacing w:before="0" w:after="0"/>
                                <w:jc w:val="center"/>
                                <w:rPr>
                                  <w:rFonts w:cs="Calibri"/>
                                  <w:b/>
                                  <w:sz w:val="20"/>
                                  <w:u w:val="single"/>
                                </w:rPr>
                              </w:pPr>
                              <w:r w:rsidRPr="00604D71">
                                <w:rPr>
                                  <w:rFonts w:cs="Calibri"/>
                                  <w:b/>
                                  <w:sz w:val="20"/>
                                  <w:u w:val="single"/>
                                </w:rPr>
                                <w:t>NO</w:t>
                              </w:r>
                            </w:p>
                            <w:p w14:paraId="6BFCC5C6" w14:textId="77777777" w:rsidR="000C6025" w:rsidRPr="00604D71" w:rsidRDefault="000C6025"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5B3C3BB5" w14:textId="77777777" w:rsidR="000C6025" w:rsidRPr="00604D71" w:rsidRDefault="000C6025"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F8C588D" id="Canvas 48" o:spid="_x0000_s1130" editas="canvas" style="width:460.8pt;height:542.35pt;mso-position-horizontal-relative:char;mso-position-vertical-relative:line" coordsize="58521,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">
                <v:shape id="_x0000_s1131" type="#_x0000_t75" style="position:absolute;width:58521;height:68878;visibility:visible;mso-wrap-style:square" filled="t" fillcolor="#dbdbdb">
                  <v:fill o:detectmouseclick="t"/>
                  <v:path o:connecttype="none"/>
                </v:shape>
                <v:shape id="Text Box 4" o:spid="_x0000_s1132"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267962EB" w14:textId="77777777" w:rsidR="000C6025" w:rsidRPr="00B70937" w:rsidRDefault="000C6025"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19D497E2" w14:textId="77777777" w:rsidR="000C6025" w:rsidRPr="003C1A94" w:rsidRDefault="000C6025" w:rsidP="007F7B3A">
                        <w:pPr>
                          <w:rPr>
                            <w:rFonts w:cs="Times New Roman"/>
                          </w:rPr>
                        </w:pPr>
                      </w:p>
                    </w:txbxContent>
                  </v:textbox>
                </v:shape>
                <v:shape id="Text Box 5" o:spid="_x0000_s1133"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4889207B" w14:textId="77777777" w:rsidR="000C6025" w:rsidRPr="006A0950" w:rsidRDefault="000C6025"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4FAFEF57" w14:textId="77777777" w:rsidR="000C6025" w:rsidRPr="00604D71" w:rsidRDefault="000C6025"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134"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129EB023" w14:textId="77777777" w:rsidR="000C6025" w:rsidRPr="00604D71" w:rsidRDefault="000C6025" w:rsidP="007F7B3A">
                        <w:pPr>
                          <w:spacing w:before="0" w:after="0"/>
                          <w:jc w:val="center"/>
                          <w:rPr>
                            <w:rFonts w:cs="Calibri"/>
                            <w:b/>
                            <w:sz w:val="20"/>
                            <w:u w:val="single"/>
                          </w:rPr>
                        </w:pPr>
                        <w:r w:rsidRPr="00604D71">
                          <w:rPr>
                            <w:rFonts w:cs="Calibri"/>
                            <w:b/>
                            <w:sz w:val="20"/>
                            <w:u w:val="single"/>
                          </w:rPr>
                          <w:t xml:space="preserve">NO </w:t>
                        </w:r>
                      </w:p>
                      <w:p w14:paraId="6CD7F8AB" w14:textId="77777777" w:rsidR="000C6025" w:rsidRPr="00604D71" w:rsidRDefault="000C6025"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346B9CAD" w14:textId="77777777" w:rsidR="000C6025" w:rsidRPr="00604D71" w:rsidRDefault="000C6025" w:rsidP="007F7B3A">
                        <w:pPr>
                          <w:numPr>
                            <w:ilvl w:val="0"/>
                            <w:numId w:val="30"/>
                          </w:numPr>
                          <w:spacing w:before="0" w:after="0"/>
                          <w:rPr>
                            <w:rFonts w:cs="Calibri"/>
                            <w:sz w:val="20"/>
                          </w:rPr>
                        </w:pPr>
                        <w:r w:rsidRPr="00604D71">
                          <w:rPr>
                            <w:rFonts w:cs="Calibri"/>
                            <w:sz w:val="20"/>
                          </w:rPr>
                          <w:t xml:space="preserve">Fecal coliforms Not detected or &lt; DL per gram </w:t>
                        </w:r>
                      </w:p>
                      <w:p w14:paraId="1F6669B3" w14:textId="77777777" w:rsidR="000C6025" w:rsidRPr="00604D71" w:rsidRDefault="000C6025"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36F1AB21" w14:textId="77777777" w:rsidR="000C6025" w:rsidRPr="00604D71" w:rsidRDefault="000C6025"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703EE62E" w14:textId="77777777" w:rsidR="000C6025" w:rsidRPr="00604D71" w:rsidRDefault="000C6025"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381160B5" w14:textId="77777777" w:rsidR="000C6025" w:rsidRPr="00604D71" w:rsidRDefault="000C6025"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135"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5F1E052B" w14:textId="77777777" w:rsidR="000C6025" w:rsidRPr="00604D71" w:rsidRDefault="000C6025" w:rsidP="007F7B3A">
                        <w:pPr>
                          <w:jc w:val="center"/>
                          <w:rPr>
                            <w:rFonts w:cs="Calibri"/>
                            <w:b/>
                            <w:color w:val="FFFFFF"/>
                            <w:sz w:val="20"/>
                            <w:u w:val="single"/>
                          </w:rPr>
                        </w:pPr>
                        <w:r w:rsidRPr="00604D71">
                          <w:rPr>
                            <w:rFonts w:cs="Calibri"/>
                            <w:b/>
                            <w:color w:val="FFFFFF"/>
                            <w:sz w:val="20"/>
                            <w:u w:val="single"/>
                          </w:rPr>
                          <w:t>NO</w:t>
                        </w:r>
                      </w:p>
                      <w:p w14:paraId="1DB928E7" w14:textId="77777777" w:rsidR="000C6025" w:rsidRPr="00604D71" w:rsidRDefault="000C6025"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136"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61E1AD5F" w14:textId="77777777" w:rsidR="000C6025" w:rsidRPr="00604D71" w:rsidRDefault="000C6025" w:rsidP="007F7B3A">
                        <w:pPr>
                          <w:spacing w:before="0" w:after="0"/>
                          <w:jc w:val="center"/>
                          <w:rPr>
                            <w:rFonts w:cs="Calibri"/>
                            <w:b/>
                            <w:sz w:val="20"/>
                            <w:u w:val="single"/>
                          </w:rPr>
                        </w:pPr>
                        <w:r w:rsidRPr="00604D71">
                          <w:rPr>
                            <w:rFonts w:cs="Calibri"/>
                            <w:b/>
                            <w:sz w:val="20"/>
                            <w:u w:val="single"/>
                          </w:rPr>
                          <w:t>YES</w:t>
                        </w:r>
                      </w:p>
                      <w:p w14:paraId="29C4FB91" w14:textId="77777777" w:rsidR="000C6025" w:rsidRPr="006A0950" w:rsidRDefault="000C6025"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04F3AC4A" w14:textId="77777777" w:rsidR="000C6025" w:rsidRPr="006A0950" w:rsidRDefault="000C6025"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137"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1AC94969" w14:textId="77777777" w:rsidR="000C6025" w:rsidRPr="00604D71" w:rsidRDefault="000C6025" w:rsidP="007F7B3A">
                        <w:pPr>
                          <w:spacing w:before="0" w:after="0"/>
                          <w:rPr>
                            <w:rFonts w:cs="Calibri"/>
                            <w:b/>
                            <w:sz w:val="20"/>
                          </w:rPr>
                        </w:pPr>
                        <w:r w:rsidRPr="00604D71">
                          <w:rPr>
                            <w:rFonts w:cs="Calibri"/>
                            <w:b/>
                            <w:sz w:val="20"/>
                          </w:rPr>
                          <w:t>Microbial Testing:</w:t>
                        </w:r>
                      </w:p>
                      <w:p w14:paraId="37120E52" w14:textId="77777777" w:rsidR="000C6025" w:rsidRPr="00604D71" w:rsidRDefault="000C6025"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4ABC3D13" w14:textId="77777777" w:rsidR="000C6025" w:rsidRPr="00604D71" w:rsidRDefault="000C6025" w:rsidP="007F7B3A">
                        <w:pPr>
                          <w:numPr>
                            <w:ilvl w:val="0"/>
                            <w:numId w:val="27"/>
                          </w:numPr>
                          <w:spacing w:before="0" w:after="0"/>
                          <w:rPr>
                            <w:rFonts w:cs="Calibri"/>
                            <w:b/>
                            <w:sz w:val="20"/>
                          </w:rPr>
                        </w:pPr>
                        <w:r w:rsidRPr="00604D71">
                          <w:rPr>
                            <w:rFonts w:cs="Calibri"/>
                            <w:sz w:val="20"/>
                          </w:rPr>
                          <w:t>Fecal coliforms – Action level:  Negative or &lt; DL per gram</w:t>
                        </w:r>
                      </w:p>
                      <w:p w14:paraId="327FE136" w14:textId="77777777" w:rsidR="000C6025" w:rsidRPr="00604D71" w:rsidRDefault="000C6025"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EEFB040" w14:textId="77777777" w:rsidR="000C6025" w:rsidRPr="00604D71" w:rsidRDefault="000C6025"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7C498D12" w14:textId="77777777" w:rsidR="000C6025" w:rsidRPr="00604D71" w:rsidRDefault="000C6025"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2CB5D544" w14:textId="77777777" w:rsidR="000C6025" w:rsidRPr="003C1A94" w:rsidRDefault="000C6025" w:rsidP="007F7B3A">
                        <w:pPr>
                          <w:rPr>
                            <w:rFonts w:cs="Times New Roman"/>
                            <w:b/>
                          </w:rPr>
                        </w:pPr>
                        <w:r w:rsidRPr="003C1A94">
                          <w:rPr>
                            <w:rFonts w:cs="Times New Roman"/>
                            <w:b/>
                          </w:rPr>
                          <w:t>Are the microbe levels below the corresponding action levels?</w:t>
                        </w:r>
                      </w:p>
                    </w:txbxContent>
                  </v:textbox>
                </v:shape>
                <v:shape id="Text Box 15" o:spid="_x0000_s1138"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1DF6B3BA" w14:textId="77777777" w:rsidR="000C6025" w:rsidRPr="00604D71" w:rsidRDefault="000C6025" w:rsidP="007F7B3A">
                        <w:pPr>
                          <w:jc w:val="center"/>
                          <w:rPr>
                            <w:rFonts w:cs="Calibri"/>
                            <w:b/>
                            <w:color w:val="FFFFFF"/>
                            <w:sz w:val="20"/>
                            <w:u w:val="single"/>
                          </w:rPr>
                        </w:pPr>
                        <w:r w:rsidRPr="00604D71">
                          <w:rPr>
                            <w:rFonts w:cs="Calibri"/>
                            <w:b/>
                            <w:color w:val="FFFFFF"/>
                            <w:sz w:val="20"/>
                            <w:u w:val="single"/>
                          </w:rPr>
                          <w:t>YES</w:t>
                        </w:r>
                      </w:p>
                      <w:p w14:paraId="1C59B360" w14:textId="77777777" w:rsidR="000C6025" w:rsidRPr="00604D71" w:rsidRDefault="000C6025"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38432452" w14:textId="77777777" w:rsidR="000C6025" w:rsidRPr="00604D71" w:rsidRDefault="000C6025"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139"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46EC825F" w14:textId="77777777" w:rsidR="000C6025" w:rsidRPr="00604D71" w:rsidRDefault="000C6025" w:rsidP="007F7B3A">
                        <w:pPr>
                          <w:spacing w:before="0" w:after="0"/>
                          <w:jc w:val="center"/>
                          <w:rPr>
                            <w:rFonts w:cs="Calibri"/>
                            <w:b/>
                            <w:sz w:val="20"/>
                            <w:u w:val="single"/>
                          </w:rPr>
                        </w:pPr>
                        <w:r w:rsidRPr="00604D71">
                          <w:rPr>
                            <w:rFonts w:cs="Calibri"/>
                            <w:b/>
                            <w:sz w:val="20"/>
                            <w:u w:val="single"/>
                          </w:rPr>
                          <w:t xml:space="preserve">YES </w:t>
                        </w:r>
                      </w:p>
                      <w:p w14:paraId="7A524137" w14:textId="77777777" w:rsidR="000C6025" w:rsidRPr="00B77BFF" w:rsidRDefault="000C6025"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409CCF7F" w14:textId="77777777" w:rsidR="000C6025" w:rsidRPr="00604D71" w:rsidRDefault="000C6025"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140"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141"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142"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143"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1EF9B0B5" w14:textId="77777777" w:rsidR="000C6025" w:rsidRPr="00604D71" w:rsidRDefault="000C6025" w:rsidP="007F7B3A">
                        <w:pPr>
                          <w:spacing w:before="0" w:after="0"/>
                          <w:jc w:val="center"/>
                          <w:rPr>
                            <w:rFonts w:cs="Calibri"/>
                            <w:b/>
                            <w:sz w:val="20"/>
                            <w:u w:val="single"/>
                          </w:rPr>
                        </w:pPr>
                        <w:r w:rsidRPr="00604D71">
                          <w:rPr>
                            <w:rFonts w:cs="Calibri"/>
                            <w:b/>
                            <w:sz w:val="20"/>
                            <w:u w:val="single"/>
                          </w:rPr>
                          <w:t>NO</w:t>
                        </w:r>
                      </w:p>
                      <w:p w14:paraId="6BFCC5C6" w14:textId="77777777" w:rsidR="000C6025" w:rsidRPr="00604D71" w:rsidRDefault="000C6025"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5B3C3BB5" w14:textId="77777777" w:rsidR="000C6025" w:rsidRPr="00604D71" w:rsidRDefault="000C6025" w:rsidP="007F7B3A">
                        <w:pPr>
                          <w:jc w:val="center"/>
                          <w:rPr>
                            <w:rFonts w:cs="Calibri"/>
                            <w:b/>
                            <w:sz w:val="18"/>
                            <w:szCs w:val="20"/>
                          </w:rPr>
                        </w:pPr>
                      </w:p>
                    </w:txbxContent>
                  </v:textbox>
                </v:shape>
                <v:shape id="AutoShape 71" o:spid="_x0000_s1144"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145"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146"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147"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148"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149"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3BCC926C" w14:textId="77777777" w:rsidR="00B43513" w:rsidRPr="00134BAD" w:rsidRDefault="00B43513" w:rsidP="00F45D27">
      <w:pPr>
        <w:pStyle w:val="Heading1"/>
        <w:tabs>
          <w:tab w:val="clear" w:pos="810"/>
          <w:tab w:val="num" w:pos="162"/>
        </w:tabs>
        <w:ind w:left="0"/>
        <w:rPr>
          <w:sz w:val="32"/>
        </w:rPr>
      </w:pPr>
      <w:bookmarkStart w:id="545" w:name="_Toc489362221"/>
      <w:bookmarkStart w:id="546" w:name="_Toc8374948"/>
      <w:bookmarkStart w:id="547" w:name="_Toc20839170"/>
      <w:r w:rsidRPr="00134BAD">
        <w:rPr>
          <w:sz w:val="32"/>
        </w:rPr>
        <w:lastRenderedPageBreak/>
        <w:t xml:space="preserve">Issue:  </w:t>
      </w:r>
      <w:r w:rsidR="0058691F" w:rsidRPr="00134BAD">
        <w:rPr>
          <w:sz w:val="32"/>
        </w:rPr>
        <w:t>Non-synthetic</w:t>
      </w:r>
      <w:r w:rsidR="00086B80" w:rsidRPr="00134BAD">
        <w:rPr>
          <w:sz w:val="32"/>
        </w:rPr>
        <w:t xml:space="preserve"> </w:t>
      </w:r>
      <w:r w:rsidRPr="00134BAD">
        <w:rPr>
          <w:sz w:val="32"/>
        </w:rPr>
        <w:t>Crop Treatments</w:t>
      </w:r>
      <w:bookmarkEnd w:id="545"/>
      <w:bookmarkEnd w:id="546"/>
      <w:bookmarkEnd w:id="547"/>
    </w:p>
    <w:p w14:paraId="321A10D4" w14:textId="77777777" w:rsidR="00B43513" w:rsidRPr="00D5180B" w:rsidRDefault="0058691F" w:rsidP="00F45D27">
      <w:pPr>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animal 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2D045575" w14:textId="77777777" w:rsidR="00B43513" w:rsidRPr="00D5180B" w:rsidRDefault="00B43513" w:rsidP="007D7827">
      <w:pPr>
        <w:pStyle w:val="Heading2"/>
      </w:pPr>
      <w:bookmarkStart w:id="548" w:name="_Toc167780386"/>
      <w:bookmarkStart w:id="549" w:name="_Toc198619151"/>
      <w:bookmarkStart w:id="550" w:name="_Toc443565026"/>
      <w:bookmarkStart w:id="551" w:name="_Toc489362222"/>
      <w:bookmarkStart w:id="552" w:name="_Toc8374949"/>
      <w:bookmarkStart w:id="553" w:name="_Toc20839171"/>
      <w:r w:rsidRPr="00D5180B">
        <w:t>The Best Practices Are:</w:t>
      </w:r>
      <w:bookmarkEnd w:id="548"/>
      <w:bookmarkEnd w:id="549"/>
      <w:bookmarkEnd w:id="550"/>
      <w:bookmarkEnd w:id="551"/>
      <w:bookmarkEnd w:id="552"/>
      <w:bookmarkEnd w:id="553"/>
    </w:p>
    <w:p w14:paraId="1A4F2513" w14:textId="77777777" w:rsidR="007E7CFB" w:rsidRPr="00D5180B" w:rsidRDefault="00D57B58" w:rsidP="00F45D27">
      <w:pPr>
        <w:numPr>
          <w:ilvl w:val="0"/>
          <w:numId w:val="8"/>
        </w:numPr>
        <w:tabs>
          <w:tab w:val="clear" w:pos="1800"/>
        </w:tabs>
        <w:spacing w:before="120" w:after="120"/>
        <w:ind w:left="72"/>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694E0CE3" w14:textId="77777777" w:rsidR="005A5D99" w:rsidRPr="00D5180B" w:rsidRDefault="005A5D99" w:rsidP="00F45D27">
      <w:pPr>
        <w:numPr>
          <w:ilvl w:val="0"/>
          <w:numId w:val="8"/>
        </w:numPr>
        <w:tabs>
          <w:tab w:val="clear" w:pos="1800"/>
        </w:tabs>
        <w:spacing w:before="120" w:after="120"/>
        <w:ind w:left="72"/>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72514923" w14:textId="77777777" w:rsidR="00787158" w:rsidRPr="00D5180B" w:rsidRDefault="00787158" w:rsidP="00F45D27">
      <w:pPr>
        <w:numPr>
          <w:ilvl w:val="0"/>
          <w:numId w:val="8"/>
        </w:numPr>
        <w:tabs>
          <w:tab w:val="clear" w:pos="1800"/>
        </w:tabs>
        <w:spacing w:before="120" w:after="120"/>
        <w:ind w:left="72"/>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336FBA67" w14:textId="77777777" w:rsidR="00787158" w:rsidRPr="00D5180B" w:rsidRDefault="00787158" w:rsidP="00F45D27">
      <w:pPr>
        <w:numPr>
          <w:ilvl w:val="0"/>
          <w:numId w:val="8"/>
        </w:numPr>
        <w:tabs>
          <w:tab w:val="clear" w:pos="1800"/>
        </w:tabs>
        <w:spacing w:before="120" w:after="120"/>
        <w:ind w:left="72"/>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604ED077" w14:textId="77777777" w:rsidR="00787158" w:rsidRPr="00D5180B" w:rsidRDefault="00787158" w:rsidP="00F45D27">
      <w:pPr>
        <w:numPr>
          <w:ilvl w:val="0"/>
          <w:numId w:val="1"/>
        </w:numPr>
        <w:tabs>
          <w:tab w:val="clear" w:pos="1786"/>
        </w:tabs>
        <w:spacing w:before="120" w:after="120"/>
        <w:ind w:left="72"/>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4AA05745" w14:textId="77777777" w:rsidR="00787158" w:rsidRPr="00D5180B" w:rsidRDefault="00787158" w:rsidP="00F45D27">
      <w:pPr>
        <w:numPr>
          <w:ilvl w:val="0"/>
          <w:numId w:val="1"/>
        </w:numPr>
        <w:tabs>
          <w:tab w:val="clear" w:pos="1786"/>
        </w:tabs>
        <w:spacing w:before="120" w:after="120"/>
        <w:ind w:left="72"/>
        <w:rPr>
          <w:rFonts w:cs="Calibri"/>
          <w:szCs w:val="22"/>
        </w:rPr>
      </w:pPr>
      <w:r w:rsidRPr="00D5180B">
        <w:rPr>
          <w:rFonts w:cs="Calibri"/>
          <w:szCs w:val="22"/>
        </w:rPr>
        <w:t xml:space="preserve">Maximize the time interval between the crop treatment application and time to harvest. </w:t>
      </w:r>
    </w:p>
    <w:p w14:paraId="0440DD71" w14:textId="77777777" w:rsidR="00787158" w:rsidRPr="00D5180B" w:rsidRDefault="00787158" w:rsidP="00F45D27">
      <w:pPr>
        <w:numPr>
          <w:ilvl w:val="0"/>
          <w:numId w:val="1"/>
        </w:numPr>
        <w:tabs>
          <w:tab w:val="clear" w:pos="1786"/>
        </w:tabs>
        <w:spacing w:before="120" w:after="120"/>
        <w:ind w:left="72"/>
        <w:rPr>
          <w:rFonts w:cs="Calibri"/>
          <w:szCs w:val="22"/>
        </w:rPr>
      </w:pPr>
      <w:r w:rsidRPr="00D5180B">
        <w:rPr>
          <w:rFonts w:cs="Calibri"/>
          <w:szCs w:val="22"/>
        </w:rPr>
        <w:t>Implement practices that control, reduce or eliminate likely contamination of lettuce/leafy green fields that may be in close proximity to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477BF6B1" w14:textId="77777777" w:rsidR="00787158" w:rsidRPr="00D5180B" w:rsidRDefault="00787158" w:rsidP="00F45D27">
      <w:pPr>
        <w:numPr>
          <w:ilvl w:val="0"/>
          <w:numId w:val="8"/>
        </w:numPr>
        <w:tabs>
          <w:tab w:val="clear" w:pos="1800"/>
        </w:tabs>
        <w:spacing w:before="120" w:after="120"/>
        <w:ind w:left="72"/>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79B3B871" w14:textId="77777777" w:rsidR="00787158" w:rsidRPr="00D5180B" w:rsidRDefault="00787158" w:rsidP="00F45D27">
      <w:pPr>
        <w:numPr>
          <w:ilvl w:val="0"/>
          <w:numId w:val="2"/>
        </w:numPr>
        <w:tabs>
          <w:tab w:val="clear" w:pos="2854"/>
        </w:tabs>
        <w:spacing w:before="120" w:after="120"/>
        <w:ind w:left="72"/>
        <w:rPr>
          <w:rFonts w:cs="Calibri"/>
          <w:szCs w:val="22"/>
        </w:rPr>
      </w:pPr>
      <w:r w:rsidRPr="00D5180B">
        <w:rPr>
          <w:rFonts w:cs="Calibri"/>
          <w:szCs w:val="22"/>
        </w:rPr>
        <w:t xml:space="preserve">Segregate equipment used for crop treatment applications or use effective means of equipment sanitation before subsequent use. </w:t>
      </w:r>
    </w:p>
    <w:p w14:paraId="7EB7C693" w14:textId="77777777" w:rsidR="00787158" w:rsidRPr="00D5180B" w:rsidRDefault="00787158" w:rsidP="00F45D27">
      <w:pPr>
        <w:numPr>
          <w:ilvl w:val="0"/>
          <w:numId w:val="2"/>
        </w:numPr>
        <w:tabs>
          <w:tab w:val="clear" w:pos="2854"/>
        </w:tabs>
        <w:spacing w:before="120" w:after="120"/>
        <w:ind w:left="72"/>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6B49FB99" w14:textId="77777777" w:rsidR="007E7CFB" w:rsidRPr="00D5180B" w:rsidRDefault="00D57B58" w:rsidP="00F45D27">
      <w:pPr>
        <w:numPr>
          <w:ilvl w:val="0"/>
          <w:numId w:val="8"/>
        </w:numPr>
        <w:tabs>
          <w:tab w:val="clear" w:pos="1800"/>
        </w:tabs>
        <w:spacing w:before="120" w:after="120"/>
        <w:ind w:left="72"/>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104602B6" w14:textId="77777777" w:rsidR="00B43513" w:rsidRPr="00D5180B" w:rsidRDefault="00B43513" w:rsidP="00F45D27">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68E2C9C5" w14:textId="77777777" w:rsidR="00B9556C" w:rsidRPr="00D5180B" w:rsidRDefault="00B9556C" w:rsidP="007D7827">
      <w:pPr>
        <w:pStyle w:val="Heading2"/>
      </w:pPr>
      <w:bookmarkStart w:id="554" w:name="_Toc167780387"/>
      <w:bookmarkStart w:id="555" w:name="_Toc198619152"/>
      <w:bookmarkStart w:id="556" w:name="_Toc443565027"/>
      <w:bookmarkStart w:id="557" w:name="_Toc477875403"/>
      <w:bookmarkStart w:id="558" w:name="_Toc489362223"/>
      <w:bookmarkStart w:id="559" w:name="_Toc8374950"/>
      <w:bookmarkStart w:id="560" w:name="_Toc20839172"/>
      <w:r w:rsidRPr="00D5180B">
        <w:lastRenderedPageBreak/>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554"/>
      <w:bookmarkEnd w:id="555"/>
      <w:bookmarkEnd w:id="556"/>
      <w:bookmarkEnd w:id="557"/>
      <w:bookmarkEnd w:id="558"/>
      <w:bookmarkEnd w:id="559"/>
      <w:bookmarkEnd w:id="560"/>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D5180B" w14:paraId="756E3996" w14:textId="77777777" w:rsidTr="00F45D27">
        <w:trPr>
          <w:tblHeader/>
          <w:jc w:val="center"/>
        </w:trPr>
        <w:tc>
          <w:tcPr>
            <w:tcW w:w="4010" w:type="dxa"/>
            <w:shd w:val="clear" w:color="auto" w:fill="4472C4"/>
          </w:tcPr>
          <w:p w14:paraId="5F63799C"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063D36DC" w14:textId="77777777" w:rsidR="00B9556C" w:rsidRPr="00134BAD" w:rsidRDefault="00B9556C" w:rsidP="003E2E2C">
            <w:pPr>
              <w:jc w:val="center"/>
              <w:rPr>
                <w:b/>
                <w:color w:val="FFFFFF"/>
              </w:rPr>
            </w:pPr>
            <w:r w:rsidRPr="00134BAD">
              <w:rPr>
                <w:b/>
                <w:color w:val="FFFFFF"/>
              </w:rPr>
              <w:t>Metric/Rationale</w:t>
            </w:r>
          </w:p>
        </w:tc>
      </w:tr>
      <w:tr w:rsidR="00B9556C" w:rsidRPr="00D5180B" w14:paraId="023A3E4A" w14:textId="77777777" w:rsidTr="00F45D27">
        <w:trPr>
          <w:jc w:val="center"/>
        </w:trPr>
        <w:tc>
          <w:tcPr>
            <w:tcW w:w="4010" w:type="dxa"/>
          </w:tcPr>
          <w:p w14:paraId="20A41B04"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52AD351B" w14:textId="77777777" w:rsidR="00B9556C" w:rsidRPr="00134BAD" w:rsidRDefault="00B9556C" w:rsidP="003E2E2C">
            <w:pPr>
              <w:rPr>
                <w:b/>
                <w:i/>
              </w:rPr>
            </w:pPr>
          </w:p>
          <w:p w14:paraId="59DB1FAE" w14:textId="77777777" w:rsidR="00B9556C" w:rsidRPr="00134BAD" w:rsidRDefault="00B9556C" w:rsidP="003E2E2C">
            <w:r w:rsidRPr="00134BAD">
              <w:t xml:space="preserve">Examples include but are not limited to: </w:t>
            </w:r>
          </w:p>
          <w:p w14:paraId="465B2C01"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32B3FB61" w14:textId="77777777" w:rsidR="00B9556C" w:rsidRPr="00134BAD" w:rsidRDefault="00B9556C" w:rsidP="00F0393F">
            <w:pPr>
              <w:numPr>
                <w:ilvl w:val="0"/>
                <w:numId w:val="15"/>
              </w:numPr>
            </w:pPr>
            <w:r w:rsidRPr="00134BAD">
              <w:t xml:space="preserve">Fish emulsions </w:t>
            </w:r>
          </w:p>
          <w:p w14:paraId="3DBF89FC" w14:textId="77777777" w:rsidR="00B9556C" w:rsidRPr="00134BAD" w:rsidRDefault="00B9556C" w:rsidP="00F0393F">
            <w:pPr>
              <w:numPr>
                <w:ilvl w:val="0"/>
                <w:numId w:val="15"/>
              </w:numPr>
            </w:pPr>
            <w:r w:rsidRPr="00134BAD">
              <w:t>Fish meal</w:t>
            </w:r>
          </w:p>
          <w:p w14:paraId="781D68E7" w14:textId="77777777" w:rsidR="00B9556C" w:rsidRPr="00134BAD" w:rsidRDefault="00B9556C" w:rsidP="00F0393F">
            <w:pPr>
              <w:numPr>
                <w:ilvl w:val="0"/>
                <w:numId w:val="15"/>
              </w:numPr>
            </w:pPr>
            <w:r w:rsidRPr="00134BAD">
              <w:t>Blood meal</w:t>
            </w:r>
          </w:p>
          <w:p w14:paraId="1B4E5663" w14:textId="77777777" w:rsidR="00B9556C" w:rsidRPr="00134BAD" w:rsidRDefault="00B9556C" w:rsidP="00F0393F">
            <w:pPr>
              <w:numPr>
                <w:ilvl w:val="0"/>
                <w:numId w:val="15"/>
              </w:numPr>
            </w:pPr>
            <w:r w:rsidRPr="00134BAD">
              <w:t>"Bio-fertilizers" commonly used for pest control, greening, disease control, fertilizing.</w:t>
            </w:r>
          </w:p>
          <w:p w14:paraId="2754E02B" w14:textId="77777777" w:rsidR="00B9556C" w:rsidRPr="00134BAD" w:rsidRDefault="00B9556C" w:rsidP="003E2E2C"/>
          <w:p w14:paraId="7E28A10B"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77B71183" w14:textId="77777777" w:rsidR="00B9556C" w:rsidRPr="00134BAD" w:rsidRDefault="00B9556C" w:rsidP="003E2E2C">
            <w:pPr>
              <w:rPr>
                <w:b/>
              </w:rPr>
            </w:pPr>
          </w:p>
        </w:tc>
        <w:tc>
          <w:tcPr>
            <w:tcW w:w="6624" w:type="dxa"/>
          </w:tcPr>
          <w:p w14:paraId="4527CBCC"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22C218AB" w14:textId="77777777"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0B391D82" w14:textId="77777777" w:rsidR="00AF3526" w:rsidRPr="00134BAD" w:rsidRDefault="00AF3526" w:rsidP="003E2E2C">
            <w:pPr>
              <w:spacing w:before="120"/>
              <w:rPr>
                <w:b/>
              </w:rPr>
            </w:pPr>
            <w:r w:rsidRPr="00134BAD">
              <w:rPr>
                <w:b/>
              </w:rPr>
              <w:t>Process Validation</w:t>
            </w:r>
          </w:p>
          <w:p w14:paraId="292DBF59"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5B1278DF" w14:textId="77777777" w:rsidR="00AF3526" w:rsidRPr="00134BAD" w:rsidRDefault="00AF3526" w:rsidP="003E2E2C">
            <w:pPr>
              <w:spacing w:before="120"/>
              <w:ind w:left="-14"/>
            </w:pPr>
            <w:r w:rsidRPr="00134BAD">
              <w:rPr>
                <w:b/>
              </w:rPr>
              <w:t>Target Organism:</w:t>
            </w:r>
            <w:r w:rsidRPr="00134BAD">
              <w:t xml:space="preserve"> </w:t>
            </w:r>
          </w:p>
          <w:p w14:paraId="6EB3DE0C" w14:textId="77777777" w:rsidR="00AF3526" w:rsidRPr="00134BAD" w:rsidRDefault="00AF3526" w:rsidP="00F0393F">
            <w:pPr>
              <w:numPr>
                <w:ilvl w:val="0"/>
                <w:numId w:val="25"/>
              </w:numPr>
              <w:ind w:left="706"/>
            </w:pPr>
            <w:r w:rsidRPr="00134BAD">
              <w:t>Fecal coliform</w:t>
            </w:r>
          </w:p>
          <w:p w14:paraId="055A66CD" w14:textId="77777777" w:rsidR="00AF3526" w:rsidRPr="00134BAD" w:rsidRDefault="00AF3526" w:rsidP="00F0393F">
            <w:pPr>
              <w:numPr>
                <w:ilvl w:val="0"/>
                <w:numId w:val="25"/>
              </w:numPr>
              <w:ind w:left="706"/>
            </w:pPr>
            <w:r w:rsidRPr="00134BAD">
              <w:rPr>
                <w:i/>
              </w:rPr>
              <w:t xml:space="preserve">Salmonella </w:t>
            </w:r>
            <w:r w:rsidRPr="00134BAD">
              <w:t>spp.</w:t>
            </w:r>
          </w:p>
          <w:p w14:paraId="7826846F" w14:textId="77777777" w:rsidR="00AF3526" w:rsidRPr="00134BAD" w:rsidRDefault="00AF3526" w:rsidP="00F0393F">
            <w:pPr>
              <w:numPr>
                <w:ilvl w:val="0"/>
                <w:numId w:val="25"/>
              </w:numPr>
              <w:ind w:left="706"/>
            </w:pPr>
            <w:r w:rsidRPr="00134BAD">
              <w:rPr>
                <w:i/>
              </w:rPr>
              <w:t>E. coli</w:t>
            </w:r>
            <w:r w:rsidRPr="00134BAD">
              <w:t xml:space="preserve"> O157:H7  </w:t>
            </w:r>
          </w:p>
          <w:p w14:paraId="78B39ED7" w14:textId="77777777" w:rsidR="00AF3526" w:rsidRPr="00134BAD" w:rsidRDefault="00AF3526" w:rsidP="00F0393F">
            <w:pPr>
              <w:numPr>
                <w:ilvl w:val="0"/>
                <w:numId w:val="25"/>
              </w:numPr>
              <w:ind w:left="706"/>
            </w:pPr>
            <w:r w:rsidRPr="00134BAD">
              <w:rPr>
                <w:i/>
              </w:rPr>
              <w:t>Listeria monocytogenes</w:t>
            </w:r>
          </w:p>
          <w:p w14:paraId="1DE19C83" w14:textId="77777777" w:rsidR="00AF3526" w:rsidRPr="00134BAD" w:rsidRDefault="00AF3526" w:rsidP="00F0393F">
            <w:pPr>
              <w:numPr>
                <w:ilvl w:val="0"/>
                <w:numId w:val="25"/>
              </w:numPr>
              <w:ind w:left="706"/>
            </w:pPr>
            <w:r w:rsidRPr="00134BAD">
              <w:t>Other pathogens appropriate for the source material</w:t>
            </w:r>
          </w:p>
          <w:p w14:paraId="733E118C" w14:textId="77777777" w:rsidR="00AF3526" w:rsidRPr="00134BAD" w:rsidRDefault="00AF3526" w:rsidP="003E2E2C">
            <w:pPr>
              <w:spacing w:before="120"/>
              <w:rPr>
                <w:b/>
              </w:rPr>
            </w:pPr>
            <w:r w:rsidRPr="00134BAD">
              <w:rPr>
                <w:b/>
              </w:rPr>
              <w:t xml:space="preserve">Acceptance Criteria (at point of use): </w:t>
            </w:r>
          </w:p>
          <w:p w14:paraId="2F341E66" w14:textId="77777777" w:rsidR="00AF3526" w:rsidRPr="00134BAD" w:rsidRDefault="00AF3526" w:rsidP="00F0393F">
            <w:pPr>
              <w:numPr>
                <w:ilvl w:val="0"/>
                <w:numId w:val="25"/>
              </w:numPr>
            </w:pPr>
            <w:r w:rsidRPr="00134BAD">
              <w:t>Fecal coliform: Negative or &lt;DL (&lt; 1 / 30 grams or mL)</w:t>
            </w:r>
          </w:p>
          <w:p w14:paraId="7D7EF050" w14:textId="77777777" w:rsidR="00AF3526" w:rsidRPr="00134BAD" w:rsidRDefault="00AF3526" w:rsidP="00F0393F">
            <w:pPr>
              <w:numPr>
                <w:ilvl w:val="0"/>
                <w:numId w:val="25"/>
              </w:numPr>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09D63549" w14:textId="77777777" w:rsidR="00AF3526" w:rsidRPr="00134BAD" w:rsidRDefault="00AF3526" w:rsidP="00F0393F">
            <w:pPr>
              <w:numPr>
                <w:ilvl w:val="0"/>
                <w:numId w:val="25"/>
              </w:numPr>
            </w:pPr>
            <w:r w:rsidRPr="00134BAD">
              <w:rPr>
                <w:i/>
              </w:rPr>
              <w:t xml:space="preserve">E. coli </w:t>
            </w:r>
            <w:r w:rsidRPr="00134BAD">
              <w:t xml:space="preserve">O157:H7: Negative or &lt; DL (&lt; 1 / 30 grams or mL) </w:t>
            </w:r>
          </w:p>
          <w:p w14:paraId="79C6EDAF" w14:textId="77777777" w:rsidR="00AF3526" w:rsidRPr="00134BAD" w:rsidRDefault="00AF3526" w:rsidP="00F0393F">
            <w:pPr>
              <w:numPr>
                <w:ilvl w:val="0"/>
                <w:numId w:val="25"/>
              </w:numPr>
            </w:pPr>
            <w:r w:rsidRPr="00134BAD">
              <w:rPr>
                <w:i/>
              </w:rPr>
              <w:t>Listeria monocytogenes</w:t>
            </w:r>
            <w:r w:rsidRPr="00134BAD">
              <w:t>: Not detected or &lt; DL (&lt; 1 CFU / 5 grams or mL)</w:t>
            </w:r>
          </w:p>
          <w:p w14:paraId="5F994D4E" w14:textId="77777777" w:rsidR="00AF3526" w:rsidRPr="00134BAD" w:rsidRDefault="00AF3526" w:rsidP="003E2E2C">
            <w:pPr>
              <w:spacing w:before="120"/>
            </w:pPr>
            <w:r w:rsidRPr="00134BAD">
              <w:rPr>
                <w:b/>
              </w:rPr>
              <w:t>Recommended Test Methods:</w:t>
            </w:r>
            <w:r w:rsidRPr="00134BAD">
              <w:t xml:space="preserve"> </w:t>
            </w:r>
          </w:p>
          <w:p w14:paraId="1737978F" w14:textId="77777777" w:rsidR="00AF3526" w:rsidRPr="00134BAD" w:rsidRDefault="00AF3526" w:rsidP="00F0393F">
            <w:pPr>
              <w:numPr>
                <w:ilvl w:val="0"/>
                <w:numId w:val="25"/>
              </w:numPr>
            </w:pPr>
            <w:r w:rsidRPr="00134BAD">
              <w:t>Fecal coliform: U.S. EPA Method 1680; Multiple tube MPN</w:t>
            </w:r>
          </w:p>
          <w:p w14:paraId="4ABE03D8" w14:textId="77777777" w:rsidR="00AF3526" w:rsidRPr="00134BAD" w:rsidRDefault="00AF3526" w:rsidP="00F0393F">
            <w:pPr>
              <w:numPr>
                <w:ilvl w:val="0"/>
                <w:numId w:val="25"/>
              </w:numPr>
            </w:pPr>
            <w:r w:rsidRPr="00134BAD">
              <w:rPr>
                <w:i/>
              </w:rPr>
              <w:t xml:space="preserve">Salmonella </w:t>
            </w:r>
            <w:r w:rsidRPr="00134BAD">
              <w:t>spp.:  U.S. EPA Method 1682</w:t>
            </w:r>
          </w:p>
          <w:p w14:paraId="76A64677" w14:textId="77777777" w:rsidR="00AF3526" w:rsidRPr="00134BAD" w:rsidRDefault="00AF3526" w:rsidP="00F0393F">
            <w:pPr>
              <w:numPr>
                <w:ilvl w:val="0"/>
                <w:numId w:val="25"/>
              </w:numPr>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63EA2AA1" w14:textId="77777777" w:rsidR="00AF3526" w:rsidRPr="00134BAD" w:rsidRDefault="00AF3526" w:rsidP="00F0393F">
            <w:pPr>
              <w:numPr>
                <w:ilvl w:val="0"/>
                <w:numId w:val="25"/>
              </w:numPr>
              <w:rPr>
                <w:b/>
              </w:rPr>
            </w:pPr>
            <w:r w:rsidRPr="00134BAD">
              <w:t>Other U.S. EPA, FDA, AOAC</w:t>
            </w:r>
            <w:r w:rsidR="00E360FE">
              <w:rPr>
                <w:rFonts w:cs="Calibri"/>
                <w:szCs w:val="22"/>
              </w:rPr>
              <w:t xml:space="preserve">, TMECC or </w:t>
            </w:r>
            <w:r w:rsidRPr="00134BAD">
              <w:t xml:space="preserve">accredited methods may be used as appropriate </w:t>
            </w:r>
          </w:p>
          <w:p w14:paraId="297255CE" w14:textId="77777777" w:rsidR="00AF3526" w:rsidRPr="00134BAD" w:rsidRDefault="00AF3526" w:rsidP="003E2E2C">
            <w:pPr>
              <w:spacing w:before="120"/>
              <w:rPr>
                <w:b/>
              </w:rPr>
            </w:pPr>
            <w:r w:rsidRPr="00134BAD">
              <w:rPr>
                <w:b/>
              </w:rPr>
              <w:t>Sampling Plan:</w:t>
            </w:r>
          </w:p>
          <w:p w14:paraId="22528838" w14:textId="77777777" w:rsidR="00AF3526" w:rsidRPr="00134BAD" w:rsidRDefault="00AF3526" w:rsidP="00F0393F">
            <w:pPr>
              <w:keepNext/>
              <w:keepLines/>
              <w:numPr>
                <w:ilvl w:val="0"/>
                <w:numId w:val="25"/>
              </w:numPr>
            </w:pPr>
            <w:r w:rsidRPr="00134BAD">
              <w:lastRenderedPageBreak/>
              <w:t>If solid, 12-point sampling plan composite sample, or if liquid, one sample per batch (if liquid-based, then water quality acceptance levels as described in Table 1 must be used).</w:t>
            </w:r>
          </w:p>
          <w:p w14:paraId="534091A7" w14:textId="77777777" w:rsidR="00AF3526" w:rsidRPr="00134BAD" w:rsidRDefault="00AF3526" w:rsidP="00F0393F">
            <w:pPr>
              <w:keepNext/>
              <w:keepLines/>
              <w:numPr>
                <w:ilvl w:val="0"/>
                <w:numId w:val="25"/>
              </w:numPr>
            </w:pPr>
            <w:r w:rsidRPr="00134BAD">
              <w:t>Sample may be taken by the supplier if trained by the testing laboratory</w:t>
            </w:r>
          </w:p>
          <w:p w14:paraId="6F208E2E" w14:textId="77777777" w:rsidR="00AF3526" w:rsidRPr="00134BAD" w:rsidRDefault="00AF3526" w:rsidP="003E2E2C">
            <w:pPr>
              <w:keepNext/>
              <w:keepLines/>
              <w:spacing w:before="120"/>
              <w:rPr>
                <w:b/>
              </w:rPr>
            </w:pPr>
            <w:r w:rsidRPr="00134BAD">
              <w:rPr>
                <w:b/>
              </w:rPr>
              <w:t>Application Interval:</w:t>
            </w:r>
          </w:p>
          <w:p w14:paraId="4EFB64BC"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1D545B0A" w14:textId="77777777" w:rsidR="00AF3526" w:rsidRPr="00134BAD" w:rsidRDefault="00AF3526" w:rsidP="00F0393F">
            <w:pPr>
              <w:keepNext/>
              <w:keepLines/>
              <w:numPr>
                <w:ilvl w:val="1"/>
                <w:numId w:val="41"/>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483540D6" w14:textId="77777777" w:rsidR="00AF3526" w:rsidRPr="00134BAD" w:rsidRDefault="00AF3526" w:rsidP="003E2E2C">
            <w:pPr>
              <w:spacing w:before="120"/>
              <w:rPr>
                <w:b/>
              </w:rPr>
            </w:pPr>
            <w:r w:rsidRPr="00134BAD">
              <w:rPr>
                <w:b/>
              </w:rPr>
              <w:t>Documentation:</w:t>
            </w:r>
          </w:p>
          <w:p w14:paraId="3E05200B" w14:textId="77777777"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65AB18B7" w14:textId="77777777" w:rsidR="00AF3526" w:rsidRPr="00134BAD" w:rsidRDefault="00AF3526" w:rsidP="003E2E2C">
            <w:pPr>
              <w:spacing w:before="120"/>
              <w:rPr>
                <w:b/>
              </w:rPr>
            </w:pPr>
            <w:r w:rsidRPr="00134BAD">
              <w:rPr>
                <w:b/>
              </w:rPr>
              <w:t xml:space="preserve">Rationale: </w:t>
            </w:r>
          </w:p>
          <w:p w14:paraId="6FE012B3" w14:textId="77777777"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0F7447AC" w14:textId="77777777" w:rsidR="00B53043" w:rsidRPr="00D5180B" w:rsidRDefault="00B53043" w:rsidP="00F45D27">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7AEE3A18" w14:textId="77777777" w:rsidR="00846C53" w:rsidRPr="0004283C" w:rsidRDefault="00FB63A3" w:rsidP="007D7827">
      <w:pPr>
        <w:pStyle w:val="Heading2"/>
      </w:pPr>
      <w:bookmarkStart w:id="561" w:name="_Toc20839173"/>
      <w:r w:rsidRPr="0004283C">
        <w:lastRenderedPageBreak/>
        <w:t xml:space="preserve">FIGURE </w:t>
      </w:r>
      <w:r w:rsidR="00B64709">
        <w:t>8</w:t>
      </w:r>
      <w:r w:rsidRPr="0004283C">
        <w:t>. DECISION TREE FOR NON-SYNTHETIC CROP TREATMENTS THAT CONTAIN ANIMAL PRODUCTS</w:t>
      </w:r>
      <w:bookmarkEnd w:id="561"/>
    </w:p>
    <w:p w14:paraId="2037ACCC" w14:textId="77777777" w:rsidR="00651171" w:rsidRPr="00D5180B" w:rsidRDefault="009108CD" w:rsidP="00F45D27">
      <w:pPr>
        <w:ind w:left="36"/>
        <w:rPr>
          <w:szCs w:val="22"/>
        </w:rPr>
      </w:pPr>
      <w:r w:rsidRPr="00525CE2">
        <w:rPr>
          <w:rFonts w:ascii="Times New Roman" w:hAnsi="Times New Roman"/>
          <w:noProof/>
          <w:sz w:val="23"/>
        </w:rPr>
        <mc:AlternateContent>
          <mc:Choice Requires="wpc">
            <w:drawing>
              <wp:inline distT="0" distB="0" distL="0" distR="0" wp14:anchorId="2B0C2769" wp14:editId="0C50A9FC">
                <wp:extent cx="5943600" cy="7065010"/>
                <wp:effectExtent l="0" t="0" r="0" b="0"/>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866CAA6" w14:textId="77777777" w:rsidR="000C6025" w:rsidRPr="00AB7CF1" w:rsidRDefault="000C6025" w:rsidP="009108CD">
                              <w:pPr>
                                <w:jc w:val="center"/>
                                <w:rPr>
                                  <w:rFonts w:cs="Calibri"/>
                                  <w:color w:val="FFFFFF"/>
                                </w:rPr>
                              </w:pPr>
                              <w:r w:rsidRPr="00AB7CF1">
                                <w:rPr>
                                  <w:rFonts w:cs="Calibri"/>
                                  <w:b/>
                                  <w:color w:val="FFFFFF"/>
                                </w:rPr>
                                <w:t>HAS THE NON-SYNTHETIC CROP TREATMENT BEEN PRODUCED USING A VALIDATED PROCESS?</w:t>
                              </w:r>
                            </w:p>
                            <w:p w14:paraId="6A790969" w14:textId="77777777" w:rsidR="000C6025" w:rsidRPr="00E97587" w:rsidRDefault="000C6025"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08A8E42" w14:textId="77777777" w:rsidR="000C6025" w:rsidRPr="00AB7CF1" w:rsidRDefault="000C6025" w:rsidP="009108CD">
                              <w:pPr>
                                <w:jc w:val="center"/>
                                <w:rPr>
                                  <w:rFonts w:cs="Calibri"/>
                                  <w:b/>
                                  <w:color w:val="FFFFFF"/>
                                  <w:sz w:val="20"/>
                                  <w:u w:val="single"/>
                                </w:rPr>
                              </w:pPr>
                              <w:r w:rsidRPr="00AB7CF1">
                                <w:rPr>
                                  <w:rFonts w:cs="Calibri"/>
                                  <w:b/>
                                  <w:color w:val="FFFFFF"/>
                                  <w:sz w:val="20"/>
                                  <w:u w:val="single"/>
                                </w:rPr>
                                <w:t>YES</w:t>
                              </w:r>
                            </w:p>
                            <w:p w14:paraId="3E805DA2" w14:textId="77777777" w:rsidR="000C6025" w:rsidRPr="00AB7CF1" w:rsidRDefault="000C6025"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326ED8A6" w14:textId="77777777" w:rsidR="000C6025" w:rsidRPr="00AB7CF1" w:rsidRDefault="000C6025" w:rsidP="009108CD">
                              <w:pPr>
                                <w:jc w:val="center"/>
                                <w:rPr>
                                  <w:rFonts w:cs="Calibri"/>
                                  <w:b/>
                                  <w:sz w:val="20"/>
                                  <w:u w:val="single"/>
                                </w:rPr>
                              </w:pPr>
                              <w:r w:rsidRPr="00AB7CF1">
                                <w:rPr>
                                  <w:rFonts w:cs="Calibri"/>
                                  <w:b/>
                                  <w:sz w:val="20"/>
                                  <w:u w:val="single"/>
                                </w:rPr>
                                <w:t xml:space="preserve">NO </w:t>
                              </w:r>
                            </w:p>
                            <w:p w14:paraId="617A313E" w14:textId="77777777" w:rsidR="000C6025" w:rsidRPr="00AB7CF1" w:rsidRDefault="000C6025"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D19463D" w14:textId="77777777" w:rsidR="000C6025" w:rsidRPr="00AB7CF1" w:rsidRDefault="000C6025" w:rsidP="009108CD">
                              <w:pPr>
                                <w:jc w:val="center"/>
                                <w:rPr>
                                  <w:rFonts w:cs="Calibri"/>
                                  <w:b/>
                                  <w:sz w:val="20"/>
                                  <w:u w:val="single"/>
                                </w:rPr>
                              </w:pPr>
                              <w:r w:rsidRPr="00AB7CF1">
                                <w:rPr>
                                  <w:rFonts w:cs="Calibri"/>
                                  <w:b/>
                                  <w:sz w:val="20"/>
                                  <w:u w:val="single"/>
                                </w:rPr>
                                <w:t>NO</w:t>
                              </w:r>
                            </w:p>
                            <w:p w14:paraId="1DA85BE4" w14:textId="77777777" w:rsidR="000C6025" w:rsidRPr="00AB7CF1" w:rsidRDefault="000C6025"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5EDA097A" w14:textId="77777777" w:rsidR="000C6025" w:rsidRPr="00E97587" w:rsidRDefault="000C6025"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DBFFC01" w14:textId="77777777" w:rsidR="000C6025" w:rsidRPr="00AB7CF1" w:rsidRDefault="000C6025" w:rsidP="009108CD">
                              <w:pPr>
                                <w:jc w:val="center"/>
                                <w:rPr>
                                  <w:rFonts w:cs="Calibri"/>
                                  <w:b/>
                                  <w:sz w:val="20"/>
                                  <w:u w:val="single"/>
                                </w:rPr>
                              </w:pPr>
                              <w:r w:rsidRPr="00AB7CF1">
                                <w:rPr>
                                  <w:rFonts w:cs="Calibri"/>
                                  <w:b/>
                                  <w:sz w:val="20"/>
                                  <w:u w:val="single"/>
                                </w:rPr>
                                <w:t>NO</w:t>
                              </w:r>
                            </w:p>
                            <w:p w14:paraId="09339A71" w14:textId="77777777" w:rsidR="000C6025" w:rsidRPr="00AB7CF1" w:rsidRDefault="000C6025"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715"/>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4DE9CEE" w14:textId="77777777" w:rsidR="000C6025" w:rsidRPr="00AB7CF1" w:rsidRDefault="000C6025" w:rsidP="009108CD">
                              <w:pPr>
                                <w:jc w:val="center"/>
                                <w:rPr>
                                  <w:rFonts w:cs="Calibri"/>
                                  <w:b/>
                                  <w:sz w:val="18"/>
                                  <w:u w:val="single"/>
                                </w:rPr>
                              </w:pPr>
                              <w:r w:rsidRPr="00AB7CF1">
                                <w:rPr>
                                  <w:rFonts w:cs="Calibri"/>
                                  <w:b/>
                                  <w:sz w:val="18"/>
                                  <w:u w:val="single"/>
                                </w:rPr>
                                <w:t>YES</w:t>
                              </w:r>
                            </w:p>
                            <w:p w14:paraId="3B371F24" w14:textId="77777777" w:rsidR="000C6025" w:rsidRPr="00AB7CF1" w:rsidRDefault="000C6025" w:rsidP="009108CD">
                              <w:pPr>
                                <w:numPr>
                                  <w:ilvl w:val="0"/>
                                  <w:numId w:val="26"/>
                                </w:numPr>
                                <w:rPr>
                                  <w:rFonts w:cs="Calibri"/>
                                  <w:sz w:val="18"/>
                                </w:rPr>
                              </w:pPr>
                              <w:r w:rsidRPr="00AB7CF1">
                                <w:rPr>
                                  <w:rFonts w:cs="Calibri"/>
                                  <w:sz w:val="18"/>
                                </w:rPr>
                                <w:t>For non-validated process, observe application time interval of &gt; 45 days before harvest</w:t>
                              </w:r>
                            </w:p>
                            <w:p w14:paraId="4CB28942" w14:textId="77777777" w:rsidR="000C6025" w:rsidRPr="00AB7CF1" w:rsidRDefault="000C6025" w:rsidP="009108CD">
                              <w:pPr>
                                <w:numPr>
                                  <w:ilvl w:val="0"/>
                                  <w:numId w:val="26"/>
                                </w:numPr>
                                <w:rPr>
                                  <w:rFonts w:cs="Calibri"/>
                                  <w:sz w:val="18"/>
                                </w:rPr>
                              </w:pPr>
                              <w:r w:rsidRPr="00AB7CF1">
                                <w:rPr>
                                  <w:rFonts w:cs="Calibri"/>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43096AC" w14:textId="77777777" w:rsidR="000C6025" w:rsidRPr="00AB7CF1" w:rsidRDefault="000C6025"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27111123" w14:textId="77777777" w:rsidR="000C6025" w:rsidRPr="001F1092" w:rsidRDefault="000C6025"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54CB3E96" w14:textId="77777777" w:rsidR="000C6025" w:rsidRPr="001F1092" w:rsidRDefault="000C6025"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142CD64A" w14:textId="77777777" w:rsidR="000C6025" w:rsidRPr="001F1092" w:rsidRDefault="000C6025"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725878A" w14:textId="77777777" w:rsidR="000C6025" w:rsidRPr="001F1092" w:rsidRDefault="000C6025"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15CD6485" w14:textId="77777777" w:rsidR="000C6025" w:rsidRDefault="000C6025"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0395FC51" w14:textId="77777777" w:rsidR="000C6025" w:rsidRPr="006D5710" w:rsidRDefault="000C6025" w:rsidP="009108CD">
                              <w:pPr>
                                <w:ind w:left="630"/>
                                <w:rPr>
                                  <w:rFonts w:cs="Calibri"/>
                                  <w:sz w:val="10"/>
                                  <w:szCs w:val="20"/>
                                </w:rPr>
                              </w:pPr>
                            </w:p>
                            <w:p w14:paraId="2BFD532B" w14:textId="77777777" w:rsidR="000C6025" w:rsidRPr="00AB7CF1" w:rsidRDefault="000C6025" w:rsidP="009108CD">
                              <w:pPr>
                                <w:jc w:val="center"/>
                                <w:rPr>
                                  <w:rFonts w:cs="Calibri"/>
                                  <w:b/>
                                  <w:sz w:val="20"/>
                                  <w:szCs w:val="20"/>
                                </w:rPr>
                              </w:pPr>
                              <w:r w:rsidRPr="00AB7CF1">
                                <w:rPr>
                                  <w:rFonts w:cs="Calibri"/>
                                  <w:b/>
                                  <w:sz w:val="20"/>
                                  <w:szCs w:val="20"/>
                                </w:rPr>
                                <w:t>ARE THE MICROBE LEVELS BELOW THE CORRESPONDING ACTION LEVELS?</w:t>
                              </w:r>
                            </w:p>
                            <w:p w14:paraId="306C64C0" w14:textId="77777777" w:rsidR="000C6025" w:rsidRPr="00E97587" w:rsidRDefault="000C6025" w:rsidP="009108CD">
                              <w:pPr>
                                <w:ind w:left="144"/>
                                <w:rPr>
                                  <w:rFonts w:cs="Times New Roman"/>
                                </w:rPr>
                              </w:pPr>
                            </w:p>
                            <w:p w14:paraId="4961E235" w14:textId="77777777" w:rsidR="000C6025" w:rsidRPr="00E97587" w:rsidRDefault="000C6025" w:rsidP="009108CD">
                              <w:pPr>
                                <w:ind w:left="144"/>
                                <w:rPr>
                                  <w:rFonts w:cs="Times New Roman"/>
                                </w:rPr>
                              </w:pPr>
                            </w:p>
                            <w:p w14:paraId="4B2FD788" w14:textId="77777777" w:rsidR="000C6025" w:rsidRPr="00E97587" w:rsidRDefault="000C6025" w:rsidP="009108CD">
                              <w:pPr>
                                <w:ind w:left="144"/>
                                <w:rPr>
                                  <w:rFonts w:cs="Times New Roman"/>
                                </w:rPr>
                              </w:pPr>
                            </w:p>
                            <w:p w14:paraId="056C52CD" w14:textId="77777777" w:rsidR="000C6025" w:rsidRPr="00E97587" w:rsidRDefault="000C6025" w:rsidP="009108CD">
                              <w:pPr>
                                <w:ind w:left="144"/>
                                <w:rPr>
                                  <w:rFonts w:cs="Times New Roman"/>
                                </w:rPr>
                              </w:pPr>
                            </w:p>
                            <w:p w14:paraId="27B14682" w14:textId="77777777" w:rsidR="000C6025" w:rsidRPr="00E97587" w:rsidRDefault="000C6025" w:rsidP="009108CD">
                              <w:pPr>
                                <w:ind w:left="144"/>
                                <w:rPr>
                                  <w:rFonts w:cs="Times New Roman"/>
                                </w:rPr>
                              </w:pPr>
                            </w:p>
                            <w:p w14:paraId="56EAC05E" w14:textId="77777777" w:rsidR="000C6025" w:rsidRPr="00E97587" w:rsidRDefault="000C6025" w:rsidP="009108CD">
                              <w:pPr>
                                <w:ind w:left="144"/>
                                <w:rPr>
                                  <w:rFonts w:cs="Times New Roman"/>
                                </w:rPr>
                              </w:pPr>
                            </w:p>
                            <w:p w14:paraId="06E2B982" w14:textId="77777777" w:rsidR="000C6025" w:rsidRPr="00E97587" w:rsidRDefault="000C6025" w:rsidP="009108CD">
                              <w:pPr>
                                <w:ind w:left="144"/>
                                <w:rPr>
                                  <w:rFonts w:cs="Times New Roman"/>
                                </w:rPr>
                              </w:pPr>
                            </w:p>
                            <w:p w14:paraId="42F35E28" w14:textId="77777777" w:rsidR="000C6025" w:rsidRPr="00E97587" w:rsidRDefault="000C6025" w:rsidP="009108CD">
                              <w:pPr>
                                <w:ind w:left="144"/>
                                <w:rPr>
                                  <w:rFonts w:cs="Times New Roman"/>
                                </w:rPr>
                              </w:pPr>
                            </w:p>
                            <w:p w14:paraId="0D700BA3" w14:textId="77777777" w:rsidR="000C6025" w:rsidRPr="00E97587" w:rsidRDefault="000C6025" w:rsidP="009108CD">
                              <w:pPr>
                                <w:ind w:left="144"/>
                                <w:rPr>
                                  <w:rFonts w:cs="Times New Roman"/>
                                </w:rPr>
                              </w:pPr>
                            </w:p>
                            <w:p w14:paraId="1E7B1D4C" w14:textId="77777777" w:rsidR="000C6025" w:rsidRPr="00E97587" w:rsidRDefault="000C6025"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741F9F1C" w14:textId="77777777" w:rsidR="000C6025" w:rsidRPr="00E97587" w:rsidRDefault="000C6025"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7C27DF58" w14:textId="77777777" w:rsidR="000C6025" w:rsidRPr="00E97587" w:rsidRDefault="000C6025"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20B01BA5" w14:textId="77777777" w:rsidR="000C6025" w:rsidRPr="00E97587" w:rsidRDefault="000C6025" w:rsidP="009108CD">
                              <w:pPr>
                                <w:numPr>
                                  <w:ilvl w:val="0"/>
                                  <w:numId w:val="29"/>
                                </w:numPr>
                                <w:rPr>
                                  <w:rFonts w:cs="Times New Roman"/>
                                </w:rPr>
                              </w:pPr>
                              <w:r w:rsidRPr="00E97587">
                                <w:rPr>
                                  <w:rFonts w:cs="Times New Roman"/>
                                </w:rPr>
                                <w:t>Other pathogens based on the source materials.</w:t>
                              </w:r>
                            </w:p>
                            <w:p w14:paraId="1F215957" w14:textId="77777777" w:rsidR="000C6025" w:rsidRPr="00E97587" w:rsidRDefault="000C6025"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188A5AF" w14:textId="77777777" w:rsidR="000C6025" w:rsidRPr="00AB7CF1" w:rsidRDefault="000C6025" w:rsidP="009108CD">
                              <w:pPr>
                                <w:jc w:val="center"/>
                                <w:rPr>
                                  <w:rFonts w:cs="Calibri"/>
                                  <w:b/>
                                  <w:sz w:val="20"/>
                                  <w:u w:val="single"/>
                                </w:rPr>
                              </w:pPr>
                              <w:r w:rsidRPr="00AB7CF1">
                                <w:rPr>
                                  <w:rFonts w:cs="Calibri"/>
                                  <w:b/>
                                  <w:sz w:val="20"/>
                                  <w:u w:val="single"/>
                                </w:rPr>
                                <w:t>YES</w:t>
                              </w:r>
                            </w:p>
                            <w:p w14:paraId="3248EFF5" w14:textId="77777777" w:rsidR="000C6025" w:rsidRPr="00AB7CF1" w:rsidRDefault="000C6025"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332A6B7D" w14:textId="77777777" w:rsidR="000C6025" w:rsidRPr="00AB7CF1" w:rsidRDefault="000C6025" w:rsidP="009108CD">
                              <w:pPr>
                                <w:jc w:val="center"/>
                                <w:rPr>
                                  <w:rFonts w:cs="Calibri"/>
                                  <w:sz w:val="20"/>
                                </w:rPr>
                              </w:pPr>
                            </w:p>
                            <w:p w14:paraId="7D6A59F2" w14:textId="77777777" w:rsidR="000C6025" w:rsidRPr="00AB7CF1" w:rsidRDefault="000C6025"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F71E394" w14:textId="77777777" w:rsidR="000C6025" w:rsidRPr="00AB7CF1" w:rsidRDefault="000C6025" w:rsidP="009108CD">
                              <w:pPr>
                                <w:jc w:val="center"/>
                                <w:rPr>
                                  <w:rFonts w:cs="Calibri"/>
                                  <w:b/>
                                  <w:sz w:val="20"/>
                                  <w:szCs w:val="20"/>
                                  <w:u w:val="single"/>
                                </w:rPr>
                              </w:pPr>
                              <w:r w:rsidRPr="00AB7CF1">
                                <w:rPr>
                                  <w:rFonts w:cs="Calibri"/>
                                  <w:b/>
                                  <w:sz w:val="20"/>
                                  <w:szCs w:val="20"/>
                                  <w:u w:val="single"/>
                                </w:rPr>
                                <w:t xml:space="preserve">YES </w:t>
                              </w:r>
                            </w:p>
                            <w:p w14:paraId="3F3469A0" w14:textId="77777777" w:rsidR="000C6025" w:rsidRPr="00AB7CF1" w:rsidRDefault="000C6025"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58C4F631" w14:textId="77777777" w:rsidR="000C6025" w:rsidRPr="00AB7CF1" w:rsidRDefault="000C6025"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2B0C2769" id="Canvas 325" o:spid="_x0000_s1150" editas="canvas" style="width:468pt;height:556.3pt;mso-position-horizontal-relative:char;mso-position-vertical-relative:line" coordsize="59436,70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">
                <v:shape id="_x0000_s1151" type="#_x0000_t75" style="position:absolute;width:59436;height:70650;visibility:visible;mso-wrap-style:square" filled="t" fillcolor="#cfcdcd">
                  <v:fill o:detectmouseclick="t"/>
                  <v:path o:connecttype="none"/>
                </v:shape>
                <v:shape id="Text Box 24" o:spid="_x0000_s1152"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0866CAA6" w14:textId="77777777" w:rsidR="000C6025" w:rsidRPr="00AB7CF1" w:rsidRDefault="000C6025" w:rsidP="009108CD">
                        <w:pPr>
                          <w:jc w:val="center"/>
                          <w:rPr>
                            <w:rFonts w:cs="Calibri"/>
                            <w:color w:val="FFFFFF"/>
                          </w:rPr>
                        </w:pPr>
                        <w:r w:rsidRPr="00AB7CF1">
                          <w:rPr>
                            <w:rFonts w:cs="Calibri"/>
                            <w:b/>
                            <w:color w:val="FFFFFF"/>
                          </w:rPr>
                          <w:t>HAS THE NON-SYNTHETIC CROP TREATMENT BEEN PRODUCED USING A VALIDATED PROCESS?</w:t>
                        </w:r>
                      </w:p>
                      <w:p w14:paraId="6A790969" w14:textId="77777777" w:rsidR="000C6025" w:rsidRPr="00E97587" w:rsidRDefault="000C6025" w:rsidP="009108CD">
                        <w:pPr>
                          <w:rPr>
                            <w:rFonts w:cs="Times New Roman"/>
                          </w:rPr>
                        </w:pPr>
                      </w:p>
                    </w:txbxContent>
                  </v:textbox>
                </v:shape>
                <v:shape id="Text Box 25" o:spid="_x0000_s1153"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608A8E42" w14:textId="77777777" w:rsidR="000C6025" w:rsidRPr="00AB7CF1" w:rsidRDefault="000C6025" w:rsidP="009108CD">
                        <w:pPr>
                          <w:jc w:val="center"/>
                          <w:rPr>
                            <w:rFonts w:cs="Calibri"/>
                            <w:b/>
                            <w:color w:val="FFFFFF"/>
                            <w:sz w:val="20"/>
                            <w:u w:val="single"/>
                          </w:rPr>
                        </w:pPr>
                        <w:r w:rsidRPr="00AB7CF1">
                          <w:rPr>
                            <w:rFonts w:cs="Calibri"/>
                            <w:b/>
                            <w:color w:val="FFFFFF"/>
                            <w:sz w:val="20"/>
                            <w:u w:val="single"/>
                          </w:rPr>
                          <w:t>YES</w:t>
                        </w:r>
                      </w:p>
                      <w:p w14:paraId="3E805DA2" w14:textId="77777777" w:rsidR="000C6025" w:rsidRPr="00AB7CF1" w:rsidRDefault="000C6025"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154"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326ED8A6" w14:textId="77777777" w:rsidR="000C6025" w:rsidRPr="00AB7CF1" w:rsidRDefault="000C6025" w:rsidP="009108CD">
                        <w:pPr>
                          <w:jc w:val="center"/>
                          <w:rPr>
                            <w:rFonts w:cs="Calibri"/>
                            <w:b/>
                            <w:sz w:val="20"/>
                            <w:u w:val="single"/>
                          </w:rPr>
                        </w:pPr>
                        <w:r w:rsidRPr="00AB7CF1">
                          <w:rPr>
                            <w:rFonts w:cs="Calibri"/>
                            <w:b/>
                            <w:sz w:val="20"/>
                            <w:u w:val="single"/>
                          </w:rPr>
                          <w:t xml:space="preserve">NO </w:t>
                        </w:r>
                      </w:p>
                      <w:p w14:paraId="617A313E" w14:textId="77777777" w:rsidR="000C6025" w:rsidRPr="00AB7CF1" w:rsidRDefault="000C6025" w:rsidP="009108CD">
                        <w:pPr>
                          <w:jc w:val="center"/>
                          <w:rPr>
                            <w:rFonts w:cs="Calibri"/>
                            <w:b/>
                            <w:sz w:val="20"/>
                          </w:rPr>
                        </w:pPr>
                        <w:r w:rsidRPr="00AB7CF1">
                          <w:rPr>
                            <w:rFonts w:cs="Calibri"/>
                            <w:b/>
                            <w:sz w:val="20"/>
                          </w:rPr>
                          <w:t>DOES THE SUPPLIER PROVIDE A CERTIFICATE OF ANALYSIS?</w:t>
                        </w:r>
                      </w:p>
                    </w:txbxContent>
                  </v:textbox>
                </v:shape>
                <v:shape id="Text Box 27" o:spid="_x0000_s1155"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0D19463D" w14:textId="77777777" w:rsidR="000C6025" w:rsidRPr="00AB7CF1" w:rsidRDefault="000C6025" w:rsidP="009108CD">
                        <w:pPr>
                          <w:jc w:val="center"/>
                          <w:rPr>
                            <w:rFonts w:cs="Calibri"/>
                            <w:b/>
                            <w:sz w:val="20"/>
                            <w:u w:val="single"/>
                          </w:rPr>
                        </w:pPr>
                        <w:r w:rsidRPr="00AB7CF1">
                          <w:rPr>
                            <w:rFonts w:cs="Calibri"/>
                            <w:b/>
                            <w:sz w:val="20"/>
                            <w:u w:val="single"/>
                          </w:rPr>
                          <w:t>NO</w:t>
                        </w:r>
                      </w:p>
                      <w:p w14:paraId="1DA85BE4" w14:textId="77777777" w:rsidR="000C6025" w:rsidRPr="00AB7CF1" w:rsidRDefault="000C6025"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5EDA097A" w14:textId="77777777" w:rsidR="000C6025" w:rsidRPr="00E97587" w:rsidRDefault="000C6025" w:rsidP="009108CD">
                        <w:pPr>
                          <w:jc w:val="center"/>
                          <w:rPr>
                            <w:rFonts w:cs="Times New Roman"/>
                            <w:b/>
                          </w:rPr>
                        </w:pPr>
                      </w:p>
                    </w:txbxContent>
                  </v:textbox>
                </v:shape>
                <v:shape id="Text Box 29" o:spid="_x0000_s1156"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3DBFFC01" w14:textId="77777777" w:rsidR="000C6025" w:rsidRPr="00AB7CF1" w:rsidRDefault="000C6025" w:rsidP="009108CD">
                        <w:pPr>
                          <w:jc w:val="center"/>
                          <w:rPr>
                            <w:rFonts w:cs="Calibri"/>
                            <w:b/>
                            <w:sz w:val="20"/>
                            <w:u w:val="single"/>
                          </w:rPr>
                        </w:pPr>
                        <w:r w:rsidRPr="00AB7CF1">
                          <w:rPr>
                            <w:rFonts w:cs="Calibri"/>
                            <w:b/>
                            <w:sz w:val="20"/>
                            <w:u w:val="single"/>
                          </w:rPr>
                          <w:t>NO</w:t>
                        </w:r>
                      </w:p>
                      <w:p w14:paraId="09339A71" w14:textId="77777777" w:rsidR="000C6025" w:rsidRPr="00AB7CF1" w:rsidRDefault="000C6025" w:rsidP="009108CD">
                        <w:pPr>
                          <w:jc w:val="center"/>
                          <w:rPr>
                            <w:rFonts w:cs="Calibri"/>
                            <w:b/>
                            <w:sz w:val="20"/>
                          </w:rPr>
                        </w:pPr>
                        <w:r w:rsidRPr="00AB7CF1">
                          <w:rPr>
                            <w:rFonts w:cs="Calibri"/>
                            <w:b/>
                            <w:sz w:val="20"/>
                          </w:rPr>
                          <w:t>DO NOT USE IN EDIBLE CROP PRODUCTION.</w:t>
                        </w:r>
                      </w:p>
                    </w:txbxContent>
                  </v:textbox>
                </v:shape>
                <v:shape id="Text Box 30" o:spid="_x0000_s1157" type="#_x0000_t202" style="position:absolute;left:25552;top:61017;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14DE9CEE" w14:textId="77777777" w:rsidR="000C6025" w:rsidRPr="00AB7CF1" w:rsidRDefault="000C6025" w:rsidP="009108CD">
                        <w:pPr>
                          <w:jc w:val="center"/>
                          <w:rPr>
                            <w:rFonts w:cs="Calibri"/>
                            <w:b/>
                            <w:sz w:val="18"/>
                            <w:u w:val="single"/>
                          </w:rPr>
                        </w:pPr>
                        <w:r w:rsidRPr="00AB7CF1">
                          <w:rPr>
                            <w:rFonts w:cs="Calibri"/>
                            <w:b/>
                            <w:sz w:val="18"/>
                            <w:u w:val="single"/>
                          </w:rPr>
                          <w:t>YES</w:t>
                        </w:r>
                      </w:p>
                      <w:p w14:paraId="3B371F24" w14:textId="77777777" w:rsidR="000C6025" w:rsidRPr="00AB7CF1" w:rsidRDefault="000C6025" w:rsidP="009108CD">
                        <w:pPr>
                          <w:numPr>
                            <w:ilvl w:val="0"/>
                            <w:numId w:val="26"/>
                          </w:numPr>
                          <w:rPr>
                            <w:rFonts w:cs="Calibri"/>
                            <w:sz w:val="18"/>
                          </w:rPr>
                        </w:pPr>
                        <w:r w:rsidRPr="00AB7CF1">
                          <w:rPr>
                            <w:rFonts w:cs="Calibri"/>
                            <w:sz w:val="18"/>
                          </w:rPr>
                          <w:t>For non-validated process, observe application time interval of &gt; 45 days before harvest</w:t>
                        </w:r>
                      </w:p>
                      <w:p w14:paraId="4CB28942" w14:textId="77777777" w:rsidR="000C6025" w:rsidRPr="00AB7CF1" w:rsidRDefault="000C6025" w:rsidP="009108CD">
                        <w:pPr>
                          <w:numPr>
                            <w:ilvl w:val="0"/>
                            <w:numId w:val="26"/>
                          </w:numPr>
                          <w:rPr>
                            <w:rFonts w:cs="Calibri"/>
                            <w:sz w:val="18"/>
                          </w:rPr>
                        </w:pPr>
                        <w:r w:rsidRPr="00AB7CF1">
                          <w:rPr>
                            <w:rFonts w:cs="Calibri"/>
                            <w:sz w:val="18"/>
                          </w:rPr>
                          <w:t>For validated process, no application time interval is required.</w:t>
                        </w:r>
                      </w:p>
                    </w:txbxContent>
                  </v:textbox>
                </v:shape>
                <v:shape id="Text Box 31" o:spid="_x0000_s1158"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143096AC" w14:textId="77777777" w:rsidR="000C6025" w:rsidRPr="00AB7CF1" w:rsidRDefault="000C6025"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27111123" w14:textId="77777777" w:rsidR="000C6025" w:rsidRPr="001F1092" w:rsidRDefault="000C6025"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54CB3E96" w14:textId="77777777" w:rsidR="000C6025" w:rsidRPr="001F1092" w:rsidRDefault="000C6025"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142CD64A" w14:textId="77777777" w:rsidR="000C6025" w:rsidRPr="001F1092" w:rsidRDefault="000C6025"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725878A" w14:textId="77777777" w:rsidR="000C6025" w:rsidRPr="001F1092" w:rsidRDefault="000C6025"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15CD6485" w14:textId="77777777" w:rsidR="000C6025" w:rsidRDefault="000C6025"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0395FC51" w14:textId="77777777" w:rsidR="000C6025" w:rsidRPr="006D5710" w:rsidRDefault="000C6025" w:rsidP="009108CD">
                        <w:pPr>
                          <w:ind w:left="630"/>
                          <w:rPr>
                            <w:rFonts w:cs="Calibri"/>
                            <w:sz w:val="10"/>
                            <w:szCs w:val="20"/>
                          </w:rPr>
                        </w:pPr>
                      </w:p>
                      <w:p w14:paraId="2BFD532B" w14:textId="77777777" w:rsidR="000C6025" w:rsidRPr="00AB7CF1" w:rsidRDefault="000C6025" w:rsidP="009108CD">
                        <w:pPr>
                          <w:jc w:val="center"/>
                          <w:rPr>
                            <w:rFonts w:cs="Calibri"/>
                            <w:b/>
                            <w:sz w:val="20"/>
                            <w:szCs w:val="20"/>
                          </w:rPr>
                        </w:pPr>
                        <w:r w:rsidRPr="00AB7CF1">
                          <w:rPr>
                            <w:rFonts w:cs="Calibri"/>
                            <w:b/>
                            <w:sz w:val="20"/>
                            <w:szCs w:val="20"/>
                          </w:rPr>
                          <w:t>ARE THE MICROBE LEVELS BELOW THE CORRESPONDING ACTION LEVELS?</w:t>
                        </w:r>
                      </w:p>
                      <w:p w14:paraId="306C64C0" w14:textId="77777777" w:rsidR="000C6025" w:rsidRPr="00E97587" w:rsidRDefault="000C6025" w:rsidP="009108CD">
                        <w:pPr>
                          <w:ind w:left="144"/>
                          <w:rPr>
                            <w:rFonts w:cs="Times New Roman"/>
                          </w:rPr>
                        </w:pPr>
                      </w:p>
                      <w:p w14:paraId="4961E235" w14:textId="77777777" w:rsidR="000C6025" w:rsidRPr="00E97587" w:rsidRDefault="000C6025" w:rsidP="009108CD">
                        <w:pPr>
                          <w:ind w:left="144"/>
                          <w:rPr>
                            <w:rFonts w:cs="Times New Roman"/>
                          </w:rPr>
                        </w:pPr>
                      </w:p>
                      <w:p w14:paraId="4B2FD788" w14:textId="77777777" w:rsidR="000C6025" w:rsidRPr="00E97587" w:rsidRDefault="000C6025" w:rsidP="009108CD">
                        <w:pPr>
                          <w:ind w:left="144"/>
                          <w:rPr>
                            <w:rFonts w:cs="Times New Roman"/>
                          </w:rPr>
                        </w:pPr>
                      </w:p>
                      <w:p w14:paraId="056C52CD" w14:textId="77777777" w:rsidR="000C6025" w:rsidRPr="00E97587" w:rsidRDefault="000C6025" w:rsidP="009108CD">
                        <w:pPr>
                          <w:ind w:left="144"/>
                          <w:rPr>
                            <w:rFonts w:cs="Times New Roman"/>
                          </w:rPr>
                        </w:pPr>
                      </w:p>
                      <w:p w14:paraId="27B14682" w14:textId="77777777" w:rsidR="000C6025" w:rsidRPr="00E97587" w:rsidRDefault="000C6025" w:rsidP="009108CD">
                        <w:pPr>
                          <w:ind w:left="144"/>
                          <w:rPr>
                            <w:rFonts w:cs="Times New Roman"/>
                          </w:rPr>
                        </w:pPr>
                      </w:p>
                      <w:p w14:paraId="56EAC05E" w14:textId="77777777" w:rsidR="000C6025" w:rsidRPr="00E97587" w:rsidRDefault="000C6025" w:rsidP="009108CD">
                        <w:pPr>
                          <w:ind w:left="144"/>
                          <w:rPr>
                            <w:rFonts w:cs="Times New Roman"/>
                          </w:rPr>
                        </w:pPr>
                      </w:p>
                      <w:p w14:paraId="06E2B982" w14:textId="77777777" w:rsidR="000C6025" w:rsidRPr="00E97587" w:rsidRDefault="000C6025" w:rsidP="009108CD">
                        <w:pPr>
                          <w:ind w:left="144"/>
                          <w:rPr>
                            <w:rFonts w:cs="Times New Roman"/>
                          </w:rPr>
                        </w:pPr>
                      </w:p>
                      <w:p w14:paraId="42F35E28" w14:textId="77777777" w:rsidR="000C6025" w:rsidRPr="00E97587" w:rsidRDefault="000C6025" w:rsidP="009108CD">
                        <w:pPr>
                          <w:ind w:left="144"/>
                          <w:rPr>
                            <w:rFonts w:cs="Times New Roman"/>
                          </w:rPr>
                        </w:pPr>
                      </w:p>
                      <w:p w14:paraId="0D700BA3" w14:textId="77777777" w:rsidR="000C6025" w:rsidRPr="00E97587" w:rsidRDefault="000C6025" w:rsidP="009108CD">
                        <w:pPr>
                          <w:ind w:left="144"/>
                          <w:rPr>
                            <w:rFonts w:cs="Times New Roman"/>
                          </w:rPr>
                        </w:pPr>
                      </w:p>
                      <w:p w14:paraId="1E7B1D4C" w14:textId="77777777" w:rsidR="000C6025" w:rsidRPr="00E97587" w:rsidRDefault="000C6025"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741F9F1C" w14:textId="77777777" w:rsidR="000C6025" w:rsidRPr="00E97587" w:rsidRDefault="000C6025"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7C27DF58" w14:textId="77777777" w:rsidR="000C6025" w:rsidRPr="00E97587" w:rsidRDefault="000C6025"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20B01BA5" w14:textId="77777777" w:rsidR="000C6025" w:rsidRPr="00E97587" w:rsidRDefault="000C6025" w:rsidP="009108CD">
                        <w:pPr>
                          <w:numPr>
                            <w:ilvl w:val="0"/>
                            <w:numId w:val="29"/>
                          </w:numPr>
                          <w:rPr>
                            <w:rFonts w:cs="Times New Roman"/>
                          </w:rPr>
                        </w:pPr>
                        <w:r w:rsidRPr="00E97587">
                          <w:rPr>
                            <w:rFonts w:cs="Times New Roman"/>
                          </w:rPr>
                          <w:t>Other pathogens based on the source materials.</w:t>
                        </w:r>
                      </w:p>
                      <w:p w14:paraId="1F215957" w14:textId="77777777" w:rsidR="000C6025" w:rsidRPr="00E97587" w:rsidRDefault="000C6025" w:rsidP="009108CD">
                        <w:pPr>
                          <w:rPr>
                            <w:rFonts w:cs="Times New Roman"/>
                            <w:b/>
                          </w:rPr>
                        </w:pPr>
                        <w:r w:rsidRPr="00E97587">
                          <w:rPr>
                            <w:rFonts w:cs="Times New Roman"/>
                            <w:b/>
                          </w:rPr>
                          <w:t>Are the microbe levels below the corresponding action levels?</w:t>
                        </w:r>
                      </w:p>
                    </w:txbxContent>
                  </v:textbox>
                </v:shape>
                <v:shape id="AutoShape 32" o:spid="_x0000_s1159"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160"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161"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4188A5AF" w14:textId="77777777" w:rsidR="000C6025" w:rsidRPr="00AB7CF1" w:rsidRDefault="000C6025" w:rsidP="009108CD">
                        <w:pPr>
                          <w:jc w:val="center"/>
                          <w:rPr>
                            <w:rFonts w:cs="Calibri"/>
                            <w:b/>
                            <w:sz w:val="20"/>
                            <w:u w:val="single"/>
                          </w:rPr>
                        </w:pPr>
                        <w:r w:rsidRPr="00AB7CF1">
                          <w:rPr>
                            <w:rFonts w:cs="Calibri"/>
                            <w:b/>
                            <w:sz w:val="20"/>
                            <w:u w:val="single"/>
                          </w:rPr>
                          <w:t>YES</w:t>
                        </w:r>
                      </w:p>
                      <w:p w14:paraId="3248EFF5" w14:textId="77777777" w:rsidR="000C6025" w:rsidRPr="00AB7CF1" w:rsidRDefault="000C6025"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332A6B7D" w14:textId="77777777" w:rsidR="000C6025" w:rsidRPr="00AB7CF1" w:rsidRDefault="000C6025" w:rsidP="009108CD">
                        <w:pPr>
                          <w:jc w:val="center"/>
                          <w:rPr>
                            <w:rFonts w:cs="Calibri"/>
                            <w:sz w:val="20"/>
                          </w:rPr>
                        </w:pPr>
                      </w:p>
                      <w:p w14:paraId="7D6A59F2" w14:textId="77777777" w:rsidR="000C6025" w:rsidRPr="00AB7CF1" w:rsidRDefault="000C6025"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162"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2F71E394" w14:textId="77777777" w:rsidR="000C6025" w:rsidRPr="00AB7CF1" w:rsidRDefault="000C6025" w:rsidP="009108CD">
                        <w:pPr>
                          <w:jc w:val="center"/>
                          <w:rPr>
                            <w:rFonts w:cs="Calibri"/>
                            <w:b/>
                            <w:sz w:val="20"/>
                            <w:szCs w:val="20"/>
                            <w:u w:val="single"/>
                          </w:rPr>
                        </w:pPr>
                        <w:r w:rsidRPr="00AB7CF1">
                          <w:rPr>
                            <w:rFonts w:cs="Calibri"/>
                            <w:b/>
                            <w:sz w:val="20"/>
                            <w:szCs w:val="20"/>
                            <w:u w:val="single"/>
                          </w:rPr>
                          <w:t xml:space="preserve">YES </w:t>
                        </w:r>
                      </w:p>
                      <w:p w14:paraId="3F3469A0" w14:textId="77777777" w:rsidR="000C6025" w:rsidRPr="00AB7CF1" w:rsidRDefault="000C6025"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58C4F631" w14:textId="77777777" w:rsidR="000C6025" w:rsidRPr="00AB7CF1" w:rsidRDefault="000C6025"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163"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164"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165"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166"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167"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168"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169"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170"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171"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12ECCE2D" w14:textId="77777777" w:rsidR="006978A3" w:rsidRPr="00D5180B" w:rsidRDefault="0033010C" w:rsidP="00F45D27">
      <w:pPr>
        <w:pBdr>
          <w:top w:val="single" w:sz="4" w:space="1" w:color="auto"/>
          <w:left w:val="single" w:sz="4" w:space="0" w:color="auto"/>
          <w:bottom w:val="single" w:sz="4" w:space="1" w:color="auto"/>
          <w:right w:val="single" w:sz="4" w:space="4" w:color="auto"/>
        </w:pBdr>
        <w:ind w:left="36"/>
        <w:rPr>
          <w:rFonts w:cs="Calibri"/>
          <w:szCs w:val="22"/>
        </w:rPr>
      </w:pPr>
      <w:r w:rsidRPr="00D5180B">
        <w:rPr>
          <w:rFonts w:cs="Times New Roman"/>
          <w:b/>
          <w:szCs w:val="22"/>
        </w:rPr>
        <w:br w:type="page"/>
      </w:r>
      <w:r w:rsidR="006D5710" w:rsidRPr="00D5180B">
        <w:rPr>
          <w:rFonts w:cs="Calibri"/>
          <w:b/>
          <w:szCs w:val="22"/>
        </w:rPr>
        <w:lastRenderedPageBreak/>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21AE5371" w14:textId="77777777" w:rsidR="006978A3" w:rsidRPr="00D5180B" w:rsidRDefault="006978A3" w:rsidP="00F45D27">
      <w:pPr>
        <w:pBdr>
          <w:top w:val="single" w:sz="4" w:space="1" w:color="auto"/>
          <w:left w:val="single" w:sz="4" w:space="0" w:color="auto"/>
          <w:bottom w:val="single" w:sz="4" w:space="1" w:color="auto"/>
          <w:right w:val="single" w:sz="4" w:space="4" w:color="auto"/>
        </w:pBdr>
        <w:spacing w:before="120" w:after="120"/>
        <w:ind w:left="36"/>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p w14:paraId="37C3C748" w14:textId="77777777" w:rsidR="00BC421C" w:rsidRPr="00134BAD" w:rsidRDefault="006D5710" w:rsidP="00F45D27">
      <w:pPr>
        <w:pStyle w:val="Heading1"/>
        <w:tabs>
          <w:tab w:val="clear" w:pos="810"/>
          <w:tab w:val="num" w:pos="162"/>
        </w:tabs>
        <w:ind w:left="306" w:hanging="450"/>
        <w:rPr>
          <w:sz w:val="32"/>
        </w:rPr>
      </w:pPr>
      <w:bookmarkStart w:id="562" w:name="_Toc489362224"/>
      <w:r w:rsidRPr="00134BAD">
        <w:rPr>
          <w:sz w:val="22"/>
        </w:rPr>
        <w:t xml:space="preserve"> </w:t>
      </w:r>
      <w:bookmarkStart w:id="563" w:name="_Toc8374951"/>
      <w:bookmarkStart w:id="564" w:name="_Toc20839174"/>
      <w:r w:rsidR="00BC421C" w:rsidRPr="00134BAD">
        <w:rPr>
          <w:sz w:val="32"/>
        </w:rPr>
        <w:t xml:space="preserve">Issue: </w:t>
      </w:r>
      <w:r w:rsidR="00E86DBE" w:rsidRPr="00134BAD">
        <w:rPr>
          <w:sz w:val="32"/>
        </w:rPr>
        <w:t xml:space="preserve"> </w:t>
      </w:r>
      <w:r w:rsidR="00DD5154" w:rsidRPr="00134BAD">
        <w:rPr>
          <w:sz w:val="32"/>
        </w:rPr>
        <w:t>Harvest Equipment</w:t>
      </w:r>
      <w:r w:rsidR="003D273D" w:rsidRPr="00134BAD">
        <w:rPr>
          <w:sz w:val="32"/>
        </w:rPr>
        <w:t>,</w:t>
      </w:r>
      <w:r w:rsidR="00AB1D43" w:rsidRPr="00134BAD">
        <w:rPr>
          <w:sz w:val="32"/>
        </w:rPr>
        <w:t xml:space="preserve"> Packaging Materials</w:t>
      </w:r>
      <w:r w:rsidR="003D273D" w:rsidRPr="00134BAD">
        <w:rPr>
          <w:sz w:val="32"/>
        </w:rPr>
        <w:t>, and Buildings</w:t>
      </w:r>
      <w:r w:rsidR="00D44F6A" w:rsidRPr="00134BAD">
        <w:rPr>
          <w:sz w:val="32"/>
        </w:rPr>
        <w:t xml:space="preserve"> </w:t>
      </w:r>
      <w:r w:rsidRPr="00134BAD">
        <w:rPr>
          <w:sz w:val="32"/>
        </w:rPr>
        <w:br/>
      </w:r>
      <w:r w:rsidR="00D44F6A" w:rsidRPr="00134BAD">
        <w:rPr>
          <w:sz w:val="32"/>
        </w:rPr>
        <w:t>(Field Sanitation)</w:t>
      </w:r>
      <w:bookmarkEnd w:id="562"/>
      <w:bookmarkEnd w:id="563"/>
      <w:bookmarkEnd w:id="564"/>
    </w:p>
    <w:p w14:paraId="6CC0D598" w14:textId="77777777" w:rsidR="00381ECD" w:rsidRPr="00D5180B" w:rsidRDefault="00BC421C" w:rsidP="00F45D27">
      <w:pPr>
        <w:ind w:left="36"/>
        <w:rPr>
          <w:rFonts w:cs="Calibri"/>
          <w:szCs w:val="22"/>
        </w:rPr>
      </w:pPr>
      <w:r w:rsidRPr="00D5180B">
        <w:rPr>
          <w:rFonts w:cs="Calibri"/>
          <w:szCs w:val="22"/>
        </w:rPr>
        <w:t>This section addresses harvest and harvest aid equipment</w:t>
      </w:r>
      <w:r w:rsidR="00381ECD" w:rsidRPr="00D5180B">
        <w:rPr>
          <w:rFonts w:cs="Calibri"/>
          <w:szCs w:val="22"/>
        </w:rPr>
        <w:t xml:space="preserve"> and</w:t>
      </w:r>
      <w:r w:rsidR="00242F83" w:rsidRPr="00D5180B">
        <w:rPr>
          <w:rFonts w:cs="Calibri"/>
          <w:szCs w:val="22"/>
        </w:rPr>
        <w:t xml:space="preserve"> packaging materials</w:t>
      </w:r>
      <w:r w:rsidR="00381ECD" w:rsidRPr="00D5180B">
        <w:rPr>
          <w:rFonts w:cs="Calibri"/>
          <w:szCs w:val="22"/>
        </w:rPr>
        <w:t xml:space="preserve"> </w:t>
      </w:r>
      <w:r w:rsidRPr="00D5180B">
        <w:rPr>
          <w:rFonts w:cs="Calibri"/>
          <w:szCs w:val="22"/>
        </w:rPr>
        <w:t>used for lettuce/leafy greens</w:t>
      </w:r>
      <w:r w:rsidR="00242F83" w:rsidRPr="00D5180B">
        <w:rPr>
          <w:rFonts w:cs="Calibri"/>
          <w:szCs w:val="22"/>
        </w:rPr>
        <w:t xml:space="preserve"> as well as </w:t>
      </w:r>
      <w:r w:rsidR="00381ECD" w:rsidRPr="00D5180B">
        <w:rPr>
          <w:rFonts w:cs="Calibri"/>
          <w:szCs w:val="22"/>
        </w:rPr>
        <w:t>any fully or partially</w:t>
      </w:r>
      <w:r w:rsidR="006967E9">
        <w:rPr>
          <w:rFonts w:cs="Calibri"/>
          <w:szCs w:val="22"/>
        </w:rPr>
        <w:t xml:space="preserve"> </w:t>
      </w:r>
      <w:r w:rsidR="00381ECD" w:rsidRPr="00D5180B">
        <w:rPr>
          <w:rFonts w:cs="Calibri"/>
          <w:szCs w:val="22"/>
        </w:rPr>
        <w:t xml:space="preserve">enclosed buildings used </w:t>
      </w:r>
      <w:r w:rsidR="00242F83" w:rsidRPr="00D5180B">
        <w:rPr>
          <w:rFonts w:cs="Calibri"/>
          <w:szCs w:val="22"/>
        </w:rPr>
        <w:t>to store food-contact surfaces</w:t>
      </w:r>
      <w:r w:rsidR="00381ECD" w:rsidRPr="00D5180B">
        <w:rPr>
          <w:rFonts w:cs="Calibri"/>
          <w:szCs w:val="22"/>
        </w:rPr>
        <w:t xml:space="preserve"> and packaging materials</w:t>
      </w:r>
      <w:r w:rsidR="003374F8" w:rsidRPr="00D5180B">
        <w:rPr>
          <w:rFonts w:cs="Calibri"/>
          <w:szCs w:val="22"/>
        </w:rPr>
        <w:t>.</w:t>
      </w:r>
      <w:r w:rsidRPr="00D5180B">
        <w:rPr>
          <w:rFonts w:cs="Calibri"/>
          <w:szCs w:val="22"/>
        </w:rPr>
        <w:t xml:space="preserve"> </w:t>
      </w:r>
    </w:p>
    <w:p w14:paraId="3CCF0A27" w14:textId="77777777" w:rsidR="00BC421C" w:rsidRPr="00D5180B" w:rsidRDefault="00BC421C" w:rsidP="00F45D27">
      <w:pPr>
        <w:spacing w:before="120" w:after="120"/>
        <w:ind w:left="36"/>
        <w:rPr>
          <w:rFonts w:cs="Calibri"/>
          <w:szCs w:val="22"/>
        </w:rPr>
      </w:pPr>
      <w:r w:rsidRPr="00D5180B">
        <w:rPr>
          <w:rFonts w:cs="Calibri"/>
          <w:szCs w:val="22"/>
        </w:rPr>
        <w:t>Mechanical or machine harvest has become increasingly prevalent and provides opportunity for increased surface contac</w:t>
      </w:r>
      <w:r w:rsidR="00AC4D89" w:rsidRPr="00D5180B">
        <w:rPr>
          <w:rFonts w:cs="Calibri"/>
          <w:szCs w:val="22"/>
        </w:rPr>
        <w:t>t exposure. This includes field-</w:t>
      </w:r>
      <w:r w:rsidRPr="00D5180B">
        <w:rPr>
          <w:rFonts w:cs="Calibri"/>
          <w:szCs w:val="22"/>
        </w:rPr>
        <w:t>cored lettuce operations that use various harvest equipment and aids</w:t>
      </w:r>
      <w:r w:rsidR="003374F8" w:rsidRPr="00D5180B">
        <w:rPr>
          <w:rFonts w:cs="Calibri"/>
          <w:szCs w:val="22"/>
        </w:rPr>
        <w:t xml:space="preserve">. </w:t>
      </w:r>
    </w:p>
    <w:p w14:paraId="6DC53D3A" w14:textId="77777777" w:rsidR="00BC421C" w:rsidRPr="00D5180B" w:rsidRDefault="00BC421C" w:rsidP="007D7827">
      <w:pPr>
        <w:pStyle w:val="Heading2"/>
      </w:pPr>
      <w:bookmarkStart w:id="565" w:name="_Toc167780389"/>
      <w:bookmarkStart w:id="566" w:name="_Toc198619154"/>
      <w:bookmarkStart w:id="567" w:name="_Toc443565029"/>
      <w:bookmarkStart w:id="568" w:name="_Toc489362225"/>
      <w:bookmarkStart w:id="569" w:name="_Toc8374952"/>
      <w:bookmarkStart w:id="570" w:name="_Toc20839175"/>
      <w:r w:rsidRPr="00D5180B">
        <w:t>The Best Practices Are:</w:t>
      </w:r>
      <w:bookmarkEnd w:id="565"/>
      <w:bookmarkEnd w:id="566"/>
      <w:bookmarkEnd w:id="567"/>
      <w:bookmarkEnd w:id="568"/>
      <w:bookmarkEnd w:id="569"/>
      <w:bookmarkEnd w:id="570"/>
      <w:r w:rsidRPr="00D5180B">
        <w:t xml:space="preserve">  </w:t>
      </w:r>
    </w:p>
    <w:p w14:paraId="42CAC9B7" w14:textId="77777777" w:rsidR="008F656A" w:rsidRPr="00D5180B" w:rsidRDefault="008F656A" w:rsidP="00F45D27">
      <w:pPr>
        <w:numPr>
          <w:ilvl w:val="0"/>
          <w:numId w:val="25"/>
        </w:numPr>
        <w:tabs>
          <w:tab w:val="clear" w:pos="720"/>
        </w:tabs>
        <w:rPr>
          <w:rFonts w:cs="Calibri"/>
          <w:szCs w:val="22"/>
        </w:rPr>
      </w:pPr>
      <w:r w:rsidRPr="00D5180B">
        <w:rPr>
          <w:rFonts w:cs="Calibri"/>
          <w:szCs w:val="22"/>
        </w:rPr>
        <w:t>Use equipment such as pallets, forklifts, tractors, and vehicles that may have contact with leafy greens in a manner that minimizes the potential for product or food contact surface contamination.</w:t>
      </w:r>
    </w:p>
    <w:p w14:paraId="78A93DD4" w14:textId="77777777" w:rsidR="00362FEC" w:rsidRPr="00D5180B" w:rsidRDefault="00362FEC" w:rsidP="00F45D27">
      <w:pPr>
        <w:pStyle w:val="ListParagraph"/>
        <w:numPr>
          <w:ilvl w:val="0"/>
          <w:numId w:val="25"/>
        </w:numPr>
        <w:tabs>
          <w:tab w:val="clear" w:pos="720"/>
        </w:tabs>
        <w:spacing w:after="0"/>
        <w:rPr>
          <w:rFonts w:cs="Calibri"/>
        </w:rPr>
      </w:pPr>
      <w:r w:rsidRPr="00D5180B">
        <w:rPr>
          <w:rFonts w:cs="Calibri"/>
        </w:rPr>
        <w:t xml:space="preserve">Clean and sanitize food contact surfaces </w:t>
      </w:r>
      <w:r w:rsidR="00831D44" w:rsidRPr="00D5180B">
        <w:rPr>
          <w:rFonts w:cs="Calibri"/>
        </w:rPr>
        <w:t xml:space="preserve">on harvest equipment </w:t>
      </w:r>
      <w:r w:rsidRPr="00D5180B">
        <w:rPr>
          <w:rFonts w:cs="Calibri"/>
        </w:rPr>
        <w:t xml:space="preserve">at the end of each daily </w:t>
      </w:r>
      <w:commentRangeStart w:id="571"/>
      <w:r w:rsidRPr="00D5180B">
        <w:rPr>
          <w:rFonts w:cs="Calibri"/>
        </w:rPr>
        <w:t>harvest</w:t>
      </w:r>
      <w:ins w:id="572" w:author="Susan" w:date="2020-06-16T08:53:00Z">
        <w:r w:rsidR="004953E0">
          <w:rPr>
            <w:rFonts w:cs="Calibri"/>
          </w:rPr>
          <w:t xml:space="preserve"> or when moving between commodities and fields and when excessive soil</w:t>
        </w:r>
      </w:ins>
      <w:ins w:id="573" w:author="Susan" w:date="2020-06-16T08:54:00Z">
        <w:r w:rsidR="004953E0">
          <w:rPr>
            <w:rFonts w:cs="Calibri"/>
          </w:rPr>
          <w:t xml:space="preserve"> has built up</w:t>
        </w:r>
        <w:commentRangeEnd w:id="571"/>
        <w:r w:rsidR="004953E0">
          <w:rPr>
            <w:rStyle w:val="CommentReference"/>
            <w:rFonts w:ascii="Tahoma" w:eastAsia="Times New Roman" w:hAnsi="Tahoma" w:cs="Tahoma"/>
            <w:lang w:eastAsia="x-none"/>
          </w:rPr>
          <w:commentReference w:id="571"/>
        </w:r>
      </w:ins>
      <w:r w:rsidR="009540DD" w:rsidRPr="00D5180B">
        <w:rPr>
          <w:rFonts w:cs="Calibri"/>
        </w:rPr>
        <w:t>.</w:t>
      </w:r>
    </w:p>
    <w:p w14:paraId="0FB5F1BE" w14:textId="77777777" w:rsidR="00692929" w:rsidRPr="00692929" w:rsidDel="00167CAC" w:rsidRDefault="00362FEC" w:rsidP="00F45D27">
      <w:pPr>
        <w:pStyle w:val="ListParagraph"/>
        <w:numPr>
          <w:ilvl w:val="0"/>
          <w:numId w:val="25"/>
        </w:numPr>
        <w:tabs>
          <w:tab w:val="clear" w:pos="720"/>
        </w:tabs>
        <w:spacing w:after="0"/>
        <w:rPr>
          <w:del w:id="574" w:author="Susan" w:date="2020-06-16T09:56:00Z"/>
          <w:rFonts w:cs="Calibri"/>
        </w:rPr>
      </w:pPr>
      <w:commentRangeStart w:id="575"/>
      <w:del w:id="576" w:author="Susan" w:date="2020-06-16T09:56:00Z">
        <w:r w:rsidRPr="00D5180B" w:rsidDel="00167CAC">
          <w:rPr>
            <w:rFonts w:cs="Calibri"/>
          </w:rPr>
          <w:delText>Based on inspection, if necessary, rinse and sanitize food contact surfaces on harvest equipment prior to beginning daily harvest</w:delText>
        </w:r>
        <w:r w:rsidR="009540DD" w:rsidRPr="00D5180B" w:rsidDel="00167CAC">
          <w:rPr>
            <w:rFonts w:cs="Calibri"/>
          </w:rPr>
          <w:delText>.</w:delText>
        </w:r>
      </w:del>
      <w:commentRangeEnd w:id="575"/>
      <w:r w:rsidR="00F45D27">
        <w:rPr>
          <w:rStyle w:val="CommentReference"/>
          <w:rFonts w:ascii="Tahoma" w:eastAsia="Times New Roman" w:hAnsi="Tahoma" w:cs="Tahoma"/>
          <w:lang w:eastAsia="x-none"/>
        </w:rPr>
        <w:commentReference w:id="575"/>
      </w:r>
    </w:p>
    <w:p w14:paraId="5207C616" w14:textId="77777777" w:rsidR="00F45D27" w:rsidRPr="00D5180B" w:rsidRDefault="00F45D27" w:rsidP="00F45D27">
      <w:pPr>
        <w:numPr>
          <w:ilvl w:val="0"/>
          <w:numId w:val="122"/>
        </w:numPr>
        <w:ind w:left="720"/>
        <w:rPr>
          <w:rFonts w:cs="Calibri"/>
          <w:szCs w:val="22"/>
        </w:rPr>
      </w:pPr>
      <w:commentRangeStart w:id="577"/>
      <w:del w:id="578" w:author="Susan" w:date="2020-06-16T14:49:00Z">
        <w:r w:rsidRPr="00D5180B" w:rsidDel="000F21AA">
          <w:rPr>
            <w:rFonts w:cs="Calibri"/>
            <w:szCs w:val="22"/>
          </w:rPr>
          <w:delText>Locate e</w:delText>
        </w:r>
      </w:del>
      <w:ins w:id="579" w:author="Susan" w:date="2020-06-16T14:49:00Z">
        <w:r w:rsidR="000F21AA">
          <w:rPr>
            <w:rFonts w:cs="Calibri"/>
            <w:szCs w:val="22"/>
          </w:rPr>
          <w:t>E</w:t>
        </w:r>
      </w:ins>
      <w:r w:rsidRPr="00D5180B">
        <w:rPr>
          <w:rFonts w:cs="Calibri"/>
          <w:szCs w:val="22"/>
        </w:rPr>
        <w:t>quipment</w:t>
      </w:r>
      <w:del w:id="580" w:author="Susan" w:date="2020-06-16T14:50:00Z">
        <w:r w:rsidRPr="00D5180B" w:rsidDel="000F21AA">
          <w:rPr>
            <w:rFonts w:cs="Calibri"/>
            <w:szCs w:val="22"/>
          </w:rPr>
          <w:delText>, tool, and container</w:delText>
        </w:r>
      </w:del>
      <w:r w:rsidRPr="00D5180B">
        <w:rPr>
          <w:rFonts w:cs="Calibri"/>
          <w:szCs w:val="22"/>
        </w:rPr>
        <w:t xml:space="preserve"> cleaning and sanitizing operations </w:t>
      </w:r>
      <w:ins w:id="581" w:author="Susan" w:date="2020-06-16T14:50:00Z">
        <w:r w:rsidR="000F21AA">
          <w:rPr>
            <w:rFonts w:cs="Calibri"/>
            <w:szCs w:val="22"/>
          </w:rPr>
          <w:t xml:space="preserve">should take place </w:t>
        </w:r>
      </w:ins>
      <w:commentRangeEnd w:id="577"/>
      <w:ins w:id="582" w:author="Susan" w:date="2020-06-17T14:37:00Z">
        <w:r w:rsidR="008E59DA">
          <w:rPr>
            <w:rStyle w:val="CommentReference"/>
            <w:rFonts w:ascii="Tahoma" w:hAnsi="Tahoma" w:cs="Tahoma"/>
            <w:lang w:eastAsia="x-none"/>
          </w:rPr>
          <w:commentReference w:id="577"/>
        </w:r>
      </w:ins>
      <w:r w:rsidRPr="00D5180B">
        <w:rPr>
          <w:rFonts w:cs="Calibri"/>
          <w:szCs w:val="22"/>
        </w:rPr>
        <w:t xml:space="preserve">away from product and other equipment to reduce the potential for cross-contamination. </w:t>
      </w:r>
    </w:p>
    <w:p w14:paraId="0F471F73" w14:textId="77777777" w:rsidR="00F45D27" w:rsidRDefault="00F45D27" w:rsidP="00F45D27">
      <w:pPr>
        <w:numPr>
          <w:ilvl w:val="0"/>
          <w:numId w:val="122"/>
        </w:numPr>
        <w:ind w:left="720"/>
        <w:rPr>
          <w:ins w:id="583" w:author="Susan" w:date="2020-06-16T09:14:00Z"/>
          <w:rFonts w:cs="Calibri"/>
          <w:szCs w:val="22"/>
        </w:rPr>
      </w:pPr>
      <w:commentRangeStart w:id="584"/>
      <w:ins w:id="585" w:author="Susan" w:date="2020-06-16T09:10:00Z">
        <w:r w:rsidRPr="001D7812">
          <w:rPr>
            <w:rFonts w:cs="Calibri"/>
            <w:szCs w:val="22"/>
          </w:rPr>
          <w:t>Harvester sanitation personnel must utilize PPE equipment such as gloves, aprons, boots, face shields, respirators (if required) in such a way as to prevent cross-contamination of harvest equipment, tools, etc</w:t>
        </w:r>
      </w:ins>
      <w:commentRangeEnd w:id="584"/>
      <w:r>
        <w:rPr>
          <w:rStyle w:val="CommentReference"/>
          <w:rFonts w:ascii="Tahoma" w:hAnsi="Tahoma" w:cs="Tahoma"/>
          <w:lang w:eastAsia="x-none"/>
        </w:rPr>
        <w:commentReference w:id="584"/>
      </w:r>
      <w:ins w:id="586" w:author="Susan" w:date="2020-06-16T09:10:00Z">
        <w:r w:rsidRPr="001D7812">
          <w:rPr>
            <w:rFonts w:cs="Calibri"/>
            <w:szCs w:val="22"/>
          </w:rPr>
          <w:t>.</w:t>
        </w:r>
      </w:ins>
    </w:p>
    <w:p w14:paraId="368E3002" w14:textId="77777777" w:rsidR="00F45D27" w:rsidRDefault="00F45D27" w:rsidP="00F45D27">
      <w:pPr>
        <w:numPr>
          <w:ilvl w:val="0"/>
          <w:numId w:val="122"/>
        </w:numPr>
        <w:ind w:left="720"/>
        <w:rPr>
          <w:ins w:id="587" w:author="Susan" w:date="2020-06-16T09:02:00Z"/>
          <w:rFonts w:cs="Calibri"/>
          <w:szCs w:val="22"/>
        </w:rPr>
      </w:pPr>
      <w:commentRangeStart w:id="588"/>
      <w:ins w:id="589" w:author="Susan" w:date="2020-06-16T09:14:00Z">
        <w:r>
          <w:rPr>
            <w:rFonts w:cs="Calibri"/>
            <w:szCs w:val="22"/>
          </w:rPr>
          <w:t>Harvest sanitation crew must store all c</w:t>
        </w:r>
      </w:ins>
      <w:ins w:id="590" w:author="Susan" w:date="2020-06-16T09:15:00Z">
        <w:r>
          <w:rPr>
            <w:rFonts w:cs="Calibri"/>
            <w:szCs w:val="22"/>
          </w:rPr>
          <w:t>leaning and sanitation chemicals in a secure location</w:t>
        </w:r>
        <w:commentRangeEnd w:id="588"/>
        <w:r>
          <w:rPr>
            <w:rStyle w:val="CommentReference"/>
            <w:rFonts w:ascii="Tahoma" w:hAnsi="Tahoma" w:cs="Tahoma"/>
            <w:lang w:eastAsia="x-none"/>
          </w:rPr>
          <w:commentReference w:id="588"/>
        </w:r>
        <w:r>
          <w:rPr>
            <w:rFonts w:cs="Calibri"/>
            <w:szCs w:val="22"/>
          </w:rPr>
          <w:t>.</w:t>
        </w:r>
      </w:ins>
    </w:p>
    <w:p w14:paraId="07D47D2B" w14:textId="77777777" w:rsidR="00852BA6" w:rsidRPr="00D5180B" w:rsidRDefault="00852BA6" w:rsidP="00F0393F">
      <w:pPr>
        <w:pStyle w:val="ListParagraph"/>
        <w:numPr>
          <w:ilvl w:val="0"/>
          <w:numId w:val="25"/>
        </w:numPr>
        <w:spacing w:after="0"/>
        <w:rPr>
          <w:rFonts w:cs="Calibri"/>
        </w:rPr>
      </w:pPr>
      <w:r w:rsidRPr="00D5180B">
        <w:rPr>
          <w:rFonts w:cs="Calibri"/>
        </w:rPr>
        <w:t>All water u</w:t>
      </w:r>
      <w:r w:rsidR="001536AA" w:rsidRPr="00D5180B">
        <w:rPr>
          <w:rFonts w:cs="Calibri"/>
        </w:rPr>
        <w:t>tilized</w:t>
      </w:r>
      <w:r w:rsidRPr="00D5180B">
        <w:rPr>
          <w:rFonts w:cs="Calibri"/>
        </w:rPr>
        <w:t xml:space="preserve"> in cleaning and sanitizing of equipment must meet </w:t>
      </w:r>
      <w:r w:rsidR="00F21A10">
        <w:rPr>
          <w:rFonts w:cs="Calibri"/>
        </w:rPr>
        <w:t>p</w:t>
      </w:r>
      <w:r w:rsidRPr="00D5180B">
        <w:rPr>
          <w:rFonts w:cs="Calibri"/>
        </w:rPr>
        <w:t>ostharvest water acceptance criteria.</w:t>
      </w:r>
    </w:p>
    <w:p w14:paraId="7DD29630" w14:textId="77777777" w:rsidR="003C4DDC" w:rsidRDefault="003C4DDC" w:rsidP="003C4DDC">
      <w:pPr>
        <w:pStyle w:val="ListParagraph"/>
        <w:numPr>
          <w:ilvl w:val="0"/>
          <w:numId w:val="25"/>
        </w:numPr>
        <w:tabs>
          <w:tab w:val="clear" w:pos="720"/>
        </w:tabs>
        <w:spacing w:after="0"/>
        <w:rPr>
          <w:rFonts w:cs="Calibri"/>
        </w:rPr>
      </w:pPr>
      <w:commentRangeStart w:id="591"/>
      <w:ins w:id="592" w:author="Susan" w:date="2020-06-16T09:03:00Z">
        <w:r w:rsidRPr="004953E0">
          <w:rPr>
            <w:rFonts w:cs="Calibri"/>
          </w:rPr>
          <w:t xml:space="preserve">Documentation (logs or records) must be maintained daily for </w:t>
        </w:r>
      </w:ins>
      <w:ins w:id="593" w:author="Susan" w:date="2020-06-19T17:42:00Z">
        <w:r w:rsidR="00B13B8F">
          <w:rPr>
            <w:rFonts w:cs="Calibri"/>
          </w:rPr>
          <w:t>every harvest equipment container, equipment, and tool</w:t>
        </w:r>
      </w:ins>
      <w:ins w:id="594" w:author="Susan" w:date="2020-06-16T09:03:00Z">
        <w:r w:rsidRPr="004953E0">
          <w:rPr>
            <w:rFonts w:cs="Calibri"/>
          </w:rPr>
          <w:t xml:space="preserve"> cleaning </w:t>
        </w:r>
      </w:ins>
      <w:ins w:id="595" w:author="Susan" w:date="2020-06-16T09:07:00Z">
        <w:r>
          <w:rPr>
            <w:rFonts w:cs="Calibri"/>
          </w:rPr>
          <w:t>and</w:t>
        </w:r>
      </w:ins>
      <w:ins w:id="596" w:author="Susan" w:date="2020-06-16T09:03:00Z">
        <w:r w:rsidRPr="004953E0">
          <w:rPr>
            <w:rFonts w:cs="Calibri"/>
          </w:rPr>
          <w:t xml:space="preserve"> sanitation event. Records must be reviewed, dated</w:t>
        </w:r>
      </w:ins>
      <w:ins w:id="597" w:author="Susan" w:date="2020-06-16T09:07:00Z">
        <w:r>
          <w:rPr>
            <w:rFonts w:cs="Calibri"/>
          </w:rPr>
          <w:t>,</w:t>
        </w:r>
      </w:ins>
      <w:ins w:id="598" w:author="Susan" w:date="2020-06-16T09:03:00Z">
        <w:r w:rsidRPr="004953E0">
          <w:rPr>
            <w:rFonts w:cs="Calibri"/>
          </w:rPr>
          <w:t xml:space="preserve"> and signed by a supervisor or responsible party within a week after the records are made</w:t>
        </w:r>
      </w:ins>
      <w:commentRangeEnd w:id="591"/>
      <w:ins w:id="599" w:author="Susan" w:date="2020-06-16T09:04:00Z">
        <w:r>
          <w:rPr>
            <w:rStyle w:val="CommentReference"/>
            <w:rFonts w:ascii="Tahoma" w:hAnsi="Tahoma" w:cs="Tahoma"/>
            <w:lang w:eastAsia="x-none"/>
          </w:rPr>
          <w:commentReference w:id="591"/>
        </w:r>
      </w:ins>
      <w:ins w:id="600" w:author="Susan" w:date="2020-06-16T14:15:00Z">
        <w:r>
          <w:rPr>
            <w:rFonts w:cs="Calibri"/>
          </w:rPr>
          <w:t>.</w:t>
        </w:r>
      </w:ins>
      <w:ins w:id="601" w:author="Susan" w:date="2020-06-19T17:51:00Z">
        <w:r w:rsidR="000379EA" w:rsidRPr="000379EA">
          <w:t xml:space="preserve"> </w:t>
        </w:r>
        <w:del w:id="602" w:author="Sonia Salas" w:date="2020-06-24T09:13:00Z">
          <w:r w:rsidR="000379EA" w:rsidRPr="000379EA" w:rsidDel="00BC43F5">
            <w:rPr>
              <w:rFonts w:cs="Calibri"/>
            </w:rPr>
            <w:delText>Employ measures to minimize</w:delText>
          </w:r>
        </w:del>
      </w:ins>
    </w:p>
    <w:p w14:paraId="12D898CA" w14:textId="77777777" w:rsidR="00362FEC" w:rsidRPr="00D5180B" w:rsidRDefault="005C5593" w:rsidP="00F0393F">
      <w:pPr>
        <w:numPr>
          <w:ilvl w:val="0"/>
          <w:numId w:val="25"/>
        </w:numPr>
        <w:ind w:left="360" w:firstLine="0"/>
        <w:rPr>
          <w:rFonts w:cs="Calibri"/>
          <w:szCs w:val="22"/>
        </w:rPr>
      </w:pPr>
      <w:r w:rsidRPr="00D5180B">
        <w:rPr>
          <w:rFonts w:cs="Calibri"/>
          <w:szCs w:val="22"/>
        </w:rPr>
        <w:t xml:space="preserve">Prepare an SOP for harvest </w:t>
      </w:r>
      <w:commentRangeStart w:id="603"/>
      <w:ins w:id="604" w:author="Susan" w:date="2020-06-19T17:28:00Z">
        <w:r w:rsidR="00DB257B" w:rsidRPr="00DB257B">
          <w:rPr>
            <w:rFonts w:cs="Calibri"/>
            <w:szCs w:val="22"/>
            <w:highlight w:val="yellow"/>
          </w:rPr>
          <w:t>c</w:t>
        </w:r>
      </w:ins>
      <w:commentRangeEnd w:id="603"/>
      <w:r w:rsidR="00DB257B">
        <w:rPr>
          <w:rStyle w:val="CommentReference"/>
          <w:rFonts w:ascii="Tahoma" w:hAnsi="Tahoma" w:cs="Tahoma"/>
          <w:lang w:eastAsia="x-none"/>
        </w:rPr>
        <w:commentReference w:id="603"/>
      </w:r>
      <w:ins w:id="605" w:author="Susan" w:date="2020-06-19T17:28:00Z">
        <w:r w:rsidR="00DB257B" w:rsidRPr="00DB257B">
          <w:rPr>
            <w:rFonts w:cs="Calibri"/>
            <w:szCs w:val="22"/>
            <w:highlight w:val="yellow"/>
          </w:rPr>
          <w:t>ontainers,</w:t>
        </w:r>
        <w:r w:rsidR="00DB257B">
          <w:rPr>
            <w:rFonts w:cs="Calibri"/>
            <w:szCs w:val="22"/>
          </w:rPr>
          <w:t xml:space="preserve"> </w:t>
        </w:r>
      </w:ins>
      <w:r w:rsidR="00DC0F23" w:rsidRPr="00D5180B">
        <w:rPr>
          <w:rFonts w:cs="Calibri"/>
          <w:szCs w:val="22"/>
        </w:rPr>
        <w:t>equipment</w:t>
      </w:r>
      <w:commentRangeStart w:id="606"/>
      <w:ins w:id="607" w:author="Susan" w:date="2020-06-17T14:28:00Z">
        <w:r w:rsidR="00A733F1">
          <w:rPr>
            <w:rFonts w:cs="Calibri"/>
            <w:szCs w:val="22"/>
          </w:rPr>
          <w:t xml:space="preserve">, </w:t>
        </w:r>
      </w:ins>
      <w:ins w:id="608" w:author="Susan" w:date="2020-06-19T17:28:00Z">
        <w:r w:rsidR="00DB257B">
          <w:rPr>
            <w:rFonts w:cs="Calibri"/>
            <w:szCs w:val="22"/>
          </w:rPr>
          <w:t xml:space="preserve">and </w:t>
        </w:r>
      </w:ins>
      <w:ins w:id="609" w:author="Susan" w:date="2020-06-16T10:00:00Z">
        <w:r w:rsidR="00167CAC">
          <w:rPr>
            <w:rFonts w:cs="Calibri"/>
            <w:szCs w:val="22"/>
          </w:rPr>
          <w:t xml:space="preserve">tools </w:t>
        </w:r>
      </w:ins>
      <w:del w:id="610" w:author="Susan" w:date="2020-06-16T09:20:00Z">
        <w:r w:rsidR="00615A96" w:rsidRPr="00D5180B" w:rsidDel="00436934">
          <w:rPr>
            <w:rFonts w:cs="Calibri"/>
            <w:szCs w:val="22"/>
          </w:rPr>
          <w:delText>containers</w:delText>
        </w:r>
        <w:r w:rsidR="00DC0F23" w:rsidRPr="00D5180B" w:rsidDel="00436934">
          <w:rPr>
            <w:rFonts w:cs="Calibri"/>
            <w:szCs w:val="22"/>
          </w:rPr>
          <w:delText xml:space="preserve"> </w:delText>
        </w:r>
      </w:del>
      <w:r w:rsidR="003C4DDC" w:rsidRPr="00D5180B">
        <w:rPr>
          <w:rFonts w:cs="Calibri"/>
          <w:szCs w:val="22"/>
        </w:rPr>
        <w:t xml:space="preserve"> </w:t>
      </w:r>
      <w:commentRangeEnd w:id="606"/>
      <w:r w:rsidR="00DB257B">
        <w:rPr>
          <w:rStyle w:val="CommentReference"/>
          <w:rFonts w:ascii="Tahoma" w:hAnsi="Tahoma" w:cs="Tahoma"/>
          <w:lang w:eastAsia="x-none"/>
        </w:rPr>
        <w:commentReference w:id="606"/>
      </w:r>
      <w:r w:rsidRPr="00D5180B">
        <w:rPr>
          <w:rFonts w:cs="Calibri"/>
          <w:szCs w:val="22"/>
        </w:rPr>
        <w:t>that addresses the following:</w:t>
      </w:r>
    </w:p>
    <w:p w14:paraId="1A6A3FD9" w14:textId="77777777" w:rsidR="00B03465" w:rsidRPr="00D5180B" w:rsidRDefault="00B03465" w:rsidP="00B03465">
      <w:pPr>
        <w:numPr>
          <w:ilvl w:val="1"/>
          <w:numId w:val="25"/>
        </w:numPr>
        <w:tabs>
          <w:tab w:val="clear" w:pos="1440"/>
          <w:tab w:val="num" w:pos="1080"/>
        </w:tabs>
        <w:ind w:left="1080"/>
        <w:rPr>
          <w:rFonts w:cs="Calibri"/>
          <w:szCs w:val="22"/>
        </w:rPr>
      </w:pPr>
      <w:r w:rsidRPr="00D5180B">
        <w:rPr>
          <w:rFonts w:cs="Calibri"/>
          <w:szCs w:val="22"/>
        </w:rPr>
        <w:t>Clean and sanitize when moving between commodities and fields</w:t>
      </w:r>
      <w:r>
        <w:rPr>
          <w:rFonts w:cs="Calibri"/>
          <w:szCs w:val="22"/>
        </w:rPr>
        <w:t>.</w:t>
      </w:r>
      <w:r w:rsidRPr="00D5180B">
        <w:rPr>
          <w:rFonts w:cs="Calibri"/>
          <w:szCs w:val="22"/>
        </w:rPr>
        <w:t xml:space="preserve"> </w:t>
      </w:r>
    </w:p>
    <w:p w14:paraId="79201FBA" w14:textId="77777777" w:rsidR="00403558" w:rsidRPr="00D5180B" w:rsidRDefault="00E466AE" w:rsidP="00403558">
      <w:pPr>
        <w:numPr>
          <w:ilvl w:val="1"/>
          <w:numId w:val="25"/>
        </w:numPr>
        <w:tabs>
          <w:tab w:val="clear" w:pos="1440"/>
          <w:tab w:val="num" w:pos="1080"/>
        </w:tabs>
        <w:ind w:left="1080"/>
        <w:rPr>
          <w:rFonts w:cs="Calibri"/>
          <w:szCs w:val="22"/>
        </w:rPr>
      </w:pPr>
      <w:commentRangeStart w:id="611"/>
      <w:ins w:id="612" w:author="Susan" w:date="2020-06-17T14:11:00Z">
        <w:r>
          <w:rPr>
            <w:rFonts w:cs="Calibri"/>
            <w:szCs w:val="22"/>
          </w:rPr>
          <w:t>Prior to beginning harvest, conduc</w:t>
        </w:r>
      </w:ins>
      <w:ins w:id="613" w:author="Susan" w:date="2020-06-17T14:12:00Z">
        <w:r>
          <w:rPr>
            <w:rFonts w:cs="Calibri"/>
            <w:szCs w:val="22"/>
          </w:rPr>
          <w:t xml:space="preserve">t a </w:t>
        </w:r>
      </w:ins>
      <w:del w:id="614" w:author="Susan" w:date="2020-06-17T14:12:00Z">
        <w:r w:rsidR="00403558" w:rsidRPr="00D5180B" w:rsidDel="00E466AE">
          <w:rPr>
            <w:rFonts w:cs="Calibri"/>
            <w:szCs w:val="22"/>
          </w:rPr>
          <w:delText>D</w:delText>
        </w:r>
      </w:del>
      <w:ins w:id="615" w:author="Susan" w:date="2020-06-17T14:12:00Z">
        <w:r>
          <w:rPr>
            <w:rFonts w:cs="Calibri"/>
            <w:szCs w:val="22"/>
          </w:rPr>
          <w:t>d</w:t>
        </w:r>
      </w:ins>
      <w:r w:rsidR="00403558" w:rsidRPr="00D5180B">
        <w:rPr>
          <w:rFonts w:cs="Calibri"/>
          <w:szCs w:val="22"/>
        </w:rPr>
        <w:t>aily inspection</w:t>
      </w:r>
      <w:del w:id="616" w:author="Susan" w:date="2020-06-16T09:55:00Z">
        <w:r w:rsidR="00403558" w:rsidRPr="00D5180B" w:rsidDel="00403558">
          <w:rPr>
            <w:rFonts w:cs="Calibri"/>
            <w:szCs w:val="22"/>
          </w:rPr>
          <w:delText>,</w:delText>
        </w:r>
      </w:del>
      <w:ins w:id="617" w:author="Susan" w:date="2020-06-16T09:55:00Z">
        <w:r w:rsidR="00403558">
          <w:rPr>
            <w:rFonts w:cs="Calibri"/>
            <w:szCs w:val="22"/>
          </w:rPr>
          <w:t xml:space="preserve"> that addresses</w:t>
        </w:r>
      </w:ins>
      <w:r w:rsidR="00403558" w:rsidRPr="00D5180B">
        <w:rPr>
          <w:rFonts w:cs="Calibri"/>
          <w:szCs w:val="22"/>
        </w:rPr>
        <w:t xml:space="preserve"> cleaning</w:t>
      </w:r>
      <w:del w:id="618" w:author="Susan" w:date="2020-06-16T09:55:00Z">
        <w:r w:rsidR="00403558" w:rsidDel="00403558">
          <w:rPr>
            <w:rFonts w:cs="Calibri"/>
            <w:szCs w:val="22"/>
          </w:rPr>
          <w:delText>,</w:delText>
        </w:r>
      </w:del>
      <w:r w:rsidR="00403558" w:rsidRPr="00D5180B">
        <w:rPr>
          <w:rFonts w:cs="Calibri"/>
          <w:szCs w:val="22"/>
        </w:rPr>
        <w:t xml:space="preserve"> and sanitation</w:t>
      </w:r>
      <w:ins w:id="619" w:author="Susan" w:date="2020-06-16T09:55:00Z">
        <w:r w:rsidR="00403558">
          <w:rPr>
            <w:rFonts w:cs="Calibri"/>
            <w:szCs w:val="22"/>
          </w:rPr>
          <w:t xml:space="preserve"> or noticeable change in conditions</w:t>
        </w:r>
      </w:ins>
      <w:ins w:id="620" w:author="Susan" w:date="2020-06-16T09:59:00Z">
        <w:r w:rsidR="00167CAC">
          <w:rPr>
            <w:rFonts w:cs="Calibri"/>
            <w:szCs w:val="22"/>
          </w:rPr>
          <w:t xml:space="preserve"> </w:t>
        </w:r>
      </w:ins>
      <w:ins w:id="621" w:author="Susan" w:date="2020-06-16T09:55:00Z">
        <w:r w:rsidR="00403558">
          <w:rPr>
            <w:rFonts w:cs="Calibri"/>
            <w:szCs w:val="22"/>
          </w:rPr>
          <w:t xml:space="preserve">since prior </w:t>
        </w:r>
      </w:ins>
      <w:ins w:id="622" w:author="Susan" w:date="2020-06-16T09:56:00Z">
        <w:r w:rsidR="00403558">
          <w:rPr>
            <w:rFonts w:cs="Calibri"/>
            <w:szCs w:val="22"/>
          </w:rPr>
          <w:t>sanitation</w:t>
        </w:r>
        <w:r w:rsidR="00167CAC">
          <w:rPr>
            <w:rFonts w:cs="Calibri"/>
            <w:szCs w:val="22"/>
          </w:rPr>
          <w:t xml:space="preserve">. </w:t>
        </w:r>
      </w:ins>
      <w:ins w:id="623" w:author="Susan" w:date="2020-06-16T09:57:00Z">
        <w:r w:rsidR="00167CAC">
          <w:rPr>
            <w:rFonts w:cs="Calibri"/>
            <w:szCs w:val="22"/>
          </w:rPr>
          <w:t>If necessary, rinse and sanitize food contact surfaces on harvest equipment</w:t>
        </w:r>
      </w:ins>
      <w:ins w:id="624" w:author="Susan" w:date="2020-06-17T14:13:00Z">
        <w:r>
          <w:rPr>
            <w:rFonts w:cs="Calibri"/>
            <w:szCs w:val="22"/>
          </w:rPr>
          <w:t xml:space="preserve"> (</w:t>
        </w:r>
        <w:r w:rsidR="00DE0327">
          <w:rPr>
            <w:rFonts w:cs="Calibri"/>
            <w:szCs w:val="22"/>
          </w:rPr>
          <w:t>i.</w:t>
        </w:r>
        <w:r>
          <w:rPr>
            <w:rFonts w:cs="Calibri"/>
            <w:szCs w:val="22"/>
          </w:rPr>
          <w:t>e., accumulation of dirt, debris, dust, droppings, etc.)</w:t>
        </w:r>
      </w:ins>
      <w:ins w:id="625" w:author="Susan" w:date="2020-06-16T09:59:00Z">
        <w:r w:rsidR="00167CAC">
          <w:rPr>
            <w:rFonts w:cs="Calibri"/>
            <w:szCs w:val="22"/>
          </w:rPr>
          <w:t>.</w:t>
        </w:r>
      </w:ins>
      <w:ins w:id="626" w:author="Susan" w:date="2020-06-16T09:58:00Z">
        <w:r w:rsidR="00167CAC">
          <w:rPr>
            <w:rFonts w:cs="Calibri"/>
            <w:szCs w:val="22"/>
          </w:rPr>
          <w:t xml:space="preserve"> </w:t>
        </w:r>
      </w:ins>
      <w:commentRangeEnd w:id="611"/>
      <w:ins w:id="627" w:author="Susan" w:date="2020-06-17T14:37:00Z">
        <w:r w:rsidR="008E59DA">
          <w:rPr>
            <w:rStyle w:val="CommentReference"/>
            <w:rFonts w:ascii="Tahoma" w:hAnsi="Tahoma" w:cs="Tahoma"/>
            <w:lang w:eastAsia="x-none"/>
          </w:rPr>
          <w:commentReference w:id="611"/>
        </w:r>
      </w:ins>
    </w:p>
    <w:p w14:paraId="606E0FBD" w14:textId="77777777" w:rsidR="00B03465" w:rsidRPr="00BA57E9" w:rsidRDefault="00B03465" w:rsidP="00B03465">
      <w:pPr>
        <w:numPr>
          <w:ilvl w:val="1"/>
          <w:numId w:val="25"/>
        </w:numPr>
        <w:tabs>
          <w:tab w:val="clear" w:pos="1440"/>
          <w:tab w:val="num" w:pos="1080"/>
        </w:tabs>
        <w:ind w:left="1080"/>
        <w:rPr>
          <w:ins w:id="628" w:author="Susan" w:date="2020-06-16T12:37:00Z"/>
          <w:rFonts w:cs="Calibri"/>
          <w:szCs w:val="22"/>
        </w:rPr>
      </w:pPr>
      <w:r w:rsidRPr="00D5180B">
        <w:rPr>
          <w:rFonts w:cs="Calibri"/>
          <w:szCs w:val="22"/>
        </w:rPr>
        <w:t>Proper cleaning, sanitation</w:t>
      </w:r>
      <w:r>
        <w:rPr>
          <w:rFonts w:cs="Calibri"/>
          <w:szCs w:val="22"/>
        </w:rPr>
        <w:t>,</w:t>
      </w:r>
      <w:r w:rsidRPr="00D5180B">
        <w:rPr>
          <w:rFonts w:cs="Calibri"/>
          <w:szCs w:val="22"/>
        </w:rPr>
        <w:t xml:space="preserve"> and storage of hand-harvest equipment (knives, scythes, etc.)</w:t>
      </w:r>
      <w:r>
        <w:rPr>
          <w:rFonts w:cs="Calibri"/>
          <w:szCs w:val="22"/>
        </w:rPr>
        <w:t>.</w:t>
      </w:r>
    </w:p>
    <w:p w14:paraId="795EB886" w14:textId="77777777" w:rsidR="00A733F1" w:rsidRDefault="00B03465" w:rsidP="00B03465">
      <w:pPr>
        <w:numPr>
          <w:ilvl w:val="1"/>
          <w:numId w:val="25"/>
        </w:numPr>
        <w:tabs>
          <w:tab w:val="clear" w:pos="1440"/>
          <w:tab w:val="num" w:pos="1080"/>
        </w:tabs>
        <w:ind w:left="1080"/>
        <w:rPr>
          <w:ins w:id="629" w:author="Susan" w:date="2020-06-17T14:30:00Z"/>
          <w:rFonts w:cs="Calibri"/>
          <w:szCs w:val="22"/>
        </w:rPr>
      </w:pPr>
      <w:commentRangeStart w:id="630"/>
      <w:ins w:id="631" w:author="Susan" w:date="2020-06-16T12:37:00Z">
        <w:r>
          <w:rPr>
            <w:rFonts w:cs="Calibri"/>
            <w:szCs w:val="22"/>
          </w:rPr>
          <w:lastRenderedPageBreak/>
          <w:t xml:space="preserve">Prior to harvest crews exiting for breaks, </w:t>
        </w:r>
      </w:ins>
      <w:ins w:id="632" w:author="Susan" w:date="2020-06-16T12:38:00Z">
        <w:r>
          <w:rPr>
            <w:rFonts w:cs="Calibri"/>
            <w:szCs w:val="22"/>
          </w:rPr>
          <w:t xml:space="preserve">harvest </w:t>
        </w:r>
      </w:ins>
      <w:ins w:id="633" w:author="Susan" w:date="2020-06-16T12:37:00Z">
        <w:r>
          <w:rPr>
            <w:rFonts w:cs="Calibri"/>
            <w:szCs w:val="22"/>
          </w:rPr>
          <w:t>tools should be placed in a receptacle</w:t>
        </w:r>
      </w:ins>
      <w:ins w:id="634" w:author="Susan" w:date="2020-06-17T14:30:00Z">
        <w:r w:rsidR="00A733F1">
          <w:rPr>
            <w:rFonts w:cs="Calibri"/>
            <w:szCs w:val="22"/>
          </w:rPr>
          <w:t>.</w:t>
        </w:r>
      </w:ins>
      <w:ins w:id="635" w:author="Susan" w:date="2020-06-16T12:37:00Z">
        <w:r>
          <w:rPr>
            <w:rFonts w:cs="Calibri"/>
            <w:szCs w:val="22"/>
          </w:rPr>
          <w:t xml:space="preserve"> </w:t>
        </w:r>
      </w:ins>
      <w:del w:id="636" w:author="Susan" w:date="2020-06-18T12:47:00Z">
        <w:r w:rsidR="00540188" w:rsidRPr="00DB257B" w:rsidDel="00540188">
          <w:rPr>
            <w:rFonts w:cs="Calibri"/>
            <w:szCs w:val="22"/>
            <w:highlight w:val="yellow"/>
          </w:rPr>
          <w:delText xml:space="preserve">Containing </w:delText>
        </w:r>
      </w:del>
      <w:commentRangeEnd w:id="630"/>
      <w:r w:rsidR="00540188" w:rsidRPr="00DB257B">
        <w:rPr>
          <w:rStyle w:val="CommentReference"/>
          <w:rFonts w:ascii="Tahoma" w:hAnsi="Tahoma" w:cs="Tahoma"/>
          <w:highlight w:val="yellow"/>
          <w:lang w:eastAsia="x-none"/>
        </w:rPr>
        <w:commentReference w:id="630"/>
      </w:r>
      <w:del w:id="637" w:author="Susan" w:date="2020-06-17T14:23:00Z">
        <w:r w:rsidRPr="00DB257B" w:rsidDel="00A733F1">
          <w:rPr>
            <w:rFonts w:cs="Calibri"/>
            <w:szCs w:val="22"/>
            <w:highlight w:val="yellow"/>
          </w:rPr>
          <w:delText xml:space="preserve">clean, untouched, microbially potable, and sanitized </w:delText>
        </w:r>
      </w:del>
      <w:del w:id="638" w:author="Susan" w:date="2020-06-18T12:46:00Z">
        <w:r w:rsidR="00540188" w:rsidRPr="00DB257B" w:rsidDel="00540188">
          <w:rPr>
            <w:rFonts w:cs="Calibri"/>
            <w:szCs w:val="22"/>
            <w:highlight w:val="yellow"/>
          </w:rPr>
          <w:delText>water.</w:delText>
        </w:r>
      </w:del>
    </w:p>
    <w:p w14:paraId="41D9D7FA" w14:textId="77777777" w:rsidR="00B03465" w:rsidRPr="00D5180B" w:rsidRDefault="00A733F1" w:rsidP="00B03465">
      <w:pPr>
        <w:numPr>
          <w:ilvl w:val="1"/>
          <w:numId w:val="25"/>
        </w:numPr>
        <w:tabs>
          <w:tab w:val="clear" w:pos="1440"/>
          <w:tab w:val="num" w:pos="1080"/>
        </w:tabs>
        <w:ind w:left="1080"/>
        <w:rPr>
          <w:rFonts w:cs="Calibri"/>
          <w:szCs w:val="22"/>
        </w:rPr>
      </w:pPr>
      <w:commentRangeStart w:id="639"/>
      <w:ins w:id="640" w:author="Susan" w:date="2020-06-17T14:31:00Z">
        <w:r w:rsidRPr="00DB257B">
          <w:rPr>
            <w:rFonts w:cs="Calibri"/>
            <w:szCs w:val="22"/>
            <w:highlight w:val="yellow"/>
          </w:rPr>
          <w:t>W</w:t>
        </w:r>
      </w:ins>
      <w:commentRangeEnd w:id="639"/>
      <w:r w:rsidR="00DB257B" w:rsidRPr="00DB257B">
        <w:rPr>
          <w:rStyle w:val="CommentReference"/>
          <w:rFonts w:ascii="Tahoma" w:hAnsi="Tahoma" w:cs="Tahoma"/>
          <w:highlight w:val="yellow"/>
          <w:lang w:eastAsia="x-none"/>
        </w:rPr>
        <w:commentReference w:id="639"/>
      </w:r>
      <w:ins w:id="641" w:author="Susan" w:date="2020-06-16T12:37:00Z">
        <w:r w:rsidR="00B03465" w:rsidRPr="00DB257B">
          <w:rPr>
            <w:rFonts w:cs="Calibri"/>
            <w:szCs w:val="22"/>
            <w:highlight w:val="yellow"/>
          </w:rPr>
          <w:t>ater</w:t>
        </w:r>
      </w:ins>
      <w:ins w:id="642" w:author="Susan" w:date="2020-06-17T14:23:00Z">
        <w:r w:rsidRPr="00DB257B">
          <w:rPr>
            <w:rFonts w:cs="Calibri"/>
            <w:szCs w:val="22"/>
            <w:highlight w:val="yellow"/>
          </w:rPr>
          <w:t xml:space="preserve"> </w:t>
        </w:r>
      </w:ins>
      <w:ins w:id="643" w:author="Susan" w:date="2020-06-17T14:30:00Z">
        <w:r w:rsidRPr="00DB257B">
          <w:rPr>
            <w:rFonts w:cs="Calibri"/>
            <w:szCs w:val="22"/>
            <w:highlight w:val="yellow"/>
          </w:rPr>
          <w:t>used should be</w:t>
        </w:r>
      </w:ins>
      <w:ins w:id="644" w:author="Susan" w:date="2020-06-17T14:23:00Z">
        <w:r w:rsidRPr="00DB257B">
          <w:rPr>
            <w:rFonts w:cs="Calibri"/>
            <w:szCs w:val="22"/>
            <w:highlight w:val="yellow"/>
          </w:rPr>
          <w:t xml:space="preserve"> safe and of adequate sanitary qu</w:t>
        </w:r>
      </w:ins>
      <w:ins w:id="645" w:author="Susan" w:date="2020-06-17T14:24:00Z">
        <w:r w:rsidRPr="00DB257B">
          <w:rPr>
            <w:rFonts w:cs="Calibri"/>
            <w:szCs w:val="22"/>
            <w:highlight w:val="yellow"/>
          </w:rPr>
          <w:t>ality for its intended use</w:t>
        </w:r>
      </w:ins>
      <w:ins w:id="646" w:author="Susan" w:date="2020-06-16T12:37:00Z">
        <w:r w:rsidR="00B03465">
          <w:rPr>
            <w:rFonts w:cs="Calibri"/>
            <w:szCs w:val="22"/>
          </w:rPr>
          <w:t>.</w:t>
        </w:r>
      </w:ins>
    </w:p>
    <w:p w14:paraId="5D3F6FDB" w14:textId="77777777" w:rsidR="00B03465" w:rsidRPr="00D5180B" w:rsidRDefault="00B03465" w:rsidP="00B03465">
      <w:pPr>
        <w:numPr>
          <w:ilvl w:val="1"/>
          <w:numId w:val="25"/>
        </w:numPr>
        <w:tabs>
          <w:tab w:val="clear" w:pos="1440"/>
          <w:tab w:val="num" w:pos="1080"/>
        </w:tabs>
        <w:ind w:left="1080"/>
        <w:rPr>
          <w:rFonts w:cs="Calibri"/>
          <w:szCs w:val="22"/>
        </w:rPr>
      </w:pPr>
      <w:commentRangeStart w:id="647"/>
      <w:ins w:id="648" w:author="Susan" w:date="2020-06-16T12:42:00Z">
        <w:r>
          <w:rPr>
            <w:rFonts w:cs="Calibri"/>
            <w:szCs w:val="22"/>
          </w:rPr>
          <w:t xml:space="preserve">Consider methods that aid in </w:t>
        </w:r>
      </w:ins>
      <w:del w:id="649" w:author="Susan" w:date="2020-06-16T12:42:00Z">
        <w:r w:rsidRPr="00D5180B" w:rsidDel="00BA57E9">
          <w:rPr>
            <w:rFonts w:cs="Calibri"/>
            <w:szCs w:val="22"/>
          </w:rPr>
          <w:delText>S</w:delText>
        </w:r>
      </w:del>
      <w:ins w:id="650" w:author="Susan" w:date="2020-06-16T12:42:00Z">
        <w:r>
          <w:rPr>
            <w:rFonts w:cs="Calibri"/>
            <w:szCs w:val="22"/>
          </w:rPr>
          <w:t>s</w:t>
        </w:r>
      </w:ins>
      <w:r w:rsidRPr="00D5180B">
        <w:rPr>
          <w:rFonts w:cs="Calibri"/>
          <w:szCs w:val="22"/>
        </w:rPr>
        <w:t>anitation verification</w:t>
      </w:r>
      <w:commentRangeEnd w:id="647"/>
      <w:r w:rsidR="00DD271B">
        <w:rPr>
          <w:rStyle w:val="CommentReference"/>
          <w:rFonts w:ascii="Tahoma" w:hAnsi="Tahoma" w:cs="Tahoma"/>
          <w:lang w:eastAsia="x-none"/>
        </w:rPr>
        <w:commentReference w:id="647"/>
      </w:r>
      <w:r>
        <w:rPr>
          <w:rFonts w:cs="Calibri"/>
          <w:szCs w:val="22"/>
        </w:rPr>
        <w:t>.</w:t>
      </w:r>
    </w:p>
    <w:p w14:paraId="65B2FCD2" w14:textId="77777777" w:rsidR="0077468A" w:rsidRPr="00D5180B" w:rsidRDefault="000A7B9A" w:rsidP="0077468A">
      <w:pPr>
        <w:numPr>
          <w:ilvl w:val="1"/>
          <w:numId w:val="25"/>
        </w:numPr>
        <w:tabs>
          <w:tab w:val="clear" w:pos="1440"/>
        </w:tabs>
        <w:ind w:left="1080"/>
        <w:rPr>
          <w:ins w:id="651" w:author="Susan" w:date="2020-06-16T12:44:00Z"/>
          <w:rFonts w:cs="Calibri"/>
          <w:szCs w:val="22"/>
        </w:rPr>
      </w:pPr>
      <w:commentRangeStart w:id="652"/>
      <w:ins w:id="653" w:author="Susan" w:date="2020-06-16T12:45:00Z">
        <w:r>
          <w:rPr>
            <w:rFonts w:cs="Calibri"/>
            <w:szCs w:val="22"/>
          </w:rPr>
          <w:t>M</w:t>
        </w:r>
      </w:ins>
      <w:ins w:id="654" w:author="Susan" w:date="2020-06-16T12:44:00Z">
        <w:r w:rsidR="0077468A" w:rsidRPr="00D5180B">
          <w:rPr>
            <w:rFonts w:cs="Calibri"/>
            <w:szCs w:val="22"/>
          </w:rPr>
          <w:t>aintenance, cleaning, and sanitation schedules for equipment used in hydration</w:t>
        </w:r>
      </w:ins>
      <w:commentRangeEnd w:id="652"/>
      <w:r w:rsidR="00DD271B">
        <w:rPr>
          <w:rStyle w:val="CommentReference"/>
          <w:rFonts w:ascii="Tahoma" w:hAnsi="Tahoma" w:cs="Tahoma"/>
          <w:lang w:eastAsia="x-none"/>
        </w:rPr>
        <w:commentReference w:id="652"/>
      </w:r>
      <w:ins w:id="655" w:author="Susan" w:date="2020-06-17T14:26:00Z">
        <w:r w:rsidR="00A733F1">
          <w:rPr>
            <w:rFonts w:cs="Calibri"/>
            <w:szCs w:val="22"/>
          </w:rPr>
          <w:t xml:space="preserve"> must be maintained</w:t>
        </w:r>
      </w:ins>
      <w:commentRangeStart w:id="656"/>
      <w:del w:id="657" w:author="Susan" w:date="2020-06-17T14:27:00Z">
        <w:r w:rsidR="00A733F1" w:rsidRPr="00DB257B" w:rsidDel="00A733F1">
          <w:rPr>
            <w:rFonts w:cs="Calibri"/>
            <w:szCs w:val="22"/>
            <w:highlight w:val="yellow"/>
          </w:rPr>
          <w:delText>d</w:delText>
        </w:r>
      </w:del>
      <w:commentRangeEnd w:id="656"/>
      <w:r w:rsidR="00DB257B">
        <w:rPr>
          <w:rStyle w:val="CommentReference"/>
          <w:rFonts w:ascii="Tahoma" w:hAnsi="Tahoma" w:cs="Tahoma"/>
          <w:lang w:eastAsia="x-none"/>
        </w:rPr>
        <w:commentReference w:id="656"/>
      </w:r>
      <w:del w:id="658" w:author="Susan" w:date="2020-06-17T14:27:00Z">
        <w:r w:rsidR="00A733F1" w:rsidRPr="00DB257B" w:rsidDel="00A733F1">
          <w:rPr>
            <w:rFonts w:cs="Calibri"/>
            <w:szCs w:val="22"/>
            <w:highlight w:val="yellow"/>
          </w:rPr>
          <w:delText>aily</w:delText>
        </w:r>
      </w:del>
      <w:ins w:id="659" w:author="Susan" w:date="2020-06-16T12:44:00Z">
        <w:r w:rsidR="0077468A" w:rsidRPr="00D5180B">
          <w:rPr>
            <w:rFonts w:cs="Calibri"/>
            <w:szCs w:val="22"/>
          </w:rPr>
          <w:t>.</w:t>
        </w:r>
      </w:ins>
    </w:p>
    <w:p w14:paraId="1E9A0372" w14:textId="77777777" w:rsidR="004F54A0" w:rsidRPr="00D5180B" w:rsidRDefault="004F54A0" w:rsidP="00F0393F">
      <w:pPr>
        <w:numPr>
          <w:ilvl w:val="1"/>
          <w:numId w:val="25"/>
        </w:numPr>
        <w:tabs>
          <w:tab w:val="clear" w:pos="1440"/>
          <w:tab w:val="num" w:pos="1080"/>
        </w:tabs>
        <w:ind w:left="1080"/>
        <w:rPr>
          <w:rFonts w:cs="Calibri"/>
          <w:szCs w:val="22"/>
        </w:rPr>
      </w:pPr>
      <w:commentRangeStart w:id="660"/>
      <w:del w:id="661" w:author="Susan" w:date="2020-06-17T14:32:00Z">
        <w:r w:rsidRPr="00B23D52" w:rsidDel="00A733F1">
          <w:rPr>
            <w:rFonts w:cs="Calibri"/>
            <w:szCs w:val="22"/>
            <w:highlight w:val="yellow"/>
          </w:rPr>
          <w:delText xml:space="preserve">Control </w:delText>
        </w:r>
      </w:del>
      <w:ins w:id="662" w:author="Susan" w:date="2020-06-17T14:32:00Z">
        <w:r w:rsidR="00A733F1" w:rsidRPr="00B23D52">
          <w:rPr>
            <w:rFonts w:cs="Calibri"/>
            <w:szCs w:val="22"/>
            <w:highlight w:val="yellow"/>
          </w:rPr>
          <w:t xml:space="preserve">Management </w:t>
        </w:r>
      </w:ins>
      <w:commentRangeEnd w:id="660"/>
      <w:ins w:id="663" w:author="Susan" w:date="2020-06-19T17:49:00Z">
        <w:r w:rsidR="00B23D52">
          <w:rPr>
            <w:rStyle w:val="CommentReference"/>
            <w:rFonts w:ascii="Tahoma" w:hAnsi="Tahoma" w:cs="Tahoma"/>
            <w:lang w:eastAsia="x-none"/>
          </w:rPr>
          <w:commentReference w:id="660"/>
        </w:r>
      </w:ins>
      <w:r w:rsidRPr="00B23D52">
        <w:rPr>
          <w:rFonts w:cs="Calibri"/>
          <w:szCs w:val="22"/>
          <w:highlight w:val="yellow"/>
        </w:rPr>
        <w:t>procedures when equipment is not in use</w:t>
      </w:r>
      <w:ins w:id="664" w:author="Susan" w:date="2020-06-17T14:32:00Z">
        <w:r w:rsidR="00A733F1" w:rsidRPr="00B23D52">
          <w:rPr>
            <w:rFonts w:cs="Calibri"/>
            <w:szCs w:val="22"/>
            <w:highlight w:val="yellow"/>
          </w:rPr>
          <w:t xml:space="preserve"> (i.e., end of season).</w:t>
        </w:r>
      </w:ins>
      <w:del w:id="665" w:author="Susan" w:date="2020-06-17T14:32:00Z">
        <w:r w:rsidRPr="00B23D52" w:rsidDel="00A733F1">
          <w:rPr>
            <w:rFonts w:cs="Calibri"/>
            <w:szCs w:val="22"/>
            <w:highlight w:val="yellow"/>
          </w:rPr>
          <w:delText>,</w:delText>
        </w:r>
      </w:del>
      <w:ins w:id="666" w:author="Susan" w:date="2020-06-17T14:32:00Z">
        <w:r w:rsidR="00A733F1" w:rsidRPr="00B23D52">
          <w:rPr>
            <w:rFonts w:cs="Calibri"/>
            <w:szCs w:val="22"/>
            <w:highlight w:val="yellow"/>
          </w:rPr>
          <w:t xml:space="preserve"> To</w:t>
        </w:r>
      </w:ins>
      <w:r w:rsidRPr="00B23D52">
        <w:rPr>
          <w:rFonts w:cs="Calibri"/>
          <w:szCs w:val="22"/>
          <w:highlight w:val="yellow"/>
        </w:rPr>
        <w:t xml:space="preserve"> includ</w:t>
      </w:r>
      <w:ins w:id="667" w:author="Susan" w:date="2020-06-17T14:32:00Z">
        <w:r w:rsidR="00A733F1" w:rsidRPr="00B23D52">
          <w:rPr>
            <w:rFonts w:cs="Calibri"/>
            <w:szCs w:val="22"/>
            <w:highlight w:val="yellow"/>
          </w:rPr>
          <w:t>e</w:t>
        </w:r>
      </w:ins>
      <w:del w:id="668" w:author="Susan" w:date="2020-06-17T14:32:00Z">
        <w:r w:rsidRPr="00B23D52" w:rsidDel="00A733F1">
          <w:rPr>
            <w:rFonts w:cs="Calibri"/>
            <w:szCs w:val="22"/>
            <w:highlight w:val="yellow"/>
          </w:rPr>
          <w:delText>ing</w:delText>
        </w:r>
      </w:del>
      <w:ins w:id="669" w:author="Susan" w:date="2020-06-17T14:33:00Z">
        <w:r w:rsidR="00A733F1" w:rsidRPr="00B23D52">
          <w:rPr>
            <w:rFonts w:cs="Calibri"/>
            <w:szCs w:val="22"/>
            <w:highlight w:val="yellow"/>
          </w:rPr>
          <w:t xml:space="preserve"> a</w:t>
        </w:r>
      </w:ins>
      <w:r w:rsidRPr="00B23D52">
        <w:rPr>
          <w:rFonts w:cs="Calibri"/>
          <w:szCs w:val="22"/>
          <w:highlight w:val="yellow"/>
        </w:rPr>
        <w:t xml:space="preserve"> policy for removal of equipment from the work area </w:t>
      </w:r>
      <w:ins w:id="670" w:author="Susan" w:date="2020-06-17T14:33:00Z">
        <w:r w:rsidR="00A733F1" w:rsidRPr="00B23D52">
          <w:rPr>
            <w:rFonts w:cs="Calibri"/>
            <w:szCs w:val="22"/>
            <w:highlight w:val="yellow"/>
          </w:rPr>
          <w:t>(i.e., containers, scabbards, sheaths, or other harvest equipment</w:t>
        </w:r>
        <w:r w:rsidR="00436DA1" w:rsidRPr="00B23D52">
          <w:rPr>
            <w:rFonts w:cs="Calibri"/>
            <w:szCs w:val="22"/>
            <w:highlight w:val="yellow"/>
          </w:rPr>
          <w:t>)</w:t>
        </w:r>
      </w:ins>
      <w:del w:id="671" w:author="Susan" w:date="2020-06-17T14:33:00Z">
        <w:r w:rsidRPr="00B23D52" w:rsidDel="00436DA1">
          <w:rPr>
            <w:rFonts w:cs="Calibri"/>
            <w:szCs w:val="22"/>
            <w:highlight w:val="yellow"/>
          </w:rPr>
          <w:delText>or site and the use of scabbards, sheathes or other storage equipment</w:delText>
        </w:r>
      </w:del>
      <w:r w:rsidRPr="00B23D52">
        <w:rPr>
          <w:rFonts w:cs="Calibri"/>
          <w:szCs w:val="22"/>
          <w:highlight w:val="yellow"/>
        </w:rPr>
        <w:t>.</w:t>
      </w:r>
      <w:r w:rsidRPr="00D5180B">
        <w:rPr>
          <w:rFonts w:cs="Calibri"/>
          <w:szCs w:val="22"/>
        </w:rPr>
        <w:t xml:space="preserve"> </w:t>
      </w:r>
    </w:p>
    <w:p w14:paraId="1582E942" w14:textId="77777777" w:rsidR="005C5593" w:rsidRPr="00D5180B" w:rsidRDefault="005C5593" w:rsidP="00F0393F">
      <w:pPr>
        <w:numPr>
          <w:ilvl w:val="0"/>
          <w:numId w:val="25"/>
        </w:numPr>
        <w:ind w:left="360" w:firstLine="0"/>
        <w:rPr>
          <w:rFonts w:cs="Calibri"/>
          <w:szCs w:val="22"/>
        </w:rPr>
      </w:pPr>
      <w:r w:rsidRPr="00D5180B">
        <w:rPr>
          <w:rFonts w:cs="Calibri"/>
          <w:szCs w:val="22"/>
        </w:rPr>
        <w:t xml:space="preserve">Prepare an SOP for handling and storage of </w:t>
      </w:r>
      <w:r w:rsidR="00135088" w:rsidRPr="00D5180B">
        <w:rPr>
          <w:rFonts w:cs="Calibri"/>
          <w:szCs w:val="22"/>
        </w:rPr>
        <w:t xml:space="preserve">harvest </w:t>
      </w:r>
      <w:r w:rsidRPr="00D5180B">
        <w:rPr>
          <w:rFonts w:cs="Calibri"/>
          <w:szCs w:val="22"/>
        </w:rPr>
        <w:t>containers that addresses the following</w:t>
      </w:r>
      <w:r w:rsidR="00613C40" w:rsidRPr="00D5180B">
        <w:rPr>
          <w:rFonts w:cs="Calibri"/>
          <w:szCs w:val="22"/>
        </w:rPr>
        <w:t>:</w:t>
      </w:r>
    </w:p>
    <w:p w14:paraId="5A3B4F55" w14:textId="77777777" w:rsidR="0061292C" w:rsidRDefault="0061292C" w:rsidP="0061292C">
      <w:pPr>
        <w:numPr>
          <w:ilvl w:val="1"/>
          <w:numId w:val="25"/>
        </w:numPr>
        <w:tabs>
          <w:tab w:val="clear" w:pos="1440"/>
          <w:tab w:val="num" w:pos="1080"/>
        </w:tabs>
        <w:ind w:left="1080"/>
        <w:rPr>
          <w:ins w:id="672" w:author="Susan" w:date="2020-06-16T14:05:00Z"/>
          <w:rFonts w:cs="Calibri"/>
          <w:szCs w:val="22"/>
        </w:rPr>
      </w:pPr>
      <w:commentRangeStart w:id="673"/>
      <w:ins w:id="674" w:author="Susan" w:date="2020-06-16T14:05:00Z">
        <w:r w:rsidRPr="00D5180B">
          <w:rPr>
            <w:rFonts w:cs="Calibri"/>
            <w:szCs w:val="22"/>
          </w:rPr>
          <w:t>Daily inspection</w:t>
        </w:r>
      </w:ins>
      <w:commentRangeEnd w:id="673"/>
      <w:ins w:id="675" w:author="Susan" w:date="2020-06-18T12:51:00Z">
        <w:r w:rsidR="00540188">
          <w:rPr>
            <w:rStyle w:val="CommentReference"/>
            <w:rFonts w:ascii="Tahoma" w:hAnsi="Tahoma" w:cs="Tahoma"/>
            <w:lang w:eastAsia="x-none"/>
          </w:rPr>
          <w:commentReference w:id="673"/>
        </w:r>
      </w:ins>
    </w:p>
    <w:p w14:paraId="305F5F39" w14:textId="77777777" w:rsidR="0061292C" w:rsidRPr="00D5180B" w:rsidRDefault="0061292C" w:rsidP="0061292C">
      <w:pPr>
        <w:numPr>
          <w:ilvl w:val="1"/>
          <w:numId w:val="25"/>
        </w:numPr>
        <w:tabs>
          <w:tab w:val="clear" w:pos="1440"/>
          <w:tab w:val="num" w:pos="1080"/>
        </w:tabs>
        <w:ind w:left="1080"/>
        <w:rPr>
          <w:ins w:id="676" w:author="Susan" w:date="2020-06-16T14:05:00Z"/>
          <w:rFonts w:cs="Calibri"/>
          <w:szCs w:val="22"/>
        </w:rPr>
      </w:pPr>
      <w:commentRangeStart w:id="677"/>
      <w:ins w:id="678" w:author="Susan" w:date="2020-06-16T14:05:00Z">
        <w:r>
          <w:rPr>
            <w:rFonts w:cs="Calibri"/>
            <w:szCs w:val="22"/>
          </w:rPr>
          <w:t xml:space="preserve">Proper </w:t>
        </w:r>
        <w:r w:rsidRPr="00D5180B">
          <w:rPr>
            <w:rFonts w:cs="Calibri"/>
            <w:szCs w:val="22"/>
          </w:rPr>
          <w:t>cleaning and sanitation</w:t>
        </w:r>
        <w:r>
          <w:rPr>
            <w:rFonts w:cs="Calibri"/>
            <w:szCs w:val="22"/>
          </w:rPr>
          <w:t xml:space="preserve"> – routine and for changes in conditions of materials</w:t>
        </w:r>
      </w:ins>
      <w:commentRangeEnd w:id="677"/>
      <w:ins w:id="679" w:author="Susan" w:date="2020-06-18T12:51:00Z">
        <w:r w:rsidR="00540188">
          <w:rPr>
            <w:rStyle w:val="CommentReference"/>
            <w:rFonts w:ascii="Tahoma" w:hAnsi="Tahoma" w:cs="Tahoma"/>
            <w:lang w:eastAsia="x-none"/>
          </w:rPr>
          <w:commentReference w:id="677"/>
        </w:r>
      </w:ins>
    </w:p>
    <w:p w14:paraId="55D4E466" w14:textId="77777777" w:rsidR="005C5593" w:rsidRPr="00D5180B" w:rsidRDefault="00700CAD" w:rsidP="00F0393F">
      <w:pPr>
        <w:numPr>
          <w:ilvl w:val="1"/>
          <w:numId w:val="25"/>
        </w:numPr>
        <w:tabs>
          <w:tab w:val="clear" w:pos="1440"/>
          <w:tab w:val="num" w:pos="1080"/>
        </w:tabs>
        <w:ind w:left="720" w:firstLine="0"/>
        <w:rPr>
          <w:rFonts w:cs="Calibri"/>
          <w:szCs w:val="22"/>
        </w:rPr>
      </w:pPr>
      <w:r w:rsidRPr="00D5180B">
        <w:rPr>
          <w:rFonts w:cs="Calibri"/>
          <w:szCs w:val="22"/>
        </w:rPr>
        <w:t>Overnight</w:t>
      </w:r>
      <w:r w:rsidR="005C5593" w:rsidRPr="00D5180B">
        <w:rPr>
          <w:rFonts w:cs="Calibri"/>
          <w:szCs w:val="22"/>
        </w:rPr>
        <w:t xml:space="preserve"> storage</w:t>
      </w:r>
    </w:p>
    <w:p w14:paraId="634AFCF6"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ct with the ground</w:t>
      </w:r>
    </w:p>
    <w:p w14:paraId="4ED75663" w14:textId="77777777" w:rsidR="005C5593" w:rsidRPr="00D5180B" w:rsidRDefault="005C5593" w:rsidP="00F0393F">
      <w:pPr>
        <w:numPr>
          <w:ilvl w:val="1"/>
          <w:numId w:val="25"/>
        </w:numPr>
        <w:tabs>
          <w:tab w:val="clear" w:pos="1440"/>
          <w:tab w:val="num" w:pos="1080"/>
        </w:tabs>
        <w:ind w:left="720" w:firstLine="0"/>
        <w:rPr>
          <w:rFonts w:cs="Calibri"/>
          <w:szCs w:val="22"/>
        </w:rPr>
      </w:pPr>
      <w:r w:rsidRPr="00D5180B">
        <w:rPr>
          <w:rFonts w:cs="Calibri"/>
          <w:szCs w:val="22"/>
        </w:rPr>
        <w:t>Container assembly (RPC, fiber bin, plastic bin, etc</w:t>
      </w:r>
      <w:r w:rsidR="006C42D2" w:rsidRPr="00D5180B">
        <w:rPr>
          <w:rFonts w:cs="Calibri"/>
          <w:szCs w:val="22"/>
        </w:rPr>
        <w:t>.</w:t>
      </w:r>
      <w:r w:rsidRPr="00D5180B">
        <w:rPr>
          <w:rFonts w:cs="Calibri"/>
          <w:szCs w:val="22"/>
        </w:rPr>
        <w:t>)</w:t>
      </w:r>
    </w:p>
    <w:p w14:paraId="3619F8D2" w14:textId="77777777" w:rsidR="005C5593" w:rsidRPr="00D5180B" w:rsidRDefault="005C5593" w:rsidP="00337CDE">
      <w:pPr>
        <w:numPr>
          <w:ilvl w:val="1"/>
          <w:numId w:val="4"/>
        </w:numPr>
        <w:tabs>
          <w:tab w:val="num" w:pos="1080"/>
        </w:tabs>
        <w:ind w:left="720" w:firstLine="0"/>
        <w:rPr>
          <w:rFonts w:cs="Calibri"/>
          <w:szCs w:val="22"/>
        </w:rPr>
      </w:pPr>
      <w:r w:rsidRPr="00D5180B">
        <w:rPr>
          <w:rFonts w:cs="Calibri"/>
          <w:szCs w:val="22"/>
        </w:rPr>
        <w:t>Damaged containers</w:t>
      </w:r>
    </w:p>
    <w:p w14:paraId="1D6B5680" w14:textId="77777777" w:rsidR="00047F85" w:rsidRPr="00D5180B" w:rsidRDefault="005C5593" w:rsidP="00337CDE">
      <w:pPr>
        <w:numPr>
          <w:ilvl w:val="1"/>
          <w:numId w:val="4"/>
        </w:numPr>
        <w:tabs>
          <w:tab w:val="num" w:pos="1080"/>
        </w:tabs>
        <w:ind w:left="720" w:firstLine="0"/>
        <w:rPr>
          <w:rFonts w:cs="Calibri"/>
          <w:szCs w:val="22"/>
        </w:rPr>
      </w:pPr>
      <w:r w:rsidRPr="00D5180B">
        <w:rPr>
          <w:rFonts w:cs="Calibri"/>
          <w:szCs w:val="22"/>
        </w:rPr>
        <w:t>Use of containers only as intended</w:t>
      </w:r>
    </w:p>
    <w:p w14:paraId="39E2278B" w14:textId="77777777" w:rsidR="005C5593" w:rsidRPr="00D5180B" w:rsidRDefault="00DD3AC3" w:rsidP="00337CDE">
      <w:pPr>
        <w:numPr>
          <w:ilvl w:val="0"/>
          <w:numId w:val="4"/>
        </w:numPr>
        <w:ind w:left="360" w:firstLine="0"/>
        <w:rPr>
          <w:rFonts w:cs="Calibri"/>
          <w:szCs w:val="22"/>
        </w:rPr>
      </w:pPr>
      <w:r w:rsidRPr="00D5180B">
        <w:rPr>
          <w:rFonts w:cs="Calibri"/>
          <w:szCs w:val="22"/>
        </w:rPr>
        <w:t xml:space="preserve">Prepare an </w:t>
      </w:r>
      <w:r w:rsidR="005C5593" w:rsidRPr="00D5180B">
        <w:rPr>
          <w:rFonts w:cs="Calibri"/>
          <w:szCs w:val="22"/>
        </w:rPr>
        <w:t>SOP for sanitary operation of equipment</w:t>
      </w:r>
      <w:r w:rsidR="00F408EE" w:rsidRPr="00D5180B">
        <w:rPr>
          <w:rFonts w:cs="Calibri"/>
          <w:szCs w:val="22"/>
        </w:rPr>
        <w:t xml:space="preserve"> which addresses</w:t>
      </w:r>
      <w:r w:rsidR="00047D1D" w:rsidRPr="00D5180B">
        <w:rPr>
          <w:rFonts w:cs="Calibri"/>
          <w:szCs w:val="22"/>
        </w:rPr>
        <w:t xml:space="preserve"> the following</w:t>
      </w:r>
      <w:r w:rsidR="00F408EE" w:rsidRPr="00D5180B">
        <w:rPr>
          <w:rFonts w:cs="Calibri"/>
          <w:szCs w:val="22"/>
        </w:rPr>
        <w:t>:</w:t>
      </w:r>
    </w:p>
    <w:p w14:paraId="3413DE6E" w14:textId="77777777" w:rsidR="00F408EE" w:rsidRPr="00D5180B" w:rsidRDefault="00F408EE" w:rsidP="00F0393F">
      <w:pPr>
        <w:numPr>
          <w:ilvl w:val="0"/>
          <w:numId w:val="58"/>
        </w:numPr>
        <w:rPr>
          <w:rFonts w:cs="Calibri"/>
          <w:szCs w:val="22"/>
        </w:rPr>
      </w:pPr>
      <w:r w:rsidRPr="00D5180B">
        <w:rPr>
          <w:rFonts w:cs="Calibri"/>
          <w:szCs w:val="22"/>
        </w:rPr>
        <w:t>Spills and leaks</w:t>
      </w:r>
    </w:p>
    <w:p w14:paraId="7949011E" w14:textId="77777777" w:rsidR="00F408EE" w:rsidRPr="00D5180B" w:rsidRDefault="00F408EE" w:rsidP="00F0393F">
      <w:pPr>
        <w:numPr>
          <w:ilvl w:val="0"/>
          <w:numId w:val="58"/>
        </w:numPr>
        <w:rPr>
          <w:rFonts w:cs="Calibri"/>
          <w:szCs w:val="22"/>
        </w:rPr>
      </w:pPr>
      <w:r w:rsidRPr="00D5180B">
        <w:rPr>
          <w:rFonts w:cs="Calibri"/>
          <w:szCs w:val="22"/>
        </w:rPr>
        <w:t>Inoperative water sprays</w:t>
      </w:r>
    </w:p>
    <w:p w14:paraId="00BCCFF7" w14:textId="77777777" w:rsidR="00F408EE" w:rsidRPr="00D5180B" w:rsidRDefault="00F408EE" w:rsidP="00F0393F">
      <w:pPr>
        <w:numPr>
          <w:ilvl w:val="0"/>
          <w:numId w:val="58"/>
        </w:numPr>
        <w:rPr>
          <w:rFonts w:cs="Calibri"/>
          <w:szCs w:val="22"/>
        </w:rPr>
      </w:pPr>
      <w:r w:rsidRPr="00D5180B">
        <w:rPr>
          <w:rFonts w:cs="Calibri"/>
          <w:szCs w:val="22"/>
        </w:rPr>
        <w:t>Exclusion of foreign objects (including glass, plastic, metal and other debris)</w:t>
      </w:r>
    </w:p>
    <w:p w14:paraId="6682F824" w14:textId="77777777" w:rsidR="00E2226C" w:rsidRPr="00D5180B" w:rsidDel="0077468A" w:rsidRDefault="00E2226C" w:rsidP="00F0393F">
      <w:pPr>
        <w:numPr>
          <w:ilvl w:val="0"/>
          <w:numId w:val="58"/>
        </w:numPr>
        <w:rPr>
          <w:del w:id="680" w:author="Susan" w:date="2020-06-16T12:43:00Z"/>
          <w:rFonts w:cs="Calibri"/>
          <w:szCs w:val="22"/>
        </w:rPr>
      </w:pPr>
      <w:commentRangeStart w:id="681"/>
      <w:del w:id="682" w:author="Susan" w:date="2020-06-16T12:43:00Z">
        <w:r w:rsidRPr="00D5180B" w:rsidDel="0077468A">
          <w:rPr>
            <w:rFonts w:cs="Calibri"/>
            <w:szCs w:val="22"/>
          </w:rPr>
          <w:delText>Establish and implement</w:delText>
        </w:r>
        <w:r w:rsidR="0038562B" w:rsidRPr="00D5180B" w:rsidDel="0077468A">
          <w:rPr>
            <w:rFonts w:cs="Calibri"/>
            <w:szCs w:val="22"/>
          </w:rPr>
          <w:delText xml:space="preserve"> maintenance,</w:delText>
        </w:r>
        <w:r w:rsidRPr="00D5180B" w:rsidDel="0077468A">
          <w:rPr>
            <w:rFonts w:cs="Calibri"/>
            <w:szCs w:val="22"/>
          </w:rPr>
          <w:delText xml:space="preserve"> cleaning</w:delText>
        </w:r>
        <w:r w:rsidR="0038562B" w:rsidRPr="00D5180B" w:rsidDel="0077468A">
          <w:rPr>
            <w:rFonts w:cs="Calibri"/>
            <w:szCs w:val="22"/>
          </w:rPr>
          <w:delText>,</w:delText>
        </w:r>
        <w:r w:rsidRPr="00D5180B" w:rsidDel="0077468A">
          <w:rPr>
            <w:rFonts w:cs="Calibri"/>
            <w:szCs w:val="22"/>
          </w:rPr>
          <w:delText xml:space="preserve"> and sanitation schedules for containers</w:delText>
        </w:r>
        <w:r w:rsidR="00763CB8" w:rsidRPr="00D5180B" w:rsidDel="0077468A">
          <w:rPr>
            <w:rFonts w:cs="Calibri"/>
            <w:szCs w:val="22"/>
          </w:rPr>
          <w:delText xml:space="preserve"> and equipment </w:delText>
        </w:r>
        <w:r w:rsidRPr="00D5180B" w:rsidDel="0077468A">
          <w:rPr>
            <w:rFonts w:cs="Calibri"/>
            <w:szCs w:val="22"/>
          </w:rPr>
          <w:delText>used in hydration</w:delText>
        </w:r>
      </w:del>
      <w:commentRangeEnd w:id="681"/>
      <w:r w:rsidR="0077468A">
        <w:rPr>
          <w:rStyle w:val="CommentReference"/>
          <w:rFonts w:ascii="Tahoma" w:hAnsi="Tahoma" w:cs="Tahoma"/>
          <w:lang w:eastAsia="x-none"/>
        </w:rPr>
        <w:commentReference w:id="681"/>
      </w:r>
      <w:del w:id="683" w:author="Susan" w:date="2020-06-16T12:43:00Z">
        <w:r w:rsidRPr="00D5180B" w:rsidDel="0077468A">
          <w:rPr>
            <w:rFonts w:cs="Calibri"/>
            <w:szCs w:val="22"/>
          </w:rPr>
          <w:delText>.</w:delText>
        </w:r>
      </w:del>
    </w:p>
    <w:p w14:paraId="49766CDF" w14:textId="77777777" w:rsidR="00845566" w:rsidRPr="00D5180B" w:rsidRDefault="00845566" w:rsidP="00F0393F">
      <w:pPr>
        <w:numPr>
          <w:ilvl w:val="0"/>
          <w:numId w:val="58"/>
        </w:numPr>
        <w:rPr>
          <w:rFonts w:cs="Calibri"/>
          <w:szCs w:val="22"/>
        </w:rPr>
      </w:pPr>
      <w:r w:rsidRPr="00D5180B">
        <w:rPr>
          <w:rFonts w:cs="Calibri"/>
          <w:szCs w:val="22"/>
        </w:rPr>
        <w:t xml:space="preserve">Establish </w:t>
      </w:r>
      <w:r w:rsidR="00A647AF" w:rsidRPr="00D5180B">
        <w:rPr>
          <w:rFonts w:cs="Calibri"/>
          <w:szCs w:val="22"/>
        </w:rPr>
        <w:t>and implement procedures for</w:t>
      </w:r>
      <w:r w:rsidRPr="00D5180B">
        <w:rPr>
          <w:rFonts w:cs="Calibri"/>
          <w:szCs w:val="22"/>
        </w:rPr>
        <w:t xml:space="preserve"> the storage and control of water tanks and equipment used for hydration when not in use.</w:t>
      </w:r>
    </w:p>
    <w:p w14:paraId="5F3B8C9D" w14:textId="77777777" w:rsidR="00E2226C" w:rsidRPr="00DB257B" w:rsidRDefault="00E2226C" w:rsidP="00F0393F">
      <w:pPr>
        <w:numPr>
          <w:ilvl w:val="0"/>
          <w:numId w:val="58"/>
        </w:numPr>
        <w:rPr>
          <w:rFonts w:cs="Calibri"/>
          <w:szCs w:val="22"/>
        </w:rPr>
      </w:pPr>
      <w:r w:rsidRPr="00DB257B">
        <w:rPr>
          <w:rFonts w:cs="Calibri"/>
          <w:szCs w:val="22"/>
        </w:rPr>
        <w:t>Maintain logs documenting cleaning and sanitation</w:t>
      </w:r>
      <w:del w:id="684" w:author="Susan" w:date="2020-03-13T14:23:00Z">
        <w:r w:rsidRPr="00DB257B" w:rsidDel="00DF0CFD">
          <w:rPr>
            <w:rFonts w:cs="Calibri"/>
            <w:szCs w:val="22"/>
          </w:rPr>
          <w:delText>,</w:delText>
        </w:r>
      </w:del>
      <w:r w:rsidRPr="00DB257B">
        <w:rPr>
          <w:rFonts w:cs="Calibri"/>
          <w:szCs w:val="22"/>
        </w:rPr>
        <w:t xml:space="preserve"> and retain these records for at least two years.</w:t>
      </w:r>
      <w:r w:rsidR="00845566" w:rsidRPr="00DB257B">
        <w:rPr>
          <w:rFonts w:cs="Calibri"/>
          <w:szCs w:val="22"/>
        </w:rPr>
        <w:t xml:space="preserve"> </w:t>
      </w:r>
    </w:p>
    <w:p w14:paraId="0A8E4891" w14:textId="77777777" w:rsidR="00BC421C" w:rsidRPr="00D5180B" w:rsidRDefault="00E06973" w:rsidP="00337CDE">
      <w:pPr>
        <w:numPr>
          <w:ilvl w:val="0"/>
          <w:numId w:val="4"/>
        </w:numPr>
        <w:spacing w:before="120" w:after="120"/>
        <w:ind w:left="360" w:firstLine="0"/>
        <w:rPr>
          <w:rFonts w:cs="Calibri"/>
          <w:szCs w:val="22"/>
        </w:rPr>
      </w:pPr>
      <w:commentRangeStart w:id="685"/>
      <w:ins w:id="686" w:author="Susan" w:date="2020-06-16T14:41:00Z">
        <w:r w:rsidRPr="00E06973">
          <w:rPr>
            <w:rFonts w:cs="Calibri"/>
            <w:szCs w:val="22"/>
          </w:rPr>
          <w:t xml:space="preserve">Cut surfaces are vulnerable to microbial contamination. Prepare an SOP </w:t>
        </w:r>
      </w:ins>
      <w:commentRangeEnd w:id="685"/>
      <w:ins w:id="687" w:author="Susan" w:date="2020-06-17T15:08:00Z">
        <w:r w:rsidR="00712D43">
          <w:rPr>
            <w:rStyle w:val="CommentReference"/>
            <w:rFonts w:ascii="Tahoma" w:hAnsi="Tahoma" w:cs="Tahoma"/>
            <w:lang w:eastAsia="x-none"/>
          </w:rPr>
          <w:commentReference w:id="685"/>
        </w:r>
      </w:ins>
      <w:ins w:id="688" w:author="Susan" w:date="2020-06-16T14:41:00Z">
        <w:r w:rsidRPr="00E06973">
          <w:rPr>
            <w:rFonts w:cs="Calibri"/>
            <w:szCs w:val="22"/>
          </w:rPr>
          <w:t xml:space="preserve">that </w:t>
        </w:r>
      </w:ins>
      <w:commentRangeStart w:id="689"/>
      <w:ins w:id="690" w:author="Susan" w:date="2020-06-17T15:05:00Z">
        <w:r w:rsidR="00712D43" w:rsidRPr="00B13B8F">
          <w:rPr>
            <w:rFonts w:cs="Calibri"/>
            <w:szCs w:val="22"/>
            <w:highlight w:val="yellow"/>
          </w:rPr>
          <w:t>p</w:t>
        </w:r>
      </w:ins>
      <w:commentRangeEnd w:id="689"/>
      <w:r w:rsidR="00B13B8F">
        <w:rPr>
          <w:rStyle w:val="CommentReference"/>
          <w:rFonts w:ascii="Tahoma" w:hAnsi="Tahoma" w:cs="Tahoma"/>
          <w:lang w:eastAsia="x-none"/>
        </w:rPr>
        <w:commentReference w:id="689"/>
      </w:r>
      <w:ins w:id="691" w:author="Susan" w:date="2020-06-17T15:05:00Z">
        <w:r w:rsidR="00712D43" w:rsidRPr="00B13B8F">
          <w:rPr>
            <w:rFonts w:cs="Calibri"/>
            <w:szCs w:val="22"/>
            <w:highlight w:val="yellow"/>
          </w:rPr>
          <w:t>rohi</w:t>
        </w:r>
      </w:ins>
      <w:ins w:id="692" w:author="Susan" w:date="2020-06-17T15:06:00Z">
        <w:r w:rsidR="00712D43" w:rsidRPr="00B13B8F">
          <w:rPr>
            <w:rFonts w:cs="Calibri"/>
            <w:szCs w:val="22"/>
            <w:highlight w:val="yellow"/>
          </w:rPr>
          <w:t>bits ground contact to avoid cross-contamination and</w:t>
        </w:r>
        <w:r w:rsidR="00712D43">
          <w:rPr>
            <w:rFonts w:cs="Calibri"/>
            <w:szCs w:val="22"/>
          </w:rPr>
          <w:t xml:space="preserve"> </w:t>
        </w:r>
      </w:ins>
      <w:ins w:id="693" w:author="Susan" w:date="2020-06-16T14:41:00Z">
        <w:r w:rsidRPr="00E06973">
          <w:rPr>
            <w:rFonts w:cs="Calibri"/>
            <w:szCs w:val="22"/>
          </w:rPr>
          <w:t xml:space="preserve">minimizes the potential introduction of contamination during and after </w:t>
        </w:r>
      </w:ins>
      <w:del w:id="694" w:author="Susan" w:date="2020-06-17T15:06:00Z">
        <w:r w:rsidRPr="00B13B8F" w:rsidDel="00712D43">
          <w:rPr>
            <w:rFonts w:cs="Calibri"/>
            <w:szCs w:val="22"/>
            <w:highlight w:val="yellow"/>
          </w:rPr>
          <w:delText>mechanical</w:delText>
        </w:r>
        <w:r w:rsidRPr="00E06973" w:rsidDel="00712D43">
          <w:rPr>
            <w:rFonts w:cs="Calibri"/>
            <w:szCs w:val="22"/>
          </w:rPr>
          <w:delText xml:space="preserve"> </w:delText>
        </w:r>
      </w:del>
      <w:ins w:id="695" w:author="Susan" w:date="2020-06-16T14:41:00Z">
        <w:r w:rsidRPr="00E06973">
          <w:rPr>
            <w:rFonts w:cs="Calibri"/>
            <w:szCs w:val="22"/>
          </w:rPr>
          <w:t>harvest operations.</w:t>
        </w:r>
      </w:ins>
      <w:del w:id="696" w:author="Susan" w:date="2020-06-16T14:41:00Z">
        <w:r w:rsidR="00BC421C" w:rsidRPr="00D5180B" w:rsidDel="00E06973">
          <w:rPr>
            <w:rFonts w:cs="Calibri"/>
            <w:szCs w:val="22"/>
          </w:rPr>
          <w:delText xml:space="preserve">Establish </w:delText>
        </w:r>
        <w:r w:rsidR="0046647F" w:rsidRPr="00D5180B" w:rsidDel="00E06973">
          <w:rPr>
            <w:rFonts w:cs="Calibri"/>
            <w:szCs w:val="22"/>
          </w:rPr>
          <w:delText xml:space="preserve">and implement </w:delText>
        </w:r>
        <w:r w:rsidR="00BC421C" w:rsidRPr="00D5180B" w:rsidDel="00E06973">
          <w:rPr>
            <w:rFonts w:cs="Calibri"/>
            <w:szCs w:val="22"/>
          </w:rPr>
          <w:delText>appropriate measures that reduce</w:delText>
        </w:r>
        <w:r w:rsidR="003D4F2A" w:rsidRPr="00D5180B" w:rsidDel="00E06973">
          <w:rPr>
            <w:rFonts w:cs="Calibri"/>
            <w:szCs w:val="22"/>
          </w:rPr>
          <w:delText xml:space="preserve"> and </w:delText>
        </w:r>
        <w:r w:rsidR="00BC421C" w:rsidRPr="00D5180B" w:rsidDel="00E06973">
          <w:rPr>
            <w:rFonts w:cs="Calibri"/>
            <w:szCs w:val="22"/>
          </w:rPr>
          <w:delText>control the potential introduction of human pathogens at the cut surface during and after mechanical harvest operations</w:delText>
        </w:r>
        <w:r w:rsidR="003374F8" w:rsidRPr="00D5180B" w:rsidDel="00E06973">
          <w:rPr>
            <w:rFonts w:cs="Calibri"/>
            <w:szCs w:val="22"/>
          </w:rPr>
          <w:delText xml:space="preserve">. </w:delText>
        </w:r>
        <w:r w:rsidR="0094428F" w:rsidRPr="00D5180B" w:rsidDel="00E06973">
          <w:rPr>
            <w:rFonts w:cs="Calibri"/>
            <w:szCs w:val="22"/>
          </w:rPr>
          <w:delText>Due to the cut surface being more vulnerable to microbial contamination, this best practice is extremely important</w:delText>
        </w:r>
        <w:r w:rsidR="005A1668" w:rsidRPr="00D5180B" w:rsidDel="00E06973">
          <w:rPr>
            <w:rFonts w:cs="Calibri"/>
            <w:szCs w:val="22"/>
          </w:rPr>
          <w:delText>. Take</w:delText>
        </w:r>
        <w:r w:rsidR="0094428F" w:rsidRPr="00D5180B" w:rsidDel="00E06973">
          <w:rPr>
            <w:rFonts w:cs="Calibri"/>
            <w:szCs w:val="22"/>
          </w:rPr>
          <w:delText xml:space="preserve"> all practical means to reduce the possibility of introduction of contamination at this process step.</w:delText>
        </w:r>
      </w:del>
    </w:p>
    <w:p w14:paraId="0F829AE0" w14:textId="77777777" w:rsidR="00B14F08" w:rsidRPr="00D5180B" w:rsidRDefault="00BC421C" w:rsidP="00337CDE">
      <w:pPr>
        <w:numPr>
          <w:ilvl w:val="0"/>
          <w:numId w:val="4"/>
        </w:numPr>
        <w:spacing w:before="120" w:after="120"/>
        <w:ind w:left="360" w:firstLine="0"/>
        <w:rPr>
          <w:rFonts w:cs="Calibri"/>
          <w:szCs w:val="22"/>
        </w:rPr>
      </w:pPr>
      <w:commentRangeStart w:id="697"/>
      <w:r w:rsidRPr="00D5180B">
        <w:rPr>
          <w:rFonts w:cs="Calibri"/>
          <w:szCs w:val="22"/>
        </w:rPr>
        <w:t xml:space="preserve">If re-circulated rinse or antioxidant solutions are used on the cut surface, </w:t>
      </w:r>
      <w:ins w:id="698" w:author="Susan" w:date="2020-06-19T15:46:00Z">
        <w:r w:rsidR="008B6C5B">
          <w:rPr>
            <w:rFonts w:cs="Calibri"/>
            <w:szCs w:val="22"/>
          </w:rPr>
          <w:t xml:space="preserve">ensure </w:t>
        </w:r>
      </w:ins>
      <w:ins w:id="699" w:author="Susan" w:date="2020-06-19T15:48:00Z">
        <w:r w:rsidR="008B6C5B">
          <w:rPr>
            <w:rFonts w:cs="Calibri"/>
            <w:szCs w:val="22"/>
          </w:rPr>
          <w:t>that</w:t>
        </w:r>
        <w:r w:rsidR="00820D75">
          <w:rPr>
            <w:rFonts w:cs="Calibri"/>
            <w:szCs w:val="22"/>
          </w:rPr>
          <w:t xml:space="preserve"> water used </w:t>
        </w:r>
      </w:ins>
      <w:ins w:id="700" w:author="Susan" w:date="2020-06-19T15:49:00Z">
        <w:r w:rsidR="00820D75">
          <w:rPr>
            <w:rFonts w:cs="Calibri"/>
            <w:szCs w:val="22"/>
          </w:rPr>
          <w:t xml:space="preserve">meets requirements in Table 2G. </w:t>
        </w:r>
      </w:ins>
      <w:del w:id="701" w:author="Susan" w:date="2020-06-19T15:49:00Z">
        <w:r w:rsidR="00CA3481" w:rsidRPr="00D5180B" w:rsidDel="00820D75">
          <w:rPr>
            <w:rFonts w:cs="Calibri"/>
            <w:szCs w:val="22"/>
          </w:rPr>
          <w:delText>t</w:delText>
        </w:r>
      </w:del>
      <w:ins w:id="702" w:author="Susan" w:date="2020-06-19T15:49:00Z">
        <w:r w:rsidR="00820D75">
          <w:rPr>
            <w:rFonts w:cs="Calibri"/>
            <w:szCs w:val="22"/>
          </w:rPr>
          <w:t>T</w:t>
        </w:r>
      </w:ins>
      <w:r w:rsidR="00CA3481" w:rsidRPr="00D5180B">
        <w:rPr>
          <w:rFonts w:cs="Calibri"/>
          <w:szCs w:val="22"/>
        </w:rPr>
        <w:t>a</w:t>
      </w:r>
      <w:commentRangeEnd w:id="697"/>
      <w:r w:rsidR="00B13B8F">
        <w:rPr>
          <w:rStyle w:val="CommentReference"/>
          <w:rFonts w:ascii="Tahoma" w:hAnsi="Tahoma" w:cs="Tahoma"/>
          <w:lang w:eastAsia="x-none"/>
        </w:rPr>
        <w:commentReference w:id="697"/>
      </w:r>
      <w:r w:rsidR="00CA3481" w:rsidRPr="00D5180B">
        <w:rPr>
          <w:rFonts w:cs="Calibri"/>
          <w:szCs w:val="22"/>
        </w:rPr>
        <w:t xml:space="preserve">ke all practicable precautions to prevent </w:t>
      </w:r>
      <w:del w:id="703" w:author="Susan" w:date="2020-06-19T15:50:00Z">
        <w:r w:rsidR="00CA3481" w:rsidRPr="00D5180B" w:rsidDel="00820D75">
          <w:rPr>
            <w:rFonts w:cs="Calibri"/>
            <w:szCs w:val="22"/>
          </w:rPr>
          <w:delText>them</w:delText>
        </w:r>
      </w:del>
      <w:ins w:id="704" w:author="Susan" w:date="2020-06-19T15:50:00Z">
        <w:r w:rsidR="00820D75">
          <w:rPr>
            <w:rFonts w:cs="Calibri"/>
            <w:szCs w:val="22"/>
          </w:rPr>
          <w:t>rinses and solutions</w:t>
        </w:r>
      </w:ins>
      <w:r w:rsidR="00CA3481" w:rsidRPr="00D5180B">
        <w:rPr>
          <w:rFonts w:cs="Calibri"/>
          <w:szCs w:val="22"/>
        </w:rPr>
        <w:t xml:space="preserve"> from </w:t>
      </w:r>
      <w:r w:rsidRPr="00D5180B">
        <w:rPr>
          <w:rFonts w:cs="Calibri"/>
          <w:szCs w:val="22"/>
        </w:rPr>
        <w:t>becom</w:t>
      </w:r>
      <w:r w:rsidR="00CA3481" w:rsidRPr="00D5180B">
        <w:rPr>
          <w:rFonts w:cs="Calibri"/>
          <w:szCs w:val="22"/>
        </w:rPr>
        <w:t>ing</w:t>
      </w:r>
      <w:r w:rsidRPr="00D5180B">
        <w:rPr>
          <w:rFonts w:cs="Calibri"/>
          <w:szCs w:val="22"/>
        </w:rPr>
        <w:t xml:space="preserve"> a source of contamination</w:t>
      </w:r>
      <w:r w:rsidR="008C04F6" w:rsidRPr="00D5180B">
        <w:rPr>
          <w:rFonts w:cs="Calibri"/>
          <w:szCs w:val="22"/>
        </w:rPr>
        <w:t xml:space="preserve">. </w:t>
      </w:r>
    </w:p>
    <w:p w14:paraId="207C3FB2" w14:textId="77777777" w:rsidR="001720A7" w:rsidRPr="00D5180B" w:rsidRDefault="001720A7" w:rsidP="00337CDE">
      <w:pPr>
        <w:numPr>
          <w:ilvl w:val="0"/>
          <w:numId w:val="4"/>
        </w:numPr>
        <w:ind w:left="360" w:firstLine="0"/>
        <w:rPr>
          <w:rFonts w:cs="Calibri"/>
          <w:szCs w:val="22"/>
        </w:rPr>
      </w:pPr>
      <w:r w:rsidRPr="00D5180B">
        <w:rPr>
          <w:rFonts w:cs="Calibri"/>
          <w:szCs w:val="22"/>
        </w:rPr>
        <w:t>Instruments or controls used to measure, regulate, or record temperatures, hydrogen ion concentration (pH), sanitizer efficacy, or other conditions must be:</w:t>
      </w:r>
    </w:p>
    <w:p w14:paraId="59A44B9B" w14:textId="77777777" w:rsidR="008F3E3E" w:rsidRPr="00D5180B" w:rsidRDefault="008F3E3E" w:rsidP="00F0393F">
      <w:pPr>
        <w:numPr>
          <w:ilvl w:val="0"/>
          <w:numId w:val="57"/>
        </w:numPr>
        <w:rPr>
          <w:rFonts w:cs="Calibri"/>
          <w:szCs w:val="22"/>
        </w:rPr>
      </w:pPr>
      <w:r w:rsidRPr="00D5180B">
        <w:rPr>
          <w:rFonts w:cs="Calibri"/>
          <w:szCs w:val="22"/>
        </w:rPr>
        <w:t>Accurate and precise as necessary and appropriate for their intended use</w:t>
      </w:r>
    </w:p>
    <w:p w14:paraId="0EF55F24" w14:textId="77777777" w:rsidR="001720A7" w:rsidRPr="00D5180B" w:rsidRDefault="001720A7" w:rsidP="00F0393F">
      <w:pPr>
        <w:numPr>
          <w:ilvl w:val="0"/>
          <w:numId w:val="57"/>
        </w:numPr>
        <w:rPr>
          <w:rFonts w:cs="Calibri"/>
          <w:szCs w:val="22"/>
        </w:rPr>
      </w:pPr>
      <w:r w:rsidRPr="00D5180B">
        <w:rPr>
          <w:rFonts w:cs="Calibri"/>
          <w:szCs w:val="22"/>
        </w:rPr>
        <w:t>Adequately maintained; and</w:t>
      </w:r>
    </w:p>
    <w:p w14:paraId="764F95C8" w14:textId="77777777" w:rsidR="001720A7" w:rsidRPr="00D5180B" w:rsidRDefault="001720A7" w:rsidP="00F0393F">
      <w:pPr>
        <w:numPr>
          <w:ilvl w:val="0"/>
          <w:numId w:val="57"/>
        </w:numPr>
        <w:rPr>
          <w:rFonts w:cs="Calibri"/>
          <w:szCs w:val="22"/>
        </w:rPr>
      </w:pPr>
      <w:r w:rsidRPr="00D5180B">
        <w:rPr>
          <w:rFonts w:cs="Calibri"/>
          <w:szCs w:val="22"/>
        </w:rPr>
        <w:t>Adequate in number for their designated uses.</w:t>
      </w:r>
    </w:p>
    <w:p w14:paraId="66321237" w14:textId="77777777" w:rsidR="0051052B" w:rsidRPr="00D5180B" w:rsidRDefault="0051052B" w:rsidP="00337CDE">
      <w:pPr>
        <w:numPr>
          <w:ilvl w:val="0"/>
          <w:numId w:val="4"/>
        </w:numPr>
        <w:ind w:left="360" w:firstLine="0"/>
        <w:rPr>
          <w:rFonts w:cs="Calibri"/>
          <w:szCs w:val="22"/>
        </w:rPr>
      </w:pPr>
      <w:r w:rsidRPr="00D5180B">
        <w:rPr>
          <w:rFonts w:cs="Calibri"/>
          <w:szCs w:val="22"/>
        </w:rPr>
        <w:t xml:space="preserve">Convey, store, and dispose of trash, litter, and waste to: </w:t>
      </w:r>
    </w:p>
    <w:p w14:paraId="29F1ABDD" w14:textId="77777777" w:rsidR="0051052B" w:rsidRPr="00D5180B" w:rsidRDefault="0051052B" w:rsidP="00F0393F">
      <w:pPr>
        <w:numPr>
          <w:ilvl w:val="0"/>
          <w:numId w:val="56"/>
        </w:numPr>
        <w:rPr>
          <w:rFonts w:cs="Calibri"/>
          <w:szCs w:val="22"/>
        </w:rPr>
      </w:pPr>
      <w:r w:rsidRPr="00D5180B">
        <w:rPr>
          <w:rFonts w:cs="Calibri"/>
          <w:szCs w:val="22"/>
        </w:rPr>
        <w:lastRenderedPageBreak/>
        <w:t xml:space="preserve">Minimize the potential to attract and harbor pests. </w:t>
      </w:r>
    </w:p>
    <w:p w14:paraId="375AF5A2" w14:textId="77777777" w:rsidR="0051052B" w:rsidRPr="00D5180B" w:rsidRDefault="0051052B" w:rsidP="00F0393F">
      <w:pPr>
        <w:numPr>
          <w:ilvl w:val="0"/>
          <w:numId w:val="56"/>
        </w:numPr>
        <w:rPr>
          <w:rFonts w:cs="Calibri"/>
          <w:szCs w:val="22"/>
        </w:rPr>
      </w:pPr>
      <w:r w:rsidRPr="00D5180B">
        <w:rPr>
          <w:rFonts w:cs="Calibri"/>
          <w:szCs w:val="22"/>
        </w:rPr>
        <w:t xml:space="preserve">Protect lettuce/leafy greens, food-contact surfaces, production areas, and agricultural water sources and distribution systems from contamination. </w:t>
      </w:r>
    </w:p>
    <w:p w14:paraId="378E121B" w14:textId="77777777" w:rsidR="00BC421C" w:rsidRPr="00D5180B" w:rsidRDefault="00BC421C" w:rsidP="00337CDE">
      <w:pPr>
        <w:numPr>
          <w:ilvl w:val="0"/>
          <w:numId w:val="4"/>
        </w:numPr>
        <w:ind w:left="360" w:firstLine="0"/>
        <w:rPr>
          <w:rFonts w:cs="Calibri"/>
          <w:szCs w:val="22"/>
        </w:rPr>
      </w:pPr>
      <w:r w:rsidRPr="00D5180B">
        <w:rPr>
          <w:rFonts w:cs="Calibri"/>
          <w:szCs w:val="22"/>
        </w:rPr>
        <w:t xml:space="preserve">Design </w:t>
      </w:r>
      <w:commentRangeStart w:id="705"/>
      <w:ins w:id="706" w:author="Susan" w:date="2020-06-17T15:14:00Z">
        <w:r w:rsidR="001026A5" w:rsidRPr="00B13B8F">
          <w:rPr>
            <w:rFonts w:cs="Calibri"/>
            <w:szCs w:val="22"/>
            <w:highlight w:val="yellow"/>
          </w:rPr>
          <w:t>f</w:t>
        </w:r>
      </w:ins>
      <w:commentRangeEnd w:id="705"/>
      <w:r w:rsidR="00B13B8F">
        <w:rPr>
          <w:rStyle w:val="CommentReference"/>
          <w:rFonts w:ascii="Tahoma" w:hAnsi="Tahoma" w:cs="Tahoma"/>
          <w:lang w:eastAsia="x-none"/>
        </w:rPr>
        <w:commentReference w:id="705"/>
      </w:r>
      <w:ins w:id="707" w:author="Susan" w:date="2020-06-17T15:14:00Z">
        <w:r w:rsidR="001026A5" w:rsidRPr="00B13B8F">
          <w:rPr>
            <w:rFonts w:cs="Calibri"/>
            <w:szCs w:val="22"/>
            <w:highlight w:val="yellow"/>
          </w:rPr>
          <w:t>ood conta</w:t>
        </w:r>
      </w:ins>
      <w:ins w:id="708" w:author="Susan" w:date="2020-06-17T15:15:00Z">
        <w:r w:rsidR="001026A5" w:rsidRPr="00B13B8F">
          <w:rPr>
            <w:rFonts w:cs="Calibri"/>
            <w:szCs w:val="22"/>
            <w:highlight w:val="yellow"/>
          </w:rPr>
          <w:t>ct</w:t>
        </w:r>
        <w:r w:rsidR="001026A5">
          <w:rPr>
            <w:rFonts w:cs="Calibri"/>
            <w:szCs w:val="22"/>
          </w:rPr>
          <w:t xml:space="preserve"> </w:t>
        </w:r>
      </w:ins>
      <w:r w:rsidRPr="00D5180B">
        <w:rPr>
          <w:rFonts w:cs="Calibri"/>
          <w:szCs w:val="22"/>
        </w:rPr>
        <w:t>equipment</w:t>
      </w:r>
      <w:r w:rsidR="00D7709D" w:rsidRPr="00D5180B">
        <w:rPr>
          <w:rFonts w:cs="Calibri"/>
          <w:szCs w:val="22"/>
        </w:rPr>
        <w:t xml:space="preserve"> and tools</w:t>
      </w:r>
      <w:r w:rsidRPr="00D5180B">
        <w:rPr>
          <w:rFonts w:cs="Calibri"/>
          <w:szCs w:val="22"/>
        </w:rPr>
        <w:t xml:space="preserve"> to facilitate cleaning</w:t>
      </w:r>
      <w:ins w:id="709" w:author="Susan" w:date="2020-06-17T15:15:00Z">
        <w:r w:rsidR="001026A5" w:rsidRPr="00B13B8F">
          <w:rPr>
            <w:rFonts w:cs="Calibri"/>
            <w:szCs w:val="22"/>
            <w:highlight w:val="yellow"/>
          </w:rPr>
          <w:t>.</w:t>
        </w:r>
      </w:ins>
      <w:r w:rsidRPr="00B13B8F">
        <w:rPr>
          <w:rFonts w:cs="Calibri"/>
          <w:szCs w:val="22"/>
          <w:highlight w:val="yellow"/>
        </w:rPr>
        <w:t xml:space="preserve"> </w:t>
      </w:r>
      <w:del w:id="710" w:author="Susan" w:date="2020-06-17T15:15:00Z">
        <w:r w:rsidR="001376F8" w:rsidRPr="00B13B8F" w:rsidDel="001026A5">
          <w:rPr>
            <w:rFonts w:cs="Calibri"/>
            <w:szCs w:val="22"/>
            <w:highlight w:val="yellow"/>
          </w:rPr>
          <w:delText>to a microbiologically clean level:</w:delText>
        </w:r>
      </w:del>
      <w:r w:rsidR="001376F8" w:rsidRPr="001376F8">
        <w:rPr>
          <w:rFonts w:cs="Calibri"/>
          <w:szCs w:val="22"/>
        </w:rPr>
        <w:t xml:space="preserve">  </w:t>
      </w:r>
      <w:commentRangeStart w:id="711"/>
      <w:ins w:id="712" w:author="Susan" w:date="2020-06-16T14:46:00Z">
        <w:r w:rsidR="001376F8" w:rsidRPr="001376F8">
          <w:rPr>
            <w:rFonts w:cs="Calibri"/>
            <w:szCs w:val="22"/>
          </w:rPr>
          <w:t>Food equipment must be constructed</w:t>
        </w:r>
      </w:ins>
      <w:ins w:id="713" w:author="Susan" w:date="2020-06-17T15:16:00Z">
        <w:r w:rsidR="001026A5">
          <w:rPr>
            <w:rFonts w:cs="Calibri"/>
            <w:szCs w:val="22"/>
          </w:rPr>
          <w:t xml:space="preserve"> and maintain</w:t>
        </w:r>
      </w:ins>
      <w:ins w:id="714" w:author="Susan" w:date="2020-06-17T15:21:00Z">
        <w:r w:rsidR="001026A5">
          <w:rPr>
            <w:rFonts w:cs="Calibri"/>
            <w:szCs w:val="22"/>
          </w:rPr>
          <w:t>ed</w:t>
        </w:r>
      </w:ins>
      <w:ins w:id="715" w:author="Susan" w:date="2020-06-16T14:46:00Z">
        <w:r w:rsidR="001376F8" w:rsidRPr="001376F8">
          <w:rPr>
            <w:rFonts w:cs="Calibri"/>
            <w:szCs w:val="22"/>
          </w:rPr>
          <w:t xml:space="preserve"> to ensure effective and efficient cleaning of the equipment over its lifespan.  The equipment should be designed as to prevent bacterial ingress, survival, growth</w:t>
        </w:r>
      </w:ins>
      <w:ins w:id="716" w:author="Susan" w:date="2020-06-17T15:21:00Z">
        <w:r w:rsidR="001026A5">
          <w:rPr>
            <w:rFonts w:cs="Calibri"/>
            <w:szCs w:val="22"/>
          </w:rPr>
          <w:t>,</w:t>
        </w:r>
      </w:ins>
      <w:ins w:id="717" w:author="Susan" w:date="2020-06-16T14:46:00Z">
        <w:r w:rsidR="001376F8" w:rsidRPr="001376F8">
          <w:rPr>
            <w:rFonts w:cs="Calibri"/>
            <w:szCs w:val="22"/>
          </w:rPr>
          <w:t xml:space="preserve"> and reproduction on both </w:t>
        </w:r>
      </w:ins>
      <w:del w:id="718" w:author="Susan" w:date="2020-06-17T15:17:00Z">
        <w:r w:rsidR="001376F8" w:rsidRPr="001376F8" w:rsidDel="001026A5">
          <w:rPr>
            <w:rFonts w:cs="Calibri"/>
            <w:szCs w:val="22"/>
          </w:rPr>
          <w:delText xml:space="preserve">produce </w:delText>
        </w:r>
      </w:del>
      <w:ins w:id="719" w:author="Susan" w:date="2020-06-17T15:18:00Z">
        <w:r w:rsidR="001026A5">
          <w:rPr>
            <w:rFonts w:cs="Calibri"/>
            <w:szCs w:val="22"/>
          </w:rPr>
          <w:t xml:space="preserve">food-contact </w:t>
        </w:r>
      </w:ins>
      <w:ins w:id="720" w:author="Susan" w:date="2020-06-17T15:19:00Z">
        <w:r w:rsidR="001026A5" w:rsidRPr="001376F8">
          <w:rPr>
            <w:rFonts w:cs="Calibri"/>
            <w:szCs w:val="22"/>
          </w:rPr>
          <w:t xml:space="preserve">and non-product </w:t>
        </w:r>
      </w:ins>
      <w:ins w:id="721" w:author="Susan" w:date="2020-06-16T14:46:00Z">
        <w:r w:rsidR="001376F8" w:rsidRPr="001376F8">
          <w:rPr>
            <w:rFonts w:cs="Calibri"/>
            <w:szCs w:val="22"/>
          </w:rPr>
          <w:t>contact surfaces</w:t>
        </w:r>
      </w:ins>
      <w:del w:id="722" w:author="Susan" w:date="2020-06-17T15:19:00Z">
        <w:r w:rsidR="001376F8" w:rsidRPr="001376F8" w:rsidDel="001026A5">
          <w:rPr>
            <w:rFonts w:cs="Calibri"/>
            <w:szCs w:val="22"/>
          </w:rPr>
          <w:delText>of the equipment</w:delText>
        </w:r>
      </w:del>
      <w:ins w:id="723" w:author="Susan" w:date="2020-06-16T14:46:00Z">
        <w:r w:rsidR="001376F8" w:rsidRPr="001376F8">
          <w:rPr>
            <w:rFonts w:cs="Calibri"/>
            <w:szCs w:val="22"/>
          </w:rPr>
          <w:t>.</w:t>
        </w:r>
      </w:ins>
      <w:ins w:id="724" w:author="Susan" w:date="2020-06-17T15:19:00Z">
        <w:r w:rsidR="001026A5">
          <w:rPr>
            <w:rFonts w:cs="Calibri"/>
            <w:szCs w:val="22"/>
          </w:rPr>
          <w:t xml:space="preserve"> </w:t>
        </w:r>
      </w:ins>
      <w:del w:id="725" w:author="Susan" w:date="2020-06-16T14:46:00Z">
        <w:r w:rsidRPr="00D5180B" w:rsidDel="001376F8">
          <w:rPr>
            <w:rFonts w:cs="Calibri"/>
            <w:szCs w:val="22"/>
          </w:rPr>
          <w:delText xml:space="preserve">by </w:delText>
        </w:r>
        <w:r w:rsidR="00C5013B" w:rsidRPr="00D5180B" w:rsidDel="001376F8">
          <w:rPr>
            <w:rFonts w:cs="Calibri"/>
            <w:szCs w:val="22"/>
          </w:rPr>
          <w:delText>using</w:delText>
        </w:r>
        <w:r w:rsidRPr="00D5180B" w:rsidDel="001376F8">
          <w:rPr>
            <w:rFonts w:cs="Calibri"/>
            <w:szCs w:val="22"/>
          </w:rPr>
          <w:delText xml:space="preserve"> materials and construction that facilitate cleaning </w:delText>
        </w:r>
        <w:r w:rsidR="00767A92" w:rsidRPr="00D5180B" w:rsidDel="001376F8">
          <w:rPr>
            <w:rFonts w:cs="Calibri"/>
            <w:szCs w:val="22"/>
          </w:rPr>
          <w:delText xml:space="preserve">of non-food contact surfaces </w:delText>
        </w:r>
        <w:r w:rsidRPr="00D5180B" w:rsidDel="001376F8">
          <w:rPr>
            <w:rFonts w:cs="Calibri"/>
            <w:szCs w:val="22"/>
          </w:rPr>
          <w:delText>and</w:delText>
        </w:r>
        <w:r w:rsidR="00767A92" w:rsidRPr="00D5180B" w:rsidDel="001376F8">
          <w:rPr>
            <w:rFonts w:cs="Calibri"/>
            <w:szCs w:val="22"/>
          </w:rPr>
          <w:delText xml:space="preserve"> cleaning and</w:delText>
        </w:r>
        <w:r w:rsidRPr="00D5180B" w:rsidDel="001376F8">
          <w:rPr>
            <w:rFonts w:cs="Calibri"/>
            <w:szCs w:val="22"/>
          </w:rPr>
          <w:delText xml:space="preserve"> sanitation of </w:delText>
        </w:r>
        <w:r w:rsidR="00845566" w:rsidRPr="00D5180B" w:rsidDel="001376F8">
          <w:rPr>
            <w:rFonts w:cs="Calibri"/>
            <w:szCs w:val="22"/>
          </w:rPr>
          <w:delText xml:space="preserve">food-contact </w:delText>
        </w:r>
        <w:r w:rsidRPr="00D5180B" w:rsidDel="001376F8">
          <w:rPr>
            <w:rFonts w:cs="Calibri"/>
            <w:szCs w:val="22"/>
          </w:rPr>
          <w:delText>surfaces</w:delText>
        </w:r>
        <w:r w:rsidR="00C5013B" w:rsidRPr="00D5180B" w:rsidDel="001376F8">
          <w:rPr>
            <w:rFonts w:cs="Calibri"/>
            <w:szCs w:val="22"/>
          </w:rPr>
          <w:delText xml:space="preserve"> (e.g., transportation tarps, conveyor belts, etc.)</w:delText>
        </w:r>
        <w:r w:rsidRPr="00D5180B" w:rsidDel="001376F8">
          <w:rPr>
            <w:rFonts w:cs="Calibri"/>
            <w:szCs w:val="22"/>
          </w:rPr>
          <w:delText>.</w:delText>
        </w:r>
        <w:r w:rsidR="00792321" w:rsidRPr="00D5180B" w:rsidDel="001376F8">
          <w:rPr>
            <w:rFonts w:cs="Calibri"/>
            <w:szCs w:val="22"/>
          </w:rPr>
          <w:delText xml:space="preserve"> </w:delText>
        </w:r>
      </w:del>
      <w:commentRangeEnd w:id="711"/>
      <w:r w:rsidR="00EC775D">
        <w:rPr>
          <w:rStyle w:val="CommentReference"/>
          <w:rFonts w:ascii="Tahoma" w:hAnsi="Tahoma" w:cs="Tahoma"/>
          <w:lang w:eastAsia="x-none"/>
        </w:rPr>
        <w:commentReference w:id="711"/>
      </w:r>
    </w:p>
    <w:p w14:paraId="60596FDF" w14:textId="77777777" w:rsidR="00D7709D" w:rsidRPr="00D5180B" w:rsidDel="001376F8" w:rsidRDefault="008F3E3E" w:rsidP="00F0393F">
      <w:pPr>
        <w:numPr>
          <w:ilvl w:val="0"/>
          <w:numId w:val="55"/>
        </w:numPr>
        <w:rPr>
          <w:del w:id="726" w:author="Susan" w:date="2020-06-16T14:46:00Z"/>
          <w:rFonts w:cs="Calibri"/>
          <w:szCs w:val="22"/>
        </w:rPr>
      </w:pPr>
      <w:commentRangeStart w:id="727"/>
      <w:del w:id="728" w:author="Susan" w:date="2020-06-16T14:46:00Z">
        <w:r w:rsidRPr="00D5180B" w:rsidDel="001376F8">
          <w:rPr>
            <w:rFonts w:cs="Calibri"/>
            <w:szCs w:val="22"/>
          </w:rPr>
          <w:delText>Seams on</w:delText>
        </w:r>
        <w:r w:rsidR="00D7709D" w:rsidRPr="00D5180B" w:rsidDel="001376F8">
          <w:rPr>
            <w:rFonts w:cs="Calibri"/>
            <w:szCs w:val="22"/>
          </w:rPr>
          <w:delText xml:space="preserve"> food-contact surfaces on equipment and tools </w:delText>
        </w:r>
        <w:r w:rsidRPr="00D5180B" w:rsidDel="001376F8">
          <w:rPr>
            <w:rFonts w:cs="Calibri"/>
            <w:szCs w:val="22"/>
          </w:rPr>
          <w:delText>must be</w:delText>
        </w:r>
        <w:r w:rsidR="00D7709D" w:rsidRPr="00D5180B" w:rsidDel="001376F8">
          <w:rPr>
            <w:rFonts w:cs="Calibri"/>
            <w:szCs w:val="22"/>
          </w:rPr>
          <w:delText xml:space="preserve"> smoothly bonded or </w:delText>
        </w:r>
        <w:r w:rsidRPr="00D5180B" w:rsidDel="001376F8">
          <w:rPr>
            <w:rFonts w:cs="Calibri"/>
            <w:szCs w:val="22"/>
          </w:rPr>
          <w:delText xml:space="preserve">maintained </w:delText>
        </w:r>
        <w:r w:rsidR="00D7709D" w:rsidRPr="00D5180B" w:rsidDel="001376F8">
          <w:rPr>
            <w:rFonts w:cs="Calibri"/>
            <w:szCs w:val="22"/>
          </w:rPr>
          <w:delText>t</w:delText>
        </w:r>
        <w:r w:rsidRPr="00D5180B" w:rsidDel="001376F8">
          <w:rPr>
            <w:rFonts w:cs="Calibri"/>
            <w:szCs w:val="22"/>
          </w:rPr>
          <w:delText>o</w:delText>
        </w:r>
        <w:r w:rsidR="00D7709D" w:rsidRPr="00D5180B" w:rsidDel="001376F8">
          <w:rPr>
            <w:rFonts w:cs="Calibri"/>
            <w:szCs w:val="22"/>
          </w:rPr>
          <w:delText xml:space="preserve"> minimize accumulation of dirt, filth, food particles, and organic materials</w:delText>
        </w:r>
        <w:r w:rsidRPr="00D5180B" w:rsidDel="001376F8">
          <w:rPr>
            <w:rFonts w:cs="Calibri"/>
            <w:szCs w:val="22"/>
          </w:rPr>
          <w:delText xml:space="preserve"> and the opportunity for harborage or growth of microorganisms</w:delText>
        </w:r>
      </w:del>
      <w:commentRangeEnd w:id="727"/>
      <w:r w:rsidR="001026A5">
        <w:rPr>
          <w:rStyle w:val="CommentReference"/>
          <w:rFonts w:ascii="Tahoma" w:hAnsi="Tahoma" w:cs="Tahoma"/>
          <w:lang w:eastAsia="x-none"/>
        </w:rPr>
        <w:commentReference w:id="727"/>
      </w:r>
      <w:del w:id="729" w:author="Susan" w:date="2020-06-16T14:46:00Z">
        <w:r w:rsidR="00D7709D" w:rsidRPr="00D5180B" w:rsidDel="001376F8">
          <w:rPr>
            <w:rFonts w:cs="Calibri"/>
            <w:szCs w:val="22"/>
          </w:rPr>
          <w:delText>.</w:delText>
        </w:r>
      </w:del>
    </w:p>
    <w:p w14:paraId="6225A496" w14:textId="77777777" w:rsidR="00D7709D" w:rsidRPr="00D5180B" w:rsidDel="000A7B9A" w:rsidRDefault="00D7709D" w:rsidP="00337CDE">
      <w:pPr>
        <w:numPr>
          <w:ilvl w:val="0"/>
          <w:numId w:val="4"/>
        </w:numPr>
        <w:ind w:left="360" w:firstLine="0"/>
        <w:rPr>
          <w:del w:id="730" w:author="Susan" w:date="2020-06-16T12:47:00Z"/>
          <w:rFonts w:cs="Calibri"/>
          <w:szCs w:val="22"/>
        </w:rPr>
      </w:pPr>
      <w:commentRangeStart w:id="731"/>
      <w:del w:id="732" w:author="Susan" w:date="2020-06-16T12:47:00Z">
        <w:r w:rsidRPr="00D5180B" w:rsidDel="000A7B9A">
          <w:rPr>
            <w:rFonts w:cs="Calibri"/>
            <w:szCs w:val="22"/>
          </w:rPr>
          <w:delText xml:space="preserve">Establish policies </w:delText>
        </w:r>
        <w:r w:rsidR="00A647AF" w:rsidRPr="00D5180B" w:rsidDel="000A7B9A">
          <w:rPr>
            <w:rFonts w:cs="Calibri"/>
            <w:szCs w:val="22"/>
          </w:rPr>
          <w:delText xml:space="preserve">and implement </w:delText>
        </w:r>
        <w:r w:rsidRPr="00D5180B" w:rsidDel="000A7B9A">
          <w:rPr>
            <w:rFonts w:cs="Calibri"/>
            <w:szCs w:val="22"/>
          </w:rPr>
          <w:delText xml:space="preserve">sanitary design </w:delText>
        </w:r>
        <w:r w:rsidR="001F2FDB" w:rsidRPr="00D5180B" w:rsidDel="000A7B9A">
          <w:rPr>
            <w:rFonts w:cs="Calibri"/>
            <w:szCs w:val="22"/>
          </w:rPr>
          <w:delText xml:space="preserve">principles </w:delText>
        </w:r>
        <w:r w:rsidRPr="00D5180B" w:rsidDel="000A7B9A">
          <w:rPr>
            <w:rFonts w:cs="Calibri"/>
            <w:szCs w:val="22"/>
          </w:rPr>
          <w:delText>that facilitate frequent and thorough cleaning</w:delText>
        </w:r>
        <w:r w:rsidR="009E53EC" w:rsidRPr="00D5180B" w:rsidDel="000A7B9A">
          <w:rPr>
            <w:rFonts w:cs="Calibri"/>
            <w:szCs w:val="22"/>
          </w:rPr>
          <w:delText xml:space="preserve"> of non-food-contact surfaces</w:delText>
        </w:r>
        <w:r w:rsidRPr="00D5180B" w:rsidDel="000A7B9A">
          <w:rPr>
            <w:rFonts w:cs="Calibri"/>
            <w:szCs w:val="22"/>
          </w:rPr>
          <w:delText xml:space="preserve"> and</w:delText>
        </w:r>
        <w:r w:rsidR="009E53EC" w:rsidRPr="00D5180B" w:rsidDel="000A7B9A">
          <w:rPr>
            <w:rFonts w:cs="Calibri"/>
            <w:szCs w:val="22"/>
          </w:rPr>
          <w:delText xml:space="preserve"> cleaning and</w:delText>
        </w:r>
        <w:r w:rsidRPr="00D5180B" w:rsidDel="000A7B9A">
          <w:rPr>
            <w:rFonts w:cs="Calibri"/>
            <w:szCs w:val="22"/>
          </w:rPr>
          <w:delText xml:space="preserve"> sanitizing of </w:delText>
        </w:r>
        <w:r w:rsidR="00845566" w:rsidRPr="00D5180B" w:rsidDel="000A7B9A">
          <w:rPr>
            <w:rFonts w:cs="Calibri"/>
            <w:szCs w:val="22"/>
          </w:rPr>
          <w:delText xml:space="preserve">food-contact </w:delText>
        </w:r>
        <w:r w:rsidRPr="00D5180B" w:rsidDel="000A7B9A">
          <w:rPr>
            <w:rFonts w:cs="Calibri"/>
            <w:szCs w:val="22"/>
          </w:rPr>
          <w:delText xml:space="preserve">surfaces. </w:delText>
        </w:r>
      </w:del>
    </w:p>
    <w:p w14:paraId="592801E1" w14:textId="77777777" w:rsidR="009E53EC" w:rsidRPr="00D5180B" w:rsidDel="000A7B9A" w:rsidRDefault="009E53EC" w:rsidP="00F0393F">
      <w:pPr>
        <w:numPr>
          <w:ilvl w:val="0"/>
          <w:numId w:val="54"/>
        </w:numPr>
        <w:rPr>
          <w:del w:id="733" w:author="Susan" w:date="2020-06-16T12:51:00Z"/>
          <w:rFonts w:cs="Calibri"/>
          <w:szCs w:val="22"/>
        </w:rPr>
      </w:pPr>
      <w:del w:id="734" w:author="Susan" w:date="2020-06-16T12:51:00Z">
        <w:r w:rsidRPr="00D5180B" w:rsidDel="000A7B9A">
          <w:rPr>
            <w:rFonts w:cs="Calibri"/>
            <w:szCs w:val="22"/>
          </w:rPr>
          <w:delText xml:space="preserve">Establish sanitation and/or cleaning frequency of food-contact and non-food contact surfaces of equipment, tools, and containers by developing </w:delText>
        </w:r>
        <w:r w:rsidR="00D31511" w:rsidRPr="00D5180B" w:rsidDel="000A7B9A">
          <w:rPr>
            <w:rFonts w:cs="Calibri"/>
            <w:szCs w:val="22"/>
          </w:rPr>
          <w:delText xml:space="preserve">and implementing </w:delText>
        </w:r>
        <w:r w:rsidRPr="00D5180B" w:rsidDel="000A7B9A">
          <w:rPr>
            <w:rFonts w:cs="Calibri"/>
            <w:szCs w:val="22"/>
          </w:rPr>
          <w:delText>Sanitation Standard Operating Procedures (SSOPs) and a sanitation schedule for machine harvest operations.</w:delText>
        </w:r>
      </w:del>
    </w:p>
    <w:p w14:paraId="6EDD0A73" w14:textId="77777777" w:rsidR="009E53EC" w:rsidRPr="00D5180B" w:rsidDel="00BA57E9" w:rsidRDefault="00BC421C" w:rsidP="00F0393F">
      <w:pPr>
        <w:numPr>
          <w:ilvl w:val="0"/>
          <w:numId w:val="54"/>
        </w:numPr>
        <w:rPr>
          <w:del w:id="735" w:author="Susan" w:date="2020-06-16T12:40:00Z"/>
          <w:rFonts w:cs="Calibri"/>
          <w:szCs w:val="22"/>
        </w:rPr>
      </w:pPr>
      <w:del w:id="736" w:author="Susan" w:date="2020-06-16T12:40:00Z">
        <w:r w:rsidRPr="00D5180B" w:rsidDel="00BA57E9">
          <w:rPr>
            <w:rFonts w:cs="Calibri"/>
            <w:szCs w:val="22"/>
          </w:rPr>
          <w:delText>Evaluate the use of cleaning verification method</w:delText>
        </w:r>
        <w:r w:rsidR="00086B80" w:rsidRPr="00D5180B" w:rsidDel="00BA57E9">
          <w:rPr>
            <w:rFonts w:cs="Calibri"/>
            <w:szCs w:val="22"/>
          </w:rPr>
          <w:delText>s</w:delText>
        </w:r>
        <w:r w:rsidRPr="00D5180B" w:rsidDel="00BA57E9">
          <w:rPr>
            <w:rFonts w:cs="Calibri"/>
            <w:szCs w:val="22"/>
          </w:rPr>
          <w:delText xml:space="preserve"> for harvesting equipment (e.g.</w:delText>
        </w:r>
        <w:r w:rsidR="00C5013B" w:rsidRPr="00D5180B" w:rsidDel="00BA57E9">
          <w:rPr>
            <w:rFonts w:cs="Calibri"/>
            <w:szCs w:val="22"/>
          </w:rPr>
          <w:delText>,</w:delText>
        </w:r>
        <w:r w:rsidRPr="00D5180B" w:rsidDel="00BA57E9">
          <w:rPr>
            <w:rFonts w:cs="Calibri"/>
            <w:szCs w:val="22"/>
          </w:rPr>
          <w:delText xml:space="preserve"> ATP test methods</w:delText>
        </w:r>
        <w:r w:rsidR="00C5013B" w:rsidRPr="00D5180B" w:rsidDel="00BA57E9">
          <w:rPr>
            <w:rFonts w:cs="Calibri"/>
            <w:szCs w:val="22"/>
          </w:rPr>
          <w:delText>)</w:delText>
        </w:r>
        <w:r w:rsidR="003374F8" w:rsidRPr="00D5180B" w:rsidDel="00BA57E9">
          <w:rPr>
            <w:rFonts w:cs="Calibri"/>
            <w:szCs w:val="22"/>
          </w:rPr>
          <w:delText>.</w:delText>
        </w:r>
      </w:del>
    </w:p>
    <w:p w14:paraId="30E6C554" w14:textId="77777777" w:rsidR="00BC421C" w:rsidRPr="00EC42E4" w:rsidDel="00EC42E4" w:rsidRDefault="009E53EC" w:rsidP="00F0393F">
      <w:pPr>
        <w:numPr>
          <w:ilvl w:val="0"/>
          <w:numId w:val="54"/>
        </w:numPr>
        <w:rPr>
          <w:del w:id="737" w:author="Susan" w:date="2020-06-18T13:10:00Z"/>
          <w:rFonts w:cs="Calibri"/>
          <w:szCs w:val="22"/>
        </w:rPr>
      </w:pPr>
      <w:del w:id="738" w:author="Susan" w:date="2020-06-18T13:10:00Z">
        <w:r w:rsidRPr="00EC42E4" w:rsidDel="00EC42E4">
          <w:rPr>
            <w:rFonts w:cs="Calibri"/>
            <w:szCs w:val="22"/>
          </w:rPr>
          <w:delText xml:space="preserve">Document the date and method of cleaning and sanitizing. A supervisor or responsible party must review, date, and sign these records within a </w:delText>
        </w:r>
        <w:r w:rsidR="00DC771B" w:rsidRPr="00EC42E4" w:rsidDel="00EC42E4">
          <w:rPr>
            <w:rFonts w:cs="Calibri"/>
            <w:szCs w:val="22"/>
          </w:rPr>
          <w:delText xml:space="preserve">week </w:delText>
        </w:r>
        <w:r w:rsidRPr="00EC42E4" w:rsidDel="00EC42E4">
          <w:rPr>
            <w:rFonts w:cs="Calibri"/>
            <w:szCs w:val="22"/>
          </w:rPr>
          <w:delText xml:space="preserve">after the records are made. </w:delText>
        </w:r>
      </w:del>
    </w:p>
    <w:p w14:paraId="202D028E" w14:textId="77777777" w:rsidR="00845566" w:rsidRPr="00D5180B" w:rsidDel="00B03465" w:rsidRDefault="00845566" w:rsidP="00337CDE">
      <w:pPr>
        <w:numPr>
          <w:ilvl w:val="0"/>
          <w:numId w:val="4"/>
        </w:numPr>
        <w:ind w:left="360" w:firstLine="0"/>
        <w:rPr>
          <w:del w:id="739" w:author="Susan" w:date="2020-06-16T13:53:00Z"/>
          <w:rFonts w:cs="Calibri"/>
          <w:szCs w:val="22"/>
        </w:rPr>
      </w:pPr>
      <w:del w:id="740" w:author="Susan" w:date="2020-06-16T13:53:00Z">
        <w:r w:rsidRPr="00D5180B" w:rsidDel="00B03465">
          <w:rPr>
            <w:rFonts w:cs="Calibri"/>
            <w:szCs w:val="22"/>
          </w:rPr>
          <w:delText xml:space="preserve">Develop </w:delText>
        </w:r>
        <w:r w:rsidR="00D31511" w:rsidRPr="00D5180B" w:rsidDel="00B03465">
          <w:rPr>
            <w:rFonts w:cs="Calibri"/>
            <w:szCs w:val="22"/>
          </w:rPr>
          <w:delText xml:space="preserve">and implement </w:delText>
        </w:r>
        <w:r w:rsidRPr="00D5180B" w:rsidDel="00B03465">
          <w:rPr>
            <w:rFonts w:cs="Calibri"/>
            <w:szCs w:val="22"/>
          </w:rPr>
          <w:delText xml:space="preserve">appropriate cleaning, sanitizing, storage, and handling procedures of all </w:delText>
        </w:r>
        <w:r w:rsidR="008F656A" w:rsidRPr="00D5180B" w:rsidDel="00B03465">
          <w:rPr>
            <w:rFonts w:cs="Calibri"/>
            <w:szCs w:val="22"/>
          </w:rPr>
          <w:delText xml:space="preserve">equipment and </w:delText>
        </w:r>
        <w:r w:rsidRPr="00D5180B" w:rsidDel="00B03465">
          <w:rPr>
            <w:rFonts w:cs="Calibri"/>
            <w:szCs w:val="22"/>
          </w:rPr>
          <w:delText>food-contact surfaces to reduce and control the potential for microbial cross-contamination</w:delText>
        </w:r>
      </w:del>
      <w:commentRangeEnd w:id="731"/>
      <w:r w:rsidR="00EC42E4">
        <w:rPr>
          <w:rStyle w:val="CommentReference"/>
          <w:rFonts w:ascii="Tahoma" w:hAnsi="Tahoma" w:cs="Tahoma"/>
          <w:lang w:eastAsia="x-none"/>
        </w:rPr>
        <w:commentReference w:id="731"/>
      </w:r>
      <w:del w:id="741" w:author="Susan" w:date="2020-06-16T13:53:00Z">
        <w:r w:rsidRPr="00D5180B" w:rsidDel="00B03465">
          <w:rPr>
            <w:rFonts w:cs="Calibri"/>
            <w:szCs w:val="22"/>
          </w:rPr>
          <w:delText>.</w:delText>
        </w:r>
      </w:del>
    </w:p>
    <w:p w14:paraId="79C7CFA8" w14:textId="77777777" w:rsidR="008F336D" w:rsidRPr="008F336D" w:rsidRDefault="008F336D" w:rsidP="008F336D">
      <w:pPr>
        <w:numPr>
          <w:ilvl w:val="0"/>
          <w:numId w:val="4"/>
        </w:numPr>
        <w:tabs>
          <w:tab w:val="clear" w:pos="810"/>
        </w:tabs>
        <w:ind w:left="720"/>
        <w:rPr>
          <w:ins w:id="742" w:author="Susan" w:date="2020-06-16T14:36:00Z"/>
          <w:rFonts w:cs="Calibri"/>
          <w:szCs w:val="22"/>
        </w:rPr>
      </w:pPr>
      <w:commentRangeStart w:id="743"/>
      <w:ins w:id="744" w:author="Susan" w:date="2020-06-16T14:36:00Z">
        <w:r w:rsidRPr="008F336D">
          <w:rPr>
            <w:rFonts w:cs="Calibri"/>
            <w:szCs w:val="22"/>
          </w:rPr>
          <w:t xml:space="preserve">Food </w:t>
        </w:r>
      </w:ins>
      <w:commentRangeEnd w:id="743"/>
      <w:ins w:id="745" w:author="Susan" w:date="2020-06-19T17:27:00Z">
        <w:r w:rsidR="00DB257B">
          <w:rPr>
            <w:rStyle w:val="CommentReference"/>
            <w:rFonts w:ascii="Tahoma" w:hAnsi="Tahoma" w:cs="Tahoma"/>
            <w:lang w:eastAsia="x-none"/>
          </w:rPr>
          <w:commentReference w:id="743"/>
        </w:r>
      </w:ins>
      <w:ins w:id="746" w:author="Susan" w:date="2020-06-16T14:36:00Z">
        <w:r w:rsidRPr="008F336D">
          <w:rPr>
            <w:rFonts w:cs="Calibri"/>
            <w:szCs w:val="22"/>
          </w:rPr>
          <w:t xml:space="preserve">packing materials must be of adequate food safety design and quality for their intended use, which includes:  </w:t>
        </w:r>
      </w:ins>
    </w:p>
    <w:p w14:paraId="01766A94" w14:textId="77777777" w:rsidR="008F336D" w:rsidRPr="008F336D" w:rsidRDefault="008F336D" w:rsidP="008F336D">
      <w:pPr>
        <w:numPr>
          <w:ilvl w:val="1"/>
          <w:numId w:val="4"/>
        </w:numPr>
        <w:tabs>
          <w:tab w:val="clear" w:pos="1530"/>
        </w:tabs>
        <w:ind w:left="1080"/>
        <w:rPr>
          <w:ins w:id="747" w:author="Susan" w:date="2020-06-16T14:36:00Z"/>
          <w:rFonts w:cs="Calibri"/>
          <w:szCs w:val="22"/>
        </w:rPr>
      </w:pPr>
      <w:ins w:id="748" w:author="Susan" w:date="2020-06-16T14:36:00Z">
        <w:r w:rsidRPr="008F336D">
          <w:rPr>
            <w:rFonts w:cs="Calibri"/>
            <w:szCs w:val="22"/>
          </w:rPr>
          <w:t>Cleanable and/or designed for single use to prevent the possible growth or transfer of pathogens</w:t>
        </w:r>
      </w:ins>
      <w:ins w:id="749" w:author="Susan" w:date="2020-06-16T14:40:00Z">
        <w:r>
          <w:rPr>
            <w:rFonts w:cs="Calibri"/>
            <w:szCs w:val="22"/>
          </w:rPr>
          <w:t>.</w:t>
        </w:r>
      </w:ins>
    </w:p>
    <w:p w14:paraId="36E35DB3" w14:textId="77777777" w:rsidR="008F336D" w:rsidRPr="008F336D" w:rsidRDefault="008F336D" w:rsidP="008F336D">
      <w:pPr>
        <w:numPr>
          <w:ilvl w:val="1"/>
          <w:numId w:val="4"/>
        </w:numPr>
        <w:tabs>
          <w:tab w:val="clear" w:pos="1530"/>
        </w:tabs>
        <w:ind w:left="1080"/>
        <w:rPr>
          <w:ins w:id="750" w:author="Susan" w:date="2020-06-16T14:36:00Z"/>
          <w:rFonts w:cs="Calibri"/>
          <w:szCs w:val="22"/>
        </w:rPr>
      </w:pPr>
      <w:ins w:id="751" w:author="Susan" w:date="2020-06-16T14:36:00Z">
        <w:r w:rsidRPr="008F336D">
          <w:rPr>
            <w:rFonts w:cs="Calibri"/>
            <w:szCs w:val="22"/>
          </w:rPr>
          <w:t xml:space="preserve">Store packing containers and materials off the floor or ground </w:t>
        </w:r>
        <w:commentRangeStart w:id="752"/>
        <w:r w:rsidRPr="00DB257B">
          <w:rPr>
            <w:rFonts w:cs="Calibri"/>
            <w:szCs w:val="22"/>
            <w:highlight w:val="yellow"/>
          </w:rPr>
          <w:t>and</w:t>
        </w:r>
      </w:ins>
      <w:commentRangeEnd w:id="752"/>
      <w:ins w:id="753" w:author="Susan" w:date="2020-06-19T17:26:00Z">
        <w:r w:rsidR="00DB257B">
          <w:rPr>
            <w:rStyle w:val="CommentReference"/>
            <w:rFonts w:ascii="Tahoma" w:hAnsi="Tahoma" w:cs="Tahoma"/>
            <w:lang w:eastAsia="x-none"/>
          </w:rPr>
          <w:commentReference w:id="752"/>
        </w:r>
      </w:ins>
      <w:ins w:id="754" w:author="Susan" w:date="2020-06-16T14:36:00Z">
        <w:r w:rsidRPr="00DB257B">
          <w:rPr>
            <w:rFonts w:cs="Calibri"/>
            <w:szCs w:val="22"/>
            <w:highlight w:val="yellow"/>
          </w:rPr>
          <w:t xml:space="preserve"> </w:t>
        </w:r>
      </w:ins>
      <w:ins w:id="755" w:author="Susan" w:date="2020-06-17T14:42:00Z">
        <w:r w:rsidR="00EE0576" w:rsidRPr="00DB257B">
          <w:rPr>
            <w:rFonts w:cs="Calibri"/>
            <w:szCs w:val="22"/>
            <w:highlight w:val="yellow"/>
          </w:rPr>
          <w:t>protected to the degree possible to prev</w:t>
        </w:r>
      </w:ins>
      <w:ins w:id="756" w:author="Susan" w:date="2020-06-17T14:43:00Z">
        <w:r w:rsidR="00EE0576" w:rsidRPr="00DB257B">
          <w:rPr>
            <w:rFonts w:cs="Calibri"/>
            <w:szCs w:val="22"/>
            <w:highlight w:val="yellow"/>
          </w:rPr>
          <w:t>ent contamination</w:t>
        </w:r>
      </w:ins>
      <w:del w:id="757" w:author="Susan" w:date="2020-06-17T14:43:00Z">
        <w:r w:rsidRPr="008F336D" w:rsidDel="00EE0576">
          <w:rPr>
            <w:rFonts w:cs="Calibri"/>
            <w:szCs w:val="22"/>
          </w:rPr>
          <w:delText>covered or in a covered area</w:delText>
        </w:r>
      </w:del>
      <w:ins w:id="758" w:author="Susan" w:date="2020-06-16T14:36:00Z">
        <w:r w:rsidRPr="008F336D">
          <w:rPr>
            <w:rFonts w:cs="Calibri"/>
            <w:szCs w:val="22"/>
          </w:rPr>
          <w:t>.</w:t>
        </w:r>
      </w:ins>
    </w:p>
    <w:p w14:paraId="4B8E5CC4" w14:textId="77777777" w:rsidR="008F336D" w:rsidRDefault="008F336D" w:rsidP="008F336D">
      <w:pPr>
        <w:numPr>
          <w:ilvl w:val="1"/>
          <w:numId w:val="4"/>
        </w:numPr>
        <w:tabs>
          <w:tab w:val="clear" w:pos="1530"/>
        </w:tabs>
        <w:ind w:left="1080"/>
        <w:rPr>
          <w:ins w:id="759" w:author="Susan" w:date="2020-06-16T14:40:00Z"/>
          <w:rFonts w:cs="Calibri"/>
          <w:szCs w:val="22"/>
        </w:rPr>
      </w:pPr>
      <w:ins w:id="760" w:author="Susan" w:date="2020-06-16T14:36:00Z">
        <w:r w:rsidRPr="008F336D">
          <w:rPr>
            <w:rFonts w:cs="Calibri"/>
            <w:szCs w:val="22"/>
          </w:rPr>
          <w:t xml:space="preserve">If packing materials are re-used, ensure that food contact surfaces are clean or lined with a new liner.                                                                                                                                                                   </w:t>
        </w:r>
      </w:ins>
    </w:p>
    <w:p w14:paraId="2F89AE1C" w14:textId="77777777" w:rsidR="008F336D" w:rsidRPr="008F336D" w:rsidRDefault="008F336D" w:rsidP="008F336D">
      <w:pPr>
        <w:numPr>
          <w:ilvl w:val="1"/>
          <w:numId w:val="4"/>
        </w:numPr>
        <w:tabs>
          <w:tab w:val="clear" w:pos="1530"/>
        </w:tabs>
        <w:ind w:left="1080"/>
        <w:rPr>
          <w:ins w:id="761" w:author="Susan" w:date="2020-06-16T14:36:00Z"/>
          <w:rFonts w:cs="Calibri"/>
          <w:szCs w:val="22"/>
        </w:rPr>
      </w:pPr>
      <w:ins w:id="762" w:author="Susan" w:date="2020-06-16T14:36:00Z">
        <w:r w:rsidRPr="008F336D">
          <w:rPr>
            <w:rFonts w:cs="Calibri"/>
            <w:szCs w:val="22"/>
          </w:rPr>
          <w:t>Consider obtaining a letter of guarantee for reusable containers if not cleaned in-house.</w:t>
        </w:r>
      </w:ins>
    </w:p>
    <w:p w14:paraId="4FE93905" w14:textId="77777777" w:rsidR="008F336D" w:rsidRDefault="008F336D" w:rsidP="008F336D">
      <w:pPr>
        <w:numPr>
          <w:ilvl w:val="1"/>
          <w:numId w:val="4"/>
        </w:numPr>
        <w:tabs>
          <w:tab w:val="clear" w:pos="1530"/>
        </w:tabs>
        <w:ind w:left="1080"/>
        <w:rPr>
          <w:ins w:id="763" w:author="Susan" w:date="2020-06-16T14:36:00Z"/>
          <w:rFonts w:cs="Calibri"/>
          <w:szCs w:val="22"/>
        </w:rPr>
      </w:pPr>
      <w:ins w:id="764" w:author="Susan" w:date="2020-06-16T14:36:00Z">
        <w:r w:rsidRPr="008F336D">
          <w:rPr>
            <w:rFonts w:cs="Calibri"/>
            <w:szCs w:val="22"/>
          </w:rPr>
          <w:t>Packaging containers shall be</w:t>
        </w:r>
      </w:ins>
      <w:ins w:id="765" w:author="Susan" w:date="2020-06-17T15:03:00Z">
        <w:r w:rsidR="00943778">
          <w:rPr>
            <w:rFonts w:cs="Calibri"/>
            <w:szCs w:val="22"/>
          </w:rPr>
          <w:t xml:space="preserve"> </w:t>
        </w:r>
        <w:commentRangeStart w:id="766"/>
        <w:r w:rsidR="00943778" w:rsidRPr="00DB257B">
          <w:rPr>
            <w:rFonts w:cs="Calibri"/>
            <w:szCs w:val="22"/>
            <w:highlight w:val="yellow"/>
          </w:rPr>
          <w:t>a</w:t>
        </w:r>
      </w:ins>
      <w:commentRangeEnd w:id="766"/>
      <w:ins w:id="767" w:author="Susan" w:date="2020-06-19T17:27:00Z">
        <w:r w:rsidR="00DB257B">
          <w:rPr>
            <w:rStyle w:val="CommentReference"/>
            <w:rFonts w:ascii="Tahoma" w:hAnsi="Tahoma" w:cs="Tahoma"/>
            <w:lang w:eastAsia="x-none"/>
          </w:rPr>
          <w:commentReference w:id="766"/>
        </w:r>
      </w:ins>
      <w:ins w:id="768" w:author="Susan" w:date="2020-06-17T15:03:00Z">
        <w:r w:rsidR="00943778" w:rsidRPr="00DB257B">
          <w:rPr>
            <w:rFonts w:cs="Calibri"/>
            <w:szCs w:val="22"/>
            <w:highlight w:val="yellow"/>
          </w:rPr>
          <w:t>dequate for their intended use</w:t>
        </w:r>
      </w:ins>
      <w:del w:id="769" w:author="Susan" w:date="2020-06-17T15:03:00Z">
        <w:r w:rsidRPr="00DB257B" w:rsidDel="00943778">
          <w:rPr>
            <w:rFonts w:cs="Calibri"/>
            <w:szCs w:val="22"/>
            <w:highlight w:val="yellow"/>
          </w:rPr>
          <w:delText>free of breaks, cracks or broken or missing pieces</w:delText>
        </w:r>
      </w:del>
      <w:ins w:id="770" w:author="Susan" w:date="2020-06-16T14:40:00Z">
        <w:r>
          <w:rPr>
            <w:rFonts w:cs="Calibri"/>
            <w:szCs w:val="22"/>
          </w:rPr>
          <w:t>.</w:t>
        </w:r>
      </w:ins>
      <w:ins w:id="771" w:author="Susan" w:date="2020-06-16T14:36:00Z">
        <w:r w:rsidRPr="008F336D">
          <w:rPr>
            <w:rFonts w:cs="Calibri"/>
            <w:szCs w:val="22"/>
          </w:rPr>
          <w:t xml:space="preserve"> </w:t>
        </w:r>
      </w:ins>
    </w:p>
    <w:p w14:paraId="413D4E48" w14:textId="77777777" w:rsidR="008F336D" w:rsidRPr="00D5180B" w:rsidDel="008F336D" w:rsidRDefault="008F336D" w:rsidP="008F336D">
      <w:pPr>
        <w:numPr>
          <w:ilvl w:val="0"/>
          <w:numId w:val="4"/>
        </w:numPr>
        <w:tabs>
          <w:tab w:val="clear" w:pos="810"/>
        </w:tabs>
        <w:ind w:left="720"/>
        <w:rPr>
          <w:del w:id="772" w:author="Susan" w:date="2020-06-16T14:39:00Z"/>
          <w:rFonts w:cs="Calibri"/>
          <w:szCs w:val="22"/>
        </w:rPr>
      </w:pPr>
      <w:del w:id="773" w:author="Susan" w:date="2020-06-16T14:39:00Z">
        <w:r w:rsidRPr="00D5180B" w:rsidDel="008F336D">
          <w:rPr>
            <w:rFonts w:cs="Calibri"/>
            <w:szCs w:val="22"/>
          </w:rPr>
          <w:delText>Use packaging materials that are cleanable or designed for single-use and unlikely to support the growth or transfer of bacteria.</w:delText>
        </w:r>
      </w:del>
    </w:p>
    <w:p w14:paraId="67F0F559" w14:textId="77777777" w:rsidR="00B56031" w:rsidRPr="00D5180B" w:rsidDel="008F336D" w:rsidRDefault="00B56031" w:rsidP="00337CDE">
      <w:pPr>
        <w:numPr>
          <w:ilvl w:val="0"/>
          <w:numId w:val="4"/>
        </w:numPr>
        <w:ind w:left="360" w:firstLine="0"/>
        <w:rPr>
          <w:del w:id="774" w:author="Susan" w:date="2020-06-16T14:38:00Z"/>
          <w:rFonts w:cs="Calibri"/>
          <w:szCs w:val="22"/>
        </w:rPr>
      </w:pPr>
      <w:del w:id="775" w:author="Susan" w:date="2020-06-16T14:38:00Z">
        <w:r w:rsidRPr="00D5180B" w:rsidDel="008F336D">
          <w:rPr>
            <w:rFonts w:cs="Calibri"/>
            <w:szCs w:val="22"/>
          </w:rPr>
          <w:delText>If pack</w:delText>
        </w:r>
        <w:r w:rsidR="009D71BF" w:rsidRPr="00D5180B" w:rsidDel="008F336D">
          <w:rPr>
            <w:rFonts w:cs="Calibri"/>
            <w:szCs w:val="22"/>
          </w:rPr>
          <w:delText>ag</w:delText>
        </w:r>
        <w:r w:rsidRPr="00D5180B" w:rsidDel="008F336D">
          <w:rPr>
            <w:rFonts w:cs="Calibri"/>
            <w:szCs w:val="22"/>
          </w:rPr>
          <w:delText>ing materials are reused, take steps to ensure food-contact surfaces are clean or covered with a clean liner.</w:delText>
        </w:r>
      </w:del>
    </w:p>
    <w:p w14:paraId="22014554" w14:textId="77777777" w:rsidR="00AB1D43" w:rsidRPr="00D5180B" w:rsidRDefault="00BC421C" w:rsidP="00337CDE">
      <w:pPr>
        <w:numPr>
          <w:ilvl w:val="0"/>
          <w:numId w:val="4"/>
        </w:numPr>
        <w:ind w:left="360" w:firstLine="0"/>
        <w:rPr>
          <w:rFonts w:cs="Calibri"/>
          <w:szCs w:val="22"/>
        </w:rPr>
      </w:pPr>
      <w:r w:rsidRPr="00D5180B">
        <w:rPr>
          <w:rFonts w:cs="Calibri"/>
          <w:szCs w:val="22"/>
        </w:rPr>
        <w:t>Establish</w:t>
      </w:r>
      <w:r w:rsidR="00A647AF" w:rsidRPr="00D5180B">
        <w:rPr>
          <w:rFonts w:cs="Calibri"/>
          <w:szCs w:val="22"/>
        </w:rPr>
        <w:t xml:space="preserve"> and implement </w:t>
      </w:r>
      <w:r w:rsidRPr="00D5180B">
        <w:rPr>
          <w:rFonts w:cs="Calibri"/>
          <w:szCs w:val="22"/>
        </w:rPr>
        <w:t>equipment</w:t>
      </w:r>
      <w:r w:rsidR="003C5734" w:rsidRPr="00D5180B">
        <w:rPr>
          <w:rFonts w:cs="Calibri"/>
          <w:szCs w:val="22"/>
        </w:rPr>
        <w:t xml:space="preserve"> and</w:t>
      </w:r>
      <w:r w:rsidR="00615A96" w:rsidRPr="00D5180B">
        <w:rPr>
          <w:rFonts w:cs="Calibri"/>
          <w:szCs w:val="22"/>
        </w:rPr>
        <w:t xml:space="preserve"> </w:t>
      </w:r>
      <w:r w:rsidR="00AB1D43" w:rsidRPr="00D5180B">
        <w:rPr>
          <w:rFonts w:cs="Calibri"/>
          <w:szCs w:val="22"/>
        </w:rPr>
        <w:t>tool</w:t>
      </w:r>
      <w:r w:rsidRPr="00D5180B">
        <w:rPr>
          <w:rFonts w:cs="Calibri"/>
          <w:szCs w:val="22"/>
        </w:rPr>
        <w:t xml:space="preserve"> storage and control procedures </w:t>
      </w:r>
      <w:r w:rsidR="00C5013B" w:rsidRPr="00D5180B">
        <w:rPr>
          <w:rFonts w:cs="Calibri"/>
          <w:szCs w:val="22"/>
        </w:rPr>
        <w:t xml:space="preserve">to </w:t>
      </w:r>
      <w:r w:rsidRPr="00D5180B">
        <w:rPr>
          <w:rFonts w:cs="Calibri"/>
          <w:szCs w:val="22"/>
        </w:rPr>
        <w:t xml:space="preserve">minimize the potential for contamination </w:t>
      </w:r>
      <w:r w:rsidR="003C5734" w:rsidRPr="00D5180B">
        <w:rPr>
          <w:rFonts w:cs="Calibri"/>
          <w:szCs w:val="22"/>
        </w:rPr>
        <w:t xml:space="preserve">and to prevent it from attracting and harboring pests </w:t>
      </w:r>
      <w:r w:rsidRPr="00D5180B">
        <w:rPr>
          <w:rFonts w:cs="Calibri"/>
          <w:szCs w:val="22"/>
        </w:rPr>
        <w:t xml:space="preserve">when not in use. </w:t>
      </w:r>
    </w:p>
    <w:p w14:paraId="25CD73DF" w14:textId="77777777" w:rsidR="0033145D" w:rsidRPr="00D5180B" w:rsidRDefault="0033145D" w:rsidP="00337CDE">
      <w:pPr>
        <w:numPr>
          <w:ilvl w:val="0"/>
          <w:numId w:val="4"/>
        </w:numPr>
        <w:ind w:left="360" w:firstLine="0"/>
        <w:rPr>
          <w:rFonts w:cs="Calibri"/>
          <w:szCs w:val="22"/>
        </w:rPr>
      </w:pPr>
      <w:r w:rsidRPr="00D5180B">
        <w:rPr>
          <w:rFonts w:cs="Calibri"/>
          <w:szCs w:val="22"/>
        </w:rPr>
        <w:t xml:space="preserve">Allow adequate distance for the turning and manipulation of harvest equipment to prevent </w:t>
      </w:r>
      <w:r w:rsidR="00D7709D" w:rsidRPr="00D5180B">
        <w:rPr>
          <w:rFonts w:cs="Calibri"/>
          <w:szCs w:val="22"/>
        </w:rPr>
        <w:t>cross-contamination</w:t>
      </w:r>
      <w:r w:rsidRPr="00D5180B">
        <w:rPr>
          <w:rFonts w:cs="Calibri"/>
          <w:szCs w:val="22"/>
        </w:rPr>
        <w:t xml:space="preserve"> from areas or adjacent land that may pose a risk.</w:t>
      </w:r>
    </w:p>
    <w:p w14:paraId="55E2E902" w14:textId="77777777" w:rsidR="003D273D" w:rsidRPr="00D5180B" w:rsidRDefault="0012749A" w:rsidP="00337CDE">
      <w:pPr>
        <w:numPr>
          <w:ilvl w:val="0"/>
          <w:numId w:val="4"/>
        </w:numPr>
        <w:ind w:left="360" w:firstLine="0"/>
        <w:rPr>
          <w:rFonts w:cs="Calibri"/>
          <w:szCs w:val="22"/>
        </w:rPr>
      </w:pPr>
      <w:r w:rsidRPr="00D5180B">
        <w:rPr>
          <w:rFonts w:cs="Calibri"/>
          <w:szCs w:val="22"/>
        </w:rPr>
        <w:t>B</w:t>
      </w:r>
      <w:r w:rsidR="003D273D" w:rsidRPr="00D5180B">
        <w:rPr>
          <w:rFonts w:cs="Calibri"/>
          <w:szCs w:val="22"/>
        </w:rPr>
        <w:t>uildings must be suitable in size, construction and design to facilit</w:t>
      </w:r>
      <w:r w:rsidR="00822047" w:rsidRPr="00D5180B">
        <w:rPr>
          <w:rFonts w:cs="Calibri"/>
          <w:szCs w:val="22"/>
        </w:rPr>
        <w:t>ate</w:t>
      </w:r>
      <w:r w:rsidR="003D273D" w:rsidRPr="00D5180B">
        <w:rPr>
          <w:rFonts w:cs="Calibri"/>
          <w:szCs w:val="22"/>
        </w:rPr>
        <w:t xml:space="preserve"> </w:t>
      </w:r>
      <w:r w:rsidR="00831748" w:rsidRPr="00D5180B">
        <w:rPr>
          <w:rFonts w:cs="Calibri"/>
          <w:szCs w:val="22"/>
        </w:rPr>
        <w:t xml:space="preserve">building </w:t>
      </w:r>
      <w:r w:rsidR="003D273D" w:rsidRPr="00D5180B">
        <w:rPr>
          <w:rFonts w:cs="Calibri"/>
          <w:szCs w:val="22"/>
        </w:rPr>
        <w:t>maintenance and sanitary operations to reduce the potential for contamination of food contact surfaces with known or reasonably foreseeable hazards. Buildings must:</w:t>
      </w:r>
    </w:p>
    <w:p w14:paraId="7D11D800" w14:textId="77777777" w:rsidR="003D273D" w:rsidRPr="00D5180B" w:rsidRDefault="003D273D" w:rsidP="00F0393F">
      <w:pPr>
        <w:pStyle w:val="ColorfulList-Accent11"/>
        <w:numPr>
          <w:ilvl w:val="0"/>
          <w:numId w:val="51"/>
        </w:numPr>
        <w:rPr>
          <w:rFonts w:eastAsia="Times New Roman" w:cs="Calibri"/>
        </w:rPr>
      </w:pPr>
      <w:r w:rsidRPr="00D5180B">
        <w:rPr>
          <w:rFonts w:eastAsia="Times New Roman" w:cs="Calibri"/>
        </w:rPr>
        <w:t xml:space="preserve">Provide sufficient space for placement of equipment and storage of </w:t>
      </w:r>
      <w:r w:rsidR="00B25519" w:rsidRPr="00D5180B">
        <w:rPr>
          <w:rFonts w:eastAsia="Times New Roman" w:cs="Calibri"/>
        </w:rPr>
        <w:t xml:space="preserve">packaging </w:t>
      </w:r>
      <w:r w:rsidRPr="00D5180B">
        <w:rPr>
          <w:rFonts w:eastAsia="Times New Roman" w:cs="Calibri"/>
        </w:rPr>
        <w:t>materials</w:t>
      </w:r>
      <w:r w:rsidR="00FB3FA6" w:rsidRPr="00D5180B">
        <w:rPr>
          <w:rFonts w:eastAsia="Times New Roman" w:cs="Calibri"/>
        </w:rPr>
        <w:t>.</w:t>
      </w:r>
    </w:p>
    <w:p w14:paraId="309875E1" w14:textId="77777777" w:rsidR="003D273D" w:rsidRPr="00D5180B" w:rsidRDefault="003D228C" w:rsidP="00F0393F">
      <w:pPr>
        <w:pStyle w:val="ColorfulList-Accent11"/>
        <w:numPr>
          <w:ilvl w:val="0"/>
          <w:numId w:val="51"/>
        </w:numPr>
        <w:rPr>
          <w:rFonts w:eastAsia="Times New Roman" w:cs="Calibri"/>
        </w:rPr>
      </w:pPr>
      <w:commentRangeStart w:id="776"/>
      <w:del w:id="777" w:author="Susan" w:date="2020-06-16T15:01:00Z">
        <w:r w:rsidRPr="00D5180B" w:rsidDel="00A216CB">
          <w:rPr>
            <w:rFonts w:eastAsia="Times New Roman" w:cs="Calibri"/>
          </w:rPr>
          <w:lastRenderedPageBreak/>
          <w:delText>Take</w:delText>
        </w:r>
        <w:r w:rsidR="003D273D" w:rsidRPr="00D5180B" w:rsidDel="00A216CB">
          <w:rPr>
            <w:rFonts w:eastAsia="Times New Roman" w:cs="Calibri"/>
          </w:rPr>
          <w:delText xml:space="preserve"> proper precautions to reduce potential for contamination of food contact</w:delText>
        </w:r>
        <w:r w:rsidR="00FB3FA6" w:rsidRPr="00D5180B" w:rsidDel="00A216CB">
          <w:rPr>
            <w:rFonts w:eastAsia="Times New Roman" w:cs="Calibri"/>
          </w:rPr>
          <w:delText xml:space="preserve"> surfaces or pack</w:delText>
        </w:r>
        <w:r w:rsidR="009D71BF" w:rsidRPr="00D5180B" w:rsidDel="00A216CB">
          <w:rPr>
            <w:rFonts w:eastAsia="Times New Roman" w:cs="Calibri"/>
          </w:rPr>
          <w:delText>ag</w:delText>
        </w:r>
        <w:r w:rsidR="00FB3FA6" w:rsidRPr="00D5180B" w:rsidDel="00A216CB">
          <w:rPr>
            <w:rFonts w:eastAsia="Times New Roman" w:cs="Calibri"/>
          </w:rPr>
          <w:delText xml:space="preserve">ing materials. </w:delText>
        </w:r>
      </w:del>
      <w:r w:rsidRPr="00D5180B">
        <w:rPr>
          <w:rFonts w:eastAsia="Times New Roman" w:cs="Calibri"/>
        </w:rPr>
        <w:t>Reduce t</w:t>
      </w:r>
      <w:r w:rsidR="00FB3FA6" w:rsidRPr="00D5180B">
        <w:rPr>
          <w:rFonts w:eastAsia="Times New Roman" w:cs="Calibri"/>
        </w:rPr>
        <w:t>he potential for contamination</w:t>
      </w:r>
      <w:ins w:id="778" w:author="Susan" w:date="2020-06-16T15:01:00Z">
        <w:r w:rsidR="00A216CB">
          <w:rPr>
            <w:rFonts w:eastAsia="Times New Roman" w:cs="Calibri"/>
          </w:rPr>
          <w:t xml:space="preserve"> of food contact surfaces</w:t>
        </w:r>
      </w:ins>
      <w:r w:rsidR="00FB3FA6" w:rsidRPr="00D5180B">
        <w:rPr>
          <w:rFonts w:eastAsia="Times New Roman" w:cs="Calibri"/>
        </w:rPr>
        <w:t xml:space="preserve"> b</w:t>
      </w:r>
      <w:r w:rsidR="002C7965" w:rsidRPr="00D5180B">
        <w:rPr>
          <w:rFonts w:eastAsia="Times New Roman" w:cs="Calibri"/>
        </w:rPr>
        <w:t>y</w:t>
      </w:r>
      <w:r w:rsidR="00FB3FA6" w:rsidRPr="00D5180B">
        <w:rPr>
          <w:rFonts w:eastAsia="Times New Roman" w:cs="Calibri"/>
        </w:rPr>
        <w:t xml:space="preserve"> effective </w:t>
      </w:r>
      <w:r w:rsidRPr="00D5180B">
        <w:rPr>
          <w:rFonts w:eastAsia="Times New Roman" w:cs="Calibri"/>
        </w:rPr>
        <w:t xml:space="preserve">building </w:t>
      </w:r>
      <w:r w:rsidR="00FB3FA6" w:rsidRPr="00D5180B">
        <w:rPr>
          <w:rFonts w:eastAsia="Times New Roman" w:cs="Calibri"/>
        </w:rPr>
        <w:t>design including the separations of operations in which contamination is likely to occur</w:t>
      </w:r>
      <w:ins w:id="779" w:author="Susan" w:date="2020-06-16T15:02:00Z">
        <w:r w:rsidR="00A216CB">
          <w:rPr>
            <w:rFonts w:eastAsia="Times New Roman" w:cs="Calibri"/>
          </w:rPr>
          <w:t>. Suggestions are</w:t>
        </w:r>
      </w:ins>
      <w:del w:id="780" w:author="Susan" w:date="2020-06-16T15:02:00Z">
        <w:r w:rsidR="00FB3FA6" w:rsidRPr="00D5180B" w:rsidDel="00A216CB">
          <w:rPr>
            <w:rFonts w:eastAsia="Times New Roman" w:cs="Calibri"/>
          </w:rPr>
          <w:delText xml:space="preserve"> by</w:delText>
        </w:r>
      </w:del>
      <w:r w:rsidR="00FB3FA6" w:rsidRPr="00D5180B">
        <w:rPr>
          <w:rFonts w:eastAsia="Times New Roman" w:cs="Calibri"/>
        </w:rPr>
        <w:t xml:space="preserve"> location, time, partition, enclosed systems, or other effective means.</w:t>
      </w:r>
      <w:commentRangeEnd w:id="776"/>
      <w:r w:rsidR="00A216CB">
        <w:rPr>
          <w:rStyle w:val="CommentReference"/>
          <w:rFonts w:ascii="Tahoma" w:eastAsia="Times New Roman" w:hAnsi="Tahoma" w:cs="Tahoma"/>
          <w:lang w:eastAsia="x-none"/>
        </w:rPr>
        <w:commentReference w:id="776"/>
      </w:r>
    </w:p>
    <w:p w14:paraId="63EF1892" w14:textId="77777777" w:rsidR="003D273D" w:rsidRPr="00D5180B" w:rsidRDefault="003D273D" w:rsidP="00F0393F">
      <w:pPr>
        <w:numPr>
          <w:ilvl w:val="0"/>
          <w:numId w:val="51"/>
        </w:numPr>
        <w:rPr>
          <w:rFonts w:cs="Calibri"/>
          <w:szCs w:val="22"/>
        </w:rPr>
      </w:pPr>
      <w:r w:rsidRPr="00D5180B">
        <w:rPr>
          <w:rFonts w:cs="Calibri"/>
          <w:szCs w:val="22"/>
        </w:rPr>
        <w:t>Provide adequate drainage in all areas where water or other liquid waste is discharged on the ground or floor of the building.</w:t>
      </w:r>
    </w:p>
    <w:p w14:paraId="668E7F17" w14:textId="77777777" w:rsidR="00FB3FA6" w:rsidRPr="00D5180B" w:rsidRDefault="00FB3FA6" w:rsidP="00F0393F">
      <w:pPr>
        <w:numPr>
          <w:ilvl w:val="0"/>
          <w:numId w:val="51"/>
        </w:numPr>
        <w:rPr>
          <w:rFonts w:cs="Calibri"/>
          <w:szCs w:val="22"/>
        </w:rPr>
      </w:pPr>
      <w:r w:rsidRPr="00D5180B">
        <w:rPr>
          <w:rFonts w:cs="Calibri"/>
          <w:szCs w:val="22"/>
        </w:rPr>
        <w:t>Prevent contamination of food-contact surfaces and pack</w:t>
      </w:r>
      <w:r w:rsidR="009D71BF" w:rsidRPr="00D5180B">
        <w:rPr>
          <w:rFonts w:cs="Calibri"/>
          <w:szCs w:val="22"/>
        </w:rPr>
        <w:t>ag</w:t>
      </w:r>
      <w:r w:rsidRPr="00D5180B">
        <w:rPr>
          <w:rFonts w:cs="Calibri"/>
          <w:szCs w:val="22"/>
        </w:rPr>
        <w:t xml:space="preserve">ing materials by </w:t>
      </w:r>
      <w:r w:rsidR="00D655FB" w:rsidRPr="00D5180B">
        <w:rPr>
          <w:rFonts w:cs="Calibri"/>
          <w:szCs w:val="22"/>
        </w:rPr>
        <w:t xml:space="preserve">protecting them from drips or condensate and </w:t>
      </w:r>
      <w:r w:rsidR="00394654" w:rsidRPr="00D5180B">
        <w:rPr>
          <w:rFonts w:cs="Calibri"/>
          <w:szCs w:val="22"/>
        </w:rPr>
        <w:t xml:space="preserve">excluding </w:t>
      </w:r>
      <w:r w:rsidRPr="00D5180B">
        <w:rPr>
          <w:rFonts w:cs="Calibri"/>
          <w:szCs w:val="22"/>
        </w:rPr>
        <w:t>pests</w:t>
      </w:r>
      <w:r w:rsidR="00394654" w:rsidRPr="00D5180B">
        <w:rPr>
          <w:rFonts w:cs="Calibri"/>
          <w:szCs w:val="22"/>
        </w:rPr>
        <w:t xml:space="preserve"> and animals</w:t>
      </w:r>
      <w:r w:rsidRPr="00D5180B">
        <w:rPr>
          <w:rFonts w:cs="Calibri"/>
          <w:szCs w:val="22"/>
        </w:rPr>
        <w:t>.</w:t>
      </w:r>
    </w:p>
    <w:p w14:paraId="03AE7E56" w14:textId="77777777" w:rsidR="00BC421C" w:rsidRPr="00134BAD" w:rsidRDefault="00BC421C" w:rsidP="00134BAD">
      <w:pPr>
        <w:pStyle w:val="Heading1"/>
        <w:ind w:left="720" w:hanging="540"/>
        <w:rPr>
          <w:sz w:val="32"/>
        </w:rPr>
      </w:pPr>
      <w:bookmarkStart w:id="781" w:name="_Toc489362226"/>
      <w:bookmarkStart w:id="782" w:name="_Toc8374953"/>
      <w:bookmarkStart w:id="783" w:name="_Toc20839176"/>
      <w:r w:rsidRPr="00134BAD">
        <w:rPr>
          <w:sz w:val="32"/>
        </w:rPr>
        <w:t xml:space="preserve">Issue:  </w:t>
      </w:r>
      <w:r w:rsidR="0047637E" w:rsidRPr="00134BAD">
        <w:rPr>
          <w:sz w:val="32"/>
        </w:rPr>
        <w:t>Harvest Personnel</w:t>
      </w:r>
      <w:r w:rsidRPr="00134BAD">
        <w:rPr>
          <w:sz w:val="32"/>
        </w:rPr>
        <w:t xml:space="preserve"> - Direct Contact with Soil </w:t>
      </w:r>
      <w:r w:rsidR="00031861" w:rsidRPr="00134BAD">
        <w:rPr>
          <w:sz w:val="32"/>
        </w:rPr>
        <w:t xml:space="preserve">and Contaminants </w:t>
      </w:r>
      <w:r w:rsidR="00FD640C" w:rsidRPr="00134BAD">
        <w:rPr>
          <w:sz w:val="32"/>
        </w:rPr>
        <w:t>during</w:t>
      </w:r>
      <w:r w:rsidRPr="00134BAD">
        <w:rPr>
          <w:sz w:val="32"/>
        </w:rPr>
        <w:t xml:space="preserve"> Harvest</w:t>
      </w:r>
      <w:r w:rsidR="00D44F6A" w:rsidRPr="00134BAD">
        <w:rPr>
          <w:sz w:val="32"/>
        </w:rPr>
        <w:t xml:space="preserve"> (Field Sanitation)</w:t>
      </w:r>
      <w:bookmarkEnd w:id="781"/>
      <w:bookmarkEnd w:id="782"/>
      <w:bookmarkEnd w:id="783"/>
    </w:p>
    <w:p w14:paraId="583148B6" w14:textId="77777777" w:rsidR="00BC421C" w:rsidRPr="00D5180B" w:rsidRDefault="00BC421C" w:rsidP="00134BAD">
      <w:pPr>
        <w:ind w:left="180"/>
        <w:rPr>
          <w:rFonts w:cs="Calibri"/>
          <w:szCs w:val="22"/>
        </w:rPr>
      </w:pPr>
      <w:r w:rsidRPr="00D5180B">
        <w:rPr>
          <w:rFonts w:cs="Calibri"/>
          <w:szCs w:val="22"/>
        </w:rPr>
        <w:t>After manual harvest of lettuce/leafy greens, placing or stacking product on soil before the product is placed into a container may expose the product to human pathogens if the soil is contaminated</w:t>
      </w:r>
      <w:r w:rsidR="003374F8" w:rsidRPr="00D5180B">
        <w:rPr>
          <w:rFonts w:cs="Calibri"/>
          <w:szCs w:val="22"/>
        </w:rPr>
        <w:t xml:space="preserve">. </w:t>
      </w:r>
      <w:r w:rsidRPr="00D5180B">
        <w:rPr>
          <w:rFonts w:cs="Calibri"/>
          <w:szCs w:val="22"/>
        </w:rPr>
        <w:t xml:space="preserve">Research has demonstrated that microbes, including human pathogens, can readily attach to cut lettuce/leafy green surfaces </w:t>
      </w:r>
      <w:commentRangeStart w:id="784"/>
      <w:r w:rsidRPr="00D5180B">
        <w:rPr>
          <w:rFonts w:cs="Calibri"/>
          <w:szCs w:val="22"/>
        </w:rPr>
        <w:fldChar w:fldCharType="begin"/>
      </w:r>
      <w:r w:rsidR="000C292D"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000C292D" w:rsidRPr="00D5180B">
        <w:rPr>
          <w:rFonts w:cs="Calibri"/>
          <w:szCs w:val="22"/>
        </w:rPr>
        <w:t>(</w:t>
      </w:r>
      <w:ins w:id="785" w:author="Susan" w:date="2020-06-16T15:04:00Z">
        <w:r w:rsidR="00A216CB">
          <w:rPr>
            <w:rFonts w:cs="Calibri"/>
            <w:szCs w:val="22"/>
          </w:rPr>
          <w:t>Rock/</w:t>
        </w:r>
      </w:ins>
      <w:ins w:id="786" w:author="Susan" w:date="2020-06-16T15:03:00Z">
        <w:r w:rsidR="00A216CB">
          <w:rPr>
            <w:rFonts w:cs="Calibri"/>
            <w:szCs w:val="22"/>
          </w:rPr>
          <w:t>Suslow</w:t>
        </w:r>
      </w:ins>
      <w:ins w:id="787" w:author="Susan" w:date="2020-06-16T15:04:00Z">
        <w:r w:rsidR="00A216CB">
          <w:rPr>
            <w:rFonts w:cs="Calibri"/>
            <w:szCs w:val="22"/>
          </w:rPr>
          <w:t xml:space="preserve">, unpublished; </w:t>
        </w:r>
      </w:ins>
      <w:r w:rsidR="000C292D" w:rsidRPr="00D5180B">
        <w:rPr>
          <w:rFonts w:cs="Calibri"/>
          <w:szCs w:val="22"/>
        </w:rPr>
        <w:t>Takeuchi et al. 2001)</w:t>
      </w:r>
      <w:r w:rsidRPr="00D5180B">
        <w:rPr>
          <w:rFonts w:cs="Calibri"/>
          <w:szCs w:val="22"/>
        </w:rPr>
        <w:fldChar w:fldCharType="end"/>
      </w:r>
      <w:commentRangeEnd w:id="784"/>
      <w:r w:rsidR="00317FB1">
        <w:rPr>
          <w:rStyle w:val="CommentReference"/>
          <w:rFonts w:ascii="Tahoma" w:hAnsi="Tahoma" w:cs="Tahoma"/>
          <w:lang w:eastAsia="x-none"/>
        </w:rPr>
        <w:commentReference w:id="784"/>
      </w:r>
      <w:r w:rsidRPr="00D5180B">
        <w:rPr>
          <w:rFonts w:cs="Calibri"/>
          <w:szCs w:val="22"/>
        </w:rPr>
        <w:t>.</w:t>
      </w:r>
    </w:p>
    <w:p w14:paraId="75BF530B" w14:textId="77777777" w:rsidR="00BC421C" w:rsidRPr="00D5180B" w:rsidRDefault="00BC421C" w:rsidP="007D7827">
      <w:pPr>
        <w:pStyle w:val="Heading2"/>
      </w:pPr>
      <w:bookmarkStart w:id="788" w:name="_Toc167780391"/>
      <w:bookmarkStart w:id="789" w:name="_Toc198619156"/>
      <w:bookmarkStart w:id="790" w:name="_Toc443565031"/>
      <w:bookmarkStart w:id="791" w:name="_Toc489362227"/>
      <w:bookmarkStart w:id="792" w:name="_Toc8374954"/>
      <w:bookmarkStart w:id="793" w:name="_Toc20839177"/>
      <w:r w:rsidRPr="00D5180B">
        <w:t>The Best Practices Are:</w:t>
      </w:r>
      <w:bookmarkEnd w:id="788"/>
      <w:bookmarkEnd w:id="789"/>
      <w:bookmarkEnd w:id="790"/>
      <w:bookmarkEnd w:id="791"/>
      <w:bookmarkEnd w:id="792"/>
      <w:bookmarkEnd w:id="793"/>
    </w:p>
    <w:p w14:paraId="47E1C089" w14:textId="77777777" w:rsidR="00BB1329" w:rsidRDefault="00BB1329" w:rsidP="00F0393F">
      <w:pPr>
        <w:numPr>
          <w:ilvl w:val="0"/>
          <w:numId w:val="43"/>
        </w:numPr>
        <w:ind w:left="360" w:firstLine="0"/>
        <w:rPr>
          <w:ins w:id="794" w:author="Susan" w:date="2020-06-17T12:04:00Z"/>
          <w:rFonts w:cs="Calibri"/>
          <w:szCs w:val="22"/>
        </w:rPr>
      </w:pPr>
      <w:commentRangeStart w:id="795"/>
      <w:ins w:id="796" w:author="Susan" w:date="2020-06-17T12:02:00Z">
        <w:r w:rsidRPr="00BB1329">
          <w:rPr>
            <w:rFonts w:cs="Calibri"/>
            <w:szCs w:val="22"/>
          </w:rPr>
          <w:t>Ensure employees have been trained on the importance of minimizing the potential of cut product to contact the soil</w:t>
        </w:r>
      </w:ins>
      <w:commentRangeEnd w:id="795"/>
      <w:ins w:id="797" w:author="Susan" w:date="2020-06-17T12:03:00Z">
        <w:r>
          <w:rPr>
            <w:rStyle w:val="CommentReference"/>
            <w:rFonts w:ascii="Tahoma" w:hAnsi="Tahoma" w:cs="Tahoma"/>
            <w:lang w:eastAsia="x-none"/>
          </w:rPr>
          <w:commentReference w:id="795"/>
        </w:r>
      </w:ins>
      <w:ins w:id="798" w:author="Susan" w:date="2020-06-17T12:02:00Z">
        <w:r w:rsidRPr="00BB1329">
          <w:rPr>
            <w:rFonts w:cs="Calibri"/>
            <w:szCs w:val="22"/>
          </w:rPr>
          <w:t>.</w:t>
        </w:r>
      </w:ins>
    </w:p>
    <w:p w14:paraId="3AA42535" w14:textId="77777777" w:rsidR="00A1351E" w:rsidRPr="004A55CD" w:rsidRDefault="004C0E07" w:rsidP="004A55CD">
      <w:pPr>
        <w:numPr>
          <w:ilvl w:val="0"/>
          <w:numId w:val="43"/>
        </w:numPr>
        <w:ind w:left="360" w:firstLine="0"/>
        <w:rPr>
          <w:rFonts w:cs="Calibri"/>
          <w:szCs w:val="22"/>
        </w:rPr>
      </w:pPr>
      <w:commentRangeStart w:id="799"/>
      <w:ins w:id="800" w:author="Susan" w:date="2020-06-17T12:04:00Z">
        <w:r w:rsidRPr="004A55CD">
          <w:rPr>
            <w:rFonts w:cs="Calibri"/>
            <w:szCs w:val="22"/>
          </w:rPr>
          <w:t>Evaluate the field for conditions that are likely to increase the risk of soil contact with cut product</w:t>
        </w:r>
        <w:commentRangeEnd w:id="799"/>
        <w:r>
          <w:rPr>
            <w:rStyle w:val="CommentReference"/>
            <w:rFonts w:ascii="Tahoma" w:hAnsi="Tahoma" w:cs="Tahoma"/>
            <w:lang w:eastAsia="x-none"/>
          </w:rPr>
          <w:commentReference w:id="799"/>
        </w:r>
      </w:ins>
      <w:ins w:id="801" w:author="Susan" w:date="2020-06-19T17:54:00Z">
        <w:r w:rsidR="004A55CD">
          <w:rPr>
            <w:rFonts w:cs="Calibri"/>
            <w:szCs w:val="22"/>
          </w:rPr>
          <w:t>,</w:t>
        </w:r>
      </w:ins>
      <w:ins w:id="802" w:author="Susan" w:date="2020-06-19T17:52:00Z">
        <w:r w:rsidR="000379EA" w:rsidRPr="004A55CD">
          <w:rPr>
            <w:rFonts w:cs="Calibri"/>
            <w:szCs w:val="22"/>
          </w:rPr>
          <w:t xml:space="preserve"> </w:t>
        </w:r>
        <w:r w:rsidR="004A55CD" w:rsidRPr="004A55CD">
          <w:rPr>
            <w:rFonts w:cs="Calibri"/>
            <w:szCs w:val="22"/>
          </w:rPr>
          <w:t>and</w:t>
        </w:r>
      </w:ins>
      <w:ins w:id="803" w:author="Susan" w:date="2020-06-19T17:53:00Z">
        <w:r w:rsidR="004A55CD" w:rsidRPr="004A55CD">
          <w:rPr>
            <w:rFonts w:cs="Calibri"/>
            <w:szCs w:val="22"/>
          </w:rPr>
          <w:t xml:space="preserve"> </w:t>
        </w:r>
        <w:r w:rsidR="004A55CD">
          <w:rPr>
            <w:rFonts w:cs="Calibri"/>
            <w:szCs w:val="22"/>
          </w:rPr>
          <w:t>e</w:t>
        </w:r>
      </w:ins>
      <w:commentRangeStart w:id="804"/>
      <w:ins w:id="805" w:author="Susan" w:date="2020-06-17T12:08:00Z">
        <w:r w:rsidR="00933BFF" w:rsidRPr="004A55CD">
          <w:rPr>
            <w:rFonts w:cs="Calibri"/>
            <w:szCs w:val="22"/>
          </w:rPr>
          <w:t xml:space="preserve">mploy measures to minimize </w:t>
        </w:r>
      </w:ins>
      <w:del w:id="806" w:author="Susan" w:date="2020-06-17T12:08:00Z">
        <w:r w:rsidR="00BC421C" w:rsidRPr="004A55CD" w:rsidDel="00933BFF">
          <w:rPr>
            <w:rFonts w:cs="Calibri"/>
            <w:szCs w:val="22"/>
          </w:rPr>
          <w:delText>Evaluate appropriate measures that reduce</w:delText>
        </w:r>
        <w:r w:rsidR="00E41CF6" w:rsidRPr="004A55CD" w:rsidDel="00933BFF">
          <w:rPr>
            <w:rFonts w:cs="Calibri"/>
            <w:szCs w:val="22"/>
          </w:rPr>
          <w:delText xml:space="preserve"> and </w:delText>
        </w:r>
        <w:r w:rsidR="00BC421C" w:rsidRPr="004A55CD" w:rsidDel="00933BFF">
          <w:rPr>
            <w:rFonts w:cs="Calibri"/>
            <w:szCs w:val="22"/>
          </w:rPr>
          <w:delText xml:space="preserve">control </w:delText>
        </w:r>
      </w:del>
      <w:r w:rsidR="00BC421C" w:rsidRPr="004A55CD">
        <w:rPr>
          <w:rFonts w:cs="Calibri"/>
          <w:szCs w:val="22"/>
        </w:rPr>
        <w:t xml:space="preserve">the potential introduction of human pathogens through soil contact </w:t>
      </w:r>
      <w:ins w:id="807" w:author="Susan" w:date="2020-06-17T12:08:00Z">
        <w:r w:rsidR="00933BFF" w:rsidRPr="004A55CD">
          <w:rPr>
            <w:rFonts w:cs="Calibri"/>
            <w:szCs w:val="22"/>
          </w:rPr>
          <w:t xml:space="preserve">of cut product </w:t>
        </w:r>
      </w:ins>
      <w:commentRangeEnd w:id="804"/>
      <w:ins w:id="808" w:author="Susan" w:date="2020-06-18T13:18:00Z">
        <w:r w:rsidR="00B371AC">
          <w:rPr>
            <w:rStyle w:val="CommentReference"/>
            <w:rFonts w:ascii="Tahoma" w:hAnsi="Tahoma" w:cs="Tahoma"/>
            <w:lang w:eastAsia="x-none"/>
          </w:rPr>
          <w:commentReference w:id="804"/>
        </w:r>
      </w:ins>
      <w:del w:id="809" w:author="Susan" w:date="2020-06-19T17:53:00Z">
        <w:r w:rsidR="00BC421C" w:rsidRPr="004A55CD" w:rsidDel="004A55CD">
          <w:rPr>
            <w:rFonts w:cs="Calibri"/>
            <w:szCs w:val="22"/>
          </w:rPr>
          <w:delText xml:space="preserve">at the </w:delText>
        </w:r>
        <w:r w:rsidR="00023071" w:rsidRPr="004A55CD" w:rsidDel="004A55CD">
          <w:rPr>
            <w:rFonts w:cs="Calibri"/>
            <w:szCs w:val="22"/>
          </w:rPr>
          <w:delText xml:space="preserve">leafy green </w:delText>
        </w:r>
        <w:r w:rsidR="00BC421C" w:rsidRPr="004A55CD" w:rsidDel="004A55CD">
          <w:rPr>
            <w:rFonts w:cs="Calibri"/>
            <w:szCs w:val="22"/>
          </w:rPr>
          <w:delText xml:space="preserve">cut </w:delText>
        </w:r>
      </w:del>
      <w:r w:rsidR="00BC421C" w:rsidRPr="004A55CD">
        <w:rPr>
          <w:rFonts w:cs="Calibri"/>
          <w:szCs w:val="22"/>
        </w:rPr>
        <w:t>surface after harvest (e.g. frequency of knife sanitation, no placement of cut surfaces of harvested product on the soil,</w:t>
      </w:r>
      <w:r w:rsidR="00A4275B" w:rsidRPr="004A55CD">
        <w:rPr>
          <w:rFonts w:cs="Calibri"/>
          <w:szCs w:val="22"/>
        </w:rPr>
        <w:t xml:space="preserve"> </w:t>
      </w:r>
      <w:r w:rsidR="00BC421C" w:rsidRPr="004A55CD">
        <w:rPr>
          <w:rFonts w:cs="Calibri"/>
          <w:szCs w:val="22"/>
        </w:rPr>
        <w:t>container sanitation, single</w:t>
      </w:r>
      <w:r w:rsidR="00255131" w:rsidRPr="004A55CD">
        <w:rPr>
          <w:rFonts w:cs="Calibri"/>
          <w:szCs w:val="22"/>
        </w:rPr>
        <w:t>-</w:t>
      </w:r>
      <w:r w:rsidR="00BC421C" w:rsidRPr="004A55CD">
        <w:rPr>
          <w:rFonts w:cs="Calibri"/>
          <w:szCs w:val="22"/>
        </w:rPr>
        <w:t xml:space="preserve">use container lining, etc.). </w:t>
      </w:r>
    </w:p>
    <w:p w14:paraId="46342923" w14:textId="77777777" w:rsidR="008B69C0" w:rsidRPr="00D5180B" w:rsidRDefault="008B69C0" w:rsidP="00F0393F">
      <w:pPr>
        <w:numPr>
          <w:ilvl w:val="0"/>
          <w:numId w:val="43"/>
        </w:numPr>
        <w:ind w:left="360" w:firstLine="0"/>
        <w:rPr>
          <w:rFonts w:cs="Calibri"/>
          <w:szCs w:val="22"/>
        </w:rPr>
      </w:pPr>
      <w:r w:rsidRPr="00D5180B">
        <w:rPr>
          <w:rFonts w:cs="Calibri"/>
          <w:szCs w:val="22"/>
        </w:rPr>
        <w:t xml:space="preserve">Discard and do not pack any </w:t>
      </w:r>
      <w:r w:rsidR="00255131" w:rsidRPr="00D5180B">
        <w:rPr>
          <w:rFonts w:cs="Calibri"/>
          <w:szCs w:val="22"/>
        </w:rPr>
        <w:t>lettuce/</w:t>
      </w:r>
      <w:r w:rsidRPr="00D5180B">
        <w:rPr>
          <w:rFonts w:cs="Calibri"/>
          <w:szCs w:val="22"/>
        </w:rPr>
        <w:t xml:space="preserve">leafy greens dropped on the ground during harvest. </w:t>
      </w:r>
    </w:p>
    <w:p w14:paraId="5A1AF71C" w14:textId="77777777" w:rsidR="00BC421C" w:rsidRPr="00D5180B" w:rsidRDefault="00471941" w:rsidP="00F0393F">
      <w:pPr>
        <w:numPr>
          <w:ilvl w:val="0"/>
          <w:numId w:val="43"/>
        </w:numPr>
        <w:ind w:left="360" w:firstLine="0"/>
        <w:rPr>
          <w:rFonts w:cs="Calibri"/>
          <w:szCs w:val="22"/>
        </w:rPr>
      </w:pPr>
      <w:commentRangeStart w:id="810"/>
      <w:ins w:id="811" w:author="Susan" w:date="2020-06-17T12:11:00Z">
        <w:r w:rsidRPr="00471941">
          <w:rPr>
            <w:rFonts w:cs="Calibri"/>
            <w:szCs w:val="22"/>
          </w:rPr>
          <w:t>Packaging material should not have direct contact with soil. Physical barriers (i.e. liners, covers, existing plant material or other clean barriers) should be used to separate from soil</w:t>
        </w:r>
        <w:commentRangeEnd w:id="810"/>
        <w:r>
          <w:rPr>
            <w:rStyle w:val="CommentReference"/>
            <w:rFonts w:ascii="Tahoma" w:hAnsi="Tahoma" w:cs="Tahoma"/>
            <w:lang w:eastAsia="x-none"/>
          </w:rPr>
          <w:commentReference w:id="810"/>
        </w:r>
        <w:r>
          <w:rPr>
            <w:rFonts w:cs="Calibri"/>
            <w:szCs w:val="22"/>
          </w:rPr>
          <w:t>.</w:t>
        </w:r>
      </w:ins>
      <w:del w:id="812" w:author="Susan" w:date="2020-06-17T12:11:00Z">
        <w:r w:rsidR="002B417E" w:rsidRPr="00D5180B" w:rsidDel="00471941">
          <w:rPr>
            <w:rFonts w:cs="Calibri"/>
            <w:szCs w:val="22"/>
          </w:rPr>
          <w:delText>Do not stack</w:delText>
        </w:r>
        <w:r w:rsidR="00BC421C" w:rsidRPr="00D5180B" w:rsidDel="00471941">
          <w:rPr>
            <w:rFonts w:cs="Calibri"/>
            <w:szCs w:val="22"/>
          </w:rPr>
          <w:delText xml:space="preserve"> soiled bins on top of each other</w:delText>
        </w:r>
        <w:r w:rsidR="00322DBE" w:rsidRPr="00D5180B" w:rsidDel="00471941">
          <w:rPr>
            <w:rFonts w:cs="Calibri"/>
            <w:szCs w:val="22"/>
          </w:rPr>
          <w:delText xml:space="preserve"> if the bottom of one bin has had direct contact with soil</w:delText>
        </w:r>
        <w:r w:rsidR="00792321" w:rsidRPr="00D5180B" w:rsidDel="00471941">
          <w:rPr>
            <w:rFonts w:cs="Calibri"/>
            <w:szCs w:val="22"/>
          </w:rPr>
          <w:delText xml:space="preserve"> unless a </w:delText>
        </w:r>
        <w:r w:rsidR="00F0763A" w:rsidRPr="00D5180B" w:rsidDel="00471941">
          <w:rPr>
            <w:rFonts w:cs="Calibri"/>
            <w:szCs w:val="22"/>
          </w:rPr>
          <w:delText>protective barrier (i.e., liner, cover, etc.)</w:delText>
        </w:r>
        <w:r w:rsidR="00792321" w:rsidRPr="00D5180B" w:rsidDel="00471941">
          <w:rPr>
            <w:rFonts w:cs="Calibri"/>
            <w:szCs w:val="22"/>
          </w:rPr>
          <w:delText xml:space="preserve"> is used to separate the containers</w:delText>
        </w:r>
        <w:r w:rsidR="00BC421C" w:rsidRPr="00D5180B" w:rsidDel="00471941">
          <w:rPr>
            <w:rFonts w:cs="Calibri"/>
            <w:szCs w:val="22"/>
          </w:rPr>
          <w:delText>.</w:delText>
        </w:r>
      </w:del>
    </w:p>
    <w:p w14:paraId="5786CD61" w14:textId="77777777" w:rsidR="00031861" w:rsidRPr="00D5180B" w:rsidRDefault="001A37B9" w:rsidP="00F0393F">
      <w:pPr>
        <w:numPr>
          <w:ilvl w:val="0"/>
          <w:numId w:val="43"/>
        </w:numPr>
        <w:ind w:left="360" w:firstLine="0"/>
        <w:rPr>
          <w:rFonts w:cs="Calibri"/>
          <w:szCs w:val="22"/>
        </w:rPr>
      </w:pPr>
      <w:r w:rsidRPr="00D5180B">
        <w:rPr>
          <w:rFonts w:cs="Calibri"/>
          <w:szCs w:val="22"/>
        </w:rPr>
        <w:t>Establish</w:t>
      </w:r>
      <w:r w:rsidR="00A647AF" w:rsidRPr="00D5180B">
        <w:rPr>
          <w:rFonts w:cs="Calibri"/>
          <w:szCs w:val="22"/>
        </w:rPr>
        <w:t xml:space="preserve"> and implement</w:t>
      </w:r>
      <w:r w:rsidRPr="00D5180B">
        <w:rPr>
          <w:rFonts w:cs="Calibri"/>
          <w:szCs w:val="22"/>
        </w:rPr>
        <w:t xml:space="preserve"> a SOP for handling in-field trash and other debris including transporting it out of the field in a manner that does not pose a contamination risk.</w:t>
      </w:r>
    </w:p>
    <w:p w14:paraId="6981E4C4" w14:textId="77777777" w:rsidR="00BC421C" w:rsidRPr="00134BAD" w:rsidRDefault="00BC421C" w:rsidP="00134BAD">
      <w:pPr>
        <w:pStyle w:val="Heading1"/>
        <w:ind w:left="810" w:hanging="630"/>
        <w:rPr>
          <w:sz w:val="32"/>
        </w:rPr>
      </w:pPr>
      <w:bookmarkStart w:id="813" w:name="_Toc489362228"/>
      <w:bookmarkStart w:id="814" w:name="_Toc8131297"/>
      <w:bookmarkStart w:id="815" w:name="_Toc8374955"/>
      <w:bookmarkStart w:id="816" w:name="_Toc20839178"/>
      <w:r w:rsidRPr="00134BAD">
        <w:rPr>
          <w:sz w:val="32"/>
        </w:rPr>
        <w:t xml:space="preserve">Issue:  </w:t>
      </w:r>
      <w:r w:rsidR="00B743C0" w:rsidRPr="00134BAD">
        <w:rPr>
          <w:sz w:val="32"/>
        </w:rPr>
        <w:t>Field</w:t>
      </w:r>
      <w:r w:rsidR="0047637E" w:rsidRPr="00134BAD">
        <w:rPr>
          <w:sz w:val="32"/>
        </w:rPr>
        <w:t xml:space="preserve"> </w:t>
      </w:r>
      <w:r w:rsidR="00706699" w:rsidRPr="00134BAD">
        <w:rPr>
          <w:sz w:val="32"/>
        </w:rPr>
        <w:t xml:space="preserve">and </w:t>
      </w:r>
      <w:r w:rsidR="008C002E" w:rsidRPr="00134BAD">
        <w:rPr>
          <w:sz w:val="32"/>
        </w:rPr>
        <w:t>Harvest</w:t>
      </w:r>
      <w:r w:rsidR="00706699" w:rsidRPr="00134BAD">
        <w:rPr>
          <w:sz w:val="32"/>
        </w:rPr>
        <w:t xml:space="preserve"> </w:t>
      </w:r>
      <w:r w:rsidR="0047637E" w:rsidRPr="00134BAD">
        <w:rPr>
          <w:sz w:val="32"/>
        </w:rPr>
        <w:t>Personnel</w:t>
      </w:r>
      <w:r w:rsidRPr="00134BAD">
        <w:rPr>
          <w:sz w:val="32"/>
        </w:rPr>
        <w:t xml:space="preserve"> - Transfer of Human Pathogens by Workers </w:t>
      </w:r>
      <w:r w:rsidR="00D44F6A" w:rsidRPr="00134BAD">
        <w:rPr>
          <w:sz w:val="32"/>
        </w:rPr>
        <w:t>(Field Sanitation)</w:t>
      </w:r>
      <w:bookmarkEnd w:id="813"/>
      <w:bookmarkEnd w:id="814"/>
      <w:bookmarkEnd w:id="815"/>
      <w:bookmarkEnd w:id="816"/>
      <w:r w:rsidR="00D44F6A" w:rsidRPr="00134BAD">
        <w:rPr>
          <w:sz w:val="32"/>
        </w:rPr>
        <w:t xml:space="preserve"> </w:t>
      </w:r>
    </w:p>
    <w:p w14:paraId="37322DF0" w14:textId="77777777" w:rsidR="00BC421C" w:rsidRPr="00D5180B" w:rsidRDefault="006C1F1F" w:rsidP="00134BAD">
      <w:pPr>
        <w:ind w:left="180"/>
        <w:rPr>
          <w:rFonts w:cs="Calibri"/>
          <w:szCs w:val="22"/>
        </w:rPr>
      </w:pPr>
      <w:r w:rsidRPr="00D5180B">
        <w:rPr>
          <w:rFonts w:cs="Calibri"/>
          <w:szCs w:val="22"/>
        </w:rPr>
        <w:t xml:space="preserve">It is possible </w:t>
      </w:r>
      <w:r w:rsidR="00256FB9" w:rsidRPr="00D5180B">
        <w:rPr>
          <w:rFonts w:cs="Calibri"/>
          <w:szCs w:val="22"/>
        </w:rPr>
        <w:t xml:space="preserve">for </w:t>
      </w:r>
      <w:r w:rsidRPr="00D5180B">
        <w:rPr>
          <w:rFonts w:cs="Calibri"/>
          <w:szCs w:val="22"/>
        </w:rPr>
        <w:t xml:space="preserve">persons </w:t>
      </w:r>
      <w:r w:rsidR="00256FB9" w:rsidRPr="00D5180B">
        <w:rPr>
          <w:rFonts w:cs="Calibri"/>
          <w:szCs w:val="22"/>
        </w:rPr>
        <w:t>in the field to</w:t>
      </w:r>
      <w:r w:rsidRPr="00D5180B">
        <w:rPr>
          <w:rFonts w:cs="Calibri"/>
          <w:szCs w:val="22"/>
        </w:rPr>
        <w:t xml:space="preserve"> transfer microorganisms of significant public health concern</w:t>
      </w:r>
      <w:r w:rsidR="00256FB9" w:rsidRPr="00D5180B">
        <w:rPr>
          <w:rFonts w:cs="Calibri"/>
          <w:szCs w:val="22"/>
        </w:rPr>
        <w:t xml:space="preserve"> to produce during </w:t>
      </w:r>
      <w:r w:rsidR="009F0377" w:rsidRPr="00D5180B">
        <w:rPr>
          <w:rFonts w:cs="Calibri"/>
          <w:szCs w:val="22"/>
        </w:rPr>
        <w:t xml:space="preserve">pre-harvest and </w:t>
      </w:r>
      <w:r w:rsidR="00256FB9" w:rsidRPr="00D5180B">
        <w:rPr>
          <w:rFonts w:cs="Calibri"/>
          <w:szCs w:val="22"/>
        </w:rPr>
        <w:t>harvest activities</w:t>
      </w:r>
      <w:r w:rsidRPr="00D5180B">
        <w:rPr>
          <w:rFonts w:cs="Calibri"/>
          <w:szCs w:val="22"/>
        </w:rPr>
        <w:t>.</w:t>
      </w:r>
      <w:r w:rsidR="00256FB9" w:rsidRPr="00D5180B">
        <w:rPr>
          <w:rFonts w:cs="Calibri"/>
          <w:szCs w:val="22"/>
        </w:rPr>
        <w:t xml:space="preserve"> </w:t>
      </w:r>
      <w:r w:rsidR="00AE3124" w:rsidRPr="00D5180B">
        <w:rPr>
          <w:rFonts w:cs="Calibri"/>
          <w:szCs w:val="22"/>
        </w:rPr>
        <w:t xml:space="preserve">Establish and implement preventive measures to minimize potential contamination of leafy greens </w:t>
      </w:r>
      <w:r w:rsidR="009F0377" w:rsidRPr="00D5180B">
        <w:rPr>
          <w:rFonts w:cs="Calibri"/>
          <w:szCs w:val="22"/>
        </w:rPr>
        <w:t xml:space="preserve">especially </w:t>
      </w:r>
      <w:r w:rsidR="00AE3124" w:rsidRPr="00D5180B">
        <w:rPr>
          <w:rFonts w:cs="Calibri"/>
          <w:szCs w:val="22"/>
        </w:rPr>
        <w:t>d</w:t>
      </w:r>
      <w:r w:rsidR="00C877E9" w:rsidRPr="00D5180B">
        <w:rPr>
          <w:rFonts w:cs="Calibri"/>
          <w:szCs w:val="22"/>
        </w:rPr>
        <w:t>uring harvest activities</w:t>
      </w:r>
      <w:r w:rsidR="00AE3124" w:rsidRPr="00D5180B">
        <w:rPr>
          <w:rFonts w:cs="Calibri"/>
          <w:szCs w:val="22"/>
        </w:rPr>
        <w:t xml:space="preserve"> when</w:t>
      </w:r>
      <w:r w:rsidR="00256FB9" w:rsidRPr="00D5180B">
        <w:rPr>
          <w:rFonts w:cs="Calibri"/>
          <w:szCs w:val="22"/>
        </w:rPr>
        <w:t xml:space="preserve"> each lettuce/leafy greens plant is touched/handled by harvest crews</w:t>
      </w:r>
      <w:r w:rsidR="009F0377" w:rsidRPr="00D5180B">
        <w:rPr>
          <w:rFonts w:cs="Calibri"/>
          <w:szCs w:val="22"/>
        </w:rPr>
        <w:t>.</w:t>
      </w:r>
      <w:ins w:id="817" w:author="Susan" w:date="2020-06-17T12:40:00Z">
        <w:r w:rsidR="00221D8B">
          <w:rPr>
            <w:rFonts w:cs="Calibri"/>
            <w:szCs w:val="22"/>
          </w:rPr>
          <w:t xml:space="preserve"> </w:t>
        </w:r>
      </w:ins>
    </w:p>
    <w:p w14:paraId="1B1917E5" w14:textId="77777777" w:rsidR="00BC421C" w:rsidRPr="00D5180B" w:rsidRDefault="00BC421C" w:rsidP="007D7827">
      <w:pPr>
        <w:pStyle w:val="Heading2"/>
      </w:pPr>
      <w:bookmarkStart w:id="818" w:name="_Toc167780393"/>
      <w:bookmarkStart w:id="819" w:name="_Toc198619158"/>
      <w:bookmarkStart w:id="820" w:name="_Toc443565033"/>
      <w:bookmarkStart w:id="821" w:name="_Toc489362229"/>
      <w:bookmarkStart w:id="822" w:name="_Toc8374956"/>
      <w:bookmarkStart w:id="823" w:name="_Toc20839179"/>
      <w:r w:rsidRPr="00D5180B">
        <w:t>The Best Practices Are:</w:t>
      </w:r>
      <w:bookmarkEnd w:id="818"/>
      <w:bookmarkEnd w:id="819"/>
      <w:bookmarkEnd w:id="820"/>
      <w:bookmarkEnd w:id="821"/>
      <w:bookmarkEnd w:id="822"/>
      <w:bookmarkEnd w:id="823"/>
      <w:r w:rsidRPr="00D5180B">
        <w:t xml:space="preserve"> </w:t>
      </w:r>
    </w:p>
    <w:p w14:paraId="2CB67F83" w14:textId="77777777" w:rsidR="0067092C" w:rsidRPr="00D5180B" w:rsidRDefault="00BC421C" w:rsidP="003E2E2C">
      <w:pPr>
        <w:numPr>
          <w:ilvl w:val="0"/>
          <w:numId w:val="7"/>
        </w:numPr>
        <w:spacing w:after="0"/>
        <w:ind w:left="360" w:firstLine="0"/>
        <w:rPr>
          <w:rFonts w:cs="Calibri"/>
          <w:szCs w:val="22"/>
        </w:rPr>
      </w:pPr>
      <w:r w:rsidRPr="00D5180B">
        <w:rPr>
          <w:rFonts w:cs="Calibri"/>
          <w:szCs w:val="22"/>
        </w:rPr>
        <w:t>Use appropriate preventive measures outlined in GAPs such as training in</w:t>
      </w:r>
      <w:r w:rsidR="0013194C" w:rsidRPr="00D5180B">
        <w:rPr>
          <w:rFonts w:cs="Calibri"/>
          <w:szCs w:val="22"/>
        </w:rPr>
        <w:t xml:space="preserve"> effective hand-</w:t>
      </w:r>
      <w:r w:rsidRPr="00D5180B">
        <w:rPr>
          <w:rFonts w:cs="Calibri"/>
          <w:szCs w:val="22"/>
        </w:rPr>
        <w:t>washing, glove use and replacement</w:t>
      </w:r>
      <w:r w:rsidR="00E41CF6" w:rsidRPr="00D5180B">
        <w:rPr>
          <w:rFonts w:cs="Calibri"/>
          <w:szCs w:val="22"/>
        </w:rPr>
        <w:t>,</w:t>
      </w:r>
      <w:r w:rsidRPr="00D5180B">
        <w:rPr>
          <w:rFonts w:cs="Calibri"/>
          <w:szCs w:val="22"/>
        </w:rPr>
        <w:t xml:space="preserve"> and mandatory use of sanitary </w:t>
      </w:r>
      <w:r w:rsidR="00047D1D" w:rsidRPr="00D5180B">
        <w:rPr>
          <w:rFonts w:cs="Calibri"/>
          <w:szCs w:val="22"/>
        </w:rPr>
        <w:t>facilities</w:t>
      </w:r>
      <w:r w:rsidRPr="00D5180B">
        <w:rPr>
          <w:rFonts w:cs="Calibri"/>
          <w:szCs w:val="22"/>
        </w:rPr>
        <w:t xml:space="preserve"> to reduce</w:t>
      </w:r>
      <w:r w:rsidR="000811EF" w:rsidRPr="00D5180B">
        <w:rPr>
          <w:rFonts w:cs="Calibri"/>
          <w:szCs w:val="22"/>
        </w:rPr>
        <w:t xml:space="preserve"> and </w:t>
      </w:r>
      <w:r w:rsidRPr="00D5180B">
        <w:rPr>
          <w:rFonts w:cs="Calibri"/>
          <w:szCs w:val="22"/>
        </w:rPr>
        <w:t>control potential contamination</w:t>
      </w:r>
      <w:r w:rsidR="00C61E46" w:rsidRPr="00D5180B">
        <w:rPr>
          <w:rFonts w:cs="Calibri"/>
          <w:szCs w:val="22"/>
        </w:rPr>
        <w:t>.</w:t>
      </w:r>
      <w:r w:rsidR="00261606" w:rsidRPr="00D5180B">
        <w:rPr>
          <w:rFonts w:cs="Calibri"/>
          <w:szCs w:val="22"/>
        </w:rPr>
        <w:t xml:space="preserve"> </w:t>
      </w:r>
    </w:p>
    <w:p w14:paraId="70469DD4"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lastRenderedPageBreak/>
        <w:t xml:space="preserve">Establish </w:t>
      </w:r>
      <w:r w:rsidR="00A647AF" w:rsidRPr="00D5180B">
        <w:rPr>
          <w:rFonts w:cs="Calibri"/>
          <w:szCs w:val="22"/>
        </w:rPr>
        <w:t xml:space="preserve">and implement </w:t>
      </w:r>
      <w:r w:rsidRPr="00D5180B">
        <w:rPr>
          <w:rFonts w:cs="Calibri"/>
          <w:szCs w:val="22"/>
        </w:rPr>
        <w:t xml:space="preserve">a </w:t>
      </w:r>
      <w:r w:rsidR="004F54A0" w:rsidRPr="00D5180B">
        <w:rPr>
          <w:rFonts w:cs="Calibri"/>
          <w:szCs w:val="22"/>
        </w:rPr>
        <w:t xml:space="preserve">written </w:t>
      </w:r>
      <w:r w:rsidRPr="00D5180B">
        <w:rPr>
          <w:rFonts w:cs="Calibri"/>
          <w:szCs w:val="22"/>
        </w:rPr>
        <w:t xml:space="preserve">worker practices program (i.e., an SOP) </w:t>
      </w:r>
      <w:r w:rsidR="00A647AF" w:rsidRPr="00D5180B">
        <w:rPr>
          <w:rFonts w:cs="Calibri"/>
          <w:szCs w:val="22"/>
        </w:rPr>
        <w:t>for</w:t>
      </w:r>
      <w:r w:rsidRPr="00D5180B">
        <w:rPr>
          <w:rFonts w:cs="Calibri"/>
          <w:szCs w:val="22"/>
        </w:rPr>
        <w:t xml:space="preserve"> verify</w:t>
      </w:r>
      <w:r w:rsidR="00A647AF" w:rsidRPr="00D5180B">
        <w:rPr>
          <w:rFonts w:cs="Calibri"/>
          <w:szCs w:val="22"/>
        </w:rPr>
        <w:t>ing</w:t>
      </w:r>
      <w:r w:rsidRPr="00D5180B">
        <w:rPr>
          <w:rFonts w:cs="Calibri"/>
          <w:szCs w:val="22"/>
        </w:rPr>
        <w:t xml:space="preserve"> employee compliance wi</w:t>
      </w:r>
      <w:r w:rsidR="00261606" w:rsidRPr="00D5180B">
        <w:rPr>
          <w:rFonts w:cs="Calibri"/>
          <w:szCs w:val="22"/>
        </w:rPr>
        <w:t>th company food safety polic</w:t>
      </w:r>
      <w:r w:rsidR="00A647AF" w:rsidRPr="00D5180B">
        <w:rPr>
          <w:rFonts w:cs="Calibri"/>
          <w:szCs w:val="22"/>
        </w:rPr>
        <w:t>ies</w:t>
      </w:r>
      <w:r w:rsidR="00261606" w:rsidRPr="00D5180B">
        <w:rPr>
          <w:rFonts w:cs="Calibri"/>
          <w:szCs w:val="22"/>
        </w:rPr>
        <w:t xml:space="preserve">. </w:t>
      </w:r>
      <w:r w:rsidRPr="00D5180B">
        <w:rPr>
          <w:rFonts w:cs="Calibri"/>
          <w:szCs w:val="22"/>
        </w:rPr>
        <w:t xml:space="preserve">This program </w:t>
      </w:r>
      <w:r w:rsidR="00716073" w:rsidRPr="00D5180B">
        <w:rPr>
          <w:rFonts w:cs="Calibri"/>
          <w:szCs w:val="22"/>
        </w:rPr>
        <w:t xml:space="preserve">shall </w:t>
      </w:r>
      <w:r w:rsidRPr="00D5180B">
        <w:rPr>
          <w:rFonts w:cs="Calibri"/>
          <w:szCs w:val="22"/>
        </w:rPr>
        <w:t xml:space="preserve">establish the following practices for field and harvest </w:t>
      </w:r>
      <w:r w:rsidR="004F54A0" w:rsidRPr="00D5180B">
        <w:rPr>
          <w:rFonts w:cs="Calibri"/>
          <w:szCs w:val="22"/>
        </w:rPr>
        <w:t>employees as well as visitors.</w:t>
      </w:r>
    </w:p>
    <w:p w14:paraId="6021B4AA" w14:textId="77777777" w:rsidR="005C5593" w:rsidRPr="00D5180B" w:rsidRDefault="00BB35FA" w:rsidP="003E2E2C">
      <w:pPr>
        <w:numPr>
          <w:ilvl w:val="1"/>
          <w:numId w:val="7"/>
        </w:numPr>
        <w:tabs>
          <w:tab w:val="clear" w:pos="1440"/>
          <w:tab w:val="num" w:pos="1170"/>
        </w:tabs>
        <w:spacing w:after="0"/>
        <w:ind w:left="1170" w:hanging="450"/>
        <w:rPr>
          <w:rFonts w:cs="Calibri"/>
          <w:szCs w:val="22"/>
        </w:rPr>
      </w:pPr>
      <w:r w:rsidRPr="00D5180B">
        <w:rPr>
          <w:rFonts w:cs="Calibri"/>
          <w:szCs w:val="22"/>
        </w:rPr>
        <w:t>During growing and harvesting operations, there must be at least one</w:t>
      </w:r>
      <w:r w:rsidR="005C5593" w:rsidRPr="00D5180B">
        <w:rPr>
          <w:rFonts w:cs="Calibri"/>
          <w:szCs w:val="22"/>
        </w:rPr>
        <w:t xml:space="preserve"> individual designated as responsible for food safety</w:t>
      </w:r>
      <w:r w:rsidR="00EE72AD" w:rsidRPr="00D5180B">
        <w:rPr>
          <w:rFonts w:cs="Calibri"/>
          <w:szCs w:val="22"/>
        </w:rPr>
        <w:t xml:space="preserve"> in compliance with these best practices</w:t>
      </w:r>
      <w:r w:rsidR="00137CD8" w:rsidRPr="00D5180B">
        <w:rPr>
          <w:rFonts w:cs="Calibri"/>
          <w:szCs w:val="22"/>
        </w:rPr>
        <w:t>.</w:t>
      </w:r>
    </w:p>
    <w:p w14:paraId="081CD845" w14:textId="77777777" w:rsidR="005C5593" w:rsidRPr="00D5180B" w:rsidRDefault="001D69E3" w:rsidP="003E2E2C">
      <w:pPr>
        <w:numPr>
          <w:ilvl w:val="1"/>
          <w:numId w:val="7"/>
        </w:numPr>
        <w:tabs>
          <w:tab w:val="clear" w:pos="1440"/>
          <w:tab w:val="num" w:pos="1170"/>
        </w:tabs>
        <w:spacing w:after="0"/>
        <w:ind w:left="360" w:firstLine="360"/>
        <w:rPr>
          <w:rFonts w:cs="Calibri"/>
          <w:szCs w:val="22"/>
        </w:rPr>
      </w:pPr>
      <w:r w:rsidRPr="00D5180B">
        <w:rPr>
          <w:rFonts w:cs="Calibri"/>
          <w:szCs w:val="22"/>
        </w:rPr>
        <w:t>U</w:t>
      </w:r>
      <w:r w:rsidR="00137CD8" w:rsidRPr="00D5180B">
        <w:rPr>
          <w:rFonts w:cs="Calibri"/>
          <w:szCs w:val="22"/>
        </w:rPr>
        <w:t>se, storage, record</w:t>
      </w:r>
      <w:r w:rsidR="005C5593" w:rsidRPr="00D5180B">
        <w:rPr>
          <w:rFonts w:cs="Calibri"/>
          <w:szCs w:val="22"/>
        </w:rPr>
        <w:t>keeping, and proper labeling of chemicals</w:t>
      </w:r>
      <w:r w:rsidR="006E3BBF" w:rsidRPr="00D5180B">
        <w:rPr>
          <w:rFonts w:cs="Calibri"/>
          <w:szCs w:val="22"/>
        </w:rPr>
        <w:t>.</w:t>
      </w:r>
    </w:p>
    <w:p w14:paraId="55A181DE" w14:textId="77777777" w:rsidR="005C5593" w:rsidRPr="00D5180B" w:rsidRDefault="00570F01" w:rsidP="003E2E2C">
      <w:pPr>
        <w:numPr>
          <w:ilvl w:val="1"/>
          <w:numId w:val="7"/>
        </w:numPr>
        <w:tabs>
          <w:tab w:val="clear" w:pos="1440"/>
          <w:tab w:val="num" w:pos="1170"/>
        </w:tabs>
        <w:spacing w:after="0"/>
        <w:ind w:left="360" w:firstLine="360"/>
        <w:rPr>
          <w:rFonts w:cs="Calibri"/>
          <w:szCs w:val="22"/>
        </w:rPr>
      </w:pPr>
      <w:r w:rsidRPr="00D5180B">
        <w:rPr>
          <w:rFonts w:cs="Calibri"/>
          <w:szCs w:val="22"/>
        </w:rPr>
        <w:t>Follow and be t</w:t>
      </w:r>
      <w:r w:rsidR="005C5593" w:rsidRPr="00D5180B">
        <w:rPr>
          <w:rFonts w:cs="Calibri"/>
          <w:szCs w:val="22"/>
        </w:rPr>
        <w:t>rain</w:t>
      </w:r>
      <w:r w:rsidRPr="00D5180B">
        <w:rPr>
          <w:rFonts w:cs="Calibri"/>
          <w:szCs w:val="22"/>
        </w:rPr>
        <w:t>ed</w:t>
      </w:r>
      <w:r w:rsidR="00313891" w:rsidRPr="00D5180B">
        <w:rPr>
          <w:rFonts w:cs="Calibri"/>
          <w:szCs w:val="22"/>
        </w:rPr>
        <w:t xml:space="preserve"> in</w:t>
      </w:r>
      <w:r w:rsidR="005C5593" w:rsidRPr="00D5180B">
        <w:rPr>
          <w:rFonts w:cs="Calibri"/>
          <w:szCs w:val="22"/>
        </w:rPr>
        <w:t xml:space="preserve"> proper hygiene practices</w:t>
      </w:r>
      <w:r w:rsidR="009A42D6" w:rsidRPr="00D5180B">
        <w:rPr>
          <w:rFonts w:cs="Calibri"/>
          <w:szCs w:val="22"/>
        </w:rPr>
        <w:t xml:space="preserve"> and policies</w:t>
      </w:r>
      <w:r w:rsidRPr="00D5180B">
        <w:rPr>
          <w:rFonts w:cs="Calibri"/>
          <w:szCs w:val="22"/>
        </w:rPr>
        <w:t xml:space="preserve"> including:</w:t>
      </w:r>
    </w:p>
    <w:p w14:paraId="30000155" w14:textId="77777777" w:rsidR="005C5593" w:rsidRPr="00D5180B" w:rsidRDefault="001D69E3" w:rsidP="00F0393F">
      <w:pPr>
        <w:numPr>
          <w:ilvl w:val="1"/>
          <w:numId w:val="49"/>
        </w:numPr>
        <w:spacing w:after="0"/>
        <w:rPr>
          <w:rFonts w:cs="Calibri"/>
          <w:szCs w:val="22"/>
        </w:rPr>
      </w:pPr>
      <w:r w:rsidRPr="00D5180B">
        <w:rPr>
          <w:rFonts w:cs="Calibri"/>
          <w:szCs w:val="22"/>
        </w:rPr>
        <w:t>R</w:t>
      </w:r>
      <w:r w:rsidR="005C5593" w:rsidRPr="00D5180B">
        <w:rPr>
          <w:rFonts w:cs="Calibri"/>
          <w:szCs w:val="22"/>
        </w:rPr>
        <w:t>equirements for workers to wash their hands</w:t>
      </w:r>
      <w:r w:rsidR="008F1418" w:rsidRPr="00D5180B">
        <w:rPr>
          <w:rFonts w:cs="Calibri"/>
          <w:szCs w:val="22"/>
        </w:rPr>
        <w:t xml:space="preserve"> with soap and running water</w:t>
      </w:r>
      <w:r w:rsidR="005C5593" w:rsidRPr="00D5180B">
        <w:rPr>
          <w:rFonts w:cs="Calibri"/>
          <w:szCs w:val="22"/>
        </w:rPr>
        <w:t xml:space="preserve"> before beginning or returning to work</w:t>
      </w:r>
      <w:r w:rsidR="008F1418" w:rsidRPr="00D5180B">
        <w:rPr>
          <w:rFonts w:cs="Calibri"/>
          <w:szCs w:val="22"/>
        </w:rPr>
        <w:t>, before putting on gloves, after using the toilet, as soon as practical after touching animals or any waste of animal origin, and at any other time when hands may have become contaminated.</w:t>
      </w:r>
      <w:ins w:id="824" w:author="Susan" w:date="2020-06-17T12:16:00Z">
        <w:r w:rsidR="006D1618">
          <w:rPr>
            <w:rFonts w:cs="Calibri"/>
            <w:szCs w:val="22"/>
          </w:rPr>
          <w:t xml:space="preserve"> </w:t>
        </w:r>
        <w:commentRangeStart w:id="825"/>
        <w:r w:rsidR="006D1618" w:rsidRPr="006D1618">
          <w:rPr>
            <w:rFonts w:cs="Calibri"/>
            <w:szCs w:val="22"/>
          </w:rPr>
          <w:t>Use of antiseptic/sanitizer or wipes, as a substitute for soap and water, is not permitted.</w:t>
        </w:r>
        <w:commentRangeEnd w:id="825"/>
        <w:r w:rsidR="006D1618">
          <w:rPr>
            <w:rStyle w:val="CommentReference"/>
            <w:rFonts w:ascii="Tahoma" w:hAnsi="Tahoma" w:cs="Tahoma"/>
            <w:lang w:eastAsia="x-none"/>
          </w:rPr>
          <w:commentReference w:id="825"/>
        </w:r>
      </w:ins>
    </w:p>
    <w:p w14:paraId="0B3FF200" w14:textId="77777777" w:rsidR="00811C0B" w:rsidRPr="00D5180B" w:rsidRDefault="00811C0B" w:rsidP="00F0393F">
      <w:pPr>
        <w:numPr>
          <w:ilvl w:val="1"/>
          <w:numId w:val="49"/>
        </w:numPr>
        <w:spacing w:after="0"/>
        <w:rPr>
          <w:rFonts w:cs="Calibri"/>
          <w:szCs w:val="22"/>
        </w:rPr>
      </w:pPr>
      <w:r w:rsidRPr="00D5180B">
        <w:rPr>
          <w:rFonts w:cs="Calibri"/>
          <w:szCs w:val="22"/>
        </w:rPr>
        <w:t>Requirement for workers’ clothing to be clean at the start of the day and appropriate for the operation.</w:t>
      </w:r>
    </w:p>
    <w:p w14:paraId="2F338E7E" w14:textId="77777777" w:rsidR="001A6B4A" w:rsidRDefault="008F1418" w:rsidP="00F0393F">
      <w:pPr>
        <w:numPr>
          <w:ilvl w:val="1"/>
          <w:numId w:val="49"/>
        </w:numPr>
        <w:spacing w:after="0"/>
        <w:rPr>
          <w:ins w:id="826" w:author="Susan" w:date="2020-06-17T12:19:00Z"/>
          <w:rFonts w:cs="Calibri"/>
          <w:szCs w:val="22"/>
        </w:rPr>
      </w:pPr>
      <w:commentRangeStart w:id="827"/>
      <w:r w:rsidRPr="00D5180B">
        <w:rPr>
          <w:rFonts w:cs="Calibri"/>
          <w:szCs w:val="22"/>
        </w:rPr>
        <w:t xml:space="preserve">If gloves are used in handling or harvesting </w:t>
      </w:r>
      <w:r w:rsidR="00255131" w:rsidRPr="00D5180B">
        <w:rPr>
          <w:rFonts w:cs="Calibri"/>
          <w:szCs w:val="22"/>
        </w:rPr>
        <w:t>lettuce/</w:t>
      </w:r>
      <w:r w:rsidRPr="00D5180B">
        <w:rPr>
          <w:rFonts w:cs="Calibri"/>
          <w:szCs w:val="22"/>
        </w:rPr>
        <w:t xml:space="preserve">leafy greens, maintain gloves in an intact and sanitary condition and replace </w:t>
      </w:r>
      <w:r w:rsidR="00B9372C" w:rsidRPr="00D5180B">
        <w:rPr>
          <w:rFonts w:cs="Calibri"/>
          <w:szCs w:val="22"/>
        </w:rPr>
        <w:t xml:space="preserve">them </w:t>
      </w:r>
      <w:r w:rsidRPr="00D5180B">
        <w:rPr>
          <w:rFonts w:cs="Calibri"/>
          <w:szCs w:val="22"/>
        </w:rPr>
        <w:t>when no longer able to do so</w:t>
      </w:r>
      <w:commentRangeEnd w:id="827"/>
      <w:r w:rsidR="006D1618">
        <w:rPr>
          <w:rStyle w:val="CommentReference"/>
          <w:rFonts w:ascii="Tahoma" w:hAnsi="Tahoma" w:cs="Tahoma"/>
          <w:lang w:eastAsia="x-none"/>
        </w:rPr>
        <w:commentReference w:id="827"/>
      </w:r>
      <w:r w:rsidR="008C04F6" w:rsidRPr="00D5180B">
        <w:rPr>
          <w:rFonts w:cs="Calibri"/>
          <w:szCs w:val="22"/>
        </w:rPr>
        <w:t xml:space="preserve">. </w:t>
      </w:r>
    </w:p>
    <w:p w14:paraId="67EE3CDB" w14:textId="77777777" w:rsidR="00073BC3" w:rsidRDefault="001A6B4A" w:rsidP="00F0393F">
      <w:pPr>
        <w:numPr>
          <w:ilvl w:val="1"/>
          <w:numId w:val="49"/>
        </w:numPr>
        <w:spacing w:after="0"/>
        <w:rPr>
          <w:rFonts w:cs="Calibri"/>
          <w:szCs w:val="22"/>
        </w:rPr>
      </w:pPr>
      <w:commentRangeStart w:id="828"/>
      <w:ins w:id="829" w:author="Susan" w:date="2020-06-17T12:19:00Z">
        <w:r w:rsidRPr="001A6B4A">
          <w:rPr>
            <w:rFonts w:cs="Calibri"/>
            <w:szCs w:val="22"/>
          </w:rPr>
          <w:t>The use of latex in gloves or other PPE is prohibited due to allergy concerns for workers and consumers</w:t>
        </w:r>
        <w:commentRangeEnd w:id="828"/>
        <w:r>
          <w:rPr>
            <w:rStyle w:val="CommentReference"/>
            <w:rFonts w:ascii="Tahoma" w:hAnsi="Tahoma" w:cs="Tahoma"/>
            <w:lang w:eastAsia="x-none"/>
          </w:rPr>
          <w:commentReference w:id="828"/>
        </w:r>
        <w:r w:rsidRPr="001A6B4A">
          <w:rPr>
            <w:rFonts w:cs="Calibri"/>
            <w:szCs w:val="22"/>
          </w:rPr>
          <w:t>.</w:t>
        </w:r>
      </w:ins>
      <w:ins w:id="830" w:author="Susan" w:date="2020-06-17T15:39:00Z">
        <w:r w:rsidR="003A7176">
          <w:rPr>
            <w:rFonts w:cs="Calibri"/>
            <w:szCs w:val="22"/>
          </w:rPr>
          <w:t xml:space="preserve"> </w:t>
        </w:r>
        <w:commentRangeStart w:id="831"/>
        <w:r w:rsidR="003A7176" w:rsidRPr="00B13B8F">
          <w:rPr>
            <w:rFonts w:cs="Calibri"/>
            <w:szCs w:val="22"/>
            <w:highlight w:val="yellow"/>
          </w:rPr>
          <w:t>P</w:t>
        </w:r>
      </w:ins>
      <w:commentRangeEnd w:id="831"/>
      <w:r w:rsidR="00B13B8F">
        <w:rPr>
          <w:rStyle w:val="CommentReference"/>
          <w:rFonts w:ascii="Tahoma" w:hAnsi="Tahoma" w:cs="Tahoma"/>
          <w:lang w:eastAsia="x-none"/>
        </w:rPr>
        <w:commentReference w:id="831"/>
      </w:r>
      <w:ins w:id="832" w:author="Susan" w:date="2020-06-17T15:39:00Z">
        <w:r w:rsidR="003A7176" w:rsidRPr="00B13B8F">
          <w:rPr>
            <w:rFonts w:cs="Calibri"/>
            <w:szCs w:val="22"/>
            <w:highlight w:val="yellow"/>
          </w:rPr>
          <w:t>rohibit use of personal gloves and taking gloves home</w:t>
        </w:r>
        <w:r w:rsidR="003A7176">
          <w:rPr>
            <w:rFonts w:cs="Calibri"/>
            <w:szCs w:val="22"/>
          </w:rPr>
          <w:t>.</w:t>
        </w:r>
      </w:ins>
    </w:p>
    <w:p w14:paraId="39A18988" w14:textId="77777777" w:rsidR="00E91625" w:rsidRPr="00D5180B" w:rsidRDefault="00E91625" w:rsidP="00F0393F">
      <w:pPr>
        <w:numPr>
          <w:ilvl w:val="1"/>
          <w:numId w:val="49"/>
        </w:numPr>
        <w:spacing w:after="0"/>
        <w:rPr>
          <w:rFonts w:cs="Calibri"/>
          <w:szCs w:val="22"/>
        </w:rPr>
      </w:pPr>
      <w:r w:rsidRPr="00D5180B">
        <w:rPr>
          <w:rFonts w:cs="Calibri"/>
          <w:szCs w:val="22"/>
        </w:rPr>
        <w:t>Avoiding contact with any animals.</w:t>
      </w:r>
    </w:p>
    <w:p w14:paraId="0525F66F" w14:textId="77777777" w:rsidR="005C5593" w:rsidRPr="00D5180B" w:rsidRDefault="001D69E3" w:rsidP="00F0393F">
      <w:pPr>
        <w:numPr>
          <w:ilvl w:val="1"/>
          <w:numId w:val="50"/>
        </w:numPr>
        <w:spacing w:after="0"/>
        <w:rPr>
          <w:rFonts w:cs="Calibri"/>
          <w:szCs w:val="22"/>
        </w:rPr>
      </w:pPr>
      <w:r w:rsidRPr="00D5180B">
        <w:rPr>
          <w:rFonts w:cs="Calibri"/>
          <w:szCs w:val="22"/>
        </w:rPr>
        <w:t>C</w:t>
      </w:r>
      <w:r w:rsidR="005C5593" w:rsidRPr="00D5180B">
        <w:rPr>
          <w:rFonts w:cs="Calibri"/>
          <w:szCs w:val="22"/>
        </w:rPr>
        <w:t>onfinement of smoking, eating</w:t>
      </w:r>
      <w:r w:rsidR="00137CD8" w:rsidRPr="00D5180B">
        <w:rPr>
          <w:rFonts w:cs="Calibri"/>
          <w:szCs w:val="22"/>
        </w:rPr>
        <w:t>,</w:t>
      </w:r>
      <w:r w:rsidR="005C5593" w:rsidRPr="00D5180B">
        <w:rPr>
          <w:rFonts w:cs="Calibri"/>
          <w:szCs w:val="22"/>
        </w:rPr>
        <w:t xml:space="preserve"> and drinking </w:t>
      </w:r>
      <w:r w:rsidR="000D477F" w:rsidRPr="00D5180B">
        <w:rPr>
          <w:rFonts w:cs="Calibri"/>
          <w:szCs w:val="22"/>
        </w:rPr>
        <w:t xml:space="preserve">of beverages other than water </w:t>
      </w:r>
      <w:r w:rsidR="005C5593" w:rsidRPr="00D5180B">
        <w:rPr>
          <w:rFonts w:cs="Calibri"/>
          <w:szCs w:val="22"/>
        </w:rPr>
        <w:t>to designated areas</w:t>
      </w:r>
      <w:r w:rsidR="000D477F" w:rsidRPr="00D5180B">
        <w:rPr>
          <w:rFonts w:cs="Calibri"/>
          <w:szCs w:val="22"/>
        </w:rPr>
        <w:t>.</w:t>
      </w:r>
      <w:r w:rsidR="005C5593" w:rsidRPr="00D5180B">
        <w:rPr>
          <w:rFonts w:cs="Calibri"/>
          <w:szCs w:val="22"/>
        </w:rPr>
        <w:t xml:space="preserve"> </w:t>
      </w:r>
    </w:p>
    <w:p w14:paraId="1C6BB381" w14:textId="77777777" w:rsidR="00137CD8" w:rsidRPr="00D5180B" w:rsidRDefault="00ED3411" w:rsidP="00F0393F">
      <w:pPr>
        <w:numPr>
          <w:ilvl w:val="1"/>
          <w:numId w:val="50"/>
        </w:numPr>
        <w:spacing w:after="0"/>
        <w:rPr>
          <w:rFonts w:cs="Calibri"/>
          <w:szCs w:val="22"/>
        </w:rPr>
      </w:pPr>
      <w:r w:rsidRPr="00D5180B">
        <w:rPr>
          <w:rFonts w:cs="Calibri"/>
          <w:szCs w:val="22"/>
        </w:rPr>
        <w:t>P</w:t>
      </w:r>
      <w:r w:rsidR="00615170" w:rsidRPr="00D5180B">
        <w:rPr>
          <w:rFonts w:cs="Calibri"/>
          <w:szCs w:val="22"/>
        </w:rPr>
        <w:t xml:space="preserve">rohibitions on </w:t>
      </w:r>
      <w:r w:rsidRPr="00D5180B">
        <w:rPr>
          <w:rFonts w:cs="Calibri"/>
          <w:szCs w:val="22"/>
        </w:rPr>
        <w:t>spitting, urinating</w:t>
      </w:r>
      <w:r w:rsidR="00137CD8" w:rsidRPr="00D5180B">
        <w:rPr>
          <w:rFonts w:cs="Calibri"/>
          <w:szCs w:val="22"/>
        </w:rPr>
        <w:t>,</w:t>
      </w:r>
      <w:r w:rsidRPr="00D5180B">
        <w:rPr>
          <w:rFonts w:cs="Calibri"/>
          <w:szCs w:val="22"/>
        </w:rPr>
        <w:t xml:space="preserve"> or defecating in</w:t>
      </w:r>
      <w:r w:rsidR="007A7FD9" w:rsidRPr="00D5180B">
        <w:rPr>
          <w:rFonts w:cs="Calibri"/>
          <w:szCs w:val="22"/>
        </w:rPr>
        <w:t xml:space="preserve"> the</w:t>
      </w:r>
      <w:r w:rsidRPr="00D5180B">
        <w:rPr>
          <w:rFonts w:cs="Calibri"/>
          <w:szCs w:val="22"/>
        </w:rPr>
        <w:t xml:space="preserve"> field</w:t>
      </w:r>
      <w:r w:rsidR="006E3BBF" w:rsidRPr="00D5180B">
        <w:rPr>
          <w:rFonts w:cs="Calibri"/>
          <w:szCs w:val="22"/>
        </w:rPr>
        <w:t>.</w:t>
      </w:r>
    </w:p>
    <w:p w14:paraId="6AD211A9" w14:textId="77777777" w:rsidR="002F0176" w:rsidRPr="00D5180B" w:rsidRDefault="002F0176" w:rsidP="003E2E2C">
      <w:pPr>
        <w:numPr>
          <w:ilvl w:val="1"/>
          <w:numId w:val="7"/>
        </w:numPr>
        <w:tabs>
          <w:tab w:val="clear" w:pos="1440"/>
          <w:tab w:val="num" w:pos="1170"/>
        </w:tabs>
        <w:spacing w:after="0"/>
        <w:ind w:left="1170" w:hanging="450"/>
        <w:rPr>
          <w:rFonts w:cs="Calibri"/>
          <w:szCs w:val="22"/>
        </w:rPr>
      </w:pPr>
      <w:r w:rsidRPr="00D5180B">
        <w:rPr>
          <w:rFonts w:cs="Calibri"/>
          <w:szCs w:val="22"/>
        </w:rPr>
        <w:t>Make visitors aware of policies and procedures to protect lettuce/leafy greens and food contact surfaces from contamination by people and take all steps reasonably necessary to ensure that visitors comply with such policies and procedures.</w:t>
      </w:r>
    </w:p>
    <w:p w14:paraId="17FC6A45" w14:textId="77777777" w:rsidR="00333345" w:rsidRPr="00D5180B" w:rsidRDefault="00D31511" w:rsidP="00E95C44">
      <w:pPr>
        <w:numPr>
          <w:ilvl w:val="0"/>
          <w:numId w:val="7"/>
        </w:numPr>
        <w:spacing w:after="0"/>
        <w:rPr>
          <w:rFonts w:cs="Calibri"/>
          <w:szCs w:val="22"/>
        </w:rPr>
      </w:pPr>
      <w:r w:rsidRPr="00D5180B">
        <w:rPr>
          <w:rFonts w:cs="Calibri"/>
          <w:szCs w:val="22"/>
        </w:rPr>
        <w:t>Develop and implement a</w:t>
      </w:r>
      <w:r w:rsidR="00E654F4" w:rsidRPr="00D5180B">
        <w:rPr>
          <w:rFonts w:cs="Calibri"/>
          <w:szCs w:val="22"/>
        </w:rPr>
        <w:t xml:space="preserve"> written physical hazard prevention program for leafy green products that are intended for further processing</w:t>
      </w:r>
      <w:r w:rsidR="003374F8" w:rsidRPr="00D5180B">
        <w:rPr>
          <w:rFonts w:cs="Calibri"/>
          <w:szCs w:val="22"/>
        </w:rPr>
        <w:t xml:space="preserve">. </w:t>
      </w:r>
      <w:r w:rsidR="00E654F4" w:rsidRPr="00D5180B">
        <w:rPr>
          <w:rFonts w:cs="Calibri"/>
          <w:szCs w:val="22"/>
        </w:rPr>
        <w:t xml:space="preserve">The program must address the following: </w:t>
      </w:r>
    </w:p>
    <w:p w14:paraId="4985A5DE" w14:textId="77777777" w:rsidR="00A67D47" w:rsidRPr="00D5180B" w:rsidRDefault="001D69E3" w:rsidP="003E2E2C">
      <w:pPr>
        <w:numPr>
          <w:ilvl w:val="1"/>
          <w:numId w:val="7"/>
        </w:numPr>
        <w:tabs>
          <w:tab w:val="clear" w:pos="1440"/>
          <w:tab w:val="num" w:pos="1170"/>
        </w:tabs>
        <w:spacing w:after="0"/>
        <w:ind w:left="1170" w:hanging="450"/>
        <w:rPr>
          <w:rFonts w:cs="Calibri"/>
          <w:szCs w:val="22"/>
        </w:rPr>
      </w:pPr>
      <w:r w:rsidRPr="00D5180B">
        <w:rPr>
          <w:rFonts w:cs="Calibri"/>
          <w:szCs w:val="22"/>
        </w:rPr>
        <w:t>E</w:t>
      </w:r>
      <w:r w:rsidR="005C5593" w:rsidRPr="00D5180B">
        <w:rPr>
          <w:rFonts w:cs="Calibri"/>
          <w:szCs w:val="22"/>
        </w:rPr>
        <w:t>mployee clothing and jewelry (head and hair restraints, aprons, gloves, visible jewelry, etc.)</w:t>
      </w:r>
      <w:r w:rsidR="00A67D47" w:rsidRPr="00D5180B">
        <w:rPr>
          <w:rFonts w:cs="Calibri"/>
          <w:szCs w:val="22"/>
        </w:rPr>
        <w:t xml:space="preserve">. </w:t>
      </w:r>
      <w:r w:rsidR="00D31511" w:rsidRPr="00D5180B">
        <w:rPr>
          <w:rFonts w:cs="Calibri"/>
          <w:szCs w:val="22"/>
        </w:rPr>
        <w:t>R</w:t>
      </w:r>
      <w:r w:rsidR="00A67D47" w:rsidRPr="00D5180B">
        <w:rPr>
          <w:rFonts w:cs="Calibri"/>
          <w:szCs w:val="22"/>
        </w:rPr>
        <w:t>emov</w:t>
      </w:r>
      <w:r w:rsidR="00D31511" w:rsidRPr="00D5180B">
        <w:rPr>
          <w:rFonts w:cs="Calibri"/>
          <w:szCs w:val="22"/>
        </w:rPr>
        <w:t>ing</w:t>
      </w:r>
      <w:r w:rsidR="00A67D47" w:rsidRPr="00D5180B">
        <w:rPr>
          <w:rFonts w:cs="Calibri"/>
          <w:szCs w:val="22"/>
        </w:rPr>
        <w:t xml:space="preserve"> or cover</w:t>
      </w:r>
      <w:r w:rsidR="00D31511" w:rsidRPr="00D5180B">
        <w:rPr>
          <w:rFonts w:cs="Calibri"/>
          <w:szCs w:val="22"/>
        </w:rPr>
        <w:t>ing</w:t>
      </w:r>
      <w:r w:rsidR="00A67D47" w:rsidRPr="00D5180B">
        <w:rPr>
          <w:rFonts w:cs="Calibri"/>
          <w:szCs w:val="22"/>
        </w:rPr>
        <w:t xml:space="preserve"> hand jewelry (if allowed) that cannot be adequately cleaned and sanitized during periods in which </w:t>
      </w:r>
      <w:r w:rsidR="00F0000D" w:rsidRPr="00D5180B">
        <w:rPr>
          <w:rFonts w:cs="Calibri"/>
          <w:szCs w:val="22"/>
        </w:rPr>
        <w:t>leafy greens are</w:t>
      </w:r>
      <w:r w:rsidR="00A67D47" w:rsidRPr="00D5180B">
        <w:rPr>
          <w:rFonts w:cs="Calibri"/>
          <w:szCs w:val="22"/>
        </w:rPr>
        <w:t xml:space="preserve"> manipulated by hand</w:t>
      </w:r>
      <w:r w:rsidR="007D2AF6" w:rsidRPr="00D5180B">
        <w:rPr>
          <w:rFonts w:cs="Calibri"/>
          <w:szCs w:val="22"/>
        </w:rPr>
        <w:t>.</w:t>
      </w:r>
    </w:p>
    <w:p w14:paraId="27391675" w14:textId="77777777" w:rsidR="005C5593" w:rsidRPr="00D5180B" w:rsidRDefault="001D69E3" w:rsidP="003E2E2C">
      <w:pPr>
        <w:numPr>
          <w:ilvl w:val="1"/>
          <w:numId w:val="7"/>
        </w:numPr>
        <w:spacing w:after="0"/>
        <w:ind w:left="720" w:firstLine="0"/>
        <w:rPr>
          <w:rFonts w:cs="Calibri"/>
          <w:szCs w:val="22"/>
        </w:rPr>
      </w:pPr>
      <w:r w:rsidRPr="00D5180B">
        <w:rPr>
          <w:rFonts w:cs="Calibri"/>
          <w:szCs w:val="22"/>
        </w:rPr>
        <w:t>R</w:t>
      </w:r>
      <w:r w:rsidR="005C5593" w:rsidRPr="00D5180B">
        <w:rPr>
          <w:rFonts w:cs="Calibri"/>
          <w:szCs w:val="22"/>
        </w:rPr>
        <w:t>emoval of all objects from upper pockets</w:t>
      </w:r>
      <w:r w:rsidR="007D2AF6" w:rsidRPr="00D5180B">
        <w:rPr>
          <w:rFonts w:cs="Calibri"/>
          <w:szCs w:val="22"/>
        </w:rPr>
        <w:t>.</w:t>
      </w:r>
    </w:p>
    <w:p w14:paraId="541F540E" w14:textId="77777777" w:rsidR="00135FDE" w:rsidRPr="00D5180B" w:rsidRDefault="00135FDE" w:rsidP="003E2E2C">
      <w:pPr>
        <w:numPr>
          <w:ilvl w:val="1"/>
          <w:numId w:val="7"/>
        </w:numPr>
        <w:spacing w:after="0"/>
        <w:ind w:left="720" w:firstLine="0"/>
        <w:rPr>
          <w:rFonts w:cs="Calibri"/>
          <w:szCs w:val="22"/>
        </w:rPr>
      </w:pPr>
      <w:r w:rsidRPr="00D5180B">
        <w:rPr>
          <w:rFonts w:cs="Calibri"/>
          <w:szCs w:val="22"/>
        </w:rPr>
        <w:t>Designated storage for personal items.</w:t>
      </w:r>
    </w:p>
    <w:p w14:paraId="50E876D9" w14:textId="77777777" w:rsidR="005C5593" w:rsidRPr="00D5180B" w:rsidRDefault="005C5593" w:rsidP="003E2E2C">
      <w:pPr>
        <w:numPr>
          <w:ilvl w:val="0"/>
          <w:numId w:val="7"/>
        </w:numPr>
        <w:spacing w:after="0"/>
        <w:ind w:left="360" w:firstLine="0"/>
        <w:rPr>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a worker health practices program </w:t>
      </w:r>
      <w:r w:rsidR="00C33737" w:rsidRPr="00D5180B">
        <w:rPr>
          <w:rFonts w:cs="Calibri"/>
          <w:szCs w:val="22"/>
        </w:rPr>
        <w:t xml:space="preserve">(i.e., an SOP) </w:t>
      </w:r>
      <w:r w:rsidRPr="00D5180B">
        <w:rPr>
          <w:rFonts w:cs="Calibri"/>
          <w:szCs w:val="22"/>
        </w:rPr>
        <w:t>address</w:t>
      </w:r>
      <w:r w:rsidR="00763CB8" w:rsidRPr="00D5180B">
        <w:rPr>
          <w:rFonts w:cs="Calibri"/>
          <w:szCs w:val="22"/>
        </w:rPr>
        <w:t>ing</w:t>
      </w:r>
      <w:r w:rsidRPr="00D5180B">
        <w:rPr>
          <w:rFonts w:cs="Calibri"/>
          <w:szCs w:val="22"/>
        </w:rPr>
        <w:t xml:space="preserve"> the following issues:</w:t>
      </w:r>
    </w:p>
    <w:p w14:paraId="012453E7" w14:textId="77777777" w:rsidR="005C5593" w:rsidRDefault="005C5593" w:rsidP="003E2E2C">
      <w:pPr>
        <w:numPr>
          <w:ilvl w:val="1"/>
          <w:numId w:val="7"/>
        </w:numPr>
        <w:spacing w:after="0"/>
        <w:ind w:hanging="720"/>
        <w:rPr>
          <w:ins w:id="833" w:author="Susan" w:date="2020-06-17T12:22:00Z"/>
          <w:rFonts w:cs="Calibri"/>
          <w:szCs w:val="22"/>
        </w:rPr>
      </w:pPr>
      <w:r w:rsidRPr="00D5180B">
        <w:rPr>
          <w:rFonts w:cs="Calibri"/>
          <w:szCs w:val="22"/>
        </w:rPr>
        <w:t>Workers with diarrhea</w:t>
      </w:r>
      <w:r w:rsidR="00763CB8" w:rsidRPr="00D5180B">
        <w:rPr>
          <w:rFonts w:cs="Calibri"/>
          <w:szCs w:val="22"/>
        </w:rPr>
        <w:t>l</w:t>
      </w:r>
      <w:r w:rsidRPr="00D5180B">
        <w:rPr>
          <w:rFonts w:cs="Calibri"/>
          <w:szCs w:val="22"/>
        </w:rPr>
        <w:t xml:space="preserve"> disease or symptoms of other infectious disease are prohibited from </w:t>
      </w:r>
      <w:r w:rsidR="00E91625" w:rsidRPr="00D5180B">
        <w:rPr>
          <w:rFonts w:cs="Calibri"/>
          <w:szCs w:val="22"/>
        </w:rPr>
        <w:t xml:space="preserve">being in the field and </w:t>
      </w:r>
      <w:r w:rsidRPr="00D5180B">
        <w:rPr>
          <w:rFonts w:cs="Calibri"/>
          <w:szCs w:val="22"/>
        </w:rPr>
        <w:t>handling fresh produce</w:t>
      </w:r>
      <w:r w:rsidR="000E126C" w:rsidRPr="00D5180B">
        <w:rPr>
          <w:rFonts w:cs="Calibri"/>
          <w:szCs w:val="22"/>
        </w:rPr>
        <w:t xml:space="preserve"> and food contact surfaces</w:t>
      </w:r>
      <w:r w:rsidRPr="00D5180B">
        <w:rPr>
          <w:rFonts w:cs="Calibri"/>
          <w:szCs w:val="22"/>
        </w:rPr>
        <w:t>.</w:t>
      </w:r>
    </w:p>
    <w:p w14:paraId="69B37C10" w14:textId="77777777" w:rsidR="001F5703" w:rsidRPr="00D5180B" w:rsidRDefault="001F5703" w:rsidP="003E2E2C">
      <w:pPr>
        <w:numPr>
          <w:ilvl w:val="1"/>
          <w:numId w:val="7"/>
        </w:numPr>
        <w:spacing w:after="0"/>
        <w:ind w:hanging="720"/>
        <w:rPr>
          <w:rFonts w:cs="Calibri"/>
          <w:szCs w:val="22"/>
        </w:rPr>
      </w:pPr>
      <w:commentRangeStart w:id="834"/>
      <w:ins w:id="835" w:author="Susan" w:date="2020-06-17T12:22:00Z">
        <w:r w:rsidRPr="001F5703">
          <w:rPr>
            <w:rFonts w:cs="Calibri"/>
            <w:szCs w:val="22"/>
          </w:rPr>
          <w:t>Additional training and education on</w:t>
        </w:r>
      </w:ins>
      <w:ins w:id="836" w:author="Susan" w:date="2020-06-19T17:47:00Z">
        <w:r w:rsidR="00E7507F">
          <w:rPr>
            <w:rFonts w:cs="Calibri"/>
            <w:szCs w:val="22"/>
          </w:rPr>
          <w:t xml:space="preserve"> infectious</w:t>
        </w:r>
      </w:ins>
      <w:ins w:id="837" w:author="Susan" w:date="2020-06-17T12:22:00Z">
        <w:r w:rsidRPr="001F5703">
          <w:rPr>
            <w:rFonts w:cs="Calibri"/>
            <w:szCs w:val="22"/>
          </w:rPr>
          <w:t xml:space="preserve"> illnesses that can be asymptomatic (e.g.</w:t>
        </w:r>
      </w:ins>
      <w:ins w:id="838" w:author="Susan" w:date="2020-06-19T17:47:00Z">
        <w:r w:rsidR="00E7507F">
          <w:rPr>
            <w:rFonts w:cs="Calibri"/>
            <w:szCs w:val="22"/>
          </w:rPr>
          <w:t>,</w:t>
        </w:r>
      </w:ins>
      <w:ins w:id="839" w:author="Susan" w:date="2020-06-17T12:22:00Z">
        <w:r w:rsidRPr="001F5703">
          <w:rPr>
            <w:rFonts w:cs="Calibri"/>
            <w:szCs w:val="22"/>
          </w:rPr>
          <w:t xml:space="preserve"> </w:t>
        </w:r>
      </w:ins>
      <w:ins w:id="840" w:author="Susan" w:date="2020-06-19T17:46:00Z">
        <w:r w:rsidR="00E7507F">
          <w:rPr>
            <w:rFonts w:cs="Calibri"/>
            <w:szCs w:val="22"/>
          </w:rPr>
          <w:t>c</w:t>
        </w:r>
      </w:ins>
      <w:ins w:id="841" w:author="Susan" w:date="2020-06-17T12:22:00Z">
        <w:r w:rsidRPr="001F5703">
          <w:rPr>
            <w:rFonts w:cs="Calibri"/>
            <w:szCs w:val="22"/>
          </w:rPr>
          <w:t>yclospor</w:t>
        </w:r>
      </w:ins>
      <w:ins w:id="842" w:author="Susan" w:date="2020-06-19T17:47:00Z">
        <w:r w:rsidR="00E7507F">
          <w:rPr>
            <w:rFonts w:cs="Calibri"/>
            <w:szCs w:val="22"/>
          </w:rPr>
          <w:t>i</w:t>
        </w:r>
      </w:ins>
      <w:ins w:id="843" w:author="Susan" w:date="2020-06-17T12:22:00Z">
        <w:r w:rsidRPr="001F5703">
          <w:rPr>
            <w:rFonts w:cs="Calibri"/>
            <w:szCs w:val="22"/>
          </w:rPr>
          <w:t>a</w:t>
        </w:r>
      </w:ins>
      <w:ins w:id="844" w:author="Susan" w:date="2020-06-19T17:47:00Z">
        <w:r w:rsidR="00E7507F">
          <w:rPr>
            <w:rFonts w:cs="Calibri"/>
            <w:szCs w:val="22"/>
          </w:rPr>
          <w:t>sis</w:t>
        </w:r>
      </w:ins>
      <w:ins w:id="845" w:author="Susan" w:date="2020-06-17T12:22:00Z">
        <w:r w:rsidRPr="001F5703">
          <w:rPr>
            <w:rFonts w:cs="Calibri"/>
            <w:szCs w:val="22"/>
          </w:rPr>
          <w:t>, hepatitis, COVID -19)</w:t>
        </w:r>
        <w:commentRangeEnd w:id="834"/>
        <w:r>
          <w:rPr>
            <w:rStyle w:val="CommentReference"/>
            <w:rFonts w:ascii="Tahoma" w:hAnsi="Tahoma" w:cs="Tahoma"/>
            <w:lang w:eastAsia="x-none"/>
          </w:rPr>
          <w:commentReference w:id="834"/>
        </w:r>
      </w:ins>
      <w:ins w:id="846" w:author="Susan" w:date="2020-06-17T15:43:00Z">
        <w:r w:rsidR="00361C6B">
          <w:rPr>
            <w:rFonts w:cs="Calibri"/>
            <w:szCs w:val="22"/>
          </w:rPr>
          <w:t xml:space="preserve"> </w:t>
        </w:r>
        <w:commentRangeStart w:id="847"/>
        <w:r w:rsidR="00361C6B" w:rsidRPr="00B13B8F">
          <w:rPr>
            <w:rFonts w:cs="Calibri"/>
            <w:szCs w:val="22"/>
            <w:highlight w:val="yellow"/>
          </w:rPr>
          <w:t>m</w:t>
        </w:r>
      </w:ins>
      <w:commentRangeEnd w:id="847"/>
      <w:r w:rsidR="00B13B8F">
        <w:rPr>
          <w:rStyle w:val="CommentReference"/>
          <w:rFonts w:ascii="Tahoma" w:hAnsi="Tahoma" w:cs="Tahoma"/>
          <w:lang w:eastAsia="x-none"/>
        </w:rPr>
        <w:commentReference w:id="847"/>
      </w:r>
      <w:ins w:id="848" w:author="Susan" w:date="2020-06-17T15:43:00Z">
        <w:r w:rsidR="00361C6B" w:rsidRPr="00B13B8F">
          <w:rPr>
            <w:rFonts w:cs="Calibri"/>
            <w:szCs w:val="22"/>
            <w:highlight w:val="yellow"/>
          </w:rPr>
          <w:t>ust be included in existing</w:t>
        </w:r>
      </w:ins>
      <w:ins w:id="849" w:author="Susan" w:date="2020-06-17T15:44:00Z">
        <w:r w:rsidR="00361C6B" w:rsidRPr="00B13B8F">
          <w:rPr>
            <w:rFonts w:cs="Calibri"/>
            <w:szCs w:val="22"/>
            <w:highlight w:val="yellow"/>
          </w:rPr>
          <w:t xml:space="preserve"> health and hygiene SOPS.</w:t>
        </w:r>
      </w:ins>
    </w:p>
    <w:p w14:paraId="25AB6608" w14:textId="77777777" w:rsidR="005C5593" w:rsidRPr="00D5180B" w:rsidRDefault="005C5593" w:rsidP="003E2E2C">
      <w:pPr>
        <w:numPr>
          <w:ilvl w:val="1"/>
          <w:numId w:val="7"/>
        </w:numPr>
        <w:spacing w:after="0"/>
        <w:ind w:hanging="720"/>
        <w:rPr>
          <w:rFonts w:cs="Calibri"/>
          <w:szCs w:val="22"/>
        </w:rPr>
      </w:pPr>
      <w:r w:rsidRPr="00D5180B">
        <w:rPr>
          <w:rFonts w:cs="Calibri"/>
          <w:szCs w:val="22"/>
        </w:rPr>
        <w:t>Workers with open cuts or lesions are prohibited from handling fresh produce</w:t>
      </w:r>
      <w:r w:rsidR="000D477F" w:rsidRPr="00D5180B">
        <w:rPr>
          <w:rFonts w:cs="Calibri"/>
          <w:szCs w:val="22"/>
        </w:rPr>
        <w:t xml:space="preserve"> </w:t>
      </w:r>
      <w:r w:rsidR="00E91625" w:rsidRPr="00D5180B">
        <w:rPr>
          <w:rFonts w:cs="Calibri"/>
          <w:szCs w:val="22"/>
        </w:rPr>
        <w:t xml:space="preserve">and food contact surfaces </w:t>
      </w:r>
      <w:r w:rsidR="000D477F" w:rsidRPr="00D5180B">
        <w:rPr>
          <w:rFonts w:cs="Calibri"/>
          <w:szCs w:val="22"/>
        </w:rPr>
        <w:t xml:space="preserve">without specific measures to prevent </w:t>
      </w:r>
      <w:r w:rsidR="00D7709D" w:rsidRPr="00D5180B">
        <w:rPr>
          <w:rFonts w:cs="Calibri"/>
          <w:szCs w:val="22"/>
        </w:rPr>
        <w:t>cross-contamination</w:t>
      </w:r>
      <w:r w:rsidR="000D477F" w:rsidRPr="00D5180B">
        <w:rPr>
          <w:rFonts w:cs="Calibri"/>
          <w:szCs w:val="22"/>
        </w:rPr>
        <w:t>.</w:t>
      </w:r>
    </w:p>
    <w:p w14:paraId="3B75F548" w14:textId="77777777" w:rsidR="005C5593" w:rsidRPr="00D5180B" w:rsidRDefault="001A6B4A" w:rsidP="003E2E2C">
      <w:pPr>
        <w:numPr>
          <w:ilvl w:val="1"/>
          <w:numId w:val="7"/>
        </w:numPr>
        <w:spacing w:after="0"/>
        <w:ind w:hanging="720"/>
        <w:rPr>
          <w:rFonts w:cs="Calibri"/>
          <w:szCs w:val="22"/>
        </w:rPr>
      </w:pPr>
      <w:commentRangeStart w:id="850"/>
      <w:ins w:id="851" w:author="Susan" w:date="2020-06-17T12:21:00Z">
        <w:r w:rsidRPr="001A6B4A">
          <w:rPr>
            <w:rFonts w:cs="Calibri"/>
            <w:szCs w:val="22"/>
          </w:rPr>
          <w:t xml:space="preserve">Instruct personnel to notify their supervisors if they may have a health condition that may result in contamination of covered produce or food contact surfaces.  Companies shall develop &amp; communicate return to work policies for returning employees to food contact positions after an illness or </w:t>
        </w:r>
      </w:ins>
      <w:ins w:id="852" w:author="Susan" w:date="2020-06-17T15:41:00Z">
        <w:r w:rsidR="003A7176">
          <w:rPr>
            <w:rFonts w:cs="Calibri"/>
            <w:szCs w:val="22"/>
          </w:rPr>
          <w:t>injury</w:t>
        </w:r>
      </w:ins>
      <w:del w:id="853" w:author="Susan" w:date="2020-06-17T12:21:00Z">
        <w:r w:rsidR="005C5593" w:rsidRPr="00D5180B" w:rsidDel="001A6B4A">
          <w:rPr>
            <w:rFonts w:cs="Calibri"/>
            <w:szCs w:val="22"/>
          </w:rPr>
          <w:delText>Actions for employee to take in the event of injury or illness</w:delText>
        </w:r>
        <w:r w:rsidR="00B9372C" w:rsidRPr="00D5180B" w:rsidDel="001A6B4A">
          <w:rPr>
            <w:rFonts w:cs="Calibri"/>
            <w:szCs w:val="22"/>
          </w:rPr>
          <w:delText xml:space="preserve"> </w:delText>
        </w:r>
        <w:r w:rsidR="00763CB8" w:rsidRPr="00D5180B" w:rsidDel="001A6B4A">
          <w:rPr>
            <w:rFonts w:cs="Calibri"/>
            <w:szCs w:val="22"/>
          </w:rPr>
          <w:delText>i.e.,</w:delText>
        </w:r>
        <w:r w:rsidR="00B9372C" w:rsidRPr="00D5180B" w:rsidDel="001A6B4A">
          <w:rPr>
            <w:rFonts w:cs="Calibri"/>
            <w:szCs w:val="22"/>
          </w:rPr>
          <w:delText xml:space="preserve"> notifying a supervisor or other responsible party</w:delText>
        </w:r>
      </w:del>
      <w:r w:rsidR="005C5593" w:rsidRPr="00D5180B">
        <w:rPr>
          <w:rFonts w:cs="Calibri"/>
          <w:szCs w:val="22"/>
        </w:rPr>
        <w:t>.</w:t>
      </w:r>
      <w:commentRangeEnd w:id="850"/>
      <w:r w:rsidR="00136F51">
        <w:rPr>
          <w:rStyle w:val="CommentReference"/>
          <w:rFonts w:ascii="Tahoma" w:hAnsi="Tahoma" w:cs="Tahoma"/>
          <w:lang w:eastAsia="x-none"/>
        </w:rPr>
        <w:commentReference w:id="850"/>
      </w:r>
    </w:p>
    <w:p w14:paraId="374FA3B9" w14:textId="77777777" w:rsidR="005C5593" w:rsidRPr="00D5180B" w:rsidRDefault="005C5593" w:rsidP="003E2E2C">
      <w:pPr>
        <w:numPr>
          <w:ilvl w:val="1"/>
          <w:numId w:val="7"/>
        </w:numPr>
        <w:spacing w:after="0"/>
        <w:ind w:hanging="720"/>
        <w:rPr>
          <w:rFonts w:cs="Calibri"/>
          <w:szCs w:val="22"/>
        </w:rPr>
      </w:pPr>
      <w:r w:rsidRPr="00D5180B">
        <w:rPr>
          <w:rFonts w:cs="Calibri"/>
          <w:szCs w:val="22"/>
        </w:rPr>
        <w:lastRenderedPageBreak/>
        <w:t xml:space="preserve">A policy describing procedures for handling/disposition of produce or </w:t>
      </w:r>
      <w:r w:rsidR="00845566" w:rsidRPr="00D5180B">
        <w:rPr>
          <w:rFonts w:cs="Calibri"/>
          <w:szCs w:val="22"/>
        </w:rPr>
        <w:t xml:space="preserve">food-contact </w:t>
      </w:r>
      <w:r w:rsidRPr="00D5180B">
        <w:rPr>
          <w:rFonts w:cs="Calibri"/>
          <w:szCs w:val="22"/>
        </w:rPr>
        <w:t>surfaces that have come into contact with blood or other body fluids.</w:t>
      </w:r>
    </w:p>
    <w:p w14:paraId="0548BE83" w14:textId="77777777" w:rsidR="00B36099" w:rsidRDefault="00DC0F23" w:rsidP="003E2E2C">
      <w:pPr>
        <w:numPr>
          <w:ilvl w:val="0"/>
          <w:numId w:val="7"/>
        </w:numPr>
        <w:spacing w:after="0"/>
        <w:ind w:left="360" w:firstLine="0"/>
        <w:rPr>
          <w:ins w:id="854" w:author="Susan" w:date="2020-06-17T15:45:00Z"/>
          <w:rFonts w:cs="Calibri"/>
          <w:szCs w:val="22"/>
        </w:rPr>
      </w:pPr>
      <w:r w:rsidRPr="00D5180B">
        <w:rPr>
          <w:rFonts w:cs="Calibri"/>
          <w:szCs w:val="22"/>
        </w:rPr>
        <w:t xml:space="preserve">A field sanitary facility program (i.e., an SOP) shall be implemented, and it should address the following </w:t>
      </w:r>
      <w:del w:id="855" w:author="Susan" w:date="2020-06-17T12:25:00Z">
        <w:r w:rsidRPr="00D5180B" w:rsidDel="001F5703">
          <w:rPr>
            <w:rFonts w:cs="Calibri"/>
            <w:szCs w:val="22"/>
          </w:rPr>
          <w:delText>issue</w:delText>
        </w:r>
      </w:del>
      <w:ins w:id="856" w:author="Susan" w:date="2020-06-17T12:25:00Z">
        <w:r w:rsidR="001F5703">
          <w:rPr>
            <w:rFonts w:cs="Calibri"/>
            <w:szCs w:val="22"/>
          </w:rPr>
          <w:t>area</w:t>
        </w:r>
      </w:ins>
      <w:r w:rsidRPr="00D5180B">
        <w:rPr>
          <w:rFonts w:cs="Calibri"/>
          <w:szCs w:val="22"/>
        </w:rPr>
        <w:t xml:space="preserve">s: </w:t>
      </w:r>
    </w:p>
    <w:p w14:paraId="52C153F2" w14:textId="77777777" w:rsidR="00B36099" w:rsidRDefault="00B36099" w:rsidP="00B36099">
      <w:pPr>
        <w:numPr>
          <w:ilvl w:val="1"/>
          <w:numId w:val="7"/>
        </w:numPr>
        <w:spacing w:after="0"/>
        <w:rPr>
          <w:ins w:id="857" w:author="Susan" w:date="2020-06-17T15:46:00Z"/>
          <w:rFonts w:cs="Calibri"/>
          <w:szCs w:val="22"/>
        </w:rPr>
      </w:pPr>
      <w:commentRangeStart w:id="858"/>
      <w:ins w:id="859" w:author="Susan" w:date="2020-06-17T15:46:00Z">
        <w:r w:rsidRPr="00B13B8F">
          <w:rPr>
            <w:rFonts w:cs="Calibri"/>
            <w:szCs w:val="22"/>
            <w:highlight w:val="yellow"/>
          </w:rPr>
          <w:t>P</w:t>
        </w:r>
      </w:ins>
      <w:commentRangeEnd w:id="858"/>
      <w:r w:rsidR="00B13B8F">
        <w:rPr>
          <w:rStyle w:val="CommentReference"/>
          <w:rFonts w:ascii="Tahoma" w:hAnsi="Tahoma" w:cs="Tahoma"/>
          <w:lang w:eastAsia="x-none"/>
        </w:rPr>
        <w:commentReference w:id="858"/>
      </w:r>
      <w:ins w:id="860" w:author="Susan" w:date="2020-06-17T15:46:00Z">
        <w:r w:rsidRPr="00B13B8F">
          <w:rPr>
            <w:rFonts w:cs="Calibri"/>
            <w:szCs w:val="22"/>
            <w:highlight w:val="yellow"/>
          </w:rPr>
          <w:t>rohibit the cleaning of portable toilets bordering growing fields</w:t>
        </w:r>
      </w:ins>
    </w:p>
    <w:p w14:paraId="5DBE5922" w14:textId="77777777" w:rsidR="00B36099" w:rsidRDefault="00DC0F23" w:rsidP="00B36099">
      <w:pPr>
        <w:numPr>
          <w:ilvl w:val="1"/>
          <w:numId w:val="7"/>
        </w:numPr>
        <w:spacing w:after="0"/>
        <w:rPr>
          <w:ins w:id="861" w:author="Susan" w:date="2020-06-17T15:46:00Z"/>
          <w:rFonts w:cs="Calibri"/>
          <w:szCs w:val="22"/>
        </w:rPr>
      </w:pPr>
      <w:del w:id="862" w:author="Susan" w:date="2020-06-17T15:46:00Z">
        <w:r w:rsidRPr="00D5180B" w:rsidDel="00B36099">
          <w:rPr>
            <w:rFonts w:cs="Calibri"/>
            <w:szCs w:val="22"/>
          </w:rPr>
          <w:delText>t</w:delText>
        </w:r>
      </w:del>
      <w:ins w:id="863" w:author="Susan" w:date="2020-06-17T15:46:00Z">
        <w:r w:rsidR="00B36099">
          <w:rPr>
            <w:rFonts w:cs="Calibri"/>
            <w:szCs w:val="22"/>
          </w:rPr>
          <w:t>T</w:t>
        </w:r>
      </w:ins>
      <w:r w:rsidRPr="00D5180B">
        <w:rPr>
          <w:rFonts w:cs="Calibri"/>
          <w:szCs w:val="22"/>
        </w:rPr>
        <w:t xml:space="preserve">he number, condition, </w:t>
      </w:r>
      <w:commentRangeStart w:id="864"/>
      <w:ins w:id="865" w:author="Susan" w:date="2020-06-17T12:23:00Z">
        <w:r w:rsidR="001F5703">
          <w:rPr>
            <w:rFonts w:cs="Calibri"/>
            <w:szCs w:val="22"/>
          </w:rPr>
          <w:t>frequency, type</w:t>
        </w:r>
      </w:ins>
      <w:ins w:id="866" w:author="Susan" w:date="2020-06-17T12:24:00Z">
        <w:r w:rsidR="001F5703">
          <w:rPr>
            <w:rFonts w:cs="Calibri"/>
            <w:szCs w:val="22"/>
          </w:rPr>
          <w:t>, and location of cleaning (i.e., field permanent vs. harvest placement)</w:t>
        </w:r>
      </w:ins>
      <w:commentRangeEnd w:id="864"/>
      <w:r w:rsidR="00B13B8F">
        <w:rPr>
          <w:rStyle w:val="CommentReference"/>
          <w:rFonts w:ascii="Tahoma" w:hAnsi="Tahoma" w:cs="Tahoma"/>
          <w:lang w:eastAsia="x-none"/>
        </w:rPr>
        <w:commentReference w:id="864"/>
      </w:r>
      <w:del w:id="867" w:author="Susan" w:date="2020-06-17T12:24:00Z">
        <w:r w:rsidRPr="00D5180B" w:rsidDel="001F5703">
          <w:rPr>
            <w:rFonts w:cs="Calibri"/>
            <w:szCs w:val="22"/>
          </w:rPr>
          <w:delText>and plac</w:delText>
        </w:r>
      </w:del>
      <w:del w:id="868" w:author="Susan" w:date="2020-06-17T12:25:00Z">
        <w:r w:rsidRPr="00D5180B" w:rsidDel="001F5703">
          <w:rPr>
            <w:rFonts w:cs="Calibri"/>
            <w:szCs w:val="22"/>
          </w:rPr>
          <w:delText>ement of field sanitation units</w:delText>
        </w:r>
      </w:del>
      <w:r w:rsidR="004428C0" w:rsidRPr="00D5180B">
        <w:rPr>
          <w:rFonts w:cs="Calibri"/>
          <w:szCs w:val="22"/>
        </w:rPr>
        <w:t xml:space="preserve"> </w:t>
      </w:r>
      <w:del w:id="869" w:author="Susan" w:date="2020-06-17T15:46:00Z">
        <w:r w:rsidR="004428C0" w:rsidRPr="00D5180B" w:rsidDel="00B36099">
          <w:rPr>
            <w:rFonts w:cs="Calibri"/>
            <w:szCs w:val="22"/>
          </w:rPr>
          <w:delText>according to</w:delText>
        </w:r>
      </w:del>
      <w:r w:rsidR="004428C0" w:rsidRPr="00D5180B">
        <w:rPr>
          <w:rFonts w:cs="Calibri"/>
          <w:szCs w:val="22"/>
        </w:rPr>
        <w:t xml:space="preserve"> </w:t>
      </w:r>
    </w:p>
    <w:p w14:paraId="6A6E4E9B" w14:textId="77777777" w:rsidR="00B36099" w:rsidRDefault="004428C0" w:rsidP="00B36099">
      <w:pPr>
        <w:numPr>
          <w:ilvl w:val="1"/>
          <w:numId w:val="7"/>
        </w:numPr>
        <w:spacing w:after="0"/>
        <w:rPr>
          <w:ins w:id="870" w:author="Susan" w:date="2020-06-17T15:47:00Z"/>
          <w:rFonts w:cs="Calibri"/>
          <w:szCs w:val="22"/>
        </w:rPr>
      </w:pPr>
      <w:del w:id="871" w:author="Susan" w:date="2020-06-17T15:46:00Z">
        <w:r w:rsidRPr="00D5180B" w:rsidDel="00B36099">
          <w:rPr>
            <w:rFonts w:cs="Calibri"/>
            <w:szCs w:val="22"/>
          </w:rPr>
          <w:delText>f</w:delText>
        </w:r>
      </w:del>
      <w:ins w:id="872" w:author="Susan" w:date="2020-06-17T15:46:00Z">
        <w:r w:rsidR="00B36099">
          <w:rPr>
            <w:rFonts w:cs="Calibri"/>
            <w:szCs w:val="22"/>
          </w:rPr>
          <w:t>F</w:t>
        </w:r>
      </w:ins>
      <w:r w:rsidRPr="00D5180B">
        <w:rPr>
          <w:rFonts w:cs="Calibri"/>
          <w:szCs w:val="22"/>
        </w:rPr>
        <w:t>ederal, state or local regulation</w:t>
      </w:r>
      <w:del w:id="873" w:author="Susan" w:date="2020-06-17T15:47:00Z">
        <w:r w:rsidR="00DC0F23" w:rsidRPr="00D5180B" w:rsidDel="00B36099">
          <w:rPr>
            <w:rFonts w:cs="Calibri"/>
            <w:szCs w:val="22"/>
          </w:rPr>
          <w:delText xml:space="preserve">, </w:delText>
        </w:r>
      </w:del>
    </w:p>
    <w:p w14:paraId="24CA87AC" w14:textId="77777777" w:rsidR="000A12C5" w:rsidRDefault="00DC0F23" w:rsidP="00B36099">
      <w:pPr>
        <w:numPr>
          <w:ilvl w:val="1"/>
          <w:numId w:val="7"/>
        </w:numPr>
        <w:spacing w:after="0"/>
        <w:rPr>
          <w:ins w:id="874" w:author="Susan" w:date="2020-06-17T15:47:00Z"/>
          <w:rFonts w:cs="Calibri"/>
          <w:szCs w:val="22"/>
        </w:rPr>
      </w:pPr>
      <w:del w:id="875" w:author="Susan" w:date="2020-06-17T15:47:00Z">
        <w:r w:rsidRPr="00D5180B" w:rsidDel="000A12C5">
          <w:rPr>
            <w:rFonts w:cs="Calibri"/>
            <w:szCs w:val="22"/>
          </w:rPr>
          <w:delText>t</w:delText>
        </w:r>
      </w:del>
      <w:ins w:id="876" w:author="Susan" w:date="2020-06-17T15:47:00Z">
        <w:r w:rsidR="000A12C5">
          <w:rPr>
            <w:rFonts w:cs="Calibri"/>
            <w:szCs w:val="22"/>
          </w:rPr>
          <w:t>T</w:t>
        </w:r>
      </w:ins>
      <w:r w:rsidRPr="00D5180B">
        <w:rPr>
          <w:rFonts w:cs="Calibri"/>
          <w:szCs w:val="22"/>
        </w:rPr>
        <w:t>he accessibility of the units to the work area</w:t>
      </w:r>
      <w:del w:id="877" w:author="Susan" w:date="2020-06-17T15:47:00Z">
        <w:r w:rsidRPr="00D5180B" w:rsidDel="000A12C5">
          <w:rPr>
            <w:rFonts w:cs="Calibri"/>
            <w:szCs w:val="22"/>
          </w:rPr>
          <w:delText xml:space="preserve">, </w:delText>
        </w:r>
      </w:del>
    </w:p>
    <w:p w14:paraId="08C39287" w14:textId="77777777" w:rsidR="000A12C5" w:rsidRDefault="00DC0F23" w:rsidP="00B36099">
      <w:pPr>
        <w:numPr>
          <w:ilvl w:val="1"/>
          <w:numId w:val="7"/>
        </w:numPr>
        <w:spacing w:after="0"/>
        <w:rPr>
          <w:ins w:id="878" w:author="Susan" w:date="2020-06-17T15:47:00Z"/>
          <w:rFonts w:cs="Calibri"/>
          <w:szCs w:val="22"/>
        </w:rPr>
      </w:pPr>
      <w:del w:id="879" w:author="Susan" w:date="2020-06-17T15:47:00Z">
        <w:r w:rsidRPr="00D5180B" w:rsidDel="000A12C5">
          <w:rPr>
            <w:rFonts w:cs="Calibri"/>
            <w:szCs w:val="22"/>
          </w:rPr>
          <w:delText>f</w:delText>
        </w:r>
      </w:del>
      <w:ins w:id="880" w:author="Susan" w:date="2020-06-17T15:47:00Z">
        <w:r w:rsidR="000A12C5">
          <w:rPr>
            <w:rFonts w:cs="Calibri"/>
            <w:szCs w:val="22"/>
          </w:rPr>
          <w:t>F</w:t>
        </w:r>
      </w:ins>
      <w:r w:rsidRPr="00D5180B">
        <w:rPr>
          <w:rFonts w:cs="Calibri"/>
          <w:szCs w:val="22"/>
        </w:rPr>
        <w:t>acility maintenance</w:t>
      </w:r>
      <w:del w:id="881" w:author="Susan" w:date="2020-06-17T15:47:00Z">
        <w:r w:rsidRPr="00D5180B" w:rsidDel="000A12C5">
          <w:rPr>
            <w:rFonts w:cs="Calibri"/>
            <w:szCs w:val="22"/>
          </w:rPr>
          <w:delText xml:space="preserve">, </w:delText>
        </w:r>
      </w:del>
    </w:p>
    <w:p w14:paraId="51D8EBA1" w14:textId="77777777" w:rsidR="000A12C5" w:rsidRDefault="00DC0F23" w:rsidP="00B36099">
      <w:pPr>
        <w:numPr>
          <w:ilvl w:val="1"/>
          <w:numId w:val="7"/>
        </w:numPr>
        <w:spacing w:after="0"/>
        <w:rPr>
          <w:ins w:id="882" w:author="Susan" w:date="2020-06-17T15:47:00Z"/>
          <w:rFonts w:cs="Calibri"/>
          <w:szCs w:val="22"/>
        </w:rPr>
      </w:pPr>
      <w:del w:id="883" w:author="Susan" w:date="2020-06-17T15:47:00Z">
        <w:r w:rsidRPr="00D5180B" w:rsidDel="000A12C5">
          <w:rPr>
            <w:rFonts w:cs="Calibri"/>
            <w:szCs w:val="22"/>
          </w:rPr>
          <w:delText>f</w:delText>
        </w:r>
      </w:del>
      <w:ins w:id="884" w:author="Susan" w:date="2020-06-17T15:47:00Z">
        <w:r w:rsidR="000A12C5">
          <w:rPr>
            <w:rFonts w:cs="Calibri"/>
            <w:szCs w:val="22"/>
          </w:rPr>
          <w:t>F</w:t>
        </w:r>
      </w:ins>
      <w:r w:rsidRPr="00D5180B">
        <w:rPr>
          <w:rFonts w:cs="Calibri"/>
          <w:szCs w:val="22"/>
        </w:rPr>
        <w:t xml:space="preserve">acility supplies </w:t>
      </w:r>
      <w:r w:rsidR="006A419B" w:rsidRPr="00D5180B">
        <w:rPr>
          <w:rFonts w:cs="Calibri"/>
          <w:szCs w:val="22"/>
        </w:rPr>
        <w:t>[</w:t>
      </w:r>
      <w:r w:rsidRPr="00D5180B">
        <w:rPr>
          <w:rFonts w:cs="Calibri"/>
          <w:szCs w:val="22"/>
        </w:rPr>
        <w:t>i.e., hand soap</w:t>
      </w:r>
      <w:r w:rsidR="002A6668" w:rsidRPr="00D5180B">
        <w:rPr>
          <w:rFonts w:cs="Calibri"/>
          <w:szCs w:val="22"/>
        </w:rPr>
        <w:t>,</w:t>
      </w:r>
      <w:r w:rsidRPr="00D5180B">
        <w:rPr>
          <w:rFonts w:cs="Calibri"/>
          <w:szCs w:val="22"/>
        </w:rPr>
        <w:t xml:space="preserve"> water</w:t>
      </w:r>
      <w:r w:rsidR="00F16CE3" w:rsidRPr="00D5180B">
        <w:rPr>
          <w:rFonts w:cs="Calibri"/>
          <w:szCs w:val="22"/>
        </w:rPr>
        <w:t xml:space="preserve"> (</w:t>
      </w:r>
      <w:r w:rsidR="00E1541D" w:rsidRPr="00D5180B">
        <w:rPr>
          <w:rFonts w:cs="Calibri"/>
          <w:szCs w:val="22"/>
        </w:rPr>
        <w:t xml:space="preserve">use of </w:t>
      </w:r>
      <w:r w:rsidR="00F16CE3" w:rsidRPr="00D5180B">
        <w:rPr>
          <w:rFonts w:cs="Calibri"/>
          <w:szCs w:val="22"/>
        </w:rPr>
        <w:t>antiseptic/sanitizer or wipes</w:t>
      </w:r>
      <w:r w:rsidR="00E1541D" w:rsidRPr="00D5180B">
        <w:rPr>
          <w:rFonts w:cs="Calibri"/>
          <w:szCs w:val="22"/>
        </w:rPr>
        <w:t>,</w:t>
      </w:r>
      <w:r w:rsidR="00F16CE3" w:rsidRPr="00D5180B">
        <w:rPr>
          <w:rFonts w:cs="Calibri"/>
          <w:szCs w:val="22"/>
        </w:rPr>
        <w:t xml:space="preserve"> as a substitute for soap and water</w:t>
      </w:r>
      <w:r w:rsidR="00E1541D" w:rsidRPr="00D5180B">
        <w:rPr>
          <w:rFonts w:cs="Calibri"/>
          <w:szCs w:val="22"/>
        </w:rPr>
        <w:t>,</w:t>
      </w:r>
      <w:r w:rsidR="00F16CE3" w:rsidRPr="00D5180B">
        <w:rPr>
          <w:rFonts w:cs="Calibri"/>
          <w:szCs w:val="22"/>
        </w:rPr>
        <w:t xml:space="preserve"> is not permitted)</w:t>
      </w:r>
      <w:r w:rsidRPr="00D5180B">
        <w:rPr>
          <w:rFonts w:cs="Calibri"/>
          <w:szCs w:val="22"/>
        </w:rPr>
        <w:t>,</w:t>
      </w:r>
      <w:r w:rsidR="00300F49" w:rsidRPr="00D5180B">
        <w:rPr>
          <w:rFonts w:cs="Calibri"/>
          <w:szCs w:val="22"/>
        </w:rPr>
        <w:t xml:space="preserve"> single-use</w:t>
      </w:r>
      <w:r w:rsidRPr="00D5180B">
        <w:rPr>
          <w:rFonts w:cs="Calibri"/>
          <w:szCs w:val="22"/>
        </w:rPr>
        <w:t xml:space="preserve"> paper towels, toilet paper, etc.</w:t>
      </w:r>
      <w:r w:rsidR="006A419B" w:rsidRPr="00D5180B">
        <w:rPr>
          <w:rFonts w:cs="Calibri"/>
          <w:szCs w:val="22"/>
        </w:rPr>
        <w:t>]</w:t>
      </w:r>
      <w:del w:id="885" w:author="Susan" w:date="2020-06-17T15:47:00Z">
        <w:r w:rsidRPr="00D5180B" w:rsidDel="000A12C5">
          <w:rPr>
            <w:rFonts w:cs="Calibri"/>
            <w:szCs w:val="22"/>
          </w:rPr>
          <w:delText xml:space="preserve">, </w:delText>
        </w:r>
      </w:del>
    </w:p>
    <w:p w14:paraId="09D46E3C" w14:textId="77777777" w:rsidR="000A12C5" w:rsidRDefault="00DC0F23" w:rsidP="00B36099">
      <w:pPr>
        <w:numPr>
          <w:ilvl w:val="1"/>
          <w:numId w:val="7"/>
        </w:numPr>
        <w:spacing w:after="0"/>
        <w:rPr>
          <w:ins w:id="886" w:author="Susan" w:date="2020-06-17T15:47:00Z"/>
          <w:rFonts w:cs="Calibri"/>
          <w:szCs w:val="22"/>
        </w:rPr>
      </w:pPr>
      <w:del w:id="887" w:author="Susan" w:date="2020-06-17T15:47:00Z">
        <w:r w:rsidRPr="00D5180B" w:rsidDel="000A12C5">
          <w:rPr>
            <w:rFonts w:cs="Calibri"/>
            <w:szCs w:val="22"/>
          </w:rPr>
          <w:delText>f</w:delText>
        </w:r>
      </w:del>
      <w:ins w:id="888" w:author="Susan" w:date="2020-06-17T15:47:00Z">
        <w:r w:rsidR="000A12C5">
          <w:rPr>
            <w:rFonts w:cs="Calibri"/>
            <w:szCs w:val="22"/>
          </w:rPr>
          <w:t>F</w:t>
        </w:r>
      </w:ins>
      <w:r w:rsidRPr="00D5180B">
        <w:rPr>
          <w:rFonts w:cs="Calibri"/>
          <w:szCs w:val="22"/>
        </w:rPr>
        <w:t>acility signage</w:t>
      </w:r>
      <w:del w:id="889" w:author="Susan" w:date="2020-06-17T15:47:00Z">
        <w:r w:rsidRPr="00D5180B" w:rsidDel="000A12C5">
          <w:rPr>
            <w:rFonts w:cs="Calibri"/>
            <w:szCs w:val="22"/>
          </w:rPr>
          <w:delText xml:space="preserve">, </w:delText>
        </w:r>
      </w:del>
    </w:p>
    <w:p w14:paraId="3595B91B" w14:textId="77777777" w:rsidR="000A12C5" w:rsidRDefault="00DC0F23" w:rsidP="00B36099">
      <w:pPr>
        <w:numPr>
          <w:ilvl w:val="1"/>
          <w:numId w:val="7"/>
        </w:numPr>
        <w:spacing w:after="0"/>
        <w:rPr>
          <w:ins w:id="890" w:author="Susan" w:date="2020-06-17T15:48:00Z"/>
          <w:rFonts w:cs="Calibri"/>
          <w:szCs w:val="22"/>
        </w:rPr>
      </w:pPr>
      <w:del w:id="891" w:author="Susan" w:date="2020-06-17T15:47:00Z">
        <w:r w:rsidRPr="00D5180B" w:rsidDel="000A12C5">
          <w:rPr>
            <w:rFonts w:cs="Calibri"/>
            <w:szCs w:val="22"/>
          </w:rPr>
          <w:delText>f</w:delText>
        </w:r>
      </w:del>
      <w:ins w:id="892" w:author="Susan" w:date="2020-06-17T15:47:00Z">
        <w:r w:rsidR="000A12C5">
          <w:rPr>
            <w:rFonts w:cs="Calibri"/>
            <w:szCs w:val="22"/>
          </w:rPr>
          <w:t>F</w:t>
        </w:r>
      </w:ins>
      <w:r w:rsidRPr="00D5180B">
        <w:rPr>
          <w:rFonts w:cs="Calibri"/>
          <w:szCs w:val="22"/>
        </w:rPr>
        <w:t>acility cleaning and servicing</w:t>
      </w:r>
      <w:del w:id="893" w:author="Susan" w:date="2020-06-17T15:48:00Z">
        <w:r w:rsidRPr="00D5180B" w:rsidDel="000A12C5">
          <w:rPr>
            <w:rFonts w:cs="Calibri"/>
            <w:szCs w:val="22"/>
          </w:rPr>
          <w:delText xml:space="preserve">, </w:delText>
        </w:r>
      </w:del>
    </w:p>
    <w:p w14:paraId="4BEB1B52" w14:textId="77777777" w:rsidR="00DC0F23" w:rsidRPr="00D5180B" w:rsidRDefault="00DC0F23" w:rsidP="000A12C5">
      <w:pPr>
        <w:numPr>
          <w:ilvl w:val="1"/>
          <w:numId w:val="7"/>
        </w:numPr>
        <w:spacing w:after="0"/>
        <w:rPr>
          <w:rFonts w:cs="Calibri"/>
          <w:szCs w:val="22"/>
        </w:rPr>
      </w:pPr>
      <w:commentRangeStart w:id="894"/>
      <w:del w:id="895" w:author="Susan" w:date="2020-06-17T15:48:00Z">
        <w:r w:rsidRPr="00D5180B" w:rsidDel="000A12C5">
          <w:rPr>
            <w:rFonts w:cs="Calibri"/>
            <w:szCs w:val="22"/>
          </w:rPr>
          <w:delText>and a</w:delText>
        </w:r>
      </w:del>
      <w:ins w:id="896" w:author="Susan" w:date="2020-06-17T15:48:00Z">
        <w:r w:rsidR="000A12C5">
          <w:rPr>
            <w:rFonts w:cs="Calibri"/>
            <w:szCs w:val="22"/>
          </w:rPr>
          <w:t>A</w:t>
        </w:r>
      </w:ins>
      <w:r w:rsidRPr="00D5180B">
        <w:rPr>
          <w:rFonts w:cs="Calibri"/>
          <w:szCs w:val="22"/>
        </w:rPr>
        <w:t xml:space="preserve"> </w:t>
      </w:r>
      <w:commentRangeEnd w:id="894"/>
      <w:r w:rsidR="00B13B8F">
        <w:rPr>
          <w:rStyle w:val="CommentReference"/>
          <w:rFonts w:ascii="Tahoma" w:hAnsi="Tahoma" w:cs="Tahoma"/>
          <w:lang w:eastAsia="x-none"/>
        </w:rPr>
        <w:commentReference w:id="894"/>
      </w:r>
      <w:r w:rsidRPr="00D5180B">
        <w:rPr>
          <w:rFonts w:cs="Calibri"/>
          <w:szCs w:val="22"/>
        </w:rPr>
        <w:t xml:space="preserve">response plan for </w:t>
      </w:r>
      <w:del w:id="897" w:author="Susan" w:date="2020-06-17T15:48:00Z">
        <w:r w:rsidRPr="00B13B8F" w:rsidDel="000A12C5">
          <w:rPr>
            <w:rFonts w:cs="Calibri"/>
            <w:szCs w:val="22"/>
            <w:highlight w:val="yellow"/>
          </w:rPr>
          <w:delText xml:space="preserve">major </w:delText>
        </w:r>
      </w:del>
      <w:r w:rsidRPr="00B13B8F">
        <w:rPr>
          <w:rFonts w:cs="Calibri"/>
          <w:szCs w:val="22"/>
          <w:highlight w:val="yellow"/>
        </w:rPr>
        <w:t>l</w:t>
      </w:r>
      <w:r w:rsidRPr="00D5180B">
        <w:rPr>
          <w:rFonts w:cs="Calibri"/>
          <w:szCs w:val="22"/>
        </w:rPr>
        <w:t>eaks or spills.</w:t>
      </w:r>
    </w:p>
    <w:p w14:paraId="158402D1" w14:textId="77777777" w:rsidR="009A4FAD" w:rsidRPr="00D5180B" w:rsidRDefault="009A4FAD" w:rsidP="000A12C5">
      <w:pPr>
        <w:numPr>
          <w:ilvl w:val="0"/>
          <w:numId w:val="7"/>
        </w:numPr>
        <w:spacing w:after="0"/>
        <w:rPr>
          <w:rFonts w:cs="Calibri"/>
          <w:szCs w:val="22"/>
        </w:rPr>
      </w:pPr>
      <w:r w:rsidRPr="00D5180B">
        <w:rPr>
          <w:rFonts w:cs="Calibri"/>
          <w:szCs w:val="22"/>
        </w:rPr>
        <w:t xml:space="preserve">During harvest, packing, and holding activities, hand-washing facilities </w:t>
      </w:r>
      <w:r w:rsidR="00DC771B" w:rsidRPr="00D5180B">
        <w:rPr>
          <w:rFonts w:cs="Calibri"/>
          <w:szCs w:val="22"/>
        </w:rPr>
        <w:t xml:space="preserve">must </w:t>
      </w:r>
      <w:r w:rsidRPr="00D5180B">
        <w:rPr>
          <w:rFonts w:cs="Calibri"/>
          <w:szCs w:val="22"/>
        </w:rPr>
        <w:t>be furnished with</w:t>
      </w:r>
      <w:r w:rsidR="0043014A" w:rsidRPr="00D5180B">
        <w:rPr>
          <w:rFonts w:cs="Calibri"/>
          <w:szCs w:val="22"/>
        </w:rPr>
        <w:t xml:space="preserve"> microbial</w:t>
      </w:r>
      <w:r w:rsidRPr="00D5180B">
        <w:rPr>
          <w:rFonts w:cs="Calibri"/>
          <w:szCs w:val="22"/>
        </w:rPr>
        <w:t xml:space="preserve"> potable running water.</w:t>
      </w:r>
    </w:p>
    <w:p w14:paraId="046CC03B" w14:textId="77777777" w:rsidR="00DC0F23" w:rsidRPr="00D5180B" w:rsidRDefault="004F54A0" w:rsidP="000A12C5">
      <w:pPr>
        <w:numPr>
          <w:ilvl w:val="0"/>
          <w:numId w:val="7"/>
        </w:numPr>
        <w:spacing w:after="0"/>
        <w:rPr>
          <w:rFonts w:cs="Calibri"/>
          <w:szCs w:val="22"/>
        </w:rPr>
      </w:pPr>
      <w:r w:rsidRPr="00D5180B">
        <w:rPr>
          <w:rFonts w:cs="Calibri"/>
          <w:szCs w:val="22"/>
        </w:rPr>
        <w:t>Sanitary facilities should be placed such that the location minimizes the impact from potential leaks and/or spills while allowing access for cleaning and service.</w:t>
      </w:r>
      <w:r w:rsidR="00DC0F23" w:rsidRPr="00D5180B">
        <w:rPr>
          <w:rFonts w:cs="Calibri"/>
          <w:szCs w:val="22"/>
        </w:rPr>
        <w:t xml:space="preserve"> </w:t>
      </w:r>
    </w:p>
    <w:p w14:paraId="5B1742AA" w14:textId="77777777" w:rsidR="002F0176" w:rsidRPr="00D5180B" w:rsidRDefault="004F54A0" w:rsidP="000A12C5">
      <w:pPr>
        <w:numPr>
          <w:ilvl w:val="0"/>
          <w:numId w:val="7"/>
        </w:numPr>
        <w:spacing w:after="0"/>
        <w:rPr>
          <w:rFonts w:cs="Calibri"/>
          <w:szCs w:val="22"/>
        </w:rPr>
      </w:pPr>
      <w:r w:rsidRPr="00D5180B">
        <w:rPr>
          <w:rFonts w:cs="Calibri"/>
          <w:szCs w:val="22"/>
        </w:rPr>
        <w:t xml:space="preserve">The location and sanitary </w:t>
      </w:r>
      <w:r w:rsidR="008C002E" w:rsidRPr="00D5180B">
        <w:rPr>
          <w:rFonts w:cs="Calibri"/>
          <w:szCs w:val="22"/>
        </w:rPr>
        <w:t>design of</w:t>
      </w:r>
      <w:r w:rsidR="00B47843" w:rsidRPr="00D5180B">
        <w:rPr>
          <w:rFonts w:cs="Calibri"/>
          <w:szCs w:val="22"/>
        </w:rPr>
        <w:t xml:space="preserve"> sanitary facilities</w:t>
      </w:r>
      <w:r w:rsidR="00DC0F23" w:rsidRPr="00D5180B">
        <w:rPr>
          <w:rFonts w:cs="Calibri"/>
          <w:szCs w:val="22"/>
        </w:rPr>
        <w:t xml:space="preserve"> </w:t>
      </w:r>
      <w:r w:rsidRPr="00D5180B">
        <w:rPr>
          <w:rFonts w:cs="Calibri"/>
          <w:szCs w:val="22"/>
        </w:rPr>
        <w:t>should be optimized</w:t>
      </w:r>
      <w:r w:rsidR="00DC0F23" w:rsidRPr="00D5180B">
        <w:rPr>
          <w:rFonts w:cs="Calibri"/>
          <w:szCs w:val="22"/>
        </w:rPr>
        <w:t xml:space="preserve"> to</w:t>
      </w:r>
      <w:r w:rsidR="00F5381B" w:rsidRPr="00D5180B">
        <w:rPr>
          <w:rFonts w:cs="Calibri"/>
          <w:szCs w:val="22"/>
        </w:rPr>
        <w:t xml:space="preserve"> facilitate</w:t>
      </w:r>
      <w:r w:rsidR="007B2BA2" w:rsidRPr="00D5180B">
        <w:rPr>
          <w:rFonts w:cs="Calibri"/>
          <w:szCs w:val="22"/>
        </w:rPr>
        <w:t xml:space="preserve"> </w:t>
      </w:r>
      <w:r w:rsidR="00DC0F23" w:rsidRPr="00D5180B">
        <w:rPr>
          <w:rFonts w:cs="Calibri"/>
          <w:szCs w:val="22"/>
        </w:rPr>
        <w:t>the control, reduction</w:t>
      </w:r>
      <w:r w:rsidR="007B2BA2" w:rsidRPr="00D5180B">
        <w:rPr>
          <w:rFonts w:cs="Calibri"/>
          <w:szCs w:val="22"/>
        </w:rPr>
        <w:t>,</w:t>
      </w:r>
      <w:r w:rsidR="00DC0F23" w:rsidRPr="00D5180B">
        <w:rPr>
          <w:rFonts w:cs="Calibri"/>
          <w:szCs w:val="22"/>
        </w:rPr>
        <w:t xml:space="preserve"> and elimination of human pathogens from employee hands. Evaluate the location </w:t>
      </w:r>
      <w:r w:rsidR="00FF3508" w:rsidRPr="00D5180B">
        <w:rPr>
          <w:rFonts w:cs="Calibri"/>
          <w:szCs w:val="22"/>
        </w:rPr>
        <w:t>of sanitary</w:t>
      </w:r>
      <w:r w:rsidR="009F7A33" w:rsidRPr="00D5180B">
        <w:rPr>
          <w:rFonts w:cs="Calibri"/>
          <w:szCs w:val="22"/>
        </w:rPr>
        <w:t xml:space="preserve"> </w:t>
      </w:r>
      <w:r w:rsidR="00DC0F23" w:rsidRPr="00D5180B">
        <w:rPr>
          <w:rFonts w:cs="Calibri"/>
          <w:szCs w:val="22"/>
        </w:rPr>
        <w:t xml:space="preserve">facilities to maximize </w:t>
      </w:r>
      <w:r w:rsidR="007B2BA2" w:rsidRPr="00D5180B">
        <w:rPr>
          <w:rFonts w:cs="Calibri"/>
          <w:szCs w:val="22"/>
        </w:rPr>
        <w:t xml:space="preserve">employee/visitor </w:t>
      </w:r>
      <w:r w:rsidR="00DC0F23" w:rsidRPr="00D5180B">
        <w:rPr>
          <w:rFonts w:cs="Calibri"/>
          <w:szCs w:val="22"/>
        </w:rPr>
        <w:t>accessibility and use, while minimizing the potential for the facility to serve as a source of contamination.</w:t>
      </w:r>
      <w:r w:rsidR="002F0176" w:rsidRPr="00D5180B">
        <w:rPr>
          <w:rFonts w:cs="Calibri"/>
          <w:szCs w:val="22"/>
        </w:rPr>
        <w:t xml:space="preserve"> </w:t>
      </w:r>
    </w:p>
    <w:p w14:paraId="26656C8B" w14:textId="77777777" w:rsidR="00B9372C" w:rsidRDefault="00DC0F23" w:rsidP="000A12C5">
      <w:pPr>
        <w:numPr>
          <w:ilvl w:val="0"/>
          <w:numId w:val="7"/>
        </w:numPr>
        <w:spacing w:after="0"/>
        <w:rPr>
          <w:ins w:id="898" w:author="Susan" w:date="2020-06-17T12:29:00Z"/>
          <w:rFonts w:cs="Calibri"/>
          <w:szCs w:val="22"/>
        </w:rPr>
      </w:pPr>
      <w:r w:rsidRPr="00D5180B">
        <w:rPr>
          <w:rFonts w:cs="Calibri"/>
          <w:szCs w:val="22"/>
        </w:rPr>
        <w:t>Establish</w:t>
      </w:r>
      <w:r w:rsidR="00763CB8" w:rsidRPr="00D5180B">
        <w:rPr>
          <w:rFonts w:cs="Calibri"/>
          <w:szCs w:val="22"/>
        </w:rPr>
        <w:t xml:space="preserve"> and implement</w:t>
      </w:r>
      <w:r w:rsidRPr="00D5180B">
        <w:rPr>
          <w:rFonts w:cs="Calibri"/>
          <w:szCs w:val="22"/>
        </w:rPr>
        <w:t xml:space="preserve"> the frequency of </w:t>
      </w:r>
      <w:r w:rsidR="00B47843" w:rsidRPr="00D5180B">
        <w:rPr>
          <w:rFonts w:cs="Calibri"/>
          <w:szCs w:val="22"/>
        </w:rPr>
        <w:t>sanitary</w:t>
      </w:r>
      <w:r w:rsidRPr="00D5180B">
        <w:rPr>
          <w:rFonts w:cs="Calibri"/>
          <w:szCs w:val="22"/>
        </w:rPr>
        <w:t xml:space="preserve"> facilit</w:t>
      </w:r>
      <w:r w:rsidR="00B47843" w:rsidRPr="00D5180B">
        <w:rPr>
          <w:rFonts w:cs="Calibri"/>
          <w:szCs w:val="22"/>
        </w:rPr>
        <w:t>ies</w:t>
      </w:r>
      <w:r w:rsidRPr="00D5180B">
        <w:rPr>
          <w:rFonts w:cs="Calibri"/>
          <w:szCs w:val="22"/>
        </w:rPr>
        <w:t xml:space="preserve"> maintenance/sanitation</w:t>
      </w:r>
      <w:r w:rsidR="00F16CE3" w:rsidRPr="00D5180B">
        <w:rPr>
          <w:rFonts w:cs="Calibri"/>
          <w:szCs w:val="22"/>
        </w:rPr>
        <w:t xml:space="preserve"> and the appropriate disposal of waste.</w:t>
      </w:r>
    </w:p>
    <w:p w14:paraId="1C01E2D8" w14:textId="77777777" w:rsidR="00A14581" w:rsidRDefault="00A14581" w:rsidP="000A12C5">
      <w:pPr>
        <w:numPr>
          <w:ilvl w:val="0"/>
          <w:numId w:val="7"/>
        </w:numPr>
        <w:spacing w:after="0"/>
        <w:rPr>
          <w:ins w:id="899" w:author="Susan" w:date="2020-06-17T12:30:00Z"/>
          <w:rFonts w:cs="Calibri"/>
          <w:szCs w:val="22"/>
        </w:rPr>
      </w:pPr>
      <w:commentRangeStart w:id="900"/>
      <w:ins w:id="901" w:author="Susan" w:date="2020-06-17T12:30:00Z">
        <w:r w:rsidRPr="00A14581">
          <w:rPr>
            <w:rFonts w:cs="Calibri"/>
            <w:szCs w:val="22"/>
          </w:rPr>
          <w:t>Wheneve</w:t>
        </w:r>
      </w:ins>
      <w:commentRangeEnd w:id="900"/>
      <w:r w:rsidR="00B13B8F">
        <w:rPr>
          <w:rStyle w:val="CommentReference"/>
          <w:rFonts w:ascii="Tahoma" w:hAnsi="Tahoma" w:cs="Tahoma"/>
          <w:lang w:eastAsia="x-none"/>
        </w:rPr>
        <w:commentReference w:id="900"/>
      </w:r>
      <w:ins w:id="902" w:author="Susan" w:date="2020-06-17T12:30:00Z">
        <w:r w:rsidRPr="00A14581">
          <w:rPr>
            <w:rFonts w:cs="Calibri"/>
            <w:szCs w:val="22"/>
          </w:rPr>
          <w:t>r appropriate, segregate and properly label, (i.e.</w:t>
        </w:r>
      </w:ins>
      <w:ins w:id="903" w:author="Susan" w:date="2020-06-17T15:58:00Z">
        <w:r w:rsidR="00A432B2">
          <w:rPr>
            <w:rFonts w:cs="Calibri"/>
            <w:szCs w:val="22"/>
          </w:rPr>
          <w:t>,</w:t>
        </w:r>
      </w:ins>
      <w:ins w:id="904" w:author="Susan" w:date="2020-06-17T12:30:00Z">
        <w:r w:rsidRPr="00A14581">
          <w:rPr>
            <w:rFonts w:cs="Calibri"/>
            <w:szCs w:val="22"/>
          </w:rPr>
          <w:t xml:space="preserve"> color code, tool description) cleaning and sanitizing equipment and tools to prevent misuse or cross-contamination (</w:t>
        </w:r>
      </w:ins>
      <w:ins w:id="905" w:author="Susan" w:date="2020-06-17T15:59:00Z">
        <w:r w:rsidR="00A432B2">
          <w:rPr>
            <w:rFonts w:cs="Calibri"/>
            <w:szCs w:val="22"/>
          </w:rPr>
          <w:t>i.</w:t>
        </w:r>
      </w:ins>
      <w:ins w:id="906" w:author="Susan" w:date="2020-06-17T15:58:00Z">
        <w:r w:rsidR="00A432B2">
          <w:rPr>
            <w:rFonts w:cs="Calibri"/>
            <w:szCs w:val="22"/>
          </w:rPr>
          <w:t>e., t</w:t>
        </w:r>
      </w:ins>
      <w:ins w:id="907" w:author="Susan" w:date="2020-06-17T12:30:00Z">
        <w:r w:rsidRPr="00A14581">
          <w:rPr>
            <w:rFonts w:cs="Calibri"/>
            <w:szCs w:val="22"/>
          </w:rPr>
          <w:t>ools used for bathroom cleaning)</w:t>
        </w:r>
        <w:r>
          <w:rPr>
            <w:rFonts w:cs="Calibri"/>
            <w:szCs w:val="22"/>
          </w:rPr>
          <w:t>.</w:t>
        </w:r>
      </w:ins>
    </w:p>
    <w:p w14:paraId="0F6843DA" w14:textId="77777777" w:rsidR="00A14581" w:rsidRDefault="00A14581" w:rsidP="000A12C5">
      <w:pPr>
        <w:numPr>
          <w:ilvl w:val="0"/>
          <w:numId w:val="7"/>
        </w:numPr>
        <w:spacing w:after="0"/>
        <w:rPr>
          <w:ins w:id="908" w:author="Susan" w:date="2020-06-17T12:30:00Z"/>
          <w:rFonts w:cs="Calibri"/>
          <w:szCs w:val="22"/>
        </w:rPr>
      </w:pPr>
      <w:ins w:id="909" w:author="Susan" w:date="2020-06-17T12:30:00Z">
        <w:r w:rsidRPr="00A14581">
          <w:rPr>
            <w:rFonts w:cs="Calibri"/>
            <w:szCs w:val="22"/>
          </w:rPr>
          <w:t>Ensure that workers are trained</w:t>
        </w:r>
      </w:ins>
      <w:ins w:id="910" w:author="Susan" w:date="2020-06-17T16:00:00Z">
        <w:r w:rsidR="004120A4">
          <w:rPr>
            <w:rFonts w:cs="Calibri"/>
            <w:szCs w:val="22"/>
          </w:rPr>
          <w:t xml:space="preserve"> </w:t>
        </w:r>
        <w:commentRangeStart w:id="911"/>
        <w:r w:rsidR="004120A4" w:rsidRPr="00B13B8F">
          <w:rPr>
            <w:rFonts w:cs="Calibri"/>
            <w:szCs w:val="22"/>
            <w:highlight w:val="yellow"/>
          </w:rPr>
          <w:t>r</w:t>
        </w:r>
      </w:ins>
      <w:commentRangeEnd w:id="911"/>
      <w:r w:rsidR="00B13B8F">
        <w:rPr>
          <w:rStyle w:val="CommentReference"/>
          <w:rFonts w:ascii="Tahoma" w:hAnsi="Tahoma" w:cs="Tahoma"/>
          <w:lang w:eastAsia="x-none"/>
        </w:rPr>
        <w:commentReference w:id="911"/>
      </w:r>
      <w:ins w:id="912" w:author="Susan" w:date="2020-06-17T16:00:00Z">
        <w:r w:rsidR="004120A4" w:rsidRPr="00B13B8F">
          <w:rPr>
            <w:rFonts w:cs="Calibri"/>
            <w:szCs w:val="22"/>
            <w:highlight w:val="yellow"/>
          </w:rPr>
          <w:t>egarding portable unit cleaning procedures</w:t>
        </w:r>
      </w:ins>
      <w:del w:id="913" w:author="Susan" w:date="2020-06-17T15:59:00Z">
        <w:r w:rsidRPr="00B13B8F" w:rsidDel="004120A4">
          <w:rPr>
            <w:rFonts w:cs="Calibri"/>
            <w:szCs w:val="22"/>
            <w:highlight w:val="yellow"/>
          </w:rPr>
          <w:delText>on concepts of tool separation and color coding</w:delText>
        </w:r>
      </w:del>
      <w:ins w:id="914" w:author="Susan" w:date="2020-06-17T12:30:00Z">
        <w:r w:rsidRPr="00B13B8F">
          <w:rPr>
            <w:rFonts w:cs="Calibri"/>
            <w:szCs w:val="22"/>
            <w:highlight w:val="yellow"/>
          </w:rPr>
          <w:t>.</w:t>
        </w:r>
      </w:ins>
    </w:p>
    <w:p w14:paraId="2DFFAB55" w14:textId="77777777" w:rsidR="00A14581" w:rsidRPr="00A07B77" w:rsidRDefault="004120A4" w:rsidP="000A12C5">
      <w:pPr>
        <w:numPr>
          <w:ilvl w:val="0"/>
          <w:numId w:val="7"/>
        </w:numPr>
        <w:spacing w:after="0"/>
        <w:rPr>
          <w:rFonts w:cs="Calibri"/>
          <w:szCs w:val="22"/>
        </w:rPr>
      </w:pPr>
      <w:ins w:id="915" w:author="Susan" w:date="2020-06-17T16:01:00Z">
        <w:r>
          <w:rPr>
            <w:rFonts w:cs="Calibri"/>
            <w:szCs w:val="22"/>
          </w:rPr>
          <w:t xml:space="preserve">If applicable, cleaning tools </w:t>
        </w:r>
      </w:ins>
      <w:del w:id="916" w:author="Susan" w:date="2020-06-17T16:01:00Z">
        <w:r w:rsidR="00A14581" w:rsidRPr="00A14581" w:rsidDel="004120A4">
          <w:rPr>
            <w:rFonts w:cs="Calibri"/>
            <w:szCs w:val="22"/>
          </w:rPr>
          <w:delText>utensils</w:delText>
        </w:r>
      </w:del>
      <w:ins w:id="917" w:author="Susan" w:date="2020-06-17T12:30:00Z">
        <w:r w:rsidR="00A14581" w:rsidRPr="00A14581">
          <w:rPr>
            <w:rFonts w:cs="Calibri"/>
            <w:szCs w:val="22"/>
          </w:rPr>
          <w:t xml:space="preserve">used for sanitary units </w:t>
        </w:r>
        <w:commentRangeStart w:id="918"/>
        <w:r w:rsidR="00A14581" w:rsidRPr="00B13B8F">
          <w:rPr>
            <w:rFonts w:cs="Calibri"/>
            <w:szCs w:val="22"/>
            <w:highlight w:val="yellow"/>
          </w:rPr>
          <w:t>s</w:t>
        </w:r>
      </w:ins>
      <w:commentRangeEnd w:id="918"/>
      <w:r w:rsidR="00B13B8F">
        <w:rPr>
          <w:rStyle w:val="CommentReference"/>
          <w:rFonts w:ascii="Tahoma" w:hAnsi="Tahoma" w:cs="Tahoma"/>
          <w:lang w:eastAsia="x-none"/>
        </w:rPr>
        <w:commentReference w:id="918"/>
      </w:r>
      <w:ins w:id="919" w:author="Susan" w:date="2020-06-17T12:30:00Z">
        <w:r w:rsidR="00A14581" w:rsidRPr="00B13B8F">
          <w:rPr>
            <w:rFonts w:cs="Calibri"/>
            <w:szCs w:val="22"/>
            <w:highlight w:val="yellow"/>
          </w:rPr>
          <w:t xml:space="preserve">hall </w:t>
        </w:r>
      </w:ins>
      <w:ins w:id="920" w:author="Susan" w:date="2020-06-17T16:02:00Z">
        <w:r w:rsidRPr="00B13B8F">
          <w:rPr>
            <w:rFonts w:cs="Calibri"/>
            <w:szCs w:val="22"/>
            <w:highlight w:val="yellow"/>
          </w:rPr>
          <w:t>only be used for sanitary unit cleaning</w:t>
        </w:r>
        <w:r>
          <w:rPr>
            <w:rFonts w:cs="Calibri"/>
            <w:szCs w:val="22"/>
          </w:rPr>
          <w:t xml:space="preserve"> and shall </w:t>
        </w:r>
      </w:ins>
      <w:ins w:id="921" w:author="Susan" w:date="2020-06-17T12:30:00Z">
        <w:r w:rsidR="00A14581" w:rsidRPr="00A14581">
          <w:rPr>
            <w:rFonts w:cs="Calibri"/>
            <w:szCs w:val="22"/>
          </w:rPr>
          <w:t>be stored in a manner to prevent contamination when not in use</w:t>
        </w:r>
      </w:ins>
      <w:del w:id="922" w:author="Susan" w:date="2020-06-17T16:03:00Z">
        <w:r w:rsidR="00A14581" w:rsidRPr="00A14581" w:rsidDel="004120A4">
          <w:rPr>
            <w:rFonts w:cs="Calibri"/>
            <w:szCs w:val="22"/>
          </w:rPr>
          <w:delText>and only used for this purpose</w:delText>
        </w:r>
      </w:del>
      <w:ins w:id="923" w:author="Susan" w:date="2020-06-17T12:30:00Z">
        <w:r w:rsidR="00A14581" w:rsidRPr="00A14581">
          <w:rPr>
            <w:rFonts w:cs="Calibri"/>
            <w:szCs w:val="22"/>
          </w:rPr>
          <w:t>.</w:t>
        </w:r>
      </w:ins>
    </w:p>
    <w:p w14:paraId="445CAB01" w14:textId="77777777" w:rsidR="004120A4" w:rsidRDefault="004120A4" w:rsidP="000A12C5">
      <w:pPr>
        <w:numPr>
          <w:ilvl w:val="0"/>
          <w:numId w:val="7"/>
        </w:numPr>
        <w:spacing w:after="0"/>
        <w:rPr>
          <w:rFonts w:cs="Calibri"/>
          <w:szCs w:val="22"/>
        </w:rPr>
      </w:pPr>
      <w:commentRangeStart w:id="924"/>
      <w:ins w:id="925" w:author="Susan" w:date="2020-06-17T16:05:00Z">
        <w:r w:rsidRPr="00B13B8F">
          <w:rPr>
            <w:rFonts w:cs="Calibri"/>
            <w:szCs w:val="22"/>
            <w:highlight w:val="yellow"/>
          </w:rPr>
          <w:t>W</w:t>
        </w:r>
      </w:ins>
      <w:commentRangeEnd w:id="924"/>
      <w:r w:rsidR="00B13B8F">
        <w:rPr>
          <w:rStyle w:val="CommentReference"/>
          <w:rFonts w:ascii="Tahoma" w:hAnsi="Tahoma" w:cs="Tahoma"/>
          <w:lang w:eastAsia="x-none"/>
        </w:rPr>
        <w:commentReference w:id="924"/>
      </w:r>
      <w:ins w:id="926" w:author="Susan" w:date="2020-06-17T16:05:00Z">
        <w:r w:rsidRPr="00B13B8F">
          <w:rPr>
            <w:rFonts w:cs="Calibri"/>
            <w:szCs w:val="22"/>
            <w:highlight w:val="yellow"/>
          </w:rPr>
          <w:t>hen harvest equipment is not used, implement control and storage procedures that assure recleaning of equipment before its next use.</w:t>
        </w:r>
      </w:ins>
    </w:p>
    <w:p w14:paraId="32191803" w14:textId="77777777" w:rsidR="004120A4" w:rsidRPr="00572CD1" w:rsidRDefault="004120A4" w:rsidP="000A12C5">
      <w:pPr>
        <w:numPr>
          <w:ilvl w:val="0"/>
          <w:numId w:val="7"/>
        </w:numPr>
        <w:spacing w:after="0"/>
        <w:rPr>
          <w:ins w:id="927" w:author="Susan" w:date="2020-06-17T16:05:00Z"/>
          <w:rFonts w:cs="Calibri"/>
          <w:szCs w:val="22"/>
          <w:highlight w:val="yellow"/>
        </w:rPr>
      </w:pPr>
      <w:r w:rsidRPr="00572CD1">
        <w:rPr>
          <w:rFonts w:cs="Calibri"/>
          <w:szCs w:val="22"/>
          <w:highlight w:val="yellow"/>
        </w:rPr>
        <w:t>OR</w:t>
      </w:r>
    </w:p>
    <w:p w14:paraId="07BAEBFB" w14:textId="77777777" w:rsidR="00DC0F23" w:rsidRPr="00D5180B" w:rsidRDefault="00DC0F23" w:rsidP="000A12C5">
      <w:pPr>
        <w:numPr>
          <w:ilvl w:val="0"/>
          <w:numId w:val="7"/>
        </w:numPr>
        <w:spacing w:after="0"/>
        <w:rPr>
          <w:rFonts w:cs="Calibri"/>
          <w:szCs w:val="22"/>
        </w:rPr>
      </w:pPr>
      <w:r w:rsidRPr="00D5180B">
        <w:rPr>
          <w:rFonts w:cs="Calibri"/>
          <w:szCs w:val="22"/>
        </w:rPr>
        <w:t xml:space="preserve">Establish </w:t>
      </w:r>
      <w:r w:rsidR="00763CB8" w:rsidRPr="00D5180B">
        <w:rPr>
          <w:rFonts w:cs="Calibri"/>
          <w:szCs w:val="22"/>
        </w:rPr>
        <w:t xml:space="preserve">and implement </w:t>
      </w:r>
      <w:r w:rsidRPr="00D5180B">
        <w:rPr>
          <w:rFonts w:cs="Calibri"/>
          <w:szCs w:val="22"/>
        </w:rPr>
        <w:t xml:space="preserve">equipment and supply storage and control procedures when not in use. </w:t>
      </w:r>
      <w:commentRangeStart w:id="928"/>
      <w:ins w:id="929" w:author="Susan" w:date="2020-06-17T12:31:00Z">
        <w:r w:rsidR="00A07B77" w:rsidRPr="00A07B77">
          <w:rPr>
            <w:rFonts w:cs="Calibri"/>
            <w:szCs w:val="22"/>
          </w:rPr>
          <w:t>Indicate storage of harvest units when not in use and cleaning procedures prior to placing back into service before transporting to harvest or field location.</w:t>
        </w:r>
      </w:ins>
      <w:commentRangeEnd w:id="928"/>
      <w:ins w:id="930" w:author="Susan" w:date="2020-06-17T12:33:00Z">
        <w:r w:rsidR="00A07B77">
          <w:rPr>
            <w:rStyle w:val="CommentReference"/>
            <w:rFonts w:ascii="Tahoma" w:hAnsi="Tahoma" w:cs="Tahoma"/>
            <w:lang w:eastAsia="x-none"/>
          </w:rPr>
          <w:commentReference w:id="928"/>
        </w:r>
      </w:ins>
    </w:p>
    <w:p w14:paraId="28FBBB33" w14:textId="77777777" w:rsidR="00DC0F23" w:rsidRPr="00D5180B" w:rsidRDefault="00DC0F23" w:rsidP="000A12C5">
      <w:pPr>
        <w:numPr>
          <w:ilvl w:val="0"/>
          <w:numId w:val="7"/>
        </w:numPr>
        <w:spacing w:after="0"/>
        <w:rPr>
          <w:rFonts w:cs="Calibri"/>
          <w:szCs w:val="22"/>
        </w:rPr>
      </w:pPr>
      <w:r w:rsidRPr="00D5180B">
        <w:rPr>
          <w:rFonts w:cs="Calibri"/>
          <w:szCs w:val="22"/>
        </w:rPr>
        <w:t>Maintain documentation of maintenance and sanitation schedules and any remedial practices for a period of two years.</w:t>
      </w:r>
      <w:ins w:id="931" w:author="Susan" w:date="2020-06-17T12:35:00Z">
        <w:r w:rsidR="00A07B77">
          <w:rPr>
            <w:rFonts w:cs="Calibri"/>
            <w:szCs w:val="22"/>
          </w:rPr>
          <w:t xml:space="preserve"> </w:t>
        </w:r>
        <w:commentRangeStart w:id="932"/>
        <w:r w:rsidR="00A07B77" w:rsidRPr="00A07B77">
          <w:rPr>
            <w:rFonts w:cs="Calibri"/>
            <w:szCs w:val="22"/>
          </w:rPr>
          <w:t xml:space="preserve">Servicing records (either contracted or in-house) should be available for review to verify this is occurring according to SOP.  </w:t>
        </w:r>
      </w:ins>
      <w:commentRangeEnd w:id="932"/>
      <w:r w:rsidR="00B13B8F">
        <w:rPr>
          <w:rStyle w:val="CommentReference"/>
          <w:rFonts w:ascii="Tahoma" w:hAnsi="Tahoma" w:cs="Tahoma"/>
          <w:lang w:eastAsia="x-none"/>
        </w:rPr>
        <w:commentReference w:id="932"/>
      </w:r>
      <w:commentRangeStart w:id="933"/>
      <w:del w:id="934" w:author="Susan" w:date="2020-06-17T16:07:00Z">
        <w:r w:rsidR="00A07B77" w:rsidRPr="00B13B8F" w:rsidDel="004120A4">
          <w:rPr>
            <w:rFonts w:cs="Calibri"/>
            <w:szCs w:val="22"/>
            <w:highlight w:val="yellow"/>
          </w:rPr>
          <w:delText>W</w:delText>
        </w:r>
      </w:del>
      <w:commentRangeEnd w:id="933"/>
      <w:r w:rsidR="00B13B8F">
        <w:rPr>
          <w:rStyle w:val="CommentReference"/>
          <w:rFonts w:ascii="Tahoma" w:hAnsi="Tahoma" w:cs="Tahoma"/>
          <w:lang w:eastAsia="x-none"/>
        </w:rPr>
        <w:commentReference w:id="933"/>
      </w:r>
      <w:del w:id="935" w:author="Susan" w:date="2020-06-17T16:07:00Z">
        <w:r w:rsidR="00A07B77" w:rsidRPr="00B13B8F" w:rsidDel="004120A4">
          <w:rPr>
            <w:rFonts w:cs="Calibri"/>
            <w:szCs w:val="22"/>
            <w:highlight w:val="yellow"/>
          </w:rPr>
          <w:delText>aste disposal shall be in accordance with all state and federal regulations and in an authorized location.</w:delText>
        </w:r>
      </w:del>
    </w:p>
    <w:p w14:paraId="5C496426" w14:textId="77777777" w:rsidR="00BC421C" w:rsidRPr="00134BAD" w:rsidRDefault="00BC421C" w:rsidP="009812E5">
      <w:pPr>
        <w:pStyle w:val="Heading1"/>
        <w:rPr>
          <w:sz w:val="32"/>
        </w:rPr>
      </w:pPr>
      <w:bookmarkStart w:id="936" w:name="_Toc489362230"/>
      <w:bookmarkStart w:id="937" w:name="_Toc8374957"/>
      <w:bookmarkStart w:id="938" w:name="_Toc20839180"/>
      <w:r w:rsidRPr="00134BAD">
        <w:rPr>
          <w:sz w:val="32"/>
        </w:rPr>
        <w:lastRenderedPageBreak/>
        <w:t xml:space="preserve">Issue:  Equipment Facilitated </w:t>
      </w:r>
      <w:r w:rsidR="00D7709D" w:rsidRPr="00134BAD">
        <w:rPr>
          <w:sz w:val="32"/>
        </w:rPr>
        <w:t>Cross-Contamination</w:t>
      </w:r>
      <w:r w:rsidRPr="00134BAD">
        <w:rPr>
          <w:sz w:val="32"/>
        </w:rPr>
        <w:t xml:space="preserve"> </w:t>
      </w:r>
      <w:r w:rsidR="00D44F6A" w:rsidRPr="00134BAD">
        <w:rPr>
          <w:sz w:val="32"/>
        </w:rPr>
        <w:t>(Field Sanitation)</w:t>
      </w:r>
      <w:bookmarkEnd w:id="936"/>
      <w:bookmarkEnd w:id="937"/>
      <w:bookmarkEnd w:id="938"/>
    </w:p>
    <w:p w14:paraId="0693F0BB" w14:textId="77777777" w:rsidR="00F031BF" w:rsidRPr="00D5180B" w:rsidRDefault="00F031BF" w:rsidP="003E2E2C">
      <w:pPr>
        <w:ind w:left="360"/>
        <w:rPr>
          <w:rFonts w:cs="Calibri"/>
          <w:szCs w:val="22"/>
        </w:rPr>
      </w:pPr>
      <w:r w:rsidRPr="00D5180B">
        <w:rPr>
          <w:rFonts w:cs="Calibri"/>
          <w:szCs w:val="22"/>
        </w:rPr>
        <w:t xml:space="preserve">When farm </w:t>
      </w:r>
      <w:commentRangeStart w:id="939"/>
      <w:r w:rsidRPr="00D5180B">
        <w:rPr>
          <w:rFonts w:cs="Calibri"/>
          <w:szCs w:val="22"/>
        </w:rPr>
        <w:t xml:space="preserve">equipment has had direct contact with raw untreated manure, untreated compost, waters of unknown quality, </w:t>
      </w:r>
      <w:r w:rsidR="00CF7AD8" w:rsidRPr="00D5180B">
        <w:rPr>
          <w:rFonts w:cs="Calibri"/>
          <w:szCs w:val="22"/>
        </w:rPr>
        <w:t>animals</w:t>
      </w:r>
      <w:ins w:id="940" w:author="Susan" w:date="2020-06-16T14:53:00Z">
        <w:r w:rsidR="000F21AA">
          <w:rPr>
            <w:rFonts w:cs="Calibri"/>
            <w:szCs w:val="22"/>
          </w:rPr>
          <w:t>, uncovered produce as defined in the P</w:t>
        </w:r>
      </w:ins>
      <w:ins w:id="941" w:author="Susan" w:date="2020-06-16T14:54:00Z">
        <w:r w:rsidR="000F21AA">
          <w:rPr>
            <w:rFonts w:cs="Calibri"/>
            <w:szCs w:val="22"/>
          </w:rPr>
          <w:t>SR, excessive soil,</w:t>
        </w:r>
      </w:ins>
      <w:r w:rsidRPr="00D5180B">
        <w:rPr>
          <w:rFonts w:cs="Calibri"/>
          <w:szCs w:val="22"/>
        </w:rPr>
        <w:t xml:space="preserve"> or other potential human pathogen reservoirs it may be a source of </w:t>
      </w:r>
      <w:r w:rsidR="00D7709D" w:rsidRPr="00D5180B">
        <w:rPr>
          <w:rFonts w:cs="Calibri"/>
          <w:szCs w:val="22"/>
        </w:rPr>
        <w:t>cross-contamination</w:t>
      </w:r>
      <w:r w:rsidR="003374F8" w:rsidRPr="00D5180B">
        <w:rPr>
          <w:rFonts w:cs="Calibri"/>
          <w:szCs w:val="22"/>
        </w:rPr>
        <w:t xml:space="preserve">. </w:t>
      </w:r>
      <w:ins w:id="942" w:author="Susan" w:date="2020-06-16T14:54:00Z">
        <w:r w:rsidR="000F21AA">
          <w:rPr>
            <w:rFonts w:cs="Calibri"/>
            <w:szCs w:val="22"/>
          </w:rPr>
          <w:t>If farm</w:t>
        </w:r>
      </w:ins>
      <w:ins w:id="943" w:author="Susan" w:date="2020-06-16T14:56:00Z">
        <w:r w:rsidR="000F21AA" w:rsidRPr="00D5180B">
          <w:rPr>
            <w:rFonts w:cs="Calibri"/>
            <w:szCs w:val="22"/>
          </w:rPr>
          <w:t xml:space="preserve"> equipment</w:t>
        </w:r>
      </w:ins>
      <w:ins w:id="944" w:author="Susan" w:date="2020-06-16T14:54:00Z">
        <w:r w:rsidR="000F21AA">
          <w:rPr>
            <w:rFonts w:cs="Calibri"/>
            <w:szCs w:val="22"/>
          </w:rPr>
          <w:t xml:space="preserve"> comes into contact with a pot</w:t>
        </w:r>
      </w:ins>
      <w:ins w:id="945" w:author="Susan" w:date="2020-06-16T14:55:00Z">
        <w:r w:rsidR="000F21AA">
          <w:rPr>
            <w:rFonts w:cs="Calibri"/>
            <w:szCs w:val="22"/>
          </w:rPr>
          <w:t>ential source of contamination, steps need to be set in place to address cleaning and sanitation to prevent cross-contamination.</w:t>
        </w:r>
      </w:ins>
      <w:r w:rsidR="000F21AA">
        <w:rPr>
          <w:rFonts w:cs="Calibri"/>
          <w:szCs w:val="22"/>
        </w:rPr>
        <w:t xml:space="preserve"> Such </w:t>
      </w:r>
      <w:commentRangeEnd w:id="939"/>
      <w:r w:rsidR="000F21AA">
        <w:rPr>
          <w:rStyle w:val="CommentReference"/>
          <w:rFonts w:ascii="Tahoma" w:hAnsi="Tahoma" w:cs="Tahoma"/>
          <w:lang w:eastAsia="x-none"/>
        </w:rPr>
        <w:commentReference w:id="939"/>
      </w:r>
      <w:r w:rsidR="000F21AA">
        <w:rPr>
          <w:rFonts w:cs="Calibri"/>
          <w:szCs w:val="22"/>
        </w:rPr>
        <w:t>equipment</w:t>
      </w:r>
      <w:r w:rsidRPr="00D5180B">
        <w:rPr>
          <w:rFonts w:cs="Calibri"/>
          <w:szCs w:val="22"/>
        </w:rPr>
        <w:t xml:space="preserve"> should not be used in proximity to or in areas where it may contact edible portions of lettuce and or leafy greens</w:t>
      </w:r>
      <w:r w:rsidR="00251DC9" w:rsidRPr="00D5180B">
        <w:rPr>
          <w:rFonts w:cs="Calibri"/>
          <w:szCs w:val="22"/>
        </w:rPr>
        <w:t xml:space="preserve"> without proper sanitation</w:t>
      </w:r>
      <w:r w:rsidRPr="00D5180B">
        <w:rPr>
          <w:rFonts w:cs="Calibri"/>
          <w:szCs w:val="22"/>
        </w:rPr>
        <w:t>.</w:t>
      </w:r>
    </w:p>
    <w:p w14:paraId="7486F120" w14:textId="77777777" w:rsidR="00BC421C" w:rsidRPr="00D5180B" w:rsidRDefault="00BC421C" w:rsidP="007D7827">
      <w:pPr>
        <w:pStyle w:val="Heading2"/>
      </w:pPr>
      <w:bookmarkStart w:id="946" w:name="_Toc167780395"/>
      <w:bookmarkStart w:id="947" w:name="_Toc198619160"/>
      <w:bookmarkStart w:id="948" w:name="_Toc443565035"/>
      <w:bookmarkStart w:id="949" w:name="_Toc489362231"/>
      <w:bookmarkStart w:id="950" w:name="_Toc8374958"/>
      <w:bookmarkStart w:id="951" w:name="_Toc20839181"/>
      <w:r w:rsidRPr="00D5180B">
        <w:t>The Best Practices Are:</w:t>
      </w:r>
      <w:bookmarkEnd w:id="946"/>
      <w:bookmarkEnd w:id="947"/>
      <w:bookmarkEnd w:id="948"/>
      <w:bookmarkEnd w:id="949"/>
      <w:bookmarkEnd w:id="950"/>
      <w:bookmarkEnd w:id="951"/>
    </w:p>
    <w:p w14:paraId="77DD457E" w14:textId="77777777" w:rsidR="000F21AA" w:rsidRPr="00D5180B" w:rsidRDefault="000F21AA" w:rsidP="000F21AA">
      <w:pPr>
        <w:numPr>
          <w:ilvl w:val="0"/>
          <w:numId w:val="44"/>
        </w:numPr>
        <w:ind w:left="720"/>
        <w:rPr>
          <w:ins w:id="952" w:author="Susan" w:date="2020-06-16T14:59:00Z"/>
          <w:rFonts w:cs="Calibri"/>
          <w:szCs w:val="22"/>
        </w:rPr>
      </w:pPr>
      <w:commentRangeStart w:id="953"/>
      <w:ins w:id="954" w:author="Susan" w:date="2020-06-16T14:59:00Z">
        <w:r w:rsidRPr="00D5180B">
          <w:rPr>
            <w:rFonts w:cs="Calibri"/>
            <w:szCs w:val="22"/>
          </w:rPr>
          <w:t xml:space="preserve">Allow adequate distance for the turning and manipulation of </w:t>
        </w:r>
      </w:ins>
      <w:ins w:id="955" w:author="Susan" w:date="2020-06-16T15:00:00Z">
        <w:r w:rsidR="00A24197">
          <w:rPr>
            <w:rFonts w:cs="Calibri"/>
            <w:szCs w:val="22"/>
          </w:rPr>
          <w:t>farm</w:t>
        </w:r>
      </w:ins>
      <w:ins w:id="956" w:author="Susan" w:date="2020-06-16T14:59:00Z">
        <w:r w:rsidRPr="00D5180B">
          <w:rPr>
            <w:rFonts w:cs="Calibri"/>
            <w:szCs w:val="22"/>
          </w:rPr>
          <w:t xml:space="preserve"> equipment to prevent cross-contamination from areas or adjacent land that may pose a risk.</w:t>
        </w:r>
      </w:ins>
      <w:commentRangeEnd w:id="953"/>
      <w:ins w:id="957" w:author="Susan" w:date="2020-06-16T15:00:00Z">
        <w:r w:rsidR="00A24197">
          <w:rPr>
            <w:rStyle w:val="CommentReference"/>
            <w:rFonts w:ascii="Tahoma" w:hAnsi="Tahoma" w:cs="Tahoma"/>
            <w:lang w:eastAsia="x-none"/>
          </w:rPr>
          <w:commentReference w:id="953"/>
        </w:r>
      </w:ins>
    </w:p>
    <w:p w14:paraId="7EBFF020" w14:textId="77777777" w:rsidR="003A35A4" w:rsidRPr="00D5180B" w:rsidRDefault="00BC421C" w:rsidP="00F0393F">
      <w:pPr>
        <w:numPr>
          <w:ilvl w:val="0"/>
          <w:numId w:val="44"/>
        </w:numPr>
        <w:ind w:left="360" w:firstLine="0"/>
        <w:rPr>
          <w:rFonts w:cs="Calibri"/>
          <w:szCs w:val="22"/>
        </w:rPr>
      </w:pPr>
      <w:r w:rsidRPr="00D5180B">
        <w:rPr>
          <w:rFonts w:cs="Calibri"/>
          <w:szCs w:val="22"/>
        </w:rPr>
        <w:t>Identify any field operations that may pose a risk for cross-contamination</w:t>
      </w:r>
      <w:r w:rsidR="003374F8" w:rsidRPr="00D5180B">
        <w:rPr>
          <w:rFonts w:cs="Calibri"/>
          <w:szCs w:val="22"/>
        </w:rPr>
        <w:t xml:space="preserve">. </w:t>
      </w:r>
      <w:r w:rsidR="00B14F08" w:rsidRPr="00D5180B">
        <w:rPr>
          <w:rFonts w:cs="Calibri"/>
          <w:szCs w:val="22"/>
        </w:rPr>
        <w:t>These include management personnel in the fields, vehicles used to transport workers, as well as many other possibilities.</w:t>
      </w:r>
    </w:p>
    <w:p w14:paraId="246BF77C" w14:textId="77777777" w:rsidR="00BC421C" w:rsidRPr="0004283C" w:rsidRDefault="00BC421C" w:rsidP="00F0393F">
      <w:pPr>
        <w:numPr>
          <w:ilvl w:val="0"/>
          <w:numId w:val="44"/>
        </w:numPr>
        <w:ind w:left="360" w:firstLine="0"/>
        <w:rPr>
          <w:rFonts w:cs="Calibri"/>
          <w:szCs w:val="22"/>
        </w:rPr>
      </w:pPr>
      <w:r w:rsidRPr="00D5180B">
        <w:rPr>
          <w:rFonts w:cs="Calibri"/>
          <w:szCs w:val="22"/>
        </w:rPr>
        <w:t xml:space="preserve">Segregate equipment </w:t>
      </w:r>
      <w:r w:rsidR="00BB690B" w:rsidRPr="00D5180B">
        <w:rPr>
          <w:rFonts w:cs="Calibri"/>
          <w:szCs w:val="22"/>
        </w:rPr>
        <w:t xml:space="preserve">and tools </w:t>
      </w:r>
      <w:r w:rsidRPr="00D5180B">
        <w:rPr>
          <w:rFonts w:cs="Calibri"/>
          <w:szCs w:val="22"/>
        </w:rPr>
        <w:t>used in high-risk operations</w:t>
      </w:r>
      <w:r w:rsidR="00F031BF" w:rsidRPr="00D5180B">
        <w:rPr>
          <w:rFonts w:cs="Calibri"/>
          <w:szCs w:val="22"/>
        </w:rPr>
        <w:t xml:space="preserve"> or</w:t>
      </w:r>
      <w:r w:rsidR="003B3782" w:rsidRPr="00D5180B">
        <w:rPr>
          <w:rFonts w:cs="Calibri"/>
          <w:szCs w:val="22"/>
        </w:rPr>
        <w:t xml:space="preserve"> potentially exposed to high levels of </w:t>
      </w:r>
      <w:r w:rsidR="003B3782" w:rsidRPr="0004283C">
        <w:rPr>
          <w:rFonts w:cs="Calibri"/>
          <w:szCs w:val="22"/>
        </w:rPr>
        <w:t>contamination</w:t>
      </w:r>
      <w:r w:rsidRPr="0004283C">
        <w:rPr>
          <w:rFonts w:cs="Calibri"/>
          <w:szCs w:val="22"/>
        </w:rPr>
        <w:t>.</w:t>
      </w:r>
    </w:p>
    <w:p w14:paraId="5D020D43" w14:textId="77777777" w:rsidR="00BC421C" w:rsidRPr="0004283C" w:rsidRDefault="005A167D" w:rsidP="00F0393F">
      <w:pPr>
        <w:numPr>
          <w:ilvl w:val="0"/>
          <w:numId w:val="44"/>
        </w:numPr>
        <w:ind w:left="360" w:firstLine="0"/>
        <w:rPr>
          <w:rFonts w:cs="Calibri"/>
          <w:szCs w:val="22"/>
        </w:rPr>
      </w:pPr>
      <w:r w:rsidRPr="0004283C">
        <w:rPr>
          <w:rFonts w:cs="Calibri"/>
          <w:szCs w:val="22"/>
        </w:rPr>
        <w:t>If equipment was previously used in a high-risk operation, u</w:t>
      </w:r>
      <w:r w:rsidR="00BC421C" w:rsidRPr="0004283C">
        <w:rPr>
          <w:rFonts w:cs="Calibri"/>
          <w:szCs w:val="22"/>
        </w:rPr>
        <w:t xml:space="preserve">se effective means of </w:t>
      </w:r>
      <w:r w:rsidRPr="0004283C">
        <w:rPr>
          <w:rFonts w:cs="Calibri"/>
          <w:szCs w:val="22"/>
        </w:rPr>
        <w:t>cle</w:t>
      </w:r>
      <w:r w:rsidR="00BC421C" w:rsidRPr="0004283C">
        <w:rPr>
          <w:rFonts w:cs="Calibri"/>
          <w:szCs w:val="22"/>
        </w:rPr>
        <w:t xml:space="preserve">aning and sanitation before subsequent equipment use in </w:t>
      </w:r>
      <w:r w:rsidRPr="0004283C">
        <w:rPr>
          <w:rFonts w:cs="Calibri"/>
          <w:szCs w:val="22"/>
        </w:rPr>
        <w:t>lettuce/leafy greens production.</w:t>
      </w:r>
    </w:p>
    <w:p w14:paraId="32C3AC8A" w14:textId="77777777" w:rsidR="00476AA5" w:rsidRDefault="00476AA5" w:rsidP="00F0393F">
      <w:pPr>
        <w:numPr>
          <w:ilvl w:val="0"/>
          <w:numId w:val="44"/>
        </w:numPr>
        <w:ind w:left="360" w:firstLine="0"/>
        <w:rPr>
          <w:ins w:id="958" w:author="Susan" w:date="2020-06-17T15:27:00Z"/>
          <w:rFonts w:cs="Calibri"/>
          <w:szCs w:val="22"/>
        </w:rPr>
      </w:pPr>
      <w:commentRangeStart w:id="959"/>
      <w:ins w:id="960" w:author="Susan" w:date="2020-06-17T15:27:00Z">
        <w:r w:rsidRPr="00476AA5">
          <w:rPr>
            <w:rFonts w:cs="Calibri"/>
            <w:szCs w:val="22"/>
          </w:rPr>
          <w:t>Develop an SOP that requires the re-cleaning and sanitation of any equipment that becomes contaminated with potential pathogens.</w:t>
        </w:r>
        <w:commentRangeEnd w:id="959"/>
        <w:r>
          <w:rPr>
            <w:rStyle w:val="CommentReference"/>
            <w:rFonts w:ascii="Tahoma" w:hAnsi="Tahoma" w:cs="Tahoma"/>
            <w:lang w:eastAsia="x-none"/>
          </w:rPr>
          <w:commentReference w:id="959"/>
        </w:r>
      </w:ins>
    </w:p>
    <w:p w14:paraId="17BF04E0" w14:textId="77777777" w:rsidR="00BC421C" w:rsidRPr="00D5180B" w:rsidRDefault="00BC421C" w:rsidP="00F0393F">
      <w:pPr>
        <w:numPr>
          <w:ilvl w:val="0"/>
          <w:numId w:val="44"/>
        </w:numPr>
        <w:ind w:left="360" w:firstLine="0"/>
        <w:rPr>
          <w:rFonts w:cs="Calibri"/>
          <w:szCs w:val="22"/>
        </w:rPr>
      </w:pPr>
      <w:r w:rsidRPr="00D5180B">
        <w:rPr>
          <w:rFonts w:cs="Calibri"/>
          <w:szCs w:val="22"/>
        </w:rPr>
        <w:t xml:space="preserve">Develop </w:t>
      </w:r>
      <w:r w:rsidR="00D31511" w:rsidRPr="00D5180B">
        <w:rPr>
          <w:rFonts w:cs="Calibri"/>
          <w:szCs w:val="22"/>
        </w:rPr>
        <w:t xml:space="preserve">and implement </w:t>
      </w:r>
      <w:r w:rsidRPr="00D5180B">
        <w:rPr>
          <w:rFonts w:cs="Calibri"/>
          <w:szCs w:val="22"/>
        </w:rPr>
        <w:t>appropriate means of reducing</w:t>
      </w:r>
      <w:r w:rsidR="000811EF" w:rsidRPr="00D5180B">
        <w:rPr>
          <w:rFonts w:cs="Calibri"/>
          <w:szCs w:val="22"/>
        </w:rPr>
        <w:t xml:space="preserve"> and</w:t>
      </w:r>
      <w:r w:rsidRPr="00D5180B">
        <w:rPr>
          <w:rFonts w:cs="Calibri"/>
          <w:szCs w:val="22"/>
        </w:rPr>
        <w:t xml:space="preserve"> controlling the possible transfer of human pathogens to soil and water that may directly contact edible lettuce/leafy green tissues through use of equipment.</w:t>
      </w:r>
    </w:p>
    <w:p w14:paraId="162AB794" w14:textId="77777777" w:rsidR="00F031BF" w:rsidRPr="00D5180B" w:rsidRDefault="00F031BF" w:rsidP="00F0393F">
      <w:pPr>
        <w:numPr>
          <w:ilvl w:val="0"/>
          <w:numId w:val="44"/>
        </w:numPr>
        <w:ind w:left="360" w:firstLine="0"/>
        <w:rPr>
          <w:rFonts w:cs="Calibri"/>
          <w:szCs w:val="22"/>
        </w:rPr>
      </w:pPr>
      <w:r w:rsidRPr="00D5180B">
        <w:rPr>
          <w:rFonts w:cs="Calibri"/>
          <w:szCs w:val="22"/>
        </w:rPr>
        <w:t>Maintain appropriate records related to equipment cleaning and possible cross-contamination issues for a period of two years.</w:t>
      </w:r>
    </w:p>
    <w:p w14:paraId="7FD17710" w14:textId="77777777" w:rsidR="00BC421C" w:rsidRPr="00134BAD" w:rsidRDefault="00BC421C" w:rsidP="009812E5">
      <w:pPr>
        <w:pStyle w:val="Heading1"/>
        <w:rPr>
          <w:sz w:val="32"/>
        </w:rPr>
      </w:pPr>
      <w:bookmarkStart w:id="961" w:name="_Toc489362232"/>
      <w:bookmarkStart w:id="962" w:name="_Toc8374959"/>
      <w:bookmarkStart w:id="963" w:name="_Toc20839182"/>
      <w:r w:rsidRPr="00134BAD">
        <w:rPr>
          <w:sz w:val="32"/>
        </w:rPr>
        <w:t>Issue:  Flooding</w:t>
      </w:r>
      <w:bookmarkEnd w:id="961"/>
      <w:bookmarkEnd w:id="962"/>
      <w:bookmarkEnd w:id="963"/>
      <w:r w:rsidRPr="00134BAD">
        <w:rPr>
          <w:sz w:val="32"/>
        </w:rPr>
        <w:t xml:space="preserve"> </w:t>
      </w:r>
    </w:p>
    <w:p w14:paraId="21D199E6" w14:textId="77777777" w:rsidR="00BC421C" w:rsidRPr="00D5180B" w:rsidRDefault="00BC421C" w:rsidP="003E2E2C">
      <w:pPr>
        <w:ind w:left="288"/>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0109D46A" w14:textId="77777777" w:rsidR="00BC421C" w:rsidRPr="00D5180B" w:rsidRDefault="00BC421C" w:rsidP="003E2E2C">
      <w:pPr>
        <w:ind w:left="360"/>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7126A166" w14:textId="77777777" w:rsidR="00BC421C" w:rsidRPr="00D5180B" w:rsidRDefault="00BC421C" w:rsidP="003E2E2C">
      <w:pPr>
        <w:ind w:left="360"/>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720ABD6A" w14:textId="77777777" w:rsidR="00BC421C" w:rsidRPr="00D5180B" w:rsidRDefault="00FD7BC4" w:rsidP="003E2E2C">
      <w:pPr>
        <w:ind w:left="360"/>
        <w:rPr>
          <w:rFonts w:cs="Calibri"/>
          <w:szCs w:val="22"/>
        </w:rPr>
      </w:pPr>
      <w:r w:rsidRPr="00D5180B">
        <w:rPr>
          <w:rFonts w:cs="Calibri"/>
          <w:szCs w:val="22"/>
        </w:rPr>
        <w:lastRenderedPageBreak/>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21117E86" w14:textId="77777777" w:rsidR="00BC421C" w:rsidRPr="00D5180B" w:rsidRDefault="00BC421C" w:rsidP="003E2E2C">
      <w:pPr>
        <w:ind w:left="360"/>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372FADA0" w14:textId="77777777" w:rsidR="00BC421C" w:rsidRPr="00D5180B" w:rsidRDefault="00BC421C" w:rsidP="007D7827">
      <w:pPr>
        <w:pStyle w:val="Heading2"/>
      </w:pPr>
      <w:bookmarkStart w:id="964" w:name="_Toc167780397"/>
      <w:bookmarkStart w:id="965" w:name="_Toc198619162"/>
      <w:bookmarkStart w:id="966" w:name="_Toc443565037"/>
      <w:bookmarkStart w:id="967" w:name="_Toc489362233"/>
      <w:bookmarkStart w:id="968" w:name="_Toc8374960"/>
      <w:bookmarkStart w:id="969" w:name="_Toc20839183"/>
      <w:r w:rsidRPr="00D5180B">
        <w:t>The Best Practices For Product That Has Come Into Contact With Flood Water</w:t>
      </w:r>
      <w:r w:rsidR="00FD7BC4" w:rsidRPr="00D5180B">
        <w:t xml:space="preserve"> Are</w:t>
      </w:r>
      <w:r w:rsidRPr="00D5180B">
        <w:t>:</w:t>
      </w:r>
      <w:bookmarkEnd w:id="964"/>
      <w:bookmarkEnd w:id="965"/>
      <w:bookmarkEnd w:id="966"/>
      <w:bookmarkEnd w:id="967"/>
      <w:bookmarkEnd w:id="968"/>
      <w:bookmarkEnd w:id="969"/>
      <w:r w:rsidRPr="00D5180B">
        <w:t xml:space="preserve"> </w:t>
      </w:r>
    </w:p>
    <w:p w14:paraId="3B24AFE3" w14:textId="77777777" w:rsidR="00FD7BC4" w:rsidRPr="00D5180B" w:rsidRDefault="00FD7BC4" w:rsidP="003E2E2C">
      <w:pPr>
        <w:numPr>
          <w:ilvl w:val="0"/>
          <w:numId w:val="8"/>
        </w:numPr>
        <w:tabs>
          <w:tab w:val="clear" w:pos="1800"/>
        </w:tabs>
        <w:ind w:left="360" w:firstLine="0"/>
        <w:rPr>
          <w:rFonts w:cs="Calibri"/>
          <w:szCs w:val="22"/>
        </w:rPr>
      </w:pPr>
      <w:r w:rsidRPr="00D5180B">
        <w:rPr>
          <w:rFonts w:cs="Calibri"/>
          <w:szCs w:val="22"/>
        </w:rPr>
        <w:t xml:space="preserve">See Table </w:t>
      </w:r>
      <w:r w:rsidR="00C20AE2" w:rsidRPr="00D5180B">
        <w:rPr>
          <w:rFonts w:cs="Calibri"/>
          <w:szCs w:val="22"/>
        </w:rPr>
        <w:t>5</w:t>
      </w:r>
      <w:r w:rsidR="00F031BF" w:rsidRPr="00D5180B">
        <w:rPr>
          <w:rFonts w:cs="Calibri"/>
          <w:szCs w:val="22"/>
        </w:rPr>
        <w:t xml:space="preserve"> </w:t>
      </w:r>
      <w:r w:rsidRPr="00D5180B">
        <w:rPr>
          <w:rFonts w:cs="Calibri"/>
          <w:szCs w:val="22"/>
        </w:rPr>
        <w:t>for numerical criteria for lettuce and leafy greens production fields that have possibly come into contact with flood waters</w:t>
      </w:r>
      <w:r w:rsidR="003374F8" w:rsidRPr="00D5180B">
        <w:rPr>
          <w:rFonts w:cs="Calibri"/>
          <w:szCs w:val="22"/>
        </w:rPr>
        <w:t xml:space="preserve">. </w:t>
      </w:r>
      <w:r w:rsidRPr="00D5180B">
        <w:rPr>
          <w:rFonts w:cs="Calibri"/>
          <w:szCs w:val="22"/>
        </w:rPr>
        <w:t>The Technical Basis Document</w:t>
      </w:r>
      <w:r w:rsidR="002F7D46" w:rsidRPr="00D5180B">
        <w:rPr>
          <w:rFonts w:cs="Calibri"/>
          <w:szCs w:val="22"/>
        </w:rPr>
        <w:t xml:space="preserve"> </w:t>
      </w:r>
      <w:r w:rsidRPr="00D5180B">
        <w:rPr>
          <w:rFonts w:cs="Calibri"/>
          <w:szCs w:val="22"/>
        </w:rPr>
        <w:t xml:space="preserve">(Appendix </w:t>
      </w:r>
      <w:r w:rsidR="002D49AC" w:rsidRPr="00D5180B">
        <w:rPr>
          <w:rFonts w:cs="Calibri"/>
          <w:szCs w:val="22"/>
        </w:rPr>
        <w:t>B</w:t>
      </w:r>
      <w:r w:rsidRPr="00D5180B">
        <w:rPr>
          <w:rFonts w:cs="Calibri"/>
          <w:szCs w:val="22"/>
        </w:rPr>
        <w:t xml:space="preserve">) describes the process used to develop these metrics. </w:t>
      </w:r>
    </w:p>
    <w:p w14:paraId="097C6C5D" w14:textId="77777777" w:rsidR="00BC421C" w:rsidRPr="00D5180B" w:rsidRDefault="00BC421C" w:rsidP="003E2E2C">
      <w:pPr>
        <w:numPr>
          <w:ilvl w:val="0"/>
          <w:numId w:val="9"/>
        </w:numPr>
        <w:tabs>
          <w:tab w:val="clear" w:pos="1800"/>
        </w:tabs>
        <w:ind w:left="360" w:firstLine="0"/>
        <w:rPr>
          <w:rFonts w:cs="Calibri"/>
          <w:szCs w:val="22"/>
        </w:rPr>
      </w:pPr>
      <w:r w:rsidRPr="00D5180B">
        <w:rPr>
          <w:rFonts w:cs="Calibri"/>
          <w:szCs w:val="22"/>
        </w:rPr>
        <w:t>FDA considers any crop that has come into contact with floodwater to be an “adulterated” commodity that cannot be sold for human consumption.</w:t>
      </w:r>
    </w:p>
    <w:p w14:paraId="0555D78C" w14:textId="77777777" w:rsidR="00F031BF" w:rsidRPr="00D5180B" w:rsidRDefault="00F031BF" w:rsidP="003E2E2C">
      <w:pPr>
        <w:numPr>
          <w:ilvl w:val="0"/>
          <w:numId w:val="9"/>
        </w:numPr>
        <w:tabs>
          <w:tab w:val="clear" w:pos="1800"/>
        </w:tabs>
        <w:ind w:left="360" w:firstLine="0"/>
        <w:rPr>
          <w:rFonts w:cs="Calibri"/>
          <w:szCs w:val="22"/>
        </w:rPr>
      </w:pPr>
      <w:r w:rsidRPr="00D5180B">
        <w:rPr>
          <w:rFonts w:cs="Calibri"/>
          <w:szCs w:val="22"/>
        </w:rPr>
        <w:t xml:space="preserve">To reduce the potential for </w:t>
      </w:r>
      <w:r w:rsidR="00D7709D" w:rsidRPr="00D5180B">
        <w:rPr>
          <w:rFonts w:cs="Calibri"/>
          <w:szCs w:val="22"/>
        </w:rPr>
        <w:t>cross-contamination</w:t>
      </w:r>
      <w:r w:rsidRPr="00D5180B">
        <w:rPr>
          <w:rFonts w:cs="Calibri"/>
          <w:szCs w:val="22"/>
        </w:rPr>
        <w:t xml:space="preserve"> do not drive harvest equipment through flooded areas reasonably likely to contain microorganisms of public health significance (see previous section).</w:t>
      </w:r>
    </w:p>
    <w:p w14:paraId="493ACC55" w14:textId="77777777" w:rsidR="00B9556C" w:rsidRPr="00D5180B" w:rsidRDefault="00B9556C" w:rsidP="007D7827">
      <w:pPr>
        <w:pStyle w:val="Heading2"/>
      </w:pPr>
      <w:bookmarkStart w:id="970" w:name="_Toc167780398"/>
      <w:bookmarkStart w:id="971" w:name="_Toc198619163"/>
      <w:bookmarkStart w:id="972" w:name="_Toc443565038"/>
      <w:bookmarkStart w:id="973" w:name="_Toc477875414"/>
      <w:bookmarkStart w:id="974" w:name="_Toc489362234"/>
      <w:bookmarkStart w:id="975" w:name="_Toc8374961"/>
      <w:bookmarkStart w:id="976" w:name="_Toc20839184"/>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970"/>
      <w:bookmarkEnd w:id="971"/>
      <w:bookmarkEnd w:id="972"/>
      <w:bookmarkEnd w:id="973"/>
      <w:bookmarkEnd w:id="974"/>
      <w:r w:rsidR="00D11298" w:rsidRPr="00D5180B">
        <w:t xml:space="preserve"> - </w:t>
      </w:r>
      <w:r w:rsidRPr="00D5180B">
        <w:t>When evidence of flooding in a production block occurs.</w:t>
      </w:r>
      <w:bookmarkEnd w:id="975"/>
      <w:bookmarkEnd w:id="976"/>
    </w:p>
    <w:tbl>
      <w:tblPr>
        <w:tblW w:w="96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5"/>
        <w:gridCol w:w="8131"/>
      </w:tblGrid>
      <w:tr w:rsidR="00B9556C" w:rsidRPr="00D5180B" w14:paraId="2F6CE277" w14:textId="77777777" w:rsidTr="00134BAD">
        <w:trPr>
          <w:jc w:val="center"/>
        </w:trPr>
        <w:tc>
          <w:tcPr>
            <w:tcW w:w="1525" w:type="dxa"/>
            <w:shd w:val="clear" w:color="auto" w:fill="4472C4"/>
          </w:tcPr>
          <w:p w14:paraId="6FBDB4BD" w14:textId="77777777" w:rsidR="00B9556C" w:rsidRPr="00D5180B" w:rsidRDefault="00B9556C" w:rsidP="003E2E2C">
            <w:pPr>
              <w:spacing w:after="0"/>
              <w:rPr>
                <w:rFonts w:cs="Calibri"/>
                <w:b/>
                <w:color w:val="FFFFFF"/>
                <w:szCs w:val="22"/>
              </w:rPr>
            </w:pPr>
            <w:r w:rsidRPr="00D5180B">
              <w:rPr>
                <w:rFonts w:cs="Calibri"/>
                <w:b/>
                <w:color w:val="FFFFFF"/>
                <w:szCs w:val="22"/>
              </w:rPr>
              <w:t>Practice</w:t>
            </w:r>
          </w:p>
        </w:tc>
        <w:tc>
          <w:tcPr>
            <w:tcW w:w="8131" w:type="dxa"/>
            <w:shd w:val="clear" w:color="auto" w:fill="4472C4"/>
          </w:tcPr>
          <w:p w14:paraId="5BCBAB06" w14:textId="77777777" w:rsidR="00B9556C" w:rsidRPr="00D5180B" w:rsidRDefault="00B9556C" w:rsidP="003E2E2C">
            <w:pPr>
              <w:spacing w:after="0"/>
              <w:jc w:val="center"/>
              <w:rPr>
                <w:rFonts w:cs="Calibri"/>
                <w:b/>
                <w:color w:val="FFFFFF"/>
                <w:szCs w:val="22"/>
              </w:rPr>
            </w:pPr>
            <w:r w:rsidRPr="00D5180B">
              <w:rPr>
                <w:rFonts w:cs="Calibri"/>
                <w:b/>
                <w:color w:val="FFFFFF"/>
                <w:szCs w:val="22"/>
              </w:rPr>
              <w:t>Metric/Rationale</w:t>
            </w:r>
          </w:p>
        </w:tc>
      </w:tr>
      <w:tr w:rsidR="00B9556C" w:rsidRPr="00D5180B" w14:paraId="765EE819" w14:textId="77777777" w:rsidTr="00134BAD">
        <w:trPr>
          <w:trHeight w:val="827"/>
          <w:jc w:val="center"/>
        </w:trPr>
        <w:tc>
          <w:tcPr>
            <w:tcW w:w="1525" w:type="dxa"/>
            <w:shd w:val="clear" w:color="auto" w:fill="DBDBDB"/>
          </w:tcPr>
          <w:p w14:paraId="7F38CE89" w14:textId="77777777" w:rsidR="00B9556C" w:rsidRPr="00D5180B" w:rsidRDefault="00B9556C" w:rsidP="003E2E2C">
            <w:pPr>
              <w:spacing w:after="0"/>
              <w:rPr>
                <w:rFonts w:cs="Calibri"/>
                <w:b/>
                <w:szCs w:val="22"/>
              </w:rPr>
            </w:pPr>
            <w:r w:rsidRPr="00D5180B">
              <w:rPr>
                <w:rFonts w:cs="Calibri"/>
                <w:b/>
                <w:szCs w:val="22"/>
              </w:rPr>
              <w:t xml:space="preserve">Flooding Defined </w:t>
            </w:r>
          </w:p>
        </w:tc>
        <w:tc>
          <w:tcPr>
            <w:tcW w:w="8131" w:type="dxa"/>
          </w:tcPr>
          <w:p w14:paraId="41585FC5" w14:textId="77777777" w:rsidR="00B9556C" w:rsidRPr="00D5180B" w:rsidRDefault="00B9556C" w:rsidP="003E2E2C">
            <w:pPr>
              <w:spacing w:after="0"/>
              <w:rPr>
                <w:rFonts w:cs="Calibri"/>
                <w:szCs w:val="22"/>
              </w:rPr>
            </w:pPr>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w:t>
            </w:r>
            <w:r w:rsidR="003374F8" w:rsidRPr="00D5180B">
              <w:rPr>
                <w:rFonts w:cs="Calibri"/>
                <w:szCs w:val="22"/>
              </w:rPr>
              <w:t xml:space="preserve">. </w:t>
            </w:r>
            <w:r w:rsidRPr="00D5180B">
              <w:rPr>
                <w:rFonts w:cs="Calibri"/>
                <w:szCs w:val="22"/>
              </w:rPr>
              <w:t xml:space="preserve">Additional discussion of this definition and implications for production </w:t>
            </w:r>
            <w:r w:rsidR="008F3D8E" w:rsidRPr="00D5180B">
              <w:rPr>
                <w:rFonts w:cs="Calibri"/>
                <w:szCs w:val="22"/>
              </w:rPr>
              <w:t xml:space="preserve">is </w:t>
            </w:r>
            <w:r w:rsidRPr="00D5180B">
              <w:rPr>
                <w:rFonts w:cs="Calibri"/>
                <w:szCs w:val="22"/>
              </w:rPr>
              <w:t>provided in the text portion of this document</w:t>
            </w:r>
            <w:r w:rsidR="008F3D8E" w:rsidRPr="00D5180B">
              <w:rPr>
                <w:rFonts w:cs="Calibri"/>
                <w:szCs w:val="22"/>
              </w:rPr>
              <w:t>.</w:t>
            </w:r>
          </w:p>
        </w:tc>
      </w:tr>
      <w:tr w:rsidR="00B9556C" w:rsidRPr="00D5180B" w14:paraId="6A7E5EE0" w14:textId="77777777" w:rsidTr="00134BAD">
        <w:trPr>
          <w:trHeight w:val="1052"/>
          <w:jc w:val="center"/>
        </w:trPr>
        <w:tc>
          <w:tcPr>
            <w:tcW w:w="1525" w:type="dxa"/>
            <w:shd w:val="clear" w:color="auto" w:fill="DBDBDB"/>
          </w:tcPr>
          <w:p w14:paraId="31FAF7A0" w14:textId="77777777" w:rsidR="00B9556C" w:rsidRPr="00D5180B" w:rsidRDefault="00B9556C" w:rsidP="003E2E2C">
            <w:pPr>
              <w:spacing w:after="0"/>
              <w:rPr>
                <w:rFonts w:cs="Calibri"/>
                <w:b/>
                <w:szCs w:val="22"/>
              </w:rPr>
            </w:pPr>
            <w:r w:rsidRPr="00D5180B">
              <w:rPr>
                <w:rFonts w:cs="Calibri"/>
                <w:b/>
                <w:szCs w:val="22"/>
              </w:rPr>
              <w:t>Allowable Harvest Distance from Flooding</w:t>
            </w:r>
          </w:p>
          <w:p w14:paraId="03FA8860" w14:textId="77777777" w:rsidR="00B9556C" w:rsidRPr="00D5180B" w:rsidRDefault="00B9556C" w:rsidP="003E2E2C">
            <w:pPr>
              <w:spacing w:after="0"/>
              <w:rPr>
                <w:rFonts w:cs="Calibri"/>
                <w:b/>
                <w:szCs w:val="22"/>
              </w:rPr>
            </w:pPr>
          </w:p>
        </w:tc>
        <w:tc>
          <w:tcPr>
            <w:tcW w:w="8131" w:type="dxa"/>
          </w:tcPr>
          <w:p w14:paraId="3D4E76C9" w14:textId="77777777" w:rsidR="00B9556C" w:rsidRPr="00D5180B" w:rsidRDefault="00B9556C" w:rsidP="00F0393F">
            <w:pPr>
              <w:numPr>
                <w:ilvl w:val="0"/>
                <w:numId w:val="17"/>
              </w:numPr>
              <w:spacing w:after="0"/>
              <w:rPr>
                <w:rFonts w:cs="Calibri"/>
                <w:szCs w:val="22"/>
              </w:rPr>
            </w:pPr>
            <w:r w:rsidRPr="00D5180B">
              <w:rPr>
                <w:rFonts w:cs="Calibri"/>
                <w:szCs w:val="22"/>
              </w:rPr>
              <w:t xml:space="preserve">Buffer and do not harvest any product withi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of the flooding.</w:t>
            </w:r>
          </w:p>
          <w:p w14:paraId="062FC16F" w14:textId="77777777" w:rsidR="00B9556C" w:rsidRPr="00D5180B" w:rsidRDefault="00B9556C" w:rsidP="00F0393F">
            <w:pPr>
              <w:numPr>
                <w:ilvl w:val="0"/>
                <w:numId w:val="17"/>
              </w:numPr>
              <w:spacing w:after="0"/>
              <w:rPr>
                <w:rFonts w:cs="Calibri"/>
                <w:szCs w:val="22"/>
              </w:rPr>
            </w:pPr>
            <w:r w:rsidRPr="00D5180B">
              <w:rPr>
                <w:rFonts w:cs="Calibri"/>
                <w:szCs w:val="22"/>
              </w:rPr>
              <w:t xml:space="preserve">Required buffer distance may be greater tha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based on risk analysis</w:t>
            </w:r>
            <w:r w:rsidR="00B83994" w:rsidRPr="00D5180B">
              <w:rPr>
                <w:rFonts w:cs="Calibri"/>
                <w:szCs w:val="22"/>
              </w:rPr>
              <w:t xml:space="preserve"> by food safety professional</w:t>
            </w:r>
            <w:r w:rsidRPr="00D5180B">
              <w:rPr>
                <w:rFonts w:cs="Calibri"/>
                <w:szCs w:val="22"/>
              </w:rPr>
              <w:t>.</w:t>
            </w:r>
          </w:p>
          <w:p w14:paraId="711C6C94" w14:textId="77777777" w:rsidR="006860F6" w:rsidRPr="00D5180B" w:rsidRDefault="007E7D11" w:rsidP="00F0393F">
            <w:pPr>
              <w:numPr>
                <w:ilvl w:val="0"/>
                <w:numId w:val="17"/>
              </w:numPr>
              <w:spacing w:after="0"/>
              <w:rPr>
                <w:rFonts w:cs="Calibri"/>
                <w:szCs w:val="22"/>
              </w:rPr>
            </w:pPr>
            <w:r w:rsidRPr="00D5180B">
              <w:rPr>
                <w:rFonts w:cs="Calibri"/>
                <w:szCs w:val="22"/>
              </w:rPr>
              <w:t>If there is evidence of flooding, the production block must undergo a detailed food safety assessment by appropriately trained food safety personnel (see Glossary) prior to harvest, as defined in the text of this document.</w:t>
            </w:r>
          </w:p>
        </w:tc>
      </w:tr>
      <w:tr w:rsidR="00B9556C" w:rsidRPr="00D5180B" w14:paraId="177B67D6" w14:textId="77777777" w:rsidTr="00134BAD">
        <w:trPr>
          <w:trHeight w:val="656"/>
          <w:jc w:val="center"/>
        </w:trPr>
        <w:tc>
          <w:tcPr>
            <w:tcW w:w="1525" w:type="dxa"/>
            <w:shd w:val="clear" w:color="auto" w:fill="DBDBDB"/>
          </w:tcPr>
          <w:p w14:paraId="0D0AB3FC" w14:textId="77777777" w:rsidR="00B9556C" w:rsidRPr="00D5180B" w:rsidRDefault="00B9556C" w:rsidP="003E2E2C">
            <w:pPr>
              <w:spacing w:after="0"/>
              <w:rPr>
                <w:rFonts w:cs="Calibri"/>
                <w:b/>
                <w:szCs w:val="22"/>
              </w:rPr>
            </w:pPr>
            <w:r w:rsidRPr="00D5180B">
              <w:rPr>
                <w:rFonts w:cs="Calibri"/>
                <w:b/>
                <w:szCs w:val="22"/>
              </w:rPr>
              <w:t>Verification</w:t>
            </w:r>
          </w:p>
          <w:p w14:paraId="6EA780A5" w14:textId="77777777" w:rsidR="00B9556C" w:rsidRPr="00D5180B" w:rsidRDefault="00B9556C" w:rsidP="003E2E2C">
            <w:pPr>
              <w:spacing w:after="0"/>
              <w:rPr>
                <w:rFonts w:cs="Calibri"/>
                <w:b/>
                <w:szCs w:val="22"/>
              </w:rPr>
            </w:pPr>
          </w:p>
        </w:tc>
        <w:tc>
          <w:tcPr>
            <w:tcW w:w="8131" w:type="dxa"/>
          </w:tcPr>
          <w:p w14:paraId="2AFF1954" w14:textId="77777777" w:rsidR="00B9556C" w:rsidRPr="00D5180B" w:rsidRDefault="00B9556C" w:rsidP="00F0393F">
            <w:pPr>
              <w:numPr>
                <w:ilvl w:val="0"/>
                <w:numId w:val="16"/>
              </w:numPr>
              <w:tabs>
                <w:tab w:val="clear" w:pos="1800"/>
                <w:tab w:val="num" w:pos="352"/>
              </w:tabs>
              <w:spacing w:after="0"/>
              <w:ind w:left="352"/>
              <w:rPr>
                <w:rFonts w:cs="Calibri"/>
                <w:szCs w:val="22"/>
              </w:rPr>
            </w:pPr>
            <w:r w:rsidRPr="00D5180B">
              <w:rPr>
                <w:rFonts w:cs="Calibri"/>
                <w:szCs w:val="22"/>
              </w:rPr>
              <w:t xml:space="preserve">Documentation </w:t>
            </w:r>
            <w:r w:rsidR="008F3D8E" w:rsidRPr="00D5180B">
              <w:rPr>
                <w:rFonts w:cs="Calibri"/>
                <w:szCs w:val="22"/>
              </w:rPr>
              <w:t xml:space="preserve">must </w:t>
            </w:r>
            <w:r w:rsidRPr="00D5180B">
              <w:rPr>
                <w:rFonts w:cs="Calibri"/>
                <w:szCs w:val="22"/>
              </w:rPr>
              <w:t xml:space="preserve">be archived for a period of </w:t>
            </w:r>
            <w:r w:rsidR="002B5280" w:rsidRPr="00D5180B">
              <w:rPr>
                <w:rFonts w:cs="Calibri"/>
                <w:szCs w:val="22"/>
              </w:rPr>
              <w:t>two years</w:t>
            </w:r>
            <w:r w:rsidRPr="00D5180B">
              <w:rPr>
                <w:rFonts w:cs="Calibri"/>
                <w:szCs w:val="22"/>
              </w:rPr>
              <w:t xml:space="preserve"> following the flooding event</w:t>
            </w:r>
            <w:r w:rsidR="003374F8" w:rsidRPr="00D5180B">
              <w:rPr>
                <w:rFonts w:cs="Calibri"/>
                <w:szCs w:val="22"/>
              </w:rPr>
              <w:t xml:space="preserve">. </w:t>
            </w:r>
            <w:r w:rsidRPr="00D5180B">
              <w:rPr>
                <w:rFonts w:cs="Calibri"/>
                <w:szCs w:val="22"/>
              </w:rPr>
              <w:t>Documentation may include photographs, sketched maps, or other means of delineating affected portions of production fields.</w:t>
            </w:r>
          </w:p>
        </w:tc>
      </w:tr>
      <w:tr w:rsidR="00B9556C" w:rsidRPr="00D5180B" w14:paraId="1062AF02" w14:textId="77777777" w:rsidTr="00134BAD">
        <w:trPr>
          <w:trHeight w:val="2204"/>
          <w:jc w:val="center"/>
        </w:trPr>
        <w:tc>
          <w:tcPr>
            <w:tcW w:w="1525" w:type="dxa"/>
            <w:shd w:val="clear" w:color="auto" w:fill="DBDBDB"/>
          </w:tcPr>
          <w:p w14:paraId="744B38AF" w14:textId="77777777" w:rsidR="00B9556C" w:rsidRPr="00D5180B" w:rsidRDefault="00B9556C" w:rsidP="003E2E2C">
            <w:pPr>
              <w:spacing w:after="0"/>
              <w:rPr>
                <w:rFonts w:cs="Calibri"/>
                <w:b/>
                <w:szCs w:val="22"/>
              </w:rPr>
            </w:pPr>
            <w:r w:rsidRPr="00D5180B">
              <w:rPr>
                <w:rFonts w:cs="Calibri"/>
                <w:b/>
                <w:szCs w:val="22"/>
              </w:rPr>
              <w:t xml:space="preserve">Time Interval Before </w:t>
            </w:r>
            <w:r w:rsidR="006860F6" w:rsidRPr="00D5180B">
              <w:rPr>
                <w:rFonts w:cs="Calibri"/>
                <w:b/>
                <w:szCs w:val="22"/>
              </w:rPr>
              <w:t xml:space="preserve">Planting </w:t>
            </w:r>
            <w:r w:rsidRPr="00D5180B">
              <w:rPr>
                <w:rFonts w:cs="Calibri"/>
                <w:b/>
                <w:szCs w:val="22"/>
              </w:rPr>
              <w:t xml:space="preserve">Can Commence Following </w:t>
            </w:r>
            <w:r w:rsidR="00322DBE" w:rsidRPr="00D5180B">
              <w:rPr>
                <w:rFonts w:cs="Calibri"/>
                <w:b/>
                <w:szCs w:val="22"/>
              </w:rPr>
              <w:t>the Receding of Floodwaters</w:t>
            </w:r>
          </w:p>
        </w:tc>
        <w:tc>
          <w:tcPr>
            <w:tcW w:w="8131" w:type="dxa"/>
          </w:tcPr>
          <w:p w14:paraId="04CA7768" w14:textId="77777777" w:rsidR="009A1D53" w:rsidRPr="00D5180B" w:rsidRDefault="00912DFA" w:rsidP="00F0393F">
            <w:pPr>
              <w:numPr>
                <w:ilvl w:val="0"/>
                <w:numId w:val="16"/>
              </w:numPr>
              <w:tabs>
                <w:tab w:val="clear" w:pos="1800"/>
              </w:tabs>
              <w:spacing w:after="0"/>
              <w:ind w:left="352"/>
              <w:rPr>
                <w:rFonts w:cs="Calibri"/>
                <w:szCs w:val="22"/>
              </w:rPr>
            </w:pPr>
            <w:r w:rsidRPr="00D5180B">
              <w:rPr>
                <w:rFonts w:cs="Calibri"/>
                <w:szCs w:val="22"/>
              </w:rPr>
              <w:t>60 days</w:t>
            </w:r>
            <w:r w:rsidR="0001118C" w:rsidRPr="00D5180B">
              <w:rPr>
                <w:rFonts w:cs="Calibri"/>
                <w:szCs w:val="22"/>
              </w:rPr>
              <w:t xml:space="preserve"> prior to planting provided that the soil has sufficient time to dry out</w:t>
            </w:r>
            <w:r w:rsidR="003374F8" w:rsidRPr="00D5180B">
              <w:rPr>
                <w:rFonts w:cs="Calibri"/>
                <w:szCs w:val="22"/>
              </w:rPr>
              <w:t xml:space="preserve">. </w:t>
            </w:r>
          </w:p>
          <w:p w14:paraId="66537E8F"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 xml:space="preserve">Appropriate soil testing can be used to shorten this period to </w:t>
            </w:r>
            <w:r w:rsidR="00C83F96" w:rsidRPr="00D5180B">
              <w:rPr>
                <w:rFonts w:cs="Calibri"/>
                <w:szCs w:val="22"/>
              </w:rPr>
              <w:t xml:space="preserve">30 </w:t>
            </w:r>
            <w:r w:rsidRPr="00D5180B">
              <w:rPr>
                <w:rFonts w:cs="Calibri"/>
                <w:szCs w:val="22"/>
              </w:rPr>
              <w:t xml:space="preserve">days prior to </w:t>
            </w:r>
            <w:r w:rsidR="00C83F96" w:rsidRPr="00D5180B">
              <w:rPr>
                <w:rFonts w:cs="Calibri"/>
                <w:szCs w:val="22"/>
              </w:rPr>
              <w:t>planting</w:t>
            </w:r>
            <w:r w:rsidR="003374F8" w:rsidRPr="00D5180B">
              <w:rPr>
                <w:rFonts w:cs="Calibri"/>
                <w:szCs w:val="22"/>
              </w:rPr>
              <w:t xml:space="preserve">. </w:t>
            </w:r>
            <w:r w:rsidRPr="00D5180B">
              <w:rPr>
                <w:rFonts w:cs="Calibri"/>
                <w:szCs w:val="22"/>
              </w:rPr>
              <w:t xml:space="preserve">This testing must be performed in a manner that accurately represents the production field and </w:t>
            </w:r>
            <w:r w:rsidR="00AA6FAA" w:rsidRPr="00D5180B">
              <w:rPr>
                <w:rFonts w:cs="Calibri"/>
                <w:szCs w:val="22"/>
              </w:rPr>
              <w:t>indicate</w:t>
            </w:r>
            <w:r w:rsidR="008F3D8E" w:rsidRPr="00D5180B">
              <w:rPr>
                <w:rFonts w:cs="Calibri"/>
                <w:szCs w:val="22"/>
              </w:rPr>
              <w:t>s</w:t>
            </w:r>
            <w:r w:rsidR="00AA6FAA" w:rsidRPr="00D5180B">
              <w:rPr>
                <w:rFonts w:cs="Calibri"/>
                <w:szCs w:val="22"/>
              </w:rPr>
              <w:t xml:space="preserve"> </w:t>
            </w:r>
            <w:r w:rsidRPr="00D5180B">
              <w:rPr>
                <w:rFonts w:cs="Calibri"/>
                <w:szCs w:val="22"/>
              </w:rPr>
              <w:t>soil levels of microorganisms lower than the recommended standards for processed compost</w:t>
            </w:r>
            <w:r w:rsidR="003374F8" w:rsidRPr="00D5180B">
              <w:rPr>
                <w:rFonts w:cs="Calibri"/>
                <w:szCs w:val="22"/>
              </w:rPr>
              <w:t xml:space="preserve">. </w:t>
            </w:r>
            <w:r w:rsidRPr="00D5180B">
              <w:rPr>
                <w:rFonts w:cs="Calibri"/>
                <w:szCs w:val="22"/>
              </w:rPr>
              <w:t>Suitable representative samples should be collected for the entire area suspected to have been exposed to flooding</w:t>
            </w:r>
            <w:r w:rsidR="003374F8" w:rsidRPr="00D5180B">
              <w:rPr>
                <w:rFonts w:cs="Calibri"/>
                <w:szCs w:val="22"/>
              </w:rPr>
              <w:t xml:space="preserve">. </w:t>
            </w:r>
            <w:r w:rsidRPr="00D5180B">
              <w:rPr>
                <w:rFonts w:cs="Calibri"/>
                <w:szCs w:val="22"/>
              </w:rPr>
              <w:t xml:space="preserve">For additional guidance on appropriate soil sampling techniques, </w:t>
            </w:r>
            <w:r w:rsidR="008F3D8E" w:rsidRPr="00D5180B">
              <w:rPr>
                <w:rFonts w:cs="Calibri"/>
                <w:szCs w:val="22"/>
              </w:rPr>
              <w:t>use the</w:t>
            </w:r>
            <w:r w:rsidRPr="00D5180B">
              <w:rPr>
                <w:rFonts w:cs="Calibri"/>
                <w:szCs w:val="22"/>
              </w:rPr>
              <w:t xml:space="preserve"> Soil Screening Guidance: Technical Background Document </w:t>
            </w:r>
            <w:r w:rsidR="000C257B" w:rsidRPr="00D5180B">
              <w:rPr>
                <w:rFonts w:cs="Calibri"/>
                <w:szCs w:val="22"/>
              </w:rPr>
              <w:fldChar w:fldCharType="begin"/>
            </w:r>
            <w:r w:rsidR="000C257B" w:rsidRPr="00D5180B">
              <w:rPr>
                <w:rFonts w:cs="Calibri"/>
                <w:szCs w:val="22"/>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000C257B" w:rsidRPr="00D5180B">
              <w:rPr>
                <w:rFonts w:cs="Calibri"/>
                <w:szCs w:val="22"/>
              </w:rPr>
              <w:fldChar w:fldCharType="separate"/>
            </w:r>
            <w:r w:rsidR="000C257B" w:rsidRPr="00D5180B">
              <w:rPr>
                <w:rFonts w:cs="Calibri"/>
                <w:szCs w:val="22"/>
              </w:rPr>
              <w:t>(US EPA 1996)</w:t>
            </w:r>
            <w:r w:rsidR="000C257B" w:rsidRPr="00D5180B">
              <w:rPr>
                <w:rFonts w:cs="Calibri"/>
                <w:szCs w:val="22"/>
              </w:rPr>
              <w:fldChar w:fldCharType="end"/>
            </w:r>
            <w:r w:rsidR="003374F8" w:rsidRPr="00D5180B">
              <w:rPr>
                <w:rFonts w:cs="Calibri"/>
                <w:szCs w:val="22"/>
              </w:rPr>
              <w:t xml:space="preserve">. </w:t>
            </w:r>
            <w:r w:rsidRPr="00D5180B">
              <w:rPr>
                <w:rFonts w:cs="Calibri"/>
                <w:szCs w:val="22"/>
              </w:rPr>
              <w:t>Specifically, Part 4 provides guidance for site investigations</w:t>
            </w:r>
            <w:r w:rsidR="003374F8" w:rsidRPr="00D5180B">
              <w:rPr>
                <w:rFonts w:cs="Calibri"/>
                <w:szCs w:val="22"/>
              </w:rPr>
              <w:t xml:space="preserve">. </w:t>
            </w:r>
            <w:r w:rsidRPr="00D5180B">
              <w:rPr>
                <w:rFonts w:cs="Calibri"/>
                <w:szCs w:val="22"/>
              </w:rPr>
              <w:t xml:space="preserve">Reputable third-party </w:t>
            </w:r>
            <w:r w:rsidRPr="00D5180B">
              <w:rPr>
                <w:rFonts w:cs="Calibri"/>
                <w:szCs w:val="22"/>
              </w:rPr>
              <w:lastRenderedPageBreak/>
              <w:t>environmental consultants or laboratories provide sampling services consistent with this guidance.</w:t>
            </w:r>
          </w:p>
          <w:p w14:paraId="2C2B337B" w14:textId="77777777" w:rsidR="00B9556C" w:rsidRPr="00D5180B" w:rsidRDefault="00B9556C" w:rsidP="00F0393F">
            <w:pPr>
              <w:numPr>
                <w:ilvl w:val="0"/>
                <w:numId w:val="16"/>
              </w:numPr>
              <w:tabs>
                <w:tab w:val="clear" w:pos="1800"/>
              </w:tabs>
              <w:spacing w:after="0"/>
              <w:ind w:left="352"/>
              <w:rPr>
                <w:rFonts w:cs="Calibri"/>
                <w:szCs w:val="22"/>
              </w:rPr>
            </w:pPr>
            <w:r w:rsidRPr="00D5180B">
              <w:rPr>
                <w:rFonts w:cs="Calibri"/>
                <w:szCs w:val="22"/>
              </w:rPr>
              <w:t>Appropriate mitigation and mitigation strategies are included in the text portion of the document</w:t>
            </w:r>
            <w:r w:rsidR="003374F8" w:rsidRPr="00D5180B">
              <w:rPr>
                <w:rFonts w:cs="Calibri"/>
                <w:szCs w:val="22"/>
              </w:rPr>
              <w:t>.</w:t>
            </w:r>
          </w:p>
        </w:tc>
      </w:tr>
      <w:tr w:rsidR="00B85189" w:rsidRPr="00D5180B" w14:paraId="164E0138" w14:textId="77777777" w:rsidTr="00134BAD">
        <w:trPr>
          <w:trHeight w:val="611"/>
          <w:jc w:val="center"/>
        </w:trPr>
        <w:tc>
          <w:tcPr>
            <w:tcW w:w="1525" w:type="dxa"/>
            <w:tcBorders>
              <w:top w:val="single" w:sz="4" w:space="0" w:color="auto"/>
              <w:left w:val="single" w:sz="4" w:space="0" w:color="auto"/>
              <w:bottom w:val="single" w:sz="4" w:space="0" w:color="auto"/>
              <w:right w:val="single" w:sz="4" w:space="0" w:color="auto"/>
            </w:tcBorders>
            <w:shd w:val="clear" w:color="auto" w:fill="DBDBDB"/>
          </w:tcPr>
          <w:p w14:paraId="34E0917B" w14:textId="77777777" w:rsidR="00B85189" w:rsidRPr="00D5180B" w:rsidRDefault="00B85189" w:rsidP="003E2E2C">
            <w:pPr>
              <w:spacing w:after="0"/>
              <w:rPr>
                <w:rFonts w:cs="Calibri"/>
                <w:b/>
                <w:szCs w:val="22"/>
              </w:rPr>
            </w:pPr>
            <w:r w:rsidRPr="00D5180B">
              <w:rPr>
                <w:rFonts w:cs="Calibri"/>
                <w:b/>
                <w:szCs w:val="22"/>
              </w:rPr>
              <w:lastRenderedPageBreak/>
              <w:t>Rationale</w:t>
            </w:r>
          </w:p>
        </w:tc>
        <w:tc>
          <w:tcPr>
            <w:tcW w:w="8131" w:type="dxa"/>
            <w:tcBorders>
              <w:top w:val="single" w:sz="4" w:space="0" w:color="auto"/>
              <w:left w:val="single" w:sz="4" w:space="0" w:color="auto"/>
              <w:bottom w:val="single" w:sz="4" w:space="0" w:color="auto"/>
              <w:right w:val="single" w:sz="4" w:space="0" w:color="auto"/>
            </w:tcBorders>
          </w:tcPr>
          <w:p w14:paraId="2639E68A" w14:textId="77777777" w:rsidR="00B85189" w:rsidRPr="00D5180B" w:rsidRDefault="005A167D" w:rsidP="00F0393F">
            <w:pPr>
              <w:numPr>
                <w:ilvl w:val="0"/>
                <w:numId w:val="16"/>
              </w:numPr>
              <w:tabs>
                <w:tab w:val="clear" w:pos="1800"/>
              </w:tabs>
              <w:spacing w:after="0"/>
              <w:ind w:left="352"/>
              <w:rPr>
                <w:rFonts w:cs="Calibri"/>
                <w:szCs w:val="22"/>
              </w:rPr>
            </w:pPr>
            <w:r w:rsidRPr="00D5180B">
              <w:rPr>
                <w:rFonts w:cs="Calibri"/>
                <w:szCs w:val="22"/>
              </w:rPr>
              <w:t>The basis for the 30 f</w:t>
            </w:r>
            <w:r w:rsidR="00B85189" w:rsidRPr="00D5180B">
              <w:rPr>
                <w:rFonts w:cs="Calibri"/>
                <w:szCs w:val="22"/>
              </w:rPr>
              <w:t>t</w:t>
            </w:r>
            <w:r w:rsidRPr="00D5180B">
              <w:rPr>
                <w:rFonts w:cs="Calibri"/>
                <w:szCs w:val="22"/>
              </w:rPr>
              <w:t>.</w:t>
            </w:r>
            <w:r w:rsidR="00B85189" w:rsidRPr="00D5180B">
              <w:rPr>
                <w:rFonts w:cs="Calibri"/>
                <w:szCs w:val="22"/>
              </w:rPr>
              <w:t xml:space="preserve"> distance is the </w:t>
            </w:r>
            <w:r w:rsidR="001D2606" w:rsidRPr="00D5180B">
              <w:rPr>
                <w:rFonts w:cs="Calibri"/>
                <w:szCs w:val="22"/>
              </w:rPr>
              <w:t>turn</w:t>
            </w:r>
            <w:r w:rsidR="00992FF0" w:rsidRPr="00D5180B">
              <w:rPr>
                <w:rFonts w:cs="Calibri"/>
                <w:szCs w:val="22"/>
              </w:rPr>
              <w:t xml:space="preserve"> </w:t>
            </w:r>
            <w:r w:rsidR="001D2606" w:rsidRPr="00D5180B">
              <w:rPr>
                <w:rFonts w:cs="Calibri"/>
                <w:szCs w:val="22"/>
              </w:rPr>
              <w:t>around</w:t>
            </w:r>
            <w:r w:rsidR="00B85189" w:rsidRPr="00D5180B">
              <w:rPr>
                <w:rFonts w:cs="Calibri"/>
                <w:szCs w:val="22"/>
              </w:rPr>
              <w:t xml:space="preserve"> distance for production equipment to prevent cross-contamination of non-flooded ground or produce</w:t>
            </w:r>
            <w:r w:rsidR="008C04F6" w:rsidRPr="00D5180B">
              <w:rPr>
                <w:rFonts w:cs="Calibri"/>
                <w:szCs w:val="22"/>
              </w:rPr>
              <w:t xml:space="preserve">. </w:t>
            </w:r>
            <w:r w:rsidR="00B85189" w:rsidRPr="00D5180B">
              <w:rPr>
                <w:rFonts w:cs="Calibri"/>
                <w:szCs w:val="22"/>
              </w:rPr>
              <w:t xml:space="preserve"> </w:t>
            </w:r>
          </w:p>
        </w:tc>
      </w:tr>
    </w:tbl>
    <w:p w14:paraId="499186F4" w14:textId="77777777" w:rsidR="00BC421C" w:rsidRPr="00D5180B" w:rsidRDefault="00BC421C" w:rsidP="007D7827">
      <w:pPr>
        <w:pStyle w:val="Heading2"/>
      </w:pPr>
      <w:bookmarkStart w:id="977" w:name="_Toc167780399"/>
      <w:bookmarkStart w:id="978" w:name="_Toc198619164"/>
      <w:bookmarkStart w:id="979" w:name="_Toc443565039"/>
      <w:bookmarkStart w:id="980" w:name="_Toc489362235"/>
      <w:bookmarkStart w:id="981" w:name="_Toc8374962"/>
      <w:bookmarkStart w:id="982" w:name="_Toc20839185"/>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977"/>
      <w:bookmarkEnd w:id="978"/>
      <w:bookmarkEnd w:id="979"/>
      <w:bookmarkEnd w:id="980"/>
      <w:bookmarkEnd w:id="981"/>
      <w:bookmarkEnd w:id="982"/>
    </w:p>
    <w:p w14:paraId="6EF30EA9" w14:textId="77777777" w:rsidR="00BC421C"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event </w:t>
      </w:r>
      <w:r w:rsidR="00D7709D" w:rsidRPr="00D5180B">
        <w:rPr>
          <w:rFonts w:cs="Calibri"/>
          <w:szCs w:val="22"/>
        </w:rPr>
        <w:t>cross-contamination</w:t>
      </w:r>
      <w:r w:rsidRPr="00D5180B">
        <w:rPr>
          <w:rFonts w:cs="Calibri"/>
          <w:szCs w:val="22"/>
        </w:rPr>
        <w:t xml:space="preserve"> between flooded and non-flooded areas (e.g. cleaning equipment, eliminating contact of any farming or harvesting equipment or personnel with the flooded area during growth and harvest of non-flooded areas).</w:t>
      </w:r>
    </w:p>
    <w:p w14:paraId="7D86694B" w14:textId="77777777" w:rsidR="00BC421C" w:rsidRPr="00D5180B" w:rsidRDefault="00F25FF3" w:rsidP="003E2E2C">
      <w:pPr>
        <w:numPr>
          <w:ilvl w:val="0"/>
          <w:numId w:val="2"/>
        </w:numPr>
        <w:tabs>
          <w:tab w:val="clear" w:pos="2854"/>
        </w:tabs>
        <w:spacing w:before="120" w:after="120"/>
        <w:ind w:left="720" w:hanging="346"/>
        <w:rPr>
          <w:rFonts w:cs="Calibri"/>
          <w:szCs w:val="22"/>
        </w:rPr>
      </w:pPr>
      <w:r w:rsidRPr="00D5180B">
        <w:rPr>
          <w:rFonts w:cs="Calibri"/>
          <w:szCs w:val="22"/>
        </w:rPr>
        <w:t>T</w:t>
      </w:r>
      <w:r w:rsidR="00BC421C" w:rsidRPr="00D5180B">
        <w:rPr>
          <w:rFonts w:cs="Calibri"/>
          <w:szCs w:val="22"/>
        </w:rPr>
        <w:t xml:space="preserve">o facilitate avoiding contaminated/adulterated produce, </w:t>
      </w:r>
      <w:r w:rsidR="00AC6271" w:rsidRPr="00D5180B">
        <w:rPr>
          <w:rFonts w:cs="Calibri"/>
          <w:szCs w:val="22"/>
        </w:rPr>
        <w:t xml:space="preserve">place </w:t>
      </w:r>
      <w:r w:rsidR="00BC421C" w:rsidRPr="00D5180B">
        <w:rPr>
          <w:rFonts w:cs="Calibri"/>
          <w:szCs w:val="22"/>
        </w:rPr>
        <w:t>markers identifying both the high-water line of the flooding and an interval 30 feet beyond this line</w:t>
      </w:r>
      <w:r w:rsidR="003374F8" w:rsidRPr="00D5180B">
        <w:rPr>
          <w:rFonts w:cs="Calibri"/>
          <w:szCs w:val="22"/>
        </w:rPr>
        <w:t xml:space="preserve">. </w:t>
      </w:r>
      <w:r w:rsidRPr="00D5180B">
        <w:rPr>
          <w:rFonts w:cs="Calibri"/>
          <w:szCs w:val="22"/>
        </w:rPr>
        <w:t>I</w:t>
      </w:r>
      <w:r w:rsidR="00BC421C" w:rsidRPr="00D5180B">
        <w:rPr>
          <w:rFonts w:cs="Calibri"/>
          <w:szCs w:val="22"/>
        </w:rPr>
        <w:t xml:space="preserve">f 30 feet is not sufficient to prevent </w:t>
      </w:r>
      <w:r w:rsidR="00D7709D" w:rsidRPr="00D5180B">
        <w:rPr>
          <w:rFonts w:cs="Calibri"/>
          <w:szCs w:val="22"/>
        </w:rPr>
        <w:t>cross-contamination</w:t>
      </w:r>
      <w:r w:rsidR="00BC421C" w:rsidRPr="00D5180B">
        <w:rPr>
          <w:rFonts w:cs="Calibri"/>
          <w:szCs w:val="22"/>
        </w:rPr>
        <w:t xml:space="preserve"> while turning harvesting or other farm equipment in the field, </w:t>
      </w:r>
      <w:r w:rsidR="00AC6271" w:rsidRPr="00D5180B">
        <w:rPr>
          <w:rFonts w:cs="Calibri"/>
          <w:szCs w:val="22"/>
        </w:rPr>
        <w:t xml:space="preserve">use a </w:t>
      </w:r>
      <w:r w:rsidR="00BC421C" w:rsidRPr="00D5180B">
        <w:rPr>
          <w:rFonts w:cs="Calibri"/>
          <w:szCs w:val="22"/>
        </w:rPr>
        <w:t>greater appropriate interval</w:t>
      </w:r>
      <w:r w:rsidR="003374F8" w:rsidRPr="00D5180B">
        <w:rPr>
          <w:rFonts w:cs="Calibri"/>
          <w:szCs w:val="22"/>
        </w:rPr>
        <w:t xml:space="preserve">. </w:t>
      </w:r>
      <w:r w:rsidR="00AC6271" w:rsidRPr="00D5180B">
        <w:rPr>
          <w:rFonts w:cs="Calibri"/>
          <w:szCs w:val="22"/>
        </w:rPr>
        <w:t>Take p</w:t>
      </w:r>
      <w:r w:rsidR="00BC421C" w:rsidRPr="00D5180B">
        <w:rPr>
          <w:rFonts w:cs="Calibri"/>
          <w:szCs w:val="22"/>
        </w:rPr>
        <w:t>hotographs of the area for documentation</w:t>
      </w:r>
      <w:r w:rsidR="003374F8" w:rsidRPr="00D5180B">
        <w:rPr>
          <w:rFonts w:cs="Calibri"/>
          <w:szCs w:val="22"/>
        </w:rPr>
        <w:t xml:space="preserve">. </w:t>
      </w:r>
      <w:r w:rsidR="0033145D" w:rsidRPr="00D5180B">
        <w:rPr>
          <w:rFonts w:cs="Calibri"/>
          <w:szCs w:val="22"/>
        </w:rPr>
        <w:t xml:space="preserve">Do not harvest product </w:t>
      </w:r>
      <w:r w:rsidR="00BC421C" w:rsidRPr="00D5180B">
        <w:rPr>
          <w:rFonts w:cs="Calibri"/>
          <w:szCs w:val="22"/>
        </w:rPr>
        <w:t xml:space="preserve">within </w:t>
      </w:r>
      <w:r w:rsidR="00AC6271" w:rsidRPr="00D5180B">
        <w:rPr>
          <w:rFonts w:cs="Calibri"/>
          <w:szCs w:val="22"/>
        </w:rPr>
        <w:t xml:space="preserve">the </w:t>
      </w:r>
      <w:r w:rsidR="00BC421C" w:rsidRPr="00D5180B">
        <w:rPr>
          <w:rFonts w:cs="Calibri"/>
          <w:szCs w:val="22"/>
        </w:rPr>
        <w:t>30</w:t>
      </w:r>
      <w:r w:rsidR="007B70BC" w:rsidRPr="00D5180B">
        <w:rPr>
          <w:rFonts w:cs="Calibri"/>
          <w:szCs w:val="22"/>
        </w:rPr>
        <w:t>-</w:t>
      </w:r>
      <w:r w:rsidR="00BC421C" w:rsidRPr="00D5180B">
        <w:rPr>
          <w:rFonts w:cs="Calibri"/>
          <w:szCs w:val="22"/>
        </w:rPr>
        <w:t>foot buffer zone.</w:t>
      </w:r>
    </w:p>
    <w:p w14:paraId="288264D9" w14:textId="77777777" w:rsidR="00BC421C" w:rsidRPr="00D5180B" w:rsidRDefault="00BC421C" w:rsidP="007D7827">
      <w:pPr>
        <w:pStyle w:val="Heading2"/>
      </w:pPr>
      <w:bookmarkStart w:id="983" w:name="_Toc167780400"/>
      <w:bookmarkStart w:id="984" w:name="_Toc198619165"/>
      <w:bookmarkStart w:id="985" w:name="_Toc443565040"/>
      <w:bookmarkStart w:id="986" w:name="_Toc489362236"/>
      <w:bookmarkStart w:id="987" w:name="_Toc8374963"/>
      <w:bookmarkStart w:id="988" w:name="_Toc20839186"/>
      <w:r w:rsidRPr="00D5180B">
        <w:t xml:space="preserve">The Best Practices </w:t>
      </w:r>
      <w:r w:rsidR="005902F6" w:rsidRPr="00D5180B">
        <w:t>f</w:t>
      </w:r>
      <w:r w:rsidRPr="00D5180B">
        <w:t>or Formerly Flooded Production Ground</w:t>
      </w:r>
      <w:r w:rsidR="00AC6271" w:rsidRPr="00D5180B">
        <w:t xml:space="preserve"> Are:</w:t>
      </w:r>
      <w:bookmarkEnd w:id="983"/>
      <w:bookmarkEnd w:id="984"/>
      <w:bookmarkEnd w:id="985"/>
      <w:bookmarkEnd w:id="986"/>
      <w:bookmarkEnd w:id="987"/>
      <w:bookmarkEnd w:id="988"/>
    </w:p>
    <w:p w14:paraId="2D63A363" w14:textId="77777777" w:rsidR="009328D1"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Prior to replanting or soil testing, the designated food safety professional for the </w:t>
      </w:r>
      <w:r w:rsidRPr="00490BB1">
        <w:rPr>
          <w:rFonts w:cs="Calibri"/>
          <w:szCs w:val="23"/>
        </w:rPr>
        <w:t>grower</w:t>
      </w:r>
      <w:r w:rsidR="007002D6" w:rsidRPr="00D5180B">
        <w:rPr>
          <w:rFonts w:cs="Calibri"/>
          <w:szCs w:val="22"/>
        </w:rPr>
        <w:t xml:space="preserve"> </w:t>
      </w:r>
      <w:r w:rsidRPr="00D5180B">
        <w:rPr>
          <w:rFonts w:cs="Calibri"/>
          <w:szCs w:val="22"/>
        </w:rPr>
        <w:t>shall perform a detailed food safety assessment of the production field</w:t>
      </w:r>
      <w:r w:rsidR="003374F8" w:rsidRPr="00D5180B">
        <w:rPr>
          <w:rFonts w:cs="Calibri"/>
          <w:szCs w:val="22"/>
        </w:rPr>
        <w:t xml:space="preserve">. </w:t>
      </w:r>
      <w:r w:rsidRPr="00D5180B">
        <w:rPr>
          <w:rFonts w:cs="Calibri"/>
          <w:szCs w:val="22"/>
        </w:rPr>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627FDC89" w14:textId="77777777" w:rsidR="009A1D53" w:rsidRPr="00D5180B" w:rsidRDefault="009328D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Evaluate the source of flood waters (e.g., drainage canal, river, irrigation canal, etc.) for potential significant upstream contributors of human pathogens at levels that pose a significant threat to human health. </w:t>
      </w:r>
    </w:p>
    <w:p w14:paraId="5E3C7039" w14:textId="77777777" w:rsidR="009A1D53"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Allow soils to dry sufficiently and be reworked prior to planting subsequent crops on formerly flooded production ground. </w:t>
      </w:r>
    </w:p>
    <w:p w14:paraId="4FAA2F98" w14:textId="77777777" w:rsidR="00C823C1" w:rsidRPr="00D5180B" w:rsidRDefault="00C823C1" w:rsidP="003E2E2C">
      <w:pPr>
        <w:numPr>
          <w:ilvl w:val="0"/>
          <w:numId w:val="2"/>
        </w:numPr>
        <w:tabs>
          <w:tab w:val="clear" w:pos="2854"/>
        </w:tabs>
        <w:spacing w:before="120" w:after="120"/>
        <w:ind w:left="720" w:hanging="346"/>
        <w:rPr>
          <w:rFonts w:cs="Calibri"/>
          <w:szCs w:val="22"/>
        </w:rPr>
      </w:pPr>
      <w:r w:rsidRPr="00D5180B">
        <w:rPr>
          <w:rFonts w:cs="Calibri"/>
          <w:szCs w:val="22"/>
        </w:rPr>
        <w:t>Do not replant formerly flooded production ground for at least 60 days</w:t>
      </w:r>
      <w:r w:rsidR="00660126" w:rsidRPr="00D5180B">
        <w:rPr>
          <w:rFonts w:cs="Calibri"/>
          <w:szCs w:val="22"/>
        </w:rPr>
        <w:t xml:space="preserve"> following the receding of floodwaters</w:t>
      </w:r>
      <w:r w:rsidR="003374F8" w:rsidRPr="00D5180B">
        <w:rPr>
          <w:rFonts w:cs="Calibri"/>
          <w:szCs w:val="22"/>
        </w:rPr>
        <w:t xml:space="preserve">. </w:t>
      </w:r>
      <w:r w:rsidR="00E12079" w:rsidRPr="00D5180B">
        <w:rPr>
          <w:rFonts w:cs="Calibri"/>
          <w:szCs w:val="22"/>
        </w:rPr>
        <w:t>This period or longer and active tillage of the soil provide additional protection against the survival of pathogenic organisms.</w:t>
      </w:r>
    </w:p>
    <w:p w14:paraId="4EF0C1D8" w14:textId="77777777" w:rsidR="006A377D" w:rsidRPr="00D5180B" w:rsidRDefault="006A377D" w:rsidP="003E2E2C">
      <w:pPr>
        <w:numPr>
          <w:ilvl w:val="0"/>
          <w:numId w:val="2"/>
        </w:numPr>
        <w:tabs>
          <w:tab w:val="clear" w:pos="2854"/>
        </w:tabs>
        <w:spacing w:before="120" w:after="120"/>
        <w:ind w:left="720" w:hanging="346"/>
        <w:rPr>
          <w:rFonts w:cs="Calibri"/>
          <w:szCs w:val="22"/>
        </w:rPr>
      </w:pPr>
      <w:r w:rsidRPr="00D5180B">
        <w:rPr>
          <w:rFonts w:cs="Calibri"/>
          <w:szCs w:val="22"/>
        </w:rPr>
        <w:t xml:space="preserve">If </w:t>
      </w:r>
      <w:r w:rsidR="0080487D" w:rsidRPr="00D5180B">
        <w:rPr>
          <w:rFonts w:cs="Calibri"/>
          <w:szCs w:val="22"/>
        </w:rPr>
        <w:t xml:space="preserve">flooding has occurred </w:t>
      </w:r>
      <w:r w:rsidRPr="00D5180B">
        <w:rPr>
          <w:rFonts w:cs="Calibri"/>
          <w:szCs w:val="22"/>
        </w:rPr>
        <w:t>in the past on the property, soil clearance testing may be conducted prior to planting leafy greens</w:t>
      </w:r>
      <w:r w:rsidR="003374F8" w:rsidRPr="00D5180B">
        <w:rPr>
          <w:rFonts w:cs="Calibri"/>
          <w:szCs w:val="22"/>
        </w:rPr>
        <w:t xml:space="preserve">. </w:t>
      </w:r>
      <w:r w:rsidR="00E12079" w:rsidRPr="00D5180B">
        <w:rPr>
          <w:rFonts w:cs="Calibri"/>
          <w:szCs w:val="22"/>
        </w:rPr>
        <w:t>Soil testing may be used to shorten the clearance period to 30 days</w:t>
      </w:r>
      <w:r w:rsidR="003374F8" w:rsidRPr="00D5180B">
        <w:rPr>
          <w:rFonts w:cs="Calibri"/>
          <w:szCs w:val="22"/>
        </w:rPr>
        <w:t xml:space="preserve">. </w:t>
      </w:r>
      <w:r w:rsidRPr="00D5180B">
        <w:rPr>
          <w:rFonts w:cs="Calibri"/>
          <w:szCs w:val="22"/>
        </w:rPr>
        <w:t xml:space="preserve">If performed, </w:t>
      </w:r>
      <w:r w:rsidR="00167AED" w:rsidRPr="00D5180B">
        <w:rPr>
          <w:rFonts w:cs="Calibri"/>
          <w:szCs w:val="22"/>
        </w:rPr>
        <w:t xml:space="preserve">testing </w:t>
      </w:r>
      <w:r w:rsidRPr="00D5180B">
        <w:rPr>
          <w:rFonts w:cs="Calibri"/>
          <w:szCs w:val="22"/>
        </w:rPr>
        <w:t xml:space="preserve">must </w:t>
      </w:r>
      <w:r w:rsidR="006C62D6" w:rsidRPr="00D5180B">
        <w:rPr>
          <w:rFonts w:cs="Calibri"/>
          <w:szCs w:val="22"/>
        </w:rPr>
        <w:t xml:space="preserve">indicate </w:t>
      </w:r>
      <w:r w:rsidRPr="00D5180B">
        <w:rPr>
          <w:rFonts w:cs="Calibri"/>
          <w:szCs w:val="22"/>
        </w:rPr>
        <w:t>soil levels of microorganisms lower than the standards for processed compost</w:t>
      </w:r>
      <w:r w:rsidR="003374F8" w:rsidRPr="00D5180B">
        <w:rPr>
          <w:rFonts w:cs="Calibri"/>
          <w:szCs w:val="22"/>
        </w:rPr>
        <w:t xml:space="preserve">. </w:t>
      </w:r>
      <w:r w:rsidRPr="00D5180B">
        <w:rPr>
          <w:rFonts w:cs="Calibri"/>
          <w:szCs w:val="22"/>
        </w:rPr>
        <w:t xml:space="preserve">Suitable representative samples should be collected for the entire area suspected to have been exposed to </w:t>
      </w:r>
      <w:r w:rsidR="0080487D" w:rsidRPr="00D5180B">
        <w:rPr>
          <w:rFonts w:cs="Calibri"/>
          <w:szCs w:val="22"/>
        </w:rPr>
        <w:t>flooding</w:t>
      </w:r>
      <w:r w:rsidRPr="00D5180B">
        <w:rPr>
          <w:rFonts w:cs="Calibri"/>
          <w:szCs w:val="22"/>
        </w:rPr>
        <w:t>.</w:t>
      </w:r>
    </w:p>
    <w:p w14:paraId="05495D54" w14:textId="77777777" w:rsidR="00E86B24" w:rsidRPr="00D5180B" w:rsidRDefault="00E86B24" w:rsidP="003E2E2C">
      <w:pPr>
        <w:numPr>
          <w:ilvl w:val="0"/>
          <w:numId w:val="2"/>
        </w:numPr>
        <w:tabs>
          <w:tab w:val="clear" w:pos="2854"/>
        </w:tabs>
        <w:spacing w:before="120" w:after="120"/>
        <w:ind w:left="720" w:hanging="346"/>
        <w:rPr>
          <w:rFonts w:cs="Calibri"/>
          <w:szCs w:val="22"/>
        </w:rPr>
      </w:pPr>
      <w:r w:rsidRPr="00D5180B">
        <w:rPr>
          <w:rFonts w:cs="Calibri"/>
          <w:szCs w:val="22"/>
        </w:rPr>
        <w:t>Sample previously flooded soil for the presence of microorganisms of significant public health concern or appropriate indicator microorganisms</w:t>
      </w:r>
      <w:r w:rsidR="003374F8" w:rsidRPr="00D5180B">
        <w:rPr>
          <w:rFonts w:cs="Calibri"/>
          <w:szCs w:val="22"/>
        </w:rPr>
        <w:t xml:space="preserve">. </w:t>
      </w:r>
      <w:r w:rsidRPr="00D5180B">
        <w:rPr>
          <w:rFonts w:cs="Calibri"/>
          <w:szCs w:val="22"/>
        </w:rPr>
        <w:t xml:space="preserve">Microbial soil sampling can provide valuable information regarding relative risks; however, sampling by itself does not guarantee that </w:t>
      </w:r>
      <w:r w:rsidR="00B83994" w:rsidRPr="00D5180B">
        <w:rPr>
          <w:rFonts w:cs="Calibri"/>
          <w:szCs w:val="22"/>
        </w:rPr>
        <w:t>crops</w:t>
      </w:r>
      <w:r w:rsidRPr="00D5180B">
        <w:rPr>
          <w:rFonts w:cs="Calibri"/>
          <w:szCs w:val="22"/>
        </w:rPr>
        <w:t xml:space="preserve"> grown within the formerly flooded production area </w:t>
      </w:r>
      <w:r w:rsidR="00B83994" w:rsidRPr="00D5180B">
        <w:rPr>
          <w:rFonts w:cs="Calibri"/>
          <w:szCs w:val="22"/>
        </w:rPr>
        <w:t>will be</w:t>
      </w:r>
      <w:r w:rsidRPr="00D5180B">
        <w:rPr>
          <w:rFonts w:cs="Calibri"/>
          <w:szCs w:val="22"/>
        </w:rPr>
        <w:t xml:space="preserve"> free of the presence of human pathogens. </w:t>
      </w:r>
    </w:p>
    <w:p w14:paraId="6A8E1B88" w14:textId="77777777" w:rsidR="00A338C2" w:rsidRPr="00D5180B" w:rsidRDefault="00C823C1" w:rsidP="00F0393F">
      <w:pPr>
        <w:numPr>
          <w:ilvl w:val="0"/>
          <w:numId w:val="36"/>
        </w:numPr>
        <w:spacing w:before="120" w:after="120"/>
        <w:ind w:left="720"/>
        <w:rPr>
          <w:rFonts w:cs="Calibri"/>
          <w:szCs w:val="22"/>
        </w:rPr>
      </w:pPr>
      <w:r w:rsidRPr="00D5180B">
        <w:rPr>
          <w:rFonts w:cs="Calibri"/>
          <w:szCs w:val="22"/>
        </w:rPr>
        <w:lastRenderedPageBreak/>
        <w:t>Evaluate the f</w:t>
      </w:r>
      <w:r w:rsidR="00BC421C" w:rsidRPr="00D5180B">
        <w:rPr>
          <w:rFonts w:cs="Calibri"/>
          <w:szCs w:val="22"/>
        </w:rPr>
        <w:t>ield history and crop selection on formerly flooded production ground</w:t>
      </w:r>
      <w:r w:rsidR="00167AED" w:rsidRPr="00D5180B">
        <w:rPr>
          <w:rFonts w:cs="Calibri"/>
          <w:szCs w:val="22"/>
        </w:rPr>
        <w:t>.</w:t>
      </w:r>
    </w:p>
    <w:p w14:paraId="68C31D33" w14:textId="77777777" w:rsidR="00A338C2" w:rsidRPr="00D5180B" w:rsidRDefault="00BC421C" w:rsidP="003E2E2C">
      <w:pPr>
        <w:numPr>
          <w:ilvl w:val="0"/>
          <w:numId w:val="2"/>
        </w:numPr>
        <w:tabs>
          <w:tab w:val="clear" w:pos="2854"/>
        </w:tabs>
        <w:spacing w:before="120" w:after="120"/>
        <w:ind w:left="720" w:hanging="346"/>
        <w:rPr>
          <w:rFonts w:cs="Calibri"/>
          <w:szCs w:val="22"/>
        </w:rPr>
      </w:pPr>
      <w:r w:rsidRPr="00D5180B">
        <w:rPr>
          <w:rFonts w:cs="Calibri"/>
          <w:szCs w:val="22"/>
        </w:rPr>
        <w:t>Assess the time interval between the flooding event, crop planting</w:t>
      </w:r>
      <w:r w:rsidR="0072520E" w:rsidRPr="00D5180B">
        <w:rPr>
          <w:rFonts w:cs="Calibri"/>
          <w:szCs w:val="22"/>
        </w:rPr>
        <w:t>,</w:t>
      </w:r>
      <w:r w:rsidRPr="00D5180B">
        <w:rPr>
          <w:rFonts w:cs="Calibri"/>
          <w:szCs w:val="22"/>
        </w:rPr>
        <w:t xml:space="preserve"> and crop harvest. Comparative soil samples may be utilized to assess relative risk if significant reductions in indicator microorganisms have occurred within this time interval.</w:t>
      </w:r>
    </w:p>
    <w:p w14:paraId="204423D7" w14:textId="77777777" w:rsidR="005E209C" w:rsidRPr="00D5180B" w:rsidRDefault="00176AEE" w:rsidP="003E2E2C">
      <w:pPr>
        <w:numPr>
          <w:ilvl w:val="0"/>
          <w:numId w:val="2"/>
        </w:numPr>
        <w:tabs>
          <w:tab w:val="clear" w:pos="2854"/>
        </w:tabs>
        <w:spacing w:before="120" w:after="120"/>
        <w:ind w:left="720" w:hanging="346"/>
        <w:rPr>
          <w:rFonts w:cs="Calibri"/>
          <w:szCs w:val="22"/>
        </w:rPr>
      </w:pPr>
      <w:r w:rsidRPr="00D5180B">
        <w:rPr>
          <w:rFonts w:cs="Calibri"/>
          <w:szCs w:val="22"/>
        </w:rPr>
        <w:t>Prevent cross-contamination by cleaning or sanitizing any equipment that may have contacted previously flooded soil</w:t>
      </w:r>
      <w:r w:rsidR="00891232" w:rsidRPr="00D5180B">
        <w:rPr>
          <w:rFonts w:cs="Calibri"/>
          <w:szCs w:val="22"/>
        </w:rPr>
        <w:t xml:space="preserve"> (also see the section on </w:t>
      </w:r>
      <w:r w:rsidR="002A02BE" w:rsidRPr="00D5180B">
        <w:rPr>
          <w:rFonts w:cs="Calibri"/>
          <w:szCs w:val="22"/>
        </w:rPr>
        <w:t xml:space="preserve">Equipment Facilitated </w:t>
      </w:r>
      <w:r w:rsidR="00D7709D" w:rsidRPr="00D5180B">
        <w:rPr>
          <w:rFonts w:cs="Calibri"/>
          <w:szCs w:val="22"/>
        </w:rPr>
        <w:t>Cross-</w:t>
      </w:r>
      <w:r w:rsidR="00845566" w:rsidRPr="00D5180B">
        <w:rPr>
          <w:rFonts w:cs="Calibri"/>
          <w:szCs w:val="22"/>
        </w:rPr>
        <w:t>C</w:t>
      </w:r>
      <w:r w:rsidR="00D7709D" w:rsidRPr="00D5180B">
        <w:rPr>
          <w:rFonts w:cs="Calibri"/>
          <w:szCs w:val="22"/>
        </w:rPr>
        <w:t>ontamination</w:t>
      </w:r>
      <w:r w:rsidR="00891232" w:rsidRPr="00D5180B">
        <w:rPr>
          <w:rFonts w:cs="Calibri"/>
          <w:szCs w:val="22"/>
        </w:rPr>
        <w:t xml:space="preserve"> above)</w:t>
      </w:r>
      <w:r w:rsidR="002A02BE" w:rsidRPr="00D5180B">
        <w:rPr>
          <w:rFonts w:cs="Calibri"/>
          <w:szCs w:val="22"/>
        </w:rPr>
        <w:t>.</w:t>
      </w:r>
    </w:p>
    <w:p w14:paraId="711FC1AC" w14:textId="77777777" w:rsidR="00BC421C" w:rsidRPr="00134BAD" w:rsidRDefault="00BC421C" w:rsidP="009812E5">
      <w:pPr>
        <w:pStyle w:val="Heading1"/>
        <w:rPr>
          <w:sz w:val="32"/>
        </w:rPr>
      </w:pPr>
      <w:bookmarkStart w:id="989" w:name="_Toc198619167"/>
      <w:bookmarkStart w:id="990" w:name="_Toc198619169"/>
      <w:bookmarkStart w:id="991" w:name="_Toc198619175"/>
      <w:bookmarkStart w:id="992" w:name="_Toc489362237"/>
      <w:bookmarkStart w:id="993" w:name="_Toc8374964"/>
      <w:bookmarkStart w:id="994" w:name="_Toc20839187"/>
      <w:bookmarkEnd w:id="989"/>
      <w:bookmarkEnd w:id="990"/>
      <w:bookmarkEnd w:id="991"/>
      <w:r w:rsidRPr="00134BAD">
        <w:rPr>
          <w:sz w:val="32"/>
        </w:rPr>
        <w:t>Issue: Production Locations - Climatic Conditions and Environment</w:t>
      </w:r>
      <w:bookmarkEnd w:id="992"/>
      <w:bookmarkEnd w:id="993"/>
      <w:bookmarkEnd w:id="994"/>
      <w:r w:rsidRPr="00134BAD">
        <w:rPr>
          <w:sz w:val="32"/>
        </w:rPr>
        <w:t xml:space="preserve"> </w:t>
      </w:r>
      <w:r w:rsidRPr="00134BAD">
        <w:rPr>
          <w:sz w:val="32"/>
        </w:rPr>
        <w:tab/>
      </w:r>
    </w:p>
    <w:p w14:paraId="6A55EA21" w14:textId="77777777" w:rsidR="00BC421C" w:rsidRPr="00D5180B" w:rsidRDefault="00BC421C" w:rsidP="003E2E2C">
      <w:pPr>
        <w:ind w:left="360"/>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7D03DD8F" w14:textId="77777777" w:rsidR="00BC421C" w:rsidRPr="00D5180B" w:rsidRDefault="00BC421C" w:rsidP="007D7827">
      <w:pPr>
        <w:pStyle w:val="Heading2"/>
      </w:pPr>
      <w:bookmarkStart w:id="995" w:name="_Toc167780404"/>
      <w:bookmarkStart w:id="996" w:name="_Toc198619177"/>
      <w:bookmarkStart w:id="997" w:name="_Toc443565042"/>
      <w:bookmarkStart w:id="998" w:name="_Toc489362238"/>
      <w:bookmarkStart w:id="999" w:name="_Toc8374965"/>
      <w:bookmarkStart w:id="1000" w:name="_Toc20839188"/>
      <w:r w:rsidRPr="00D5180B">
        <w:t>The Best Practices Are:</w:t>
      </w:r>
      <w:bookmarkEnd w:id="995"/>
      <w:bookmarkEnd w:id="996"/>
      <w:bookmarkEnd w:id="997"/>
      <w:bookmarkEnd w:id="998"/>
      <w:bookmarkEnd w:id="999"/>
      <w:bookmarkEnd w:id="1000"/>
    </w:p>
    <w:p w14:paraId="1857B488"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77B5895D"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0A63AB53"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2CB0506B"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0309D45E"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2B24D62B"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3F38F60E" w14:textId="77777777" w:rsidR="00BC421C" w:rsidRPr="00673EAC" w:rsidRDefault="00BC421C" w:rsidP="003E2E2C">
      <w:pPr>
        <w:rPr>
          <w:rFonts w:cs="Times New Roman"/>
          <w:b/>
          <w:szCs w:val="22"/>
        </w:rPr>
      </w:pPr>
    </w:p>
    <w:p w14:paraId="07445E0B" w14:textId="77777777" w:rsidR="00BC421C" w:rsidRPr="00134BAD" w:rsidRDefault="00BC421C" w:rsidP="00134BAD">
      <w:pPr>
        <w:pStyle w:val="Heading1"/>
        <w:ind w:left="810" w:hanging="810"/>
        <w:rPr>
          <w:sz w:val="32"/>
        </w:rPr>
      </w:pPr>
      <w:bookmarkStart w:id="1001" w:name="_Toc489362239"/>
      <w:bookmarkStart w:id="1002" w:name="_Toc8374966"/>
      <w:bookmarkStart w:id="1003" w:name="_Toc20839189"/>
      <w:r w:rsidRPr="00134BAD">
        <w:rPr>
          <w:sz w:val="32"/>
        </w:rPr>
        <w:t>Issue: Production Locations - Encroachment by Animals and Urban Settings</w:t>
      </w:r>
      <w:bookmarkEnd w:id="1001"/>
      <w:bookmarkEnd w:id="1002"/>
      <w:bookmarkEnd w:id="1003"/>
      <w:r w:rsidRPr="00134BAD">
        <w:rPr>
          <w:sz w:val="32"/>
        </w:rPr>
        <w:t xml:space="preserve"> </w:t>
      </w:r>
    </w:p>
    <w:p w14:paraId="64D86F23"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5E2C72D2" w14:textId="77777777" w:rsidR="005C7906" w:rsidRPr="00D5180B" w:rsidRDefault="005C7906" w:rsidP="003E2E2C">
      <w:pPr>
        <w:rPr>
          <w:rFonts w:cs="Times New Roman"/>
          <w:b/>
          <w:szCs w:val="22"/>
        </w:rPr>
      </w:pPr>
    </w:p>
    <w:p w14:paraId="6A3DCBB6" w14:textId="77777777" w:rsidR="00BC421C" w:rsidRPr="00D5180B" w:rsidRDefault="00BC421C" w:rsidP="007D7827">
      <w:pPr>
        <w:pStyle w:val="Heading2"/>
      </w:pPr>
      <w:bookmarkStart w:id="1004" w:name="_Toc167780406"/>
      <w:bookmarkStart w:id="1005" w:name="_Toc198619179"/>
      <w:bookmarkStart w:id="1006" w:name="_Toc443565044"/>
      <w:bookmarkStart w:id="1007" w:name="_Toc489362240"/>
      <w:bookmarkStart w:id="1008" w:name="_Toc8374967"/>
      <w:bookmarkStart w:id="1009" w:name="_Toc20839190"/>
      <w:r w:rsidRPr="00D5180B">
        <w:t>The Best Practices Are:</w:t>
      </w:r>
      <w:bookmarkEnd w:id="1004"/>
      <w:bookmarkEnd w:id="1005"/>
      <w:bookmarkEnd w:id="1006"/>
      <w:bookmarkEnd w:id="1007"/>
      <w:bookmarkEnd w:id="1008"/>
      <w:bookmarkEnd w:id="1009"/>
    </w:p>
    <w:p w14:paraId="5FBCF4C2" w14:textId="77777777" w:rsidR="00D70685" w:rsidRPr="00D5180B" w:rsidRDefault="00D70685" w:rsidP="00F0393F">
      <w:pPr>
        <w:numPr>
          <w:ilvl w:val="0"/>
          <w:numId w:val="45"/>
        </w:numPr>
        <w:autoSpaceDE w:val="0"/>
        <w:autoSpaceDN w:val="0"/>
        <w:adjustRightInd w:val="0"/>
        <w:ind w:left="720"/>
        <w:rPr>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adjacent land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6F06A90A" w14:textId="77777777" w:rsidR="004C7E58" w:rsidRPr="00D5180B" w:rsidRDefault="007B5E6B" w:rsidP="00F0393F">
      <w:pPr>
        <w:numPr>
          <w:ilvl w:val="0"/>
          <w:numId w:val="45"/>
        </w:numPr>
        <w:autoSpaceDE w:val="0"/>
        <w:autoSpaceDN w:val="0"/>
        <w:adjustRightInd w:val="0"/>
        <w:ind w:left="720"/>
        <w:rPr>
          <w:rFonts w:cs="Calibri"/>
          <w:szCs w:val="22"/>
        </w:rPr>
      </w:pPr>
      <w:r w:rsidRPr="00D5180B">
        <w:rPr>
          <w:rFonts w:cs="Calibri"/>
          <w:szCs w:val="22"/>
        </w:rPr>
        <w:t xml:space="preserve">During the Environmental Assessments discussed </w:t>
      </w:r>
      <w:r w:rsidR="00B13084" w:rsidRPr="00D5180B">
        <w:rPr>
          <w:rFonts w:cs="Calibri"/>
          <w:szCs w:val="22"/>
        </w:rPr>
        <w:t xml:space="preserve">in Section </w:t>
      </w:r>
      <w:r w:rsidR="009F7A33" w:rsidRPr="00D5180B">
        <w:rPr>
          <w:rFonts w:cs="Calibri"/>
          <w:szCs w:val="22"/>
        </w:rPr>
        <w:t>3</w:t>
      </w:r>
      <w:r w:rsidR="002F7D46" w:rsidRPr="00D5180B">
        <w:rPr>
          <w:rFonts w:cs="Calibri"/>
          <w:szCs w:val="22"/>
        </w:rPr>
        <w:t xml:space="preserve">, </w:t>
      </w:r>
      <w:r w:rsidRPr="00D5180B">
        <w:rPr>
          <w:rFonts w:cs="Calibri"/>
          <w:szCs w:val="22"/>
        </w:rPr>
        <w:t xml:space="preserve">the location of any adjacent land uses that </w:t>
      </w:r>
      <w:r w:rsidR="000A3F42" w:rsidRPr="00D5180B">
        <w:rPr>
          <w:rFonts w:cs="Calibri"/>
          <w:szCs w:val="22"/>
        </w:rPr>
        <w:t xml:space="preserve">are likely to present a food safety </w:t>
      </w:r>
      <w:r w:rsidRPr="00D5180B">
        <w:rPr>
          <w:rFonts w:cs="Calibri"/>
          <w:szCs w:val="22"/>
        </w:rPr>
        <w:t>risk should be documented</w:t>
      </w:r>
      <w:r w:rsidR="003374F8" w:rsidRPr="00D5180B">
        <w:rPr>
          <w:rFonts w:cs="Calibri"/>
          <w:szCs w:val="22"/>
        </w:rPr>
        <w:t xml:space="preserve">. </w:t>
      </w:r>
      <w:r w:rsidRPr="00D5180B">
        <w:rPr>
          <w:rFonts w:cs="Calibri"/>
          <w:szCs w:val="22"/>
        </w:rPr>
        <w:t xml:space="preserve">In addition, as specified in Table </w:t>
      </w:r>
      <w:r w:rsidR="00456F78" w:rsidRPr="00D5180B">
        <w:rPr>
          <w:rFonts w:cs="Calibri"/>
          <w:szCs w:val="22"/>
        </w:rPr>
        <w:t>7</w:t>
      </w:r>
      <w:r w:rsidRPr="00D5180B">
        <w:rPr>
          <w:rFonts w:cs="Calibri"/>
          <w:szCs w:val="22"/>
        </w:rPr>
        <w:t xml:space="preserve">, any deviations from the recommended </w:t>
      </w:r>
      <w:r w:rsidR="00B13084" w:rsidRPr="00D5180B">
        <w:rPr>
          <w:rFonts w:cs="Calibri"/>
          <w:szCs w:val="22"/>
        </w:rPr>
        <w:t xml:space="preserve">buffer </w:t>
      </w:r>
      <w:r w:rsidRPr="00D5180B">
        <w:rPr>
          <w:rFonts w:cs="Calibri"/>
          <w:szCs w:val="22"/>
        </w:rPr>
        <w:t xml:space="preserve">distances due to mitigation factors </w:t>
      </w:r>
      <w:r w:rsidR="00B13084" w:rsidRPr="00D5180B">
        <w:rPr>
          <w:rFonts w:cs="Calibri"/>
          <w:szCs w:val="22"/>
        </w:rPr>
        <w:t xml:space="preserve">or increased risk </w:t>
      </w:r>
      <w:r w:rsidRPr="00D5180B">
        <w:rPr>
          <w:rFonts w:cs="Calibri"/>
          <w:szCs w:val="22"/>
        </w:rPr>
        <w:t>should be documented</w:t>
      </w:r>
      <w:r w:rsidR="00AF31BF" w:rsidRPr="00D5180B">
        <w:rPr>
          <w:rFonts w:cs="Calibri"/>
          <w:szCs w:val="22"/>
        </w:rPr>
        <w:t>.</w:t>
      </w:r>
    </w:p>
    <w:p w14:paraId="6D8FDA6B" w14:textId="77777777" w:rsidR="00BC421C" w:rsidRPr="00D5180B" w:rsidRDefault="000C4D0E" w:rsidP="00F0393F">
      <w:pPr>
        <w:numPr>
          <w:ilvl w:val="0"/>
          <w:numId w:val="45"/>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42BB2964" w14:textId="77777777"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212FB82C" w14:textId="77777777" w:rsidR="00EA36F7"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3EB93777" w14:textId="77777777" w:rsidR="00E96A8F" w:rsidRPr="00D5180B" w:rsidRDefault="00E96A8F" w:rsidP="00F0393F">
      <w:pPr>
        <w:numPr>
          <w:ilvl w:val="0"/>
          <w:numId w:val="45"/>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6291B502" w14:textId="77777777" w:rsidR="00BC421C" w:rsidRPr="00D5180B" w:rsidRDefault="00BC421C" w:rsidP="00F0393F">
      <w:pPr>
        <w:numPr>
          <w:ilvl w:val="0"/>
          <w:numId w:val="45"/>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r w:rsidR="004C7E58" w:rsidRPr="00D5180B">
        <w:rPr>
          <w:rFonts w:cs="Calibri"/>
          <w:szCs w:val="22"/>
        </w:rPr>
        <w:t>If the</w:t>
      </w:r>
      <w:r w:rsidR="00B6624C" w:rsidRPr="00D5180B">
        <w:rPr>
          <w:rFonts w:cs="Calibri"/>
          <w:szCs w:val="22"/>
        </w:rPr>
        <w:t xml:space="preserve"> </w:t>
      </w:r>
      <w:r w:rsidR="000D477F" w:rsidRPr="00D5180B">
        <w:rPr>
          <w:rFonts w:cs="Calibri"/>
          <w:szCs w:val="22"/>
        </w:rPr>
        <w:t>designated</w:t>
      </w:r>
      <w:r w:rsidR="004C7E58" w:rsidRPr="00D5180B">
        <w:rPr>
          <w:rFonts w:cs="Calibri"/>
          <w:szCs w:val="22"/>
        </w:rPr>
        <w:t xml:space="preserve"> food safety professional deems that there is the potential for microbial contamination from adjacent areas, a risk assessment shall be performed to determine the risk level as well as to evaluate potential strategies</w:t>
      </w:r>
      <w:r w:rsidR="002B4D98" w:rsidRPr="00D5180B">
        <w:rPr>
          <w:rFonts w:cs="Calibri"/>
          <w:szCs w:val="22"/>
        </w:rPr>
        <w:t xml:space="preserve"> to </w:t>
      </w:r>
      <w:r w:rsidR="00881B9F" w:rsidRPr="00D5180B">
        <w:rPr>
          <w:rFonts w:cs="Calibri"/>
          <w:szCs w:val="22"/>
        </w:rPr>
        <w:t>control or reduce th</w:t>
      </w:r>
      <w:r w:rsidR="002B4D98" w:rsidRPr="00D5180B">
        <w:rPr>
          <w:rFonts w:cs="Calibri"/>
          <w:szCs w:val="22"/>
        </w:rPr>
        <w:t>e introduction of human pathogens</w:t>
      </w:r>
      <w:r w:rsidR="004C7E58" w:rsidRPr="00D5180B">
        <w:rPr>
          <w:rFonts w:cs="Calibri"/>
          <w:szCs w:val="22"/>
        </w:rPr>
        <w:t>.</w:t>
      </w:r>
      <w:r w:rsidR="00157B91" w:rsidRPr="00D5180B">
        <w:rPr>
          <w:rFonts w:cs="Calibri"/>
          <w:szCs w:val="22"/>
        </w:rPr>
        <w:t xml:space="preserve"> </w:t>
      </w:r>
    </w:p>
    <w:p w14:paraId="0AD9F355" w14:textId="77777777" w:rsidR="001C68AD"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6658C30B" w14:textId="77777777" w:rsidR="00430935" w:rsidRPr="00D5180B" w:rsidRDefault="00430935" w:rsidP="00F0393F">
      <w:pPr>
        <w:numPr>
          <w:ilvl w:val="0"/>
          <w:numId w:val="45"/>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763F5B8D" w14:textId="77777777" w:rsidR="00DB7AB3" w:rsidRPr="00D5180B" w:rsidRDefault="00F25FF3" w:rsidP="00F0393F">
      <w:pPr>
        <w:numPr>
          <w:ilvl w:val="0"/>
          <w:numId w:val="45"/>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77A83943" w14:textId="77777777" w:rsidR="00660126" w:rsidRPr="00D5180B" w:rsidRDefault="00615170" w:rsidP="00F0393F">
      <w:pPr>
        <w:numPr>
          <w:ilvl w:val="0"/>
          <w:numId w:val="45"/>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0BA9C816" w14:textId="77777777" w:rsidR="00CF615D" w:rsidRPr="00D5180B" w:rsidRDefault="00DB7AB3" w:rsidP="00F0393F">
      <w:pPr>
        <w:numPr>
          <w:ilvl w:val="0"/>
          <w:numId w:val="45"/>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0B6DBA81" w14:textId="77777777" w:rsidR="00FB3E21" w:rsidRPr="00D5180B" w:rsidRDefault="00FB3E21" w:rsidP="00F0393F">
      <w:pPr>
        <w:numPr>
          <w:ilvl w:val="0"/>
          <w:numId w:val="45"/>
        </w:numPr>
        <w:autoSpaceDE w:val="0"/>
        <w:autoSpaceDN w:val="0"/>
        <w:adjustRightInd w:val="0"/>
        <w:ind w:left="720"/>
        <w:rPr>
          <w:rFonts w:cs="Calibri"/>
          <w:szCs w:val="22"/>
        </w:rPr>
      </w:pPr>
      <w:r w:rsidRPr="00D5180B">
        <w:rPr>
          <w:rFonts w:cs="Calibri"/>
          <w:szCs w:val="22"/>
        </w:rPr>
        <w:t xml:space="preserve">After a significant event (such as flooding or an earthquake) that could negatively impact a sewage or septic system, takes appropriate steps to ensure that sewage and septic systems continue to operate in a </w:t>
      </w:r>
      <w:r w:rsidRPr="00D5180B">
        <w:rPr>
          <w:rFonts w:cs="Calibri"/>
          <w:szCs w:val="22"/>
        </w:rPr>
        <w:lastRenderedPageBreak/>
        <w:t>manner that does not contaminate produce, food contact surfaces, areas used for produce handling, water sources, or water distribution systems.</w:t>
      </w:r>
    </w:p>
    <w:p w14:paraId="0B98976C" w14:textId="77777777" w:rsidR="001912A4" w:rsidRPr="00D5180B" w:rsidRDefault="00CF615D" w:rsidP="00F0393F">
      <w:pPr>
        <w:numPr>
          <w:ilvl w:val="0"/>
          <w:numId w:val="45"/>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adjacent land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77F5B251" w14:textId="77777777" w:rsidR="001912A4" w:rsidRPr="00D5180B" w:rsidRDefault="001912A4" w:rsidP="003E2E2C">
      <w:pPr>
        <w:spacing w:before="120" w:after="120"/>
        <w:rPr>
          <w:rFonts w:cs="Times New Roman"/>
          <w:szCs w:val="22"/>
        </w:rPr>
      </w:pPr>
    </w:p>
    <w:p w14:paraId="27C6D473" w14:textId="77777777" w:rsidR="00525CE2" w:rsidRPr="0004283C" w:rsidRDefault="003C69B6" w:rsidP="001D243E">
      <w:pPr>
        <w:shd w:val="clear" w:color="auto" w:fill="A8D08D" w:themeFill="accent6" w:themeFillTint="99"/>
        <w:tabs>
          <w:tab w:val="left" w:pos="274"/>
          <w:tab w:val="center" w:pos="5112"/>
        </w:tabs>
        <w:spacing w:before="120" w:after="120"/>
        <w:rPr>
          <w:rFonts w:ascii="Brandon Grotesque Medium" w:hAnsi="Brandon Grotesque Medium" w:cs="Times New Roman"/>
          <w:b/>
          <w:sz w:val="24"/>
        </w:rPr>
      </w:pPr>
      <w:bookmarkStart w:id="1010" w:name="_Toc167780407"/>
      <w:bookmarkStart w:id="1011" w:name="_Toc198619180"/>
      <w:r w:rsidRPr="001D243E">
        <w:rPr>
          <w:sz w:val="24"/>
        </w:rPr>
        <w:br w:type="page"/>
      </w:r>
      <w:r w:rsidR="0004283C" w:rsidRPr="0004283C">
        <w:rPr>
          <w:rFonts w:cs="Times New Roman"/>
          <w:sz w:val="24"/>
        </w:rPr>
        <w:lastRenderedPageBreak/>
        <w:tab/>
      </w:r>
      <w:r w:rsidR="0004283C" w:rsidRPr="0004283C">
        <w:rPr>
          <w:rFonts w:cs="Times New Roman"/>
          <w:sz w:val="24"/>
        </w:rPr>
        <w:tab/>
      </w:r>
      <w:r w:rsidR="00DC7A7F" w:rsidRPr="0004283C">
        <w:rPr>
          <w:rFonts w:ascii="Brandon Grotesque Medium" w:hAnsi="Brandon Grotesque Medium" w:cs="Times New Roman"/>
          <w:b/>
          <w:sz w:val="24"/>
        </w:rPr>
        <w:t>F</w:t>
      </w:r>
      <w:r w:rsidR="00B132BE">
        <w:rPr>
          <w:rFonts w:ascii="Brandon Grotesque Medium" w:hAnsi="Brandon Grotesque Medium" w:cs="Times New Roman"/>
          <w:b/>
          <w:sz w:val="24"/>
        </w:rPr>
        <w:t>IGURE</w:t>
      </w:r>
      <w:r w:rsidR="00DC7A7F" w:rsidRPr="0004283C">
        <w:rPr>
          <w:rFonts w:ascii="Brandon Grotesque Medium" w:hAnsi="Brandon Grotesque Medium" w:cs="Times New Roman"/>
          <w:b/>
          <w:sz w:val="24"/>
        </w:rPr>
        <w:t xml:space="preserve"> </w:t>
      </w:r>
      <w:r w:rsidR="00B64709">
        <w:rPr>
          <w:rFonts w:ascii="Brandon Grotesque Medium" w:hAnsi="Brandon Grotesque Medium" w:cs="Times New Roman"/>
          <w:b/>
          <w:sz w:val="24"/>
        </w:rPr>
        <w:t>9</w:t>
      </w:r>
      <w:r w:rsidR="00DC7A7F" w:rsidRPr="0004283C">
        <w:rPr>
          <w:rFonts w:ascii="Brandon Grotesque Medium" w:hAnsi="Brandon Grotesque Medium" w:cs="Times New Roman"/>
          <w:b/>
          <w:sz w:val="24"/>
        </w:rPr>
        <w:t xml:space="preserve">. PRE-HARVEST and HARVEST Assessment – </w:t>
      </w:r>
      <w:r w:rsidR="00233523" w:rsidRPr="0004283C">
        <w:rPr>
          <w:rFonts w:ascii="Brandon Grotesque Medium" w:hAnsi="Brandon Grotesque Medium" w:cs="Times New Roman"/>
          <w:b/>
          <w:sz w:val="24"/>
        </w:rPr>
        <w:t>Animal Hazard/</w:t>
      </w:r>
      <w:r w:rsidR="00DC7A7F" w:rsidRPr="0004283C">
        <w:rPr>
          <w:rFonts w:ascii="Brandon Grotesque Medium" w:hAnsi="Brandon Grotesque Medium" w:cs="Times New Roman"/>
          <w:b/>
          <w:sz w:val="24"/>
        </w:rPr>
        <w:t>Fecal Matter Decision Tree</w:t>
      </w:r>
    </w:p>
    <w:p w14:paraId="11D0FF8B" w14:textId="77777777" w:rsidR="00525CE2" w:rsidRPr="00134BAD" w:rsidRDefault="008B17BC" w:rsidP="00525CE2">
      <w:pPr>
        <w:tabs>
          <w:tab w:val="num" w:pos="1083"/>
        </w:tabs>
        <w:jc w:val="center"/>
        <w:rPr>
          <w:rFonts w:ascii="Times New Roman" w:hAnsi="Times New Roman"/>
        </w:rPr>
      </w:pPr>
      <w:r w:rsidRPr="00134BAD">
        <w:rPr>
          <w:rFonts w:ascii="Times New Roman" w:hAnsi="Times New Roman"/>
          <w:noProof/>
        </w:rPr>
        <mc:AlternateContent>
          <mc:Choice Requires="wps">
            <w:drawing>
              <wp:anchor distT="0" distB="0" distL="114300" distR="114300" simplePos="0" relativeHeight="251675648" behindDoc="0" locked="0" layoutInCell="1" allowOverlap="1" wp14:anchorId="0D95DCED" wp14:editId="4949224D">
                <wp:simplePos x="0" y="0"/>
                <wp:positionH relativeFrom="column">
                  <wp:posOffset>342053</wp:posOffset>
                </wp:positionH>
                <wp:positionV relativeFrom="paragraph">
                  <wp:posOffset>4562546</wp:posOffset>
                </wp:positionV>
                <wp:extent cx="990036" cy="731520"/>
                <wp:effectExtent l="19050" t="0" r="38735" b="49530"/>
                <wp:wrapNone/>
                <wp:docPr id="183" name="Hexagon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036" cy="731520"/>
                        </a:xfrm>
                        <a:prstGeom prst="hexagon">
                          <a:avLst>
                            <a:gd name="adj" fmla="val 31250"/>
                            <a:gd name="vf" fmla="val 115470"/>
                          </a:avLst>
                        </a:prstGeom>
                        <a:solidFill>
                          <a:srgbClr val="C00000"/>
                        </a:solidFill>
                        <a:ln w="6350">
                          <a:solidFill>
                            <a:srgbClr val="000000"/>
                          </a:solidFill>
                          <a:miter lim="800000"/>
                          <a:headEnd/>
                          <a:tailEnd/>
                        </a:ln>
                        <a:effectLst>
                          <a:outerShdw dist="28398" dir="3806097" algn="ctr" rotWithShape="0">
                            <a:srgbClr val="823B0B">
                              <a:alpha val="50000"/>
                            </a:srgbClr>
                          </a:outerShdw>
                        </a:effectLst>
                      </wps:spPr>
                      <wps:txbx>
                        <w:txbxContent>
                          <w:p w14:paraId="176613DB" w14:textId="77777777" w:rsidR="000C6025" w:rsidRPr="00E76148" w:rsidRDefault="000C6025" w:rsidP="00525CE2">
                            <w:pPr>
                              <w:jc w:val="center"/>
                              <w:rPr>
                                <w:rFonts w:cs="Calibri"/>
                                <w:b/>
                                <w:color w:val="FFFFFF"/>
                                <w:sz w:val="19"/>
                                <w:szCs w:val="19"/>
                              </w:rPr>
                            </w:pPr>
                            <w:r w:rsidRPr="00E76148">
                              <w:rPr>
                                <w:rFonts w:cs="Calibri"/>
                                <w:b/>
                                <w:color w:val="FFFFFF"/>
                                <w:sz w:val="19"/>
                                <w:szCs w:val="19"/>
                              </w:rPr>
                              <w:t>STOP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95DCED"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83" o:spid="_x0000_s1172" type="#_x0000_t9" style="position:absolute;left:0;text-align:left;margin-left:26.95pt;margin-top:359.25pt;width:77.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" adj="4987" fillcolor="#c00000" strokeweight=".5pt">
                <v:shadow on="t" color="#823b0b" opacity=".5" offset="1pt"/>
                <v:textbox>
                  <w:txbxContent>
                    <w:p w14:paraId="176613DB" w14:textId="77777777" w:rsidR="000C6025" w:rsidRPr="00E76148" w:rsidRDefault="000C6025" w:rsidP="00525CE2">
                      <w:pPr>
                        <w:jc w:val="center"/>
                        <w:rPr>
                          <w:rFonts w:cs="Calibri"/>
                          <w:b/>
                          <w:color w:val="FFFFFF"/>
                          <w:sz w:val="19"/>
                          <w:szCs w:val="19"/>
                        </w:rPr>
                      </w:pPr>
                      <w:r w:rsidRPr="00E76148">
                        <w:rPr>
                          <w:rFonts w:cs="Calibri"/>
                          <w:b/>
                          <w:color w:val="FFFFFF"/>
                          <w:sz w:val="19"/>
                          <w:szCs w:val="19"/>
                        </w:rPr>
                        <w:t>STOP HARVEST</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3840" behindDoc="0" locked="0" layoutInCell="1" allowOverlap="1" wp14:anchorId="15B5B247" wp14:editId="7684FA26">
                <wp:simplePos x="0" y="0"/>
                <wp:positionH relativeFrom="column">
                  <wp:posOffset>2446020</wp:posOffset>
                </wp:positionH>
                <wp:positionV relativeFrom="paragraph">
                  <wp:posOffset>6753860</wp:posOffset>
                </wp:positionV>
                <wp:extent cx="3535680" cy="457200"/>
                <wp:effectExtent l="9525" t="10795" r="17145" b="2730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5680" cy="457200"/>
                        </a:xfrm>
                        <a:prstGeom prst="rect">
                          <a:avLst/>
                        </a:prstGeom>
                        <a:solidFill>
                          <a:srgbClr val="B4C6E7"/>
                        </a:solidFill>
                        <a:ln w="6350">
                          <a:solidFill>
                            <a:srgbClr val="F2F2F2"/>
                          </a:solidFill>
                          <a:miter lim="800000"/>
                          <a:headEnd/>
                          <a:tailEnd/>
                        </a:ln>
                        <a:effectLst>
                          <a:outerShdw dist="28398" dir="3806097" algn="ctr" rotWithShape="0">
                            <a:srgbClr val="1F3763">
                              <a:alpha val="50000"/>
                            </a:srgbClr>
                          </a:outerShdw>
                        </a:effectLst>
                      </wps:spPr>
                      <wps:txbx>
                        <w:txbxContent>
                          <w:p w14:paraId="266FD0B3" w14:textId="77777777" w:rsidR="000C6025" w:rsidRPr="00DD61D6" w:rsidRDefault="000C6025"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B5B247" id="Rectangle 192" o:spid="_x0000_s1173" style="position:absolute;left:0;text-align:left;margin-left:192.6pt;margin-top:531.8pt;width:278.4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" fillcolor="#b4c6e7" strokecolor="#f2f2f2" strokeweight=".5pt">
                <v:shadow on="t" color="#1f3763" opacity=".5" offset="1pt"/>
                <v:textbox>
                  <w:txbxContent>
                    <w:p w14:paraId="266FD0B3" w14:textId="77777777" w:rsidR="000C6025" w:rsidRPr="00DD61D6" w:rsidRDefault="000C6025"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6912" behindDoc="0" locked="0" layoutInCell="1" allowOverlap="1" wp14:anchorId="667D7206" wp14:editId="758C3182">
                <wp:simplePos x="0" y="0"/>
                <wp:positionH relativeFrom="column">
                  <wp:posOffset>5334000</wp:posOffset>
                </wp:positionH>
                <wp:positionV relativeFrom="paragraph">
                  <wp:posOffset>5557520</wp:posOffset>
                </wp:positionV>
                <wp:extent cx="914400" cy="914400"/>
                <wp:effectExtent l="20955" t="24130" r="36195" b="520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38100">
                          <a:solidFill>
                            <a:srgbClr val="FFC000"/>
                          </a:solidFill>
                          <a:miter lim="800000"/>
                          <a:headEnd/>
                          <a:tailEnd/>
                        </a:ln>
                        <a:effectLst>
                          <a:outerShdw dist="28398" dir="3806097" algn="ctr" rotWithShape="0">
                            <a:srgbClr val="7F5F00">
                              <a:alpha val="50000"/>
                            </a:srgbClr>
                          </a:outerShdw>
                        </a:effectLst>
                      </wps:spPr>
                      <wps:txbx>
                        <w:txbxContent>
                          <w:p w14:paraId="43AB42A7" w14:textId="77777777" w:rsidR="000C6025" w:rsidRPr="00D842B4" w:rsidRDefault="000C6025" w:rsidP="00525CE2">
                            <w:pPr>
                              <w:jc w:val="center"/>
                              <w:rPr>
                                <w:rFonts w:cs="Calibri"/>
                                <w:b/>
                              </w:rPr>
                            </w:pPr>
                            <w:r>
                              <w:rPr>
                                <w:rFonts w:cs="Calibri"/>
                                <w:b/>
                              </w:rPr>
                              <w:t>AREA OUTSIDE SAFE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7D7206" id="Rectangle 191" o:spid="_x0000_s1174" style="position:absolute;left:0;text-align:left;margin-left:420pt;margin-top:437.6pt;width:1in;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" strokecolor="#ffc000" strokeweight="3pt">
                <v:shadow on="t" color="#7f5f00" opacity=".5" offset="1pt"/>
                <v:textbox>
                  <w:txbxContent>
                    <w:p w14:paraId="43AB42A7" w14:textId="77777777" w:rsidR="000C6025" w:rsidRPr="00D842B4" w:rsidRDefault="000C6025" w:rsidP="00525CE2">
                      <w:pPr>
                        <w:jc w:val="center"/>
                        <w:rPr>
                          <w:rFonts w:cs="Calibri"/>
                          <w:b/>
                        </w:rPr>
                      </w:pPr>
                      <w:r>
                        <w:rPr>
                          <w:rFonts w:cs="Calibri"/>
                          <w:b/>
                        </w:rPr>
                        <w:t>AREA OUTSIDE SAFE BUFFER</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2336" behindDoc="0" locked="0" layoutInCell="1" allowOverlap="1" wp14:anchorId="1E54468F" wp14:editId="22239905">
                <wp:simplePos x="0" y="0"/>
                <wp:positionH relativeFrom="column">
                  <wp:posOffset>1021080</wp:posOffset>
                </wp:positionH>
                <wp:positionV relativeFrom="paragraph">
                  <wp:posOffset>7014845</wp:posOffset>
                </wp:positionV>
                <wp:extent cx="1371600" cy="0"/>
                <wp:effectExtent l="22860" t="90805" r="34290" b="9017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6DEDE7" id="Straight Arrow Connector 190" o:spid="_x0000_s1026" type="#_x0000_t32" style="position:absolute;margin-left:80.4pt;margin-top:552.3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1552" behindDoc="0" locked="0" layoutInCell="1" allowOverlap="1" wp14:anchorId="4AB209B7" wp14:editId="2B2B9476">
                <wp:simplePos x="0" y="0"/>
                <wp:positionH relativeFrom="column">
                  <wp:posOffset>236220</wp:posOffset>
                </wp:positionH>
                <wp:positionV relativeFrom="paragraph">
                  <wp:posOffset>3585845</wp:posOffset>
                </wp:positionV>
                <wp:extent cx="1097280" cy="731520"/>
                <wp:effectExtent l="19050" t="14605" r="17145" b="1587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656D893E" w14:textId="77777777" w:rsidR="000C6025" w:rsidRPr="00B70E39" w:rsidRDefault="000C6025"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B209B7" id="Rectangle 189" o:spid="_x0000_s1175" style="position:absolute;left:0;text-align:left;margin-left:18.6pt;margin-top:282.35pt;width:86.4pt;height:5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" strokecolor="#ed7d31" strokeweight="2.25pt">
                <v:shadow color="#823b0b" opacity=".5" offset="1pt"/>
                <v:textbox>
                  <w:txbxContent>
                    <w:p w14:paraId="656D893E" w14:textId="77777777" w:rsidR="000C6025" w:rsidRPr="00B70E39" w:rsidRDefault="000C6025"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2576" behindDoc="0" locked="0" layoutInCell="1" allowOverlap="1" wp14:anchorId="41EB4AAF" wp14:editId="7A9CF0EA">
                <wp:simplePos x="0" y="0"/>
                <wp:positionH relativeFrom="margin">
                  <wp:posOffset>213360</wp:posOffset>
                </wp:positionH>
                <wp:positionV relativeFrom="paragraph">
                  <wp:posOffset>1758950</wp:posOffset>
                </wp:positionV>
                <wp:extent cx="1097280" cy="731520"/>
                <wp:effectExtent l="15240" t="16510" r="20955" b="2349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4472C4"/>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76FBFFEA" w14:textId="77777777" w:rsidR="000C6025" w:rsidRPr="00B70E39" w:rsidRDefault="000C6025"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3C95B350" w14:textId="77777777" w:rsidR="000C6025" w:rsidRPr="00B70E39" w:rsidRDefault="000C6025" w:rsidP="00525CE2">
                            <w:pPr>
                              <w:jc w:val="center"/>
                              <w:rPr>
                                <w:rFonts w:cs="Calibri"/>
                                <w:b/>
                                <w:color w:val="4472C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EB4AAF" id="Rectangle 188" o:spid="_x0000_s1176" style="position:absolute;left:0;text-align:left;margin-left:16.8pt;margin-top:138.5pt;width:86.4pt;height:57.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" strokecolor="#4472c4" strokeweight="2.25pt">
                <v:shadow color="#1f3763" opacity=".5" offset="1pt"/>
                <v:textbox>
                  <w:txbxContent>
                    <w:p w14:paraId="76FBFFEA" w14:textId="77777777" w:rsidR="000C6025" w:rsidRPr="00B70E39" w:rsidRDefault="000C6025"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3C95B350" w14:textId="77777777" w:rsidR="000C6025" w:rsidRPr="00B70E39" w:rsidRDefault="000C6025" w:rsidP="00525CE2">
                      <w:pPr>
                        <w:jc w:val="center"/>
                        <w:rPr>
                          <w:rFonts w:cs="Calibri"/>
                          <w:b/>
                          <w:color w:val="4472C4"/>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70528" behindDoc="0" locked="0" layoutInCell="1" allowOverlap="1" wp14:anchorId="71D33CF0" wp14:editId="4FD5ADCF">
                <wp:simplePos x="0" y="0"/>
                <wp:positionH relativeFrom="margin">
                  <wp:posOffset>1491615</wp:posOffset>
                </wp:positionH>
                <wp:positionV relativeFrom="paragraph">
                  <wp:posOffset>1398905</wp:posOffset>
                </wp:positionV>
                <wp:extent cx="3521075" cy="2470785"/>
                <wp:effectExtent l="7620" t="8890" r="5080" b="635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1075" cy="2470785"/>
                        </a:xfrm>
                        <a:prstGeom prst="rect">
                          <a:avLst/>
                        </a:prstGeom>
                        <a:solidFill>
                          <a:srgbClr val="E7E6E6"/>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446AD274" w14:textId="77777777" w:rsidR="000C6025" w:rsidRPr="006D3CD9" w:rsidRDefault="000C6025"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5118981D" w14:textId="77777777" w:rsidR="000C6025" w:rsidRPr="00E321C2" w:rsidRDefault="000C6025"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3790608F" w14:textId="77777777" w:rsidR="000C6025" w:rsidRDefault="000C6025"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38D5277D" w14:textId="77777777" w:rsidR="000C6025" w:rsidRDefault="000C6025"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6458C292" w14:textId="77777777" w:rsidR="000C6025" w:rsidRDefault="000C6025"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3C2D44EA" w14:textId="77777777" w:rsidR="000C6025" w:rsidRDefault="000C6025"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FB991BC" w14:textId="77777777" w:rsidR="000C6025" w:rsidRPr="00E321C2" w:rsidRDefault="000C6025" w:rsidP="00525CE2">
                            <w:pPr>
                              <w:rPr>
                                <w:rFonts w:cs="Calibri"/>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D33CF0" id="Rectangle 187" o:spid="_x0000_s1177" style="position:absolute;left:0;text-align:left;margin-left:117.45pt;margin-top:110.15pt;width:277.25pt;height:194.5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" fillcolor="#e7e6e6" strokeweight=".5pt">
                <v:shadow color="#1f3763" opacity=".5" offset="1pt"/>
                <v:textbox>
                  <w:txbxContent>
                    <w:p w14:paraId="446AD274" w14:textId="77777777" w:rsidR="000C6025" w:rsidRPr="006D3CD9" w:rsidRDefault="000C6025"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5118981D" w14:textId="77777777" w:rsidR="000C6025" w:rsidRPr="00E321C2" w:rsidRDefault="000C6025" w:rsidP="00525CE2">
                      <w:pPr>
                        <w:numPr>
                          <w:ilvl w:val="0"/>
                          <w:numId w:val="48"/>
                        </w:numPr>
                        <w:tabs>
                          <w:tab w:val="left" w:pos="270"/>
                        </w:tabs>
                        <w:ind w:left="270" w:hanging="180"/>
                        <w:rPr>
                          <w:rFonts w:cs="Calibri"/>
                          <w:sz w:val="18"/>
                        </w:rPr>
                      </w:pPr>
                      <w:r w:rsidRPr="00E321C2">
                        <w:rPr>
                          <w:rFonts w:cs="Calibri"/>
                          <w:sz w:val="18"/>
                        </w:rPr>
                        <w:t>Volume and concentration of fecal material in the field and production area</w:t>
                      </w:r>
                    </w:p>
                    <w:p w14:paraId="3790608F" w14:textId="77777777" w:rsidR="000C6025" w:rsidRDefault="000C6025" w:rsidP="00525CE2">
                      <w:pPr>
                        <w:numPr>
                          <w:ilvl w:val="0"/>
                          <w:numId w:val="48"/>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38D5277D" w14:textId="77777777" w:rsidR="000C6025" w:rsidRDefault="000C6025" w:rsidP="00525CE2">
                      <w:pPr>
                        <w:numPr>
                          <w:ilvl w:val="0"/>
                          <w:numId w:val="48"/>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6458C292" w14:textId="77777777" w:rsidR="000C6025" w:rsidRDefault="000C6025" w:rsidP="00525CE2">
                      <w:pPr>
                        <w:numPr>
                          <w:ilvl w:val="0"/>
                          <w:numId w:val="48"/>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3C2D44EA" w14:textId="77777777" w:rsidR="000C6025" w:rsidRDefault="000C6025" w:rsidP="00525CE2">
                      <w:pPr>
                        <w:numPr>
                          <w:ilvl w:val="0"/>
                          <w:numId w:val="48"/>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FB991BC" w14:textId="77777777" w:rsidR="000C6025" w:rsidRPr="00E321C2" w:rsidRDefault="000C6025" w:rsidP="00525CE2">
                      <w:pPr>
                        <w:rPr>
                          <w:rFonts w:cs="Calibri"/>
                          <w:sz w:val="18"/>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69504" behindDoc="0" locked="0" layoutInCell="1" allowOverlap="1" wp14:anchorId="5379CA52" wp14:editId="025389C1">
                <wp:simplePos x="0" y="0"/>
                <wp:positionH relativeFrom="margin">
                  <wp:posOffset>1501775</wp:posOffset>
                </wp:positionH>
                <wp:positionV relativeFrom="paragraph">
                  <wp:posOffset>459740</wp:posOffset>
                </wp:positionV>
                <wp:extent cx="3527425" cy="746760"/>
                <wp:effectExtent l="8255" t="12700" r="7620" b="12065"/>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746760"/>
                        </a:xfrm>
                        <a:prstGeom prst="rect">
                          <a:avLst/>
                        </a:prstGeom>
                        <a:noFill/>
                        <a:ln w="6350">
                          <a:solidFill>
                            <a:srgbClr val="000000"/>
                          </a:solidFill>
                          <a:miter lim="800000"/>
                          <a:headEnd/>
                          <a:tailEnd/>
                        </a:ln>
                        <a:effectLst/>
                        <a:extLst>
                          <a:ext uri="{909E8E84-426E-40DD-AFC4-6F175D3DCCD1}">
                            <a14:hiddenFill xmlns:a14="http://schemas.microsoft.com/office/drawing/2010/main">
                              <a:gradFill rotWithShape="0">
                                <a:gsLst>
                                  <a:gs pos="0">
                                    <a:srgbClr val="FFFFFF"/>
                                  </a:gs>
                                  <a:gs pos="100000">
                                    <a:srgbClr val="B4C6E7"/>
                                  </a:gs>
                                </a:gsLst>
                                <a:lin ang="5400000" scaled="1"/>
                              </a:gradFill>
                            </a14:hiddenFill>
                          </a:ex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379D1763" w14:textId="77777777" w:rsidR="000C6025" w:rsidRPr="0079290F" w:rsidRDefault="000C6025"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79CA52" id="Text Box 186" o:spid="_x0000_s1178" type="#_x0000_t202" style="position:absolute;left:0;text-align:left;margin-left:118.25pt;margin-top:36.2pt;width:277.75pt;height:5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" filled="f" strokeweight=".5pt">
                <v:fill color2="#b4c6e7" focus="100%" type="gradient"/>
                <v:shadow color="#1f3763" opacity=".5" offset="1pt"/>
                <v:textbox>
                  <w:txbxContent>
                    <w:p w14:paraId="379D1763" w14:textId="77777777" w:rsidR="000C6025" w:rsidRPr="0079290F" w:rsidRDefault="000C6025"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v:textbox>
                <w10:wrap anchorx="margin"/>
              </v:shape>
            </w:pict>
          </mc:Fallback>
        </mc:AlternateContent>
      </w:r>
      <w:r w:rsidR="00525CE2" w:rsidRPr="00134BAD">
        <w:rPr>
          <w:rFonts w:ascii="Times New Roman" w:hAnsi="Times New Roman"/>
          <w:noProof/>
        </w:rPr>
        <mc:AlternateContent>
          <mc:Choice Requires="wps">
            <w:drawing>
              <wp:anchor distT="0" distB="0" distL="114300" distR="114300" simplePos="0" relativeHeight="251668480" behindDoc="0" locked="0" layoutInCell="1" allowOverlap="1" wp14:anchorId="59D85C0C" wp14:editId="5C501545">
                <wp:simplePos x="0" y="0"/>
                <wp:positionH relativeFrom="column">
                  <wp:posOffset>1158240</wp:posOffset>
                </wp:positionH>
                <wp:positionV relativeFrom="paragraph">
                  <wp:posOffset>111125</wp:posOffset>
                </wp:positionV>
                <wp:extent cx="4312920" cy="0"/>
                <wp:effectExtent l="7620" t="6985" r="13335" b="1206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292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15FE7DC" id="Straight Arrow Connector 185" o:spid="_x0000_s1026" type="#_x0000_t32" style="position:absolute;margin-left:91.2pt;margin-top:8.75pt;width:339.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3600" behindDoc="0" locked="0" layoutInCell="1" allowOverlap="1" wp14:anchorId="074CF1E7" wp14:editId="2DE8EBBB">
                <wp:simplePos x="0" y="0"/>
                <wp:positionH relativeFrom="column">
                  <wp:posOffset>2118360</wp:posOffset>
                </wp:positionH>
                <wp:positionV relativeFrom="paragraph">
                  <wp:posOffset>4264025</wp:posOffset>
                </wp:positionV>
                <wp:extent cx="1188720" cy="685800"/>
                <wp:effectExtent l="15240" t="16510" r="15240" b="2159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685800"/>
                        </a:xfrm>
                        <a:prstGeom prst="rect">
                          <a:avLst/>
                        </a:prstGeom>
                        <a:solidFill>
                          <a:srgbClr val="FFFFFF"/>
                        </a:solidFill>
                        <a:ln w="28575">
                          <a:solidFill>
                            <a:srgbClr val="FFC000"/>
                          </a:solidFill>
                          <a:miter lim="800000"/>
                          <a:headEnd/>
                          <a:tailEnd/>
                        </a:ln>
                        <a:effectLst/>
                        <a:extLs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txbx>
                        <w:txbxContent>
                          <w:p w14:paraId="5D7AD306" w14:textId="77777777" w:rsidR="000C6025" w:rsidRPr="00DD61D6" w:rsidRDefault="000C6025"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4BFE770E" w14:textId="77777777" w:rsidR="000C6025" w:rsidRPr="00D842B4" w:rsidRDefault="000C6025" w:rsidP="00525CE2">
                            <w:pPr>
                              <w:rPr>
                                <w:rFonts w:cs="Calibri"/>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4CF1E7" id="Rectangle 184" o:spid="_x0000_s1179" style="position:absolute;left:0;text-align:left;margin-left:166.8pt;margin-top:335.75pt;width:93.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" strokecolor="#ffc000" strokeweight="2.25pt">
                <v:shadow color="#7f5f00" opacity=".5" offset="1pt"/>
                <v:textbox>
                  <w:txbxContent>
                    <w:p w14:paraId="5D7AD306" w14:textId="77777777" w:rsidR="000C6025" w:rsidRPr="00DD61D6" w:rsidRDefault="000C6025"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4BFE770E" w14:textId="77777777" w:rsidR="000C6025" w:rsidRPr="00D842B4" w:rsidRDefault="000C6025" w:rsidP="00525CE2">
                      <w:pPr>
                        <w:rPr>
                          <w:rFonts w:cs="Calibri"/>
                          <w:b/>
                        </w:rPr>
                      </w:pP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9744" behindDoc="0" locked="0" layoutInCell="1" allowOverlap="1" wp14:anchorId="5BA84358" wp14:editId="612C5BB6">
                <wp:simplePos x="0" y="0"/>
                <wp:positionH relativeFrom="column">
                  <wp:posOffset>350520</wp:posOffset>
                </wp:positionH>
                <wp:positionV relativeFrom="paragraph">
                  <wp:posOffset>6580505</wp:posOffset>
                </wp:positionV>
                <wp:extent cx="914400" cy="914400"/>
                <wp:effectExtent l="9525" t="8890" r="9525" b="1016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C00000"/>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7739A566" w14:textId="77777777" w:rsidR="000C6025" w:rsidRPr="00AD4CB9" w:rsidRDefault="000C6025"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A84358" id="Rectangle 182" o:spid="_x0000_s1180" style="position:absolute;left:0;text-align:left;margin-left:27.6pt;margin-top:518.15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" fillcolor="#c00000" strokeweight=".5pt">
                <v:shadow color="#823b0b" opacity=".5" offset="1pt"/>
                <v:textbox>
                  <w:txbxContent>
                    <w:p w14:paraId="7739A566" w14:textId="77777777" w:rsidR="000C6025" w:rsidRPr="00AD4CB9" w:rsidRDefault="000C6025"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9984" behindDoc="0" locked="0" layoutInCell="1" allowOverlap="1" wp14:anchorId="7DC73FA9" wp14:editId="5FE241D6">
                <wp:simplePos x="0" y="0"/>
                <wp:positionH relativeFrom="column">
                  <wp:posOffset>1264920</wp:posOffset>
                </wp:positionH>
                <wp:positionV relativeFrom="paragraph">
                  <wp:posOffset>6069965</wp:posOffset>
                </wp:positionV>
                <wp:extent cx="3190240" cy="403860"/>
                <wp:effectExtent l="9525" t="12700" r="10160" b="1206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24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2588BB" id="Straight Arrow Connector 181" o:spid="_x0000_s1026" type="#_x0000_t32" style="position:absolute;margin-left:99.6pt;margin-top:477.95pt;width:251.2pt;height:3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"/>
            </w:pict>
          </mc:Fallback>
        </mc:AlternateContent>
      </w:r>
      <w:r w:rsidR="00525CE2" w:rsidRPr="00134BAD">
        <w:rPr>
          <w:rFonts w:ascii="Times New Roman" w:hAnsi="Times New Roman"/>
          <w:noProof/>
        </w:rPr>
        <mc:AlternateContent>
          <mc:Choice Requires="wps">
            <w:drawing>
              <wp:anchor distT="0" distB="0" distL="114300" distR="114300" simplePos="0" relativeHeight="251688960" behindDoc="0" locked="0" layoutInCell="1" allowOverlap="1" wp14:anchorId="060489EF" wp14:editId="772C4B78">
                <wp:simplePos x="0" y="0"/>
                <wp:positionH relativeFrom="column">
                  <wp:posOffset>1394460</wp:posOffset>
                </wp:positionH>
                <wp:positionV relativeFrom="paragraph">
                  <wp:posOffset>6370955</wp:posOffset>
                </wp:positionV>
                <wp:extent cx="731520" cy="384175"/>
                <wp:effectExtent l="15240" t="8890" r="15240" b="26035"/>
                <wp:wrapNone/>
                <wp:docPr id="180" name="Arrow: Pentagon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6C1055B0" w14:textId="77777777" w:rsidR="000C6025" w:rsidRPr="00AD4CB9" w:rsidRDefault="000C6025"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0489EF"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180" o:spid="_x0000_s1181" type="#_x0000_t15" style="position:absolute;left:0;text-align:left;margin-left:109.8pt;margin-top:501.65pt;width:57.6pt;height:30.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" fillcolor="#a5a5a5" strokecolor="#f2f2f2" strokeweight=".5pt">
                <v:shadow on="t" color="#525252" opacity=".5" offset="1pt"/>
                <v:textbox>
                  <w:txbxContent>
                    <w:p w14:paraId="6C1055B0" w14:textId="77777777" w:rsidR="000C6025" w:rsidRPr="00AD4CB9" w:rsidRDefault="000C6025"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59264" behindDoc="0" locked="0" layoutInCell="1" allowOverlap="1" wp14:anchorId="79583CE4" wp14:editId="4924F23C">
                <wp:simplePos x="0" y="0"/>
                <wp:positionH relativeFrom="column">
                  <wp:posOffset>1294765</wp:posOffset>
                </wp:positionH>
                <wp:positionV relativeFrom="paragraph">
                  <wp:posOffset>6252845</wp:posOffset>
                </wp:positionV>
                <wp:extent cx="92075" cy="609600"/>
                <wp:effectExtent l="10795" t="5080" r="11430" b="13970"/>
                <wp:wrapNone/>
                <wp:docPr id="179" name="Right Bracke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36581A"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79" o:spid="_x0000_s1026" type="#_x0000_t86" style="position:absolute;margin-left:101.95pt;margin-top:492.35pt;width:7.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HDew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"/>
            </w:pict>
          </mc:Fallback>
        </mc:AlternateContent>
      </w:r>
      <w:r w:rsidR="00525CE2" w:rsidRPr="00134BAD">
        <w:rPr>
          <w:rFonts w:ascii="Times New Roman" w:hAnsi="Times New Roman"/>
          <w:noProof/>
        </w:rPr>
        <mc:AlternateContent>
          <mc:Choice Requires="wps">
            <w:drawing>
              <wp:anchor distT="0" distB="0" distL="114300" distR="114300" simplePos="0" relativeHeight="251660288" behindDoc="0" locked="0" layoutInCell="1" allowOverlap="1" wp14:anchorId="296DC7EE" wp14:editId="739BD105">
                <wp:simplePos x="0" y="0"/>
                <wp:positionH relativeFrom="column">
                  <wp:posOffset>3246120</wp:posOffset>
                </wp:positionH>
                <wp:positionV relativeFrom="paragraph">
                  <wp:posOffset>6207125</wp:posOffset>
                </wp:positionV>
                <wp:extent cx="1234440" cy="243840"/>
                <wp:effectExtent l="9525" t="6985" r="13335" b="63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243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59A891" id="Straight Arrow Connector 178" o:spid="_x0000_s1026" type="#_x0000_t32" style="position:absolute;margin-left:255.6pt;margin-top:488.75pt;width:97.2pt;height:19.2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"/>
            </w:pict>
          </mc:Fallback>
        </mc:AlternateContent>
      </w:r>
      <w:r w:rsidR="00525CE2" w:rsidRPr="00134BAD">
        <w:rPr>
          <w:rFonts w:ascii="Times New Roman" w:hAnsi="Times New Roman"/>
          <w:noProof/>
        </w:rPr>
        <mc:AlternateContent>
          <mc:Choice Requires="wps">
            <w:drawing>
              <wp:anchor distT="0" distB="0" distL="114300" distR="114300" simplePos="0" relativeHeight="251687936" behindDoc="0" locked="0" layoutInCell="1" allowOverlap="1" wp14:anchorId="3BAEABAC" wp14:editId="36FCACE4">
                <wp:simplePos x="0" y="0"/>
                <wp:positionH relativeFrom="column">
                  <wp:posOffset>4455160</wp:posOffset>
                </wp:positionH>
                <wp:positionV relativeFrom="paragraph">
                  <wp:posOffset>6260465</wp:posOffset>
                </wp:positionV>
                <wp:extent cx="731520" cy="384175"/>
                <wp:effectExtent l="18415" t="12700" r="21590" b="31750"/>
                <wp:wrapNone/>
                <wp:docPr id="177" name="Arrow: Pentagon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21E662D4" w14:textId="77777777" w:rsidR="000C6025" w:rsidRPr="00AD4CB9" w:rsidRDefault="000C6025"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AEABAC" id="Arrow: Pentagon 177" o:spid="_x0000_s1182" type="#_x0000_t15" style="position:absolute;left:0;text-align:left;margin-left:350.8pt;margin-top:492.95pt;width:57.6pt;height:30.2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" fillcolor="#a5a5a5" strokecolor="#f2f2f2" strokeweight=".5pt">
                <v:shadow on="t" color="#525252" opacity=".5" offset="1pt"/>
                <v:textbox>
                  <w:txbxContent>
                    <w:p w14:paraId="21E662D4" w14:textId="77777777" w:rsidR="000C6025" w:rsidRPr="00AD4CB9" w:rsidRDefault="000C6025"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61312" behindDoc="0" locked="0" layoutInCell="1" allowOverlap="1" wp14:anchorId="168184A4" wp14:editId="01CA4AF1">
                <wp:simplePos x="0" y="0"/>
                <wp:positionH relativeFrom="column">
                  <wp:posOffset>4427220</wp:posOffset>
                </wp:positionH>
                <wp:positionV relativeFrom="paragraph">
                  <wp:posOffset>4721225</wp:posOffset>
                </wp:positionV>
                <wp:extent cx="0" cy="533400"/>
                <wp:effectExtent l="9525" t="6985" r="9525" b="12065"/>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FBD549" id="Straight Arrow Connector 176" o:spid="_x0000_s1026" type="#_x0000_t32" style="position:absolute;margin-left:348.6pt;margin-top:371.75pt;width:0;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" strokecolor="#4472c4">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3360" behindDoc="0" locked="0" layoutInCell="1" allowOverlap="1" wp14:anchorId="48A9BE57" wp14:editId="32F7F1B1">
                <wp:simplePos x="0" y="0"/>
                <wp:positionH relativeFrom="column">
                  <wp:posOffset>1211580</wp:posOffset>
                </wp:positionH>
                <wp:positionV relativeFrom="paragraph">
                  <wp:posOffset>6001385</wp:posOffset>
                </wp:positionV>
                <wp:extent cx="4450080" cy="0"/>
                <wp:effectExtent l="13335" t="10795" r="13335" b="825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008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5CAA4B6" id="Straight Arrow Connector 175" o:spid="_x0000_s1026" type="#_x0000_t32" style="position:absolute;margin-left:95.4pt;margin-top:472.55pt;width:35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84864" behindDoc="0" locked="0" layoutInCell="1" allowOverlap="1" wp14:anchorId="6CFFD4DC" wp14:editId="2D95F9A7">
                <wp:simplePos x="0" y="0"/>
                <wp:positionH relativeFrom="margin">
                  <wp:align>center</wp:align>
                </wp:positionH>
                <wp:positionV relativeFrom="paragraph">
                  <wp:posOffset>5702300</wp:posOffset>
                </wp:positionV>
                <wp:extent cx="2286000" cy="548640"/>
                <wp:effectExtent l="19050" t="22860" r="38100" b="47625"/>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48640"/>
                        </a:xfrm>
                        <a:prstGeom prst="rect">
                          <a:avLst/>
                        </a:prstGeom>
                        <a:solidFill>
                          <a:srgbClr val="FFFFFF"/>
                        </a:solidFill>
                        <a:ln w="38100">
                          <a:solidFill>
                            <a:srgbClr val="ED7D31"/>
                          </a:solidFill>
                          <a:miter lim="800000"/>
                          <a:headEnd/>
                          <a:tailEnd/>
                        </a:ln>
                        <a:effectLst>
                          <a:outerShdw dist="28398" dir="3806097" algn="ctr" rotWithShape="0">
                            <a:srgbClr val="823B0B">
                              <a:alpha val="50000"/>
                            </a:srgbClr>
                          </a:outerShdw>
                        </a:effectLst>
                      </wps:spPr>
                      <wps:txbx>
                        <w:txbxContent>
                          <w:p w14:paraId="69F4B3AC" w14:textId="77777777" w:rsidR="000C6025" w:rsidRPr="00B70E39" w:rsidRDefault="000C6025"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FFD4DC" id="Rectangle 174" o:spid="_x0000_s1183" style="position:absolute;left:0;text-align:left;margin-left:0;margin-top:449pt;width:180pt;height:43.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" strokecolor="#ed7d31" strokeweight="3pt">
                <v:shadow on="t" color="#823b0b" opacity=".5" offset="1pt"/>
                <v:textbox>
                  <w:txbxContent>
                    <w:p w14:paraId="69F4B3AC" w14:textId="77777777" w:rsidR="000C6025" w:rsidRPr="00B70E39" w:rsidRDefault="000C6025"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85888" behindDoc="0" locked="0" layoutInCell="1" allowOverlap="1" wp14:anchorId="6D974DB6" wp14:editId="608D3B59">
                <wp:simplePos x="0" y="0"/>
                <wp:positionH relativeFrom="column">
                  <wp:posOffset>5791200</wp:posOffset>
                </wp:positionH>
                <wp:positionV relativeFrom="paragraph">
                  <wp:posOffset>3502025</wp:posOffset>
                </wp:positionV>
                <wp:extent cx="635" cy="2286000"/>
                <wp:effectExtent l="87630" t="35560" r="92710" b="21590"/>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28600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A12D4E" id="Straight Arrow Connector 173" o:spid="_x0000_s1026" type="#_x0000_t32" style="position:absolute;margin-left:456pt;margin-top:275.75pt;width:.05pt;height:180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80768" behindDoc="0" locked="0" layoutInCell="1" allowOverlap="1" wp14:anchorId="252AA578" wp14:editId="701AA1CA">
                <wp:simplePos x="0" y="0"/>
                <wp:positionH relativeFrom="column">
                  <wp:posOffset>3002280</wp:posOffset>
                </wp:positionH>
                <wp:positionV relativeFrom="paragraph">
                  <wp:posOffset>5102225</wp:posOffset>
                </wp:positionV>
                <wp:extent cx="2011680" cy="475615"/>
                <wp:effectExtent l="13335" t="6985" r="13335" b="12700"/>
                <wp:wrapNone/>
                <wp:docPr id="172" name="Flowchart: Process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475615"/>
                        </a:xfrm>
                        <a:prstGeom prst="flowChartProcess">
                          <a:avLst/>
                        </a:prstGeom>
                        <a:solidFill>
                          <a:srgbClr val="FFFFFF"/>
                        </a:solidFill>
                        <a:ln w="1270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BD5398F" w14:textId="77777777" w:rsidR="000C6025" w:rsidRPr="0079290F" w:rsidRDefault="000C6025" w:rsidP="00525CE2">
                            <w:pPr>
                              <w:jc w:val="center"/>
                              <w:rPr>
                                <w:rFonts w:cs="Calibri"/>
                                <w:sz w:val="18"/>
                              </w:rPr>
                            </w:pPr>
                            <w:r w:rsidRPr="0079290F">
                              <w:rPr>
                                <w:rFonts w:cs="Calibri"/>
                                <w:sz w:val="18"/>
                              </w:rPr>
                              <w:t>Address hazard and reduce negligible risk in accordance with company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2AA578" id="_x0000_t109" coordsize="21600,21600" o:spt="109" path="m,l,21600r21600,l21600,xe">
                <v:stroke joinstyle="miter"/>
                <v:path gradientshapeok="t" o:connecttype="rect"/>
              </v:shapetype>
              <v:shape id="Flowchart: Process 172" o:spid="_x0000_s1184" type="#_x0000_t109" style="position:absolute;left:0;text-align:left;margin-left:236.4pt;margin-top:401.75pt;width:158.4pt;height:3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" strokecolor="#4472c4" strokeweight="1pt">
                <v:shadow color="#868686"/>
                <v:textbox>
                  <w:txbxContent>
                    <w:p w14:paraId="1BD5398F" w14:textId="77777777" w:rsidR="000C6025" w:rsidRPr="0079290F" w:rsidRDefault="000C6025" w:rsidP="00525CE2">
                      <w:pPr>
                        <w:jc w:val="center"/>
                        <w:rPr>
                          <w:rFonts w:cs="Calibri"/>
                          <w:sz w:val="18"/>
                        </w:rPr>
                      </w:pPr>
                      <w:r w:rsidRPr="0079290F">
                        <w:rPr>
                          <w:rFonts w:cs="Calibri"/>
                          <w:sz w:val="18"/>
                        </w:rPr>
                        <w:t>Address hazard and reduce negligible risk in accordance with company SOP</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1792" behindDoc="0" locked="0" layoutInCell="1" allowOverlap="1" wp14:anchorId="48BDC13C" wp14:editId="32AB0891">
                <wp:simplePos x="0" y="0"/>
                <wp:positionH relativeFrom="column">
                  <wp:posOffset>1386840</wp:posOffset>
                </wp:positionH>
                <wp:positionV relativeFrom="paragraph">
                  <wp:posOffset>5144135</wp:posOffset>
                </wp:positionV>
                <wp:extent cx="731520" cy="384175"/>
                <wp:effectExtent l="17145" t="10795" r="13335" b="33655"/>
                <wp:wrapNone/>
                <wp:docPr id="171" name="Arrow: Pentagon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53D0E64E" w14:textId="77777777" w:rsidR="000C6025" w:rsidRPr="0079290F" w:rsidRDefault="000C6025" w:rsidP="00525CE2">
                            <w:pPr>
                              <w:jc w:val="center"/>
                              <w:rPr>
                                <w:rFonts w:cs="Calibri"/>
                                <w:sz w:val="16"/>
                              </w:rPr>
                            </w:pPr>
                            <w:r w:rsidRPr="0079290F">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BDC13C" id="Arrow: Pentagon 171" o:spid="_x0000_s1185" type="#_x0000_t15" style="position:absolute;left:0;text-align:left;margin-left:109.2pt;margin-top:405.05pt;width:57.6pt;height:30.2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" fillcolor="#a5a5a5" strokecolor="#f2f2f2" strokeweight=".5pt">
                <v:shadow on="t" color="#525252" opacity=".5" offset="1pt"/>
                <v:textbox>
                  <w:txbxContent>
                    <w:p w14:paraId="53D0E64E" w14:textId="77777777" w:rsidR="000C6025" w:rsidRPr="0079290F" w:rsidRDefault="000C6025" w:rsidP="00525CE2">
                      <w:pPr>
                        <w:jc w:val="center"/>
                        <w:rPr>
                          <w:rFonts w:cs="Calibri"/>
                          <w:sz w:val="16"/>
                        </w:rPr>
                      </w:pPr>
                      <w:r w:rsidRPr="0079290F">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2816" behindDoc="0" locked="0" layoutInCell="1" allowOverlap="1" wp14:anchorId="6674807C" wp14:editId="1E71FEC6">
                <wp:simplePos x="0" y="0"/>
                <wp:positionH relativeFrom="column">
                  <wp:posOffset>1294765</wp:posOffset>
                </wp:positionH>
                <wp:positionV relativeFrom="paragraph">
                  <wp:posOffset>5071745</wp:posOffset>
                </wp:positionV>
                <wp:extent cx="92075" cy="609600"/>
                <wp:effectExtent l="10795" t="5080" r="11430" b="13970"/>
                <wp:wrapNone/>
                <wp:docPr id="170" name="Right Bracket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03E683" id="Right Bracket 170" o:spid="_x0000_s1026" type="#_x0000_t86" style="position:absolute;margin-left:101.95pt;margin-top:399.35pt;width:7.25pt;height: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DGeg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"/>
            </w:pict>
          </mc:Fallback>
        </mc:AlternateContent>
      </w:r>
      <w:r w:rsidR="00525CE2" w:rsidRPr="00134BAD">
        <w:rPr>
          <w:rFonts w:ascii="Times New Roman" w:hAnsi="Times New Roman"/>
          <w:noProof/>
        </w:rPr>
        <mc:AlternateContent>
          <mc:Choice Requires="wps">
            <w:drawing>
              <wp:anchor distT="0" distB="0" distL="114300" distR="114300" simplePos="0" relativeHeight="251677696" behindDoc="0" locked="0" layoutInCell="1" allowOverlap="1" wp14:anchorId="1647B0B9" wp14:editId="575364EC">
                <wp:simplePos x="0" y="0"/>
                <wp:positionH relativeFrom="column">
                  <wp:posOffset>335280</wp:posOffset>
                </wp:positionH>
                <wp:positionV relativeFrom="paragraph">
                  <wp:posOffset>5557520</wp:posOffset>
                </wp:positionV>
                <wp:extent cx="914400" cy="838200"/>
                <wp:effectExtent l="22860" t="14605" r="15240" b="23495"/>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83820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396C121C" w14:textId="77777777" w:rsidR="000C6025" w:rsidRPr="00B70E39" w:rsidRDefault="000C6025" w:rsidP="00525CE2">
                            <w:pPr>
                              <w:jc w:val="center"/>
                              <w:rPr>
                                <w:rFonts w:cs="Calibri"/>
                                <w:b/>
                                <w:color w:val="ED7D31"/>
                                <w:sz w:val="20"/>
                              </w:rPr>
                            </w:pPr>
                            <w:r w:rsidRPr="00B70E39">
                              <w:rPr>
                                <w:rFonts w:cs="Calibri"/>
                                <w:b/>
                                <w:color w:val="ED7D31"/>
                                <w:sz w:val="20"/>
                              </w:rPr>
                              <w:t>Take Corrective Action per LG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47B0B9" id="Rectangle 169" o:spid="_x0000_s1186" style="position:absolute;left:0;text-align:left;margin-left:26.4pt;margin-top:437.6pt;width:1in;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" strokecolor="#ed7d31" strokeweight="2.25pt">
                <v:shadow color="#823b0b" opacity=".5" offset="1pt"/>
                <v:textbox>
                  <w:txbxContent>
                    <w:p w14:paraId="396C121C" w14:textId="77777777" w:rsidR="000C6025" w:rsidRPr="00B70E39" w:rsidRDefault="000C6025" w:rsidP="00525CE2">
                      <w:pPr>
                        <w:jc w:val="center"/>
                        <w:rPr>
                          <w:rFonts w:cs="Calibri"/>
                          <w:b/>
                          <w:color w:val="ED7D31"/>
                          <w:sz w:val="20"/>
                        </w:rPr>
                      </w:pPr>
                      <w:r w:rsidRPr="00B70E39">
                        <w:rPr>
                          <w:rFonts w:cs="Calibri"/>
                          <w:b/>
                          <w:color w:val="ED7D31"/>
                          <w:sz w:val="20"/>
                        </w:rPr>
                        <w:t>Take Corrective Action per LGMA</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6672" behindDoc="0" locked="0" layoutInCell="1" allowOverlap="1" wp14:anchorId="3553A905" wp14:editId="6588053F">
                <wp:simplePos x="0" y="0"/>
                <wp:positionH relativeFrom="column">
                  <wp:posOffset>3810000</wp:posOffset>
                </wp:positionH>
                <wp:positionV relativeFrom="paragraph">
                  <wp:posOffset>4269740</wp:posOffset>
                </wp:positionV>
                <wp:extent cx="1188720" cy="731520"/>
                <wp:effectExtent l="20955" t="22225" r="28575" b="4635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731520"/>
                        </a:xfrm>
                        <a:prstGeom prst="rect">
                          <a:avLst/>
                        </a:prstGeom>
                        <a:solidFill>
                          <a:srgbClr val="FFFFFF"/>
                        </a:solidFill>
                        <a:ln w="28575">
                          <a:solidFill>
                            <a:srgbClr val="FFC000"/>
                          </a:solidFill>
                          <a:miter lim="800000"/>
                          <a:headEnd/>
                          <a:tailEnd/>
                        </a:ln>
                        <a:effectLst>
                          <a:outerShdw dist="28398" dir="3806097" algn="ctr" rotWithShape="0">
                            <a:srgbClr val="7F5F00">
                              <a:alpha val="50000"/>
                            </a:srgbClr>
                          </a:outerShdw>
                        </a:effectLst>
                      </wps:spPr>
                      <wps:txbx>
                        <w:txbxContent>
                          <w:p w14:paraId="41876CAA" w14:textId="77777777" w:rsidR="000C6025" w:rsidRPr="00DD61D6" w:rsidRDefault="000C6025"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53A905" id="Rectangle 159" o:spid="_x0000_s1187" style="position:absolute;left:0;text-align:left;margin-left:300pt;margin-top:336.2pt;width:93.6pt;height:5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" strokecolor="#ffc000" strokeweight="2.25pt">
                <v:shadow on="t" color="#7f5f00" opacity=".5" offset="1pt"/>
                <v:textbox>
                  <w:txbxContent>
                    <w:p w14:paraId="41876CAA" w14:textId="77777777" w:rsidR="000C6025" w:rsidRPr="00DD61D6" w:rsidRDefault="000C6025"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4384" behindDoc="0" locked="0" layoutInCell="1" allowOverlap="1" wp14:anchorId="2E3E3953" wp14:editId="2429ED29">
                <wp:simplePos x="0" y="0"/>
                <wp:positionH relativeFrom="column">
                  <wp:posOffset>4975860</wp:posOffset>
                </wp:positionH>
                <wp:positionV relativeFrom="paragraph">
                  <wp:posOffset>3502025</wp:posOffset>
                </wp:positionV>
                <wp:extent cx="754380" cy="1158240"/>
                <wp:effectExtent l="24765" t="64135" r="87630" b="254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4380" cy="11582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A8EDDD" id="Straight Arrow Connector 157" o:spid="_x0000_s1026" type="#_x0000_t32" style="position:absolute;margin-left:391.8pt;margin-top:275.75pt;width:59.4pt;height:91.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8720" behindDoc="0" locked="0" layoutInCell="1" allowOverlap="1" wp14:anchorId="777C06B9" wp14:editId="6C1AD653">
                <wp:simplePos x="0" y="0"/>
                <wp:positionH relativeFrom="column">
                  <wp:posOffset>762000</wp:posOffset>
                </wp:positionH>
                <wp:positionV relativeFrom="paragraph">
                  <wp:posOffset>2648585</wp:posOffset>
                </wp:positionV>
                <wp:extent cx="1341120" cy="1965960"/>
                <wp:effectExtent l="11430" t="10795" r="9525" b="1397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1120" cy="196596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E2A54D5" id="Straight Arrow Connector 156" o:spid="_x0000_s1026" type="#_x0000_t32" style="position:absolute;margin-left:60pt;margin-top:208.55pt;width:105.6pt;height:15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5408" behindDoc="0" locked="0" layoutInCell="1" allowOverlap="1" wp14:anchorId="5C9D1660" wp14:editId="11705431">
                <wp:simplePos x="0" y="0"/>
                <wp:positionH relativeFrom="column">
                  <wp:posOffset>2423160</wp:posOffset>
                </wp:positionH>
                <wp:positionV relativeFrom="paragraph">
                  <wp:posOffset>4645025</wp:posOffset>
                </wp:positionV>
                <wp:extent cx="1989455" cy="0"/>
                <wp:effectExtent l="15240" t="6985" r="14605" b="1206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9455"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396F4FC" id="Straight Arrow Connector 116" o:spid="_x0000_s1026" type="#_x0000_t32" style="position:absolute;margin-left:190.8pt;margin-top:365.75pt;width:156.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" strokeweight="1pt">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4624" behindDoc="0" locked="0" layoutInCell="1" allowOverlap="1" wp14:anchorId="1D5AA42F" wp14:editId="39596462">
                <wp:simplePos x="0" y="0"/>
                <wp:positionH relativeFrom="column">
                  <wp:posOffset>5135880</wp:posOffset>
                </wp:positionH>
                <wp:positionV relativeFrom="paragraph">
                  <wp:posOffset>2122805</wp:posOffset>
                </wp:positionV>
                <wp:extent cx="1280160" cy="1280160"/>
                <wp:effectExtent l="13335" t="8890" r="20955" b="25400"/>
                <wp:wrapNone/>
                <wp:docPr id="115" name="Oval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280160"/>
                        </a:xfrm>
                        <a:prstGeom prst="ellipse">
                          <a:avLst/>
                        </a:prstGeom>
                        <a:solidFill>
                          <a:srgbClr val="70AD47"/>
                        </a:solidFill>
                        <a:ln w="6350">
                          <a:solidFill>
                            <a:srgbClr val="000000"/>
                          </a:solidFill>
                          <a:round/>
                          <a:headEnd/>
                          <a:tailEnd/>
                        </a:ln>
                        <a:effectLst>
                          <a:outerShdw dist="28398" dir="3806097" algn="ctr" rotWithShape="0">
                            <a:srgbClr val="375623">
                              <a:alpha val="50000"/>
                            </a:srgbClr>
                          </a:outerShdw>
                        </a:effectLst>
                      </wps:spPr>
                      <wps:txbx>
                        <w:txbxContent>
                          <w:p w14:paraId="294116F8" w14:textId="77777777" w:rsidR="000C6025" w:rsidRPr="006E4900" w:rsidRDefault="000C6025" w:rsidP="00525CE2">
                            <w:pPr>
                              <w:spacing w:before="0" w:after="0"/>
                              <w:jc w:val="center"/>
                              <w:rPr>
                                <w:rFonts w:cs="Calibri"/>
                                <w:b/>
                                <w:sz w:val="12"/>
                              </w:rPr>
                            </w:pPr>
                          </w:p>
                          <w:p w14:paraId="411AE0E4" w14:textId="77777777" w:rsidR="000C6025" w:rsidRPr="006E4900" w:rsidRDefault="000C6025" w:rsidP="00525CE2">
                            <w:pPr>
                              <w:spacing w:before="0" w:after="0"/>
                              <w:jc w:val="center"/>
                              <w:rPr>
                                <w:rFonts w:cs="Calibri"/>
                                <w:b/>
                                <w:sz w:val="28"/>
                              </w:rPr>
                            </w:pPr>
                            <w:r w:rsidRPr="006E4900">
                              <w:rPr>
                                <w:rFonts w:cs="Calibri"/>
                                <w:b/>
                                <w:sz w:val="28"/>
                              </w:rPr>
                              <w:t>PROCEED WITH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D5AA42F" id="Oval 115" o:spid="_x0000_s1188" style="position:absolute;left:0;text-align:left;margin-left:404.4pt;margin-top:167.15pt;width:100.8pt;height:10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" fillcolor="#70ad47" strokeweight=".5pt">
                <v:shadow on="t" color="#375623" opacity=".5" offset="1pt"/>
                <v:textbox>
                  <w:txbxContent>
                    <w:p w14:paraId="294116F8" w14:textId="77777777" w:rsidR="000C6025" w:rsidRPr="006E4900" w:rsidRDefault="000C6025" w:rsidP="00525CE2">
                      <w:pPr>
                        <w:spacing w:before="0" w:after="0"/>
                        <w:jc w:val="center"/>
                        <w:rPr>
                          <w:rFonts w:cs="Calibri"/>
                          <w:b/>
                          <w:sz w:val="12"/>
                        </w:rPr>
                      </w:pPr>
                    </w:p>
                    <w:p w14:paraId="411AE0E4" w14:textId="77777777" w:rsidR="000C6025" w:rsidRPr="006E4900" w:rsidRDefault="000C6025" w:rsidP="00525CE2">
                      <w:pPr>
                        <w:spacing w:before="0" w:after="0"/>
                        <w:jc w:val="center"/>
                        <w:rPr>
                          <w:rFonts w:cs="Calibri"/>
                          <w:b/>
                          <w:sz w:val="28"/>
                        </w:rPr>
                      </w:pPr>
                      <w:r w:rsidRPr="006E4900">
                        <w:rPr>
                          <w:rFonts w:cs="Calibri"/>
                          <w:b/>
                          <w:sz w:val="28"/>
                        </w:rPr>
                        <w:t>PROCEED WITH HARVEST</w:t>
                      </w:r>
                    </w:p>
                  </w:txbxContent>
                </v:textbox>
              </v:oval>
            </w:pict>
          </mc:Fallback>
        </mc:AlternateContent>
      </w:r>
      <w:r w:rsidR="00525CE2" w:rsidRPr="00134BAD">
        <w:rPr>
          <w:rFonts w:ascii="Times New Roman" w:hAnsi="Times New Roman"/>
          <w:noProof/>
        </w:rPr>
        <mc:AlternateContent>
          <mc:Choice Requires="wps">
            <w:drawing>
              <wp:anchor distT="0" distB="0" distL="114300" distR="114300" simplePos="0" relativeHeight="251666432" behindDoc="0" locked="0" layoutInCell="1" allowOverlap="1" wp14:anchorId="356CDE1E" wp14:editId="2C91E88F">
                <wp:simplePos x="0" y="0"/>
                <wp:positionH relativeFrom="column">
                  <wp:posOffset>5768340</wp:posOffset>
                </wp:positionH>
                <wp:positionV relativeFrom="paragraph">
                  <wp:posOffset>476885</wp:posOffset>
                </wp:positionV>
                <wp:extent cx="0" cy="1554480"/>
                <wp:effectExtent l="93345" t="20320" r="87630" b="3492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448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45B7B0" id="Straight Arrow Connector 108" o:spid="_x0000_s1026" type="#_x0000_t32" style="position:absolute;margin-left:454.2pt;margin-top:37.55pt;width:0;height:1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" strokeweight="3pt">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67456" behindDoc="0" locked="0" layoutInCell="1" allowOverlap="1" wp14:anchorId="7493909C" wp14:editId="5C1FA8A1">
                <wp:simplePos x="0" y="0"/>
                <wp:positionH relativeFrom="column">
                  <wp:posOffset>739140</wp:posOffset>
                </wp:positionH>
                <wp:positionV relativeFrom="paragraph">
                  <wp:posOffset>339725</wp:posOffset>
                </wp:positionV>
                <wp:extent cx="61595" cy="6583680"/>
                <wp:effectExtent l="7620" t="6985" r="6985" b="1016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 cy="658368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E6CAAA" id="Straight Arrow Connector 107" o:spid="_x0000_s1026" type="#_x0000_t32" style="position:absolute;margin-left:58.2pt;margin-top:26.75pt;width:4.85pt;height:5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" strokeweight="1pt">
                <v:stroke dashstyle="dash"/>
                <v:shadow color="#868686"/>
              </v:shape>
            </w:pict>
          </mc:Fallback>
        </mc:AlternateContent>
      </w:r>
    </w:p>
    <w:p w14:paraId="19E84114" w14:textId="77777777" w:rsidR="00323DDD" w:rsidRPr="00D5180B" w:rsidRDefault="00323DDD" w:rsidP="003448B6">
      <w:pPr>
        <w:tabs>
          <w:tab w:val="num" w:pos="1083"/>
        </w:tabs>
        <w:rPr>
          <w:szCs w:val="22"/>
        </w:rPr>
        <w:sectPr w:rsidR="00323DDD" w:rsidRPr="00D5180B" w:rsidSect="00764C30">
          <w:pgSz w:w="12240" w:h="15840" w:code="1"/>
          <w:pgMar w:top="1152" w:right="1008" w:bottom="1008" w:left="1008" w:header="720" w:footer="720" w:gutter="0"/>
          <w:lnNumType w:countBy="1" w:restart="continuous"/>
          <w:cols w:space="720"/>
          <w:docGrid w:linePitch="360"/>
        </w:sectPr>
      </w:pPr>
    </w:p>
    <w:p w14:paraId="7E155DF9" w14:textId="77777777" w:rsidR="00A8141F" w:rsidRPr="00D5180B" w:rsidRDefault="00A8141F" w:rsidP="007D7827">
      <w:pPr>
        <w:pStyle w:val="Heading2"/>
      </w:pPr>
      <w:bookmarkStart w:id="1012" w:name="_Toc20839191"/>
      <w:bookmarkEnd w:id="1010"/>
      <w:bookmarkEnd w:id="1011"/>
      <w:r w:rsidRPr="00D5180B">
        <w:lastRenderedPageBreak/>
        <w:t xml:space="preserve">TABLE </w:t>
      </w:r>
      <w:r>
        <w:t>6</w:t>
      </w:r>
      <w:r w:rsidRPr="00D5180B">
        <w:t xml:space="preserve">. </w:t>
      </w:r>
      <w:r>
        <w:t>Animal Hazard in Field (Wild or Domestic)</w:t>
      </w:r>
      <w:bookmarkEnd w:id="1012"/>
    </w:p>
    <w:p w14:paraId="14C32520" w14:textId="77777777" w:rsidR="00B9556C" w:rsidRPr="00134BAD" w:rsidRDefault="00B9556C" w:rsidP="00A8141F">
      <w:pPr>
        <w:rPr>
          <w:b/>
          <w:sz w:val="24"/>
          <w:shd w:val="clear" w:color="auto" w:fill="A8D08D" w:themeFill="accent6" w:themeFillTint="99"/>
        </w:rPr>
      </w:pPr>
      <w:r w:rsidRPr="00D5180B">
        <w:rPr>
          <w:rFonts w:cs="Calibri"/>
          <w:szCs w:val="22"/>
        </w:rPr>
        <w:t xml:space="preserve">When evidence of </w:t>
      </w:r>
      <w:r w:rsidR="00491DCA" w:rsidRPr="00D5180B">
        <w:rPr>
          <w:rFonts w:cs="Calibri"/>
          <w:szCs w:val="22"/>
        </w:rPr>
        <w:t xml:space="preserve">animal </w:t>
      </w:r>
      <w:r w:rsidRPr="00D5180B">
        <w:rPr>
          <w:rFonts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52"/>
        <w:gridCol w:w="2353"/>
        <w:gridCol w:w="6863"/>
      </w:tblGrid>
      <w:tr w:rsidR="00337CDE" w:rsidRPr="00D5180B" w14:paraId="6AAFF820" w14:textId="77777777" w:rsidTr="0004283C">
        <w:trPr>
          <w:tblHeader/>
          <w:jc w:val="center"/>
        </w:trPr>
        <w:tc>
          <w:tcPr>
            <w:tcW w:w="1152" w:type="dxa"/>
            <w:tcBorders>
              <w:bottom w:val="single" w:sz="4" w:space="0" w:color="auto"/>
            </w:tcBorders>
            <w:shd w:val="clear" w:color="auto" w:fill="4472C4"/>
          </w:tcPr>
          <w:p w14:paraId="1D740648"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0721C0D7"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34EFB2ED"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54F71554" w14:textId="77777777" w:rsidTr="00134BAD">
        <w:trPr>
          <w:jc w:val="center"/>
        </w:trPr>
        <w:tc>
          <w:tcPr>
            <w:tcW w:w="1152" w:type="dxa"/>
            <w:tcBorders>
              <w:bottom w:val="single" w:sz="4" w:space="0" w:color="auto"/>
            </w:tcBorders>
            <w:shd w:val="clear" w:color="auto" w:fill="DBDBDB"/>
          </w:tcPr>
          <w:p w14:paraId="7BCECF25" w14:textId="77777777" w:rsidR="00B9556C" w:rsidRPr="00134BAD" w:rsidRDefault="00B9556C" w:rsidP="003E2E2C">
            <w:pPr>
              <w:rPr>
                <w:b/>
              </w:rPr>
            </w:pPr>
            <w:r w:rsidRPr="00134BAD">
              <w:rPr>
                <w:b/>
              </w:rPr>
              <w:t>Evidence of Intrusion</w:t>
            </w:r>
          </w:p>
          <w:p w14:paraId="47EDB162" w14:textId="77777777" w:rsidR="00702E40" w:rsidRPr="00134BAD" w:rsidRDefault="002179D1" w:rsidP="003E2E2C">
            <w:r w:rsidRPr="00134BAD">
              <w:t xml:space="preserve"> </w:t>
            </w:r>
          </w:p>
          <w:p w14:paraId="04BAC8A8" w14:textId="77777777" w:rsidR="00702E40" w:rsidRPr="00134BAD" w:rsidRDefault="00702E40" w:rsidP="003E2E2C"/>
        </w:tc>
        <w:tc>
          <w:tcPr>
            <w:tcW w:w="2353" w:type="dxa"/>
            <w:tcBorders>
              <w:bottom w:val="single" w:sz="4" w:space="0" w:color="auto"/>
            </w:tcBorders>
          </w:tcPr>
          <w:p w14:paraId="0CB09686" w14:textId="77777777" w:rsidR="00714987" w:rsidRPr="00134BAD" w:rsidRDefault="00714987" w:rsidP="003E2E2C">
            <w:pPr>
              <w:rPr>
                <w:u w:val="single"/>
              </w:rPr>
            </w:pPr>
            <w:r w:rsidRPr="00134BAD">
              <w:rPr>
                <w:u w:val="single"/>
              </w:rPr>
              <w:t>Frequency</w:t>
            </w:r>
          </w:p>
          <w:p w14:paraId="6D8B3CB6" w14:textId="77777777" w:rsidR="00A07F61" w:rsidRPr="00134BAD" w:rsidRDefault="00592787" w:rsidP="00F0393F">
            <w:pPr>
              <w:numPr>
                <w:ilvl w:val="0"/>
                <w:numId w:val="31"/>
              </w:numPr>
              <w:tabs>
                <w:tab w:val="clear" w:pos="720"/>
              </w:tabs>
              <w:ind w:left="361" w:hanging="271"/>
            </w:pPr>
            <w:r w:rsidRPr="00134BAD">
              <w:t>There shall be a periodic monitoring plan in place for production fields.</w:t>
            </w:r>
          </w:p>
          <w:p w14:paraId="11A50E80" w14:textId="77777777" w:rsidR="00714987" w:rsidRPr="00134BAD" w:rsidRDefault="00592787" w:rsidP="00F0393F">
            <w:pPr>
              <w:numPr>
                <w:ilvl w:val="0"/>
                <w:numId w:val="31"/>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042A0C0F" w14:textId="77777777" w:rsidR="00714987" w:rsidRPr="00134BAD" w:rsidRDefault="00714987" w:rsidP="003E2E2C">
            <w:pPr>
              <w:ind w:left="360"/>
            </w:pPr>
          </w:p>
          <w:p w14:paraId="5C1D60D5" w14:textId="77777777" w:rsidR="00714987" w:rsidRPr="00134BAD" w:rsidRDefault="00714987" w:rsidP="003E2E2C">
            <w:pPr>
              <w:rPr>
                <w:u w:val="single"/>
              </w:rPr>
            </w:pPr>
            <w:r w:rsidRPr="00134BAD">
              <w:rPr>
                <w:u w:val="single"/>
              </w:rPr>
              <w:t>Variables</w:t>
            </w:r>
          </w:p>
          <w:p w14:paraId="6E18ACDC" w14:textId="77777777" w:rsidR="00B9556C" w:rsidRPr="00134BAD" w:rsidRDefault="00B9556C" w:rsidP="00F0393F">
            <w:pPr>
              <w:numPr>
                <w:ilvl w:val="0"/>
                <w:numId w:val="19"/>
              </w:numPr>
              <w:tabs>
                <w:tab w:val="clear" w:pos="720"/>
              </w:tabs>
              <w:ind w:left="361" w:hanging="271"/>
            </w:pPr>
            <w:r w:rsidRPr="00134BAD">
              <w:t>Physical observation of animals in the field</w:t>
            </w:r>
          </w:p>
          <w:p w14:paraId="43AC59D3" w14:textId="77777777" w:rsidR="00B9556C" w:rsidRPr="00134BAD" w:rsidRDefault="00B9556C" w:rsidP="00F0393F">
            <w:pPr>
              <w:numPr>
                <w:ilvl w:val="0"/>
                <w:numId w:val="19"/>
              </w:numPr>
              <w:tabs>
                <w:tab w:val="clear" w:pos="720"/>
              </w:tabs>
              <w:ind w:left="361" w:hanging="271"/>
            </w:pPr>
            <w:r w:rsidRPr="00134BAD">
              <w:t>Downed fences</w:t>
            </w:r>
          </w:p>
          <w:p w14:paraId="45FECEB1" w14:textId="77777777" w:rsidR="00B9556C" w:rsidRPr="00134BAD" w:rsidRDefault="00EF5A20" w:rsidP="00F0393F">
            <w:pPr>
              <w:numPr>
                <w:ilvl w:val="0"/>
                <w:numId w:val="19"/>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5B4C2A60" w14:textId="77777777" w:rsidR="00B9556C" w:rsidRPr="00134BAD" w:rsidRDefault="00B9556C" w:rsidP="00F0393F">
            <w:pPr>
              <w:numPr>
                <w:ilvl w:val="0"/>
                <w:numId w:val="19"/>
              </w:numPr>
              <w:tabs>
                <w:tab w:val="clear" w:pos="720"/>
              </w:tabs>
              <w:ind w:left="361" w:hanging="271"/>
            </w:pPr>
            <w:r w:rsidRPr="00134BAD">
              <w:t>Animal feces or urine in production block</w:t>
            </w:r>
          </w:p>
          <w:p w14:paraId="1402890F" w14:textId="77777777" w:rsidR="00B9556C" w:rsidRPr="00134BAD" w:rsidRDefault="00B56EF3" w:rsidP="00F0393F">
            <w:pPr>
              <w:numPr>
                <w:ilvl w:val="0"/>
                <w:numId w:val="19"/>
              </w:numPr>
              <w:tabs>
                <w:tab w:val="clear" w:pos="720"/>
              </w:tabs>
              <w:ind w:left="361" w:hanging="271"/>
            </w:pPr>
            <w:r w:rsidRPr="00134BAD">
              <w:t>Damaged or e</w:t>
            </w:r>
            <w:r w:rsidR="00B9556C" w:rsidRPr="00134BAD">
              <w:t>aten plants in production block</w:t>
            </w:r>
          </w:p>
          <w:p w14:paraId="4050B24E" w14:textId="77777777" w:rsidR="00EB2473" w:rsidRPr="00134BAD" w:rsidRDefault="00EB2473" w:rsidP="003E2E2C">
            <w:pPr>
              <w:pStyle w:val="ColorfulList-Accent11"/>
              <w:ind w:left="763"/>
            </w:pPr>
          </w:p>
          <w:p w14:paraId="72D53A77" w14:textId="77777777" w:rsidR="00491314" w:rsidRPr="00134BAD" w:rsidRDefault="00491314" w:rsidP="003E2E2C"/>
        </w:tc>
        <w:tc>
          <w:tcPr>
            <w:tcW w:w="6863" w:type="dxa"/>
            <w:tcBorders>
              <w:bottom w:val="single" w:sz="4" w:space="0" w:color="auto"/>
            </w:tcBorders>
          </w:tcPr>
          <w:p w14:paraId="7930E927" w14:textId="77777777" w:rsidR="004C06C6" w:rsidRPr="00134BAD" w:rsidRDefault="00B9556C" w:rsidP="003E2E2C">
            <w:pPr>
              <w:numPr>
                <w:ilvl w:val="0"/>
                <w:numId w:val="11"/>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646D7C2B" w14:textId="77777777" w:rsidR="00B56EF3" w:rsidRPr="00134BAD" w:rsidRDefault="00B56EF3" w:rsidP="003E2E2C">
            <w:pPr>
              <w:numPr>
                <w:ilvl w:val="0"/>
                <w:numId w:val="11"/>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57417954" w14:textId="77777777" w:rsidR="00E9067E" w:rsidRPr="00134BAD" w:rsidRDefault="00E9067E" w:rsidP="003E2E2C">
            <w:pPr>
              <w:numPr>
                <w:ilvl w:val="0"/>
                <w:numId w:val="11"/>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05D86116" w14:textId="77777777" w:rsidR="00B56EF3" w:rsidRPr="00134BAD" w:rsidRDefault="00E9067E" w:rsidP="003E2E2C">
            <w:pPr>
              <w:numPr>
                <w:ilvl w:val="0"/>
                <w:numId w:val="11"/>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59114D1A" w14:textId="77777777" w:rsidR="00B9556C" w:rsidRPr="00134BAD" w:rsidRDefault="004C06C6" w:rsidP="003E2E2C">
            <w:pPr>
              <w:numPr>
                <w:ilvl w:val="0"/>
                <w:numId w:val="11"/>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07C7BC8F" w14:textId="77777777" w:rsidR="00B9556C" w:rsidRPr="00134BAD" w:rsidRDefault="00A10B31" w:rsidP="003E2E2C">
            <w:pPr>
              <w:numPr>
                <w:ilvl w:val="0"/>
                <w:numId w:val="11"/>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149972D3" w14:textId="77777777" w:rsidR="00A10B31" w:rsidRPr="00134BAD" w:rsidRDefault="00B9556C" w:rsidP="003E2E2C">
            <w:pPr>
              <w:numPr>
                <w:ilvl w:val="0"/>
                <w:numId w:val="11"/>
              </w:numPr>
              <w:tabs>
                <w:tab w:val="clear" w:pos="1080"/>
              </w:tabs>
              <w:ind w:left="241" w:hanging="180"/>
            </w:pPr>
            <w:r w:rsidRPr="00134BAD">
              <w:t xml:space="preserve">Equipment used to destroy crop must be cleaned and sanitized upon exiting the field. </w:t>
            </w:r>
          </w:p>
          <w:p w14:paraId="5DD6B6F5" w14:textId="77777777" w:rsidR="00A338C2" w:rsidRPr="00134BAD" w:rsidRDefault="00A10B31" w:rsidP="003E2E2C">
            <w:pPr>
              <w:numPr>
                <w:ilvl w:val="0"/>
                <w:numId w:val="11"/>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1135B896" w14:textId="77777777" w:rsidR="00B9556C" w:rsidRPr="00134BAD" w:rsidRDefault="00C64CF3" w:rsidP="003E2E2C">
            <w:pPr>
              <w:numPr>
                <w:ilvl w:val="0"/>
                <w:numId w:val="11"/>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059B202F" w14:textId="77777777" w:rsidTr="00292C9A">
        <w:trPr>
          <w:trHeight w:val="144"/>
          <w:jc w:val="center"/>
        </w:trPr>
        <w:tc>
          <w:tcPr>
            <w:tcW w:w="10368" w:type="dxa"/>
            <w:gridSpan w:val="3"/>
            <w:shd w:val="clear" w:color="auto" w:fill="DBDBDB"/>
          </w:tcPr>
          <w:p w14:paraId="25FA1241" w14:textId="77777777" w:rsidR="00D72546" w:rsidRPr="00134BAD" w:rsidRDefault="00D72546" w:rsidP="003E2E2C">
            <w:pPr>
              <w:ind w:left="12"/>
              <w:rPr>
                <w:b/>
              </w:rPr>
            </w:pPr>
            <w:r w:rsidRPr="00134BAD">
              <w:rPr>
                <w:b/>
              </w:rPr>
              <w:t>Allowable Harvest Distance from Evidence of Intrusion</w:t>
            </w:r>
          </w:p>
        </w:tc>
      </w:tr>
      <w:tr w:rsidR="00D72546" w:rsidRPr="00D5180B" w14:paraId="692BDB22" w14:textId="77777777" w:rsidTr="00292C9A">
        <w:trPr>
          <w:trHeight w:val="629"/>
          <w:jc w:val="center"/>
        </w:trPr>
        <w:tc>
          <w:tcPr>
            <w:tcW w:w="10368" w:type="dxa"/>
            <w:gridSpan w:val="3"/>
            <w:shd w:val="clear" w:color="auto" w:fill="auto"/>
          </w:tcPr>
          <w:p w14:paraId="2B2E5303" w14:textId="77777777"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2B336CD0" w14:textId="77777777" w:rsidR="00D72546" w:rsidRPr="00134BAD" w:rsidRDefault="00D72546" w:rsidP="003E2E2C">
            <w:pPr>
              <w:spacing w:after="0"/>
              <w:rPr>
                <w:u w:val="single"/>
              </w:rPr>
            </w:pPr>
            <w:r w:rsidRPr="00134BAD">
              <w:rPr>
                <w:u w:val="single"/>
              </w:rPr>
              <w:t>Monitoring</w:t>
            </w:r>
          </w:p>
          <w:p w14:paraId="6EE22F6B" w14:textId="77777777" w:rsidR="00D72546" w:rsidRPr="00134BAD" w:rsidRDefault="00D72546" w:rsidP="00F0393F">
            <w:pPr>
              <w:numPr>
                <w:ilvl w:val="0"/>
                <w:numId w:val="46"/>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7641FD20"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5C98AC22" w14:textId="77777777" w:rsidR="00D72546" w:rsidRPr="00134BAD" w:rsidRDefault="00D72546" w:rsidP="00F0393F">
            <w:pPr>
              <w:numPr>
                <w:ilvl w:val="0"/>
                <w:numId w:val="18"/>
              </w:numPr>
              <w:tabs>
                <w:tab w:val="clear" w:pos="1800"/>
              </w:tabs>
              <w:spacing w:after="0"/>
              <w:ind w:left="577" w:hanging="270"/>
            </w:pPr>
            <w:r w:rsidRPr="00134BAD">
              <w:t>Conduct the pre-harvest assessment not more than one week prior to harvest.</w:t>
            </w:r>
          </w:p>
          <w:p w14:paraId="681089C3" w14:textId="77777777" w:rsidR="00D72546" w:rsidRPr="00134BAD" w:rsidRDefault="00D72546" w:rsidP="00F0393F">
            <w:pPr>
              <w:numPr>
                <w:ilvl w:val="0"/>
                <w:numId w:val="18"/>
              </w:numPr>
              <w:tabs>
                <w:tab w:val="clear" w:pos="1800"/>
              </w:tabs>
              <w:spacing w:after="0"/>
              <w:ind w:left="577" w:hanging="270"/>
            </w:pPr>
            <w:r w:rsidRPr="00134BAD">
              <w:t>Conduct the daily harvest assessment on each day of harvest.</w:t>
            </w:r>
          </w:p>
          <w:p w14:paraId="5D81EFE1" w14:textId="77777777" w:rsidR="00D72546" w:rsidRPr="00134BAD" w:rsidRDefault="00D72546" w:rsidP="003E2E2C">
            <w:pPr>
              <w:spacing w:after="0"/>
              <w:rPr>
                <w:u w:val="single"/>
              </w:rPr>
            </w:pPr>
            <w:r w:rsidRPr="00134BAD">
              <w:rPr>
                <w:u w:val="single"/>
              </w:rPr>
              <w:t>Fecal Material</w:t>
            </w:r>
          </w:p>
          <w:p w14:paraId="5CDC761C" w14:textId="77777777" w:rsidR="00D72546" w:rsidRPr="00134BAD" w:rsidRDefault="00D72546" w:rsidP="00F0393F">
            <w:pPr>
              <w:numPr>
                <w:ilvl w:val="0"/>
                <w:numId w:val="18"/>
              </w:numPr>
              <w:tabs>
                <w:tab w:val="clear" w:pos="1800"/>
                <w:tab w:val="num" w:pos="271"/>
              </w:tabs>
              <w:spacing w:after="0"/>
              <w:ind w:left="577" w:hanging="270"/>
            </w:pPr>
            <w:r w:rsidRPr="00134BAD">
              <w:t>Do not harvest any produce that has come into direct contact with fecal material.</w:t>
            </w:r>
          </w:p>
          <w:p w14:paraId="10ABF52E" w14:textId="77777777" w:rsidR="00D72546" w:rsidRPr="00134BAD" w:rsidRDefault="00D72546" w:rsidP="00F0393F">
            <w:pPr>
              <w:numPr>
                <w:ilvl w:val="0"/>
                <w:numId w:val="18"/>
              </w:numPr>
              <w:tabs>
                <w:tab w:val="clear" w:pos="1800"/>
                <w:tab w:val="num" w:pos="271"/>
              </w:tabs>
              <w:spacing w:after="0"/>
              <w:ind w:left="577" w:hanging="270"/>
            </w:pPr>
            <w:r w:rsidRPr="00134BAD">
              <w:lastRenderedPageBreak/>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2FE9937E" w14:textId="77777777" w:rsidR="00D72546" w:rsidRPr="00134BAD" w:rsidRDefault="00D72546" w:rsidP="003E2E2C">
            <w:pPr>
              <w:spacing w:after="0"/>
              <w:ind w:left="37"/>
              <w:rPr>
                <w:u w:val="single"/>
              </w:rPr>
            </w:pPr>
            <w:r w:rsidRPr="00134BAD">
              <w:rPr>
                <w:u w:val="single"/>
              </w:rPr>
              <w:t>Intrusion</w:t>
            </w:r>
          </w:p>
          <w:p w14:paraId="2ECC21F1" w14:textId="77777777" w:rsidR="00D72546" w:rsidRPr="00134BAD" w:rsidRDefault="00D72546" w:rsidP="00F0393F">
            <w:pPr>
              <w:numPr>
                <w:ilvl w:val="0"/>
                <w:numId w:val="18"/>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683ED3DE" w14:textId="77777777" w:rsidR="00D72546" w:rsidRPr="00134BAD" w:rsidRDefault="00D72546" w:rsidP="003E2E2C">
            <w:pPr>
              <w:spacing w:after="0"/>
              <w:rPr>
                <w:u w:val="single"/>
              </w:rPr>
            </w:pPr>
            <w:r w:rsidRPr="00134BAD">
              <w:rPr>
                <w:u w:val="single"/>
              </w:rPr>
              <w:t>Daily Harvest Assessment ONLY</w:t>
            </w:r>
          </w:p>
          <w:p w14:paraId="4D52EA20"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00ECBED9" w14:textId="77777777" w:rsidR="00D72546" w:rsidRPr="00134BAD" w:rsidRDefault="00D72546" w:rsidP="00F0393F">
            <w:pPr>
              <w:numPr>
                <w:ilvl w:val="1"/>
                <w:numId w:val="18"/>
              </w:numPr>
              <w:tabs>
                <w:tab w:val="clear" w:pos="1440"/>
                <w:tab w:val="num" w:pos="577"/>
              </w:tabs>
              <w:spacing w:after="0"/>
              <w:ind w:left="577" w:hanging="270"/>
            </w:pPr>
            <w:r w:rsidRPr="00134BAD">
              <w:t xml:space="preserve">Stop harvest operations. </w:t>
            </w:r>
          </w:p>
          <w:p w14:paraId="1562298E" w14:textId="77777777" w:rsidR="00D72546" w:rsidRPr="00134BAD" w:rsidRDefault="00D72546" w:rsidP="00F0393F">
            <w:pPr>
              <w:numPr>
                <w:ilvl w:val="1"/>
                <w:numId w:val="18"/>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71E0F231" w14:textId="77777777" w:rsidR="00D72546" w:rsidRPr="00134BAD" w:rsidRDefault="00D72546" w:rsidP="00F0393F">
            <w:pPr>
              <w:numPr>
                <w:ilvl w:val="1"/>
                <w:numId w:val="18"/>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5DB843B0" w14:textId="77777777" w:rsidR="00D72546" w:rsidRPr="00134BAD" w:rsidRDefault="00D72546" w:rsidP="00F0393F">
            <w:pPr>
              <w:numPr>
                <w:ilvl w:val="1"/>
                <w:numId w:val="18"/>
              </w:numPr>
              <w:tabs>
                <w:tab w:val="clear" w:pos="1440"/>
                <w:tab w:val="num" w:pos="577"/>
              </w:tabs>
              <w:spacing w:after="0"/>
              <w:ind w:left="577" w:hanging="270"/>
            </w:pPr>
            <w:r w:rsidRPr="00134BAD">
              <w:t xml:space="preserve">Require all employees to wash and sanitize their hands/gloves before resuming harvest operations. </w:t>
            </w:r>
          </w:p>
          <w:p w14:paraId="01099F2B" w14:textId="77777777" w:rsidR="00D72546" w:rsidRPr="00134BAD" w:rsidRDefault="00D72546" w:rsidP="00F0393F">
            <w:pPr>
              <w:numPr>
                <w:ilvl w:val="1"/>
                <w:numId w:val="18"/>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75B9B9E1" w14:textId="77777777" w:rsidTr="00292C9A">
        <w:trPr>
          <w:trHeight w:val="288"/>
          <w:jc w:val="center"/>
        </w:trPr>
        <w:tc>
          <w:tcPr>
            <w:tcW w:w="10368" w:type="dxa"/>
            <w:gridSpan w:val="3"/>
            <w:shd w:val="clear" w:color="auto" w:fill="DBDBDB"/>
          </w:tcPr>
          <w:p w14:paraId="52828F21" w14:textId="77777777" w:rsidR="00D72546" w:rsidRPr="00134BAD" w:rsidRDefault="00D72546" w:rsidP="003E2E2C">
            <w:pPr>
              <w:rPr>
                <w:b/>
              </w:rPr>
            </w:pPr>
            <w:r w:rsidRPr="00134BAD">
              <w:rPr>
                <w:b/>
              </w:rPr>
              <w:lastRenderedPageBreak/>
              <w:t>Verification</w:t>
            </w:r>
          </w:p>
        </w:tc>
      </w:tr>
      <w:tr w:rsidR="00D72546" w:rsidRPr="00D5180B" w14:paraId="7C92988A" w14:textId="77777777" w:rsidTr="00292C9A">
        <w:trPr>
          <w:jc w:val="center"/>
        </w:trPr>
        <w:tc>
          <w:tcPr>
            <w:tcW w:w="10368" w:type="dxa"/>
            <w:gridSpan w:val="3"/>
            <w:shd w:val="clear" w:color="auto" w:fill="auto"/>
          </w:tcPr>
          <w:p w14:paraId="711CE538" w14:textId="77777777" w:rsidR="00D72546" w:rsidRPr="00134BAD" w:rsidRDefault="00D72546" w:rsidP="00F0393F">
            <w:pPr>
              <w:numPr>
                <w:ilvl w:val="0"/>
                <w:numId w:val="16"/>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67CBBF5E" w14:textId="77777777" w:rsidTr="00292C9A">
        <w:trPr>
          <w:jc w:val="center"/>
        </w:trPr>
        <w:tc>
          <w:tcPr>
            <w:tcW w:w="10368" w:type="dxa"/>
            <w:gridSpan w:val="3"/>
            <w:shd w:val="clear" w:color="auto" w:fill="DBDBDB"/>
          </w:tcPr>
          <w:p w14:paraId="1EF2E86F" w14:textId="77777777" w:rsidR="00D72546" w:rsidRPr="00134BAD" w:rsidRDefault="00D72546" w:rsidP="003E2E2C">
            <w:r w:rsidRPr="00134BAD">
              <w:rPr>
                <w:b/>
              </w:rPr>
              <w:t>Rationale</w:t>
            </w:r>
          </w:p>
        </w:tc>
      </w:tr>
      <w:tr w:rsidR="00D72546" w:rsidRPr="00D5180B" w14:paraId="3BA6835F" w14:textId="77777777" w:rsidTr="00292C9A">
        <w:trPr>
          <w:jc w:val="center"/>
        </w:trPr>
        <w:tc>
          <w:tcPr>
            <w:tcW w:w="10368" w:type="dxa"/>
            <w:gridSpan w:val="3"/>
            <w:shd w:val="clear" w:color="auto" w:fill="auto"/>
          </w:tcPr>
          <w:p w14:paraId="0E795936" w14:textId="77777777" w:rsidR="00D72546" w:rsidRPr="00134BAD" w:rsidRDefault="00D72546" w:rsidP="00F0393F">
            <w:pPr>
              <w:numPr>
                <w:ilvl w:val="0"/>
                <w:numId w:val="16"/>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60601AD9" w14:textId="77777777" w:rsidR="00D72546" w:rsidRPr="00134BAD" w:rsidRDefault="00D72546" w:rsidP="00F0393F">
            <w:pPr>
              <w:numPr>
                <w:ilvl w:val="0"/>
                <w:numId w:val="16"/>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61F2D371" w14:textId="77777777" w:rsidR="00D72546" w:rsidRPr="00134BAD" w:rsidRDefault="00D72546" w:rsidP="00F0393F">
            <w:pPr>
              <w:numPr>
                <w:ilvl w:val="0"/>
                <w:numId w:val="16"/>
              </w:numPr>
              <w:tabs>
                <w:tab w:val="clear" w:pos="1800"/>
              </w:tabs>
              <w:ind w:left="247" w:hanging="210"/>
            </w:pPr>
            <w:r w:rsidRPr="00134BAD">
              <w:t>Appendix B describes in detail the process used to develop these metrics</w:t>
            </w:r>
          </w:p>
        </w:tc>
      </w:tr>
    </w:tbl>
    <w:p w14:paraId="7E0AADDF"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7ABD4675" w14:textId="77777777" w:rsidR="00B9556C" w:rsidRPr="00D5180B" w:rsidRDefault="00D72546" w:rsidP="007D7827">
      <w:pPr>
        <w:pStyle w:val="Heading2"/>
      </w:pPr>
      <w:bookmarkStart w:id="1013" w:name="_Toc167780408"/>
      <w:bookmarkStart w:id="1014" w:name="_Toc198619181"/>
      <w:bookmarkStart w:id="1015" w:name="_Toc443565045"/>
      <w:bookmarkStart w:id="1016" w:name="_Toc477875422"/>
      <w:bookmarkStart w:id="1017" w:name="_Toc489362242"/>
      <w:bookmarkStart w:id="1018" w:name="_Toc8374969"/>
      <w:bookmarkStart w:id="1019" w:name="_Toc20839192"/>
      <w:r w:rsidRPr="00D5180B">
        <w:lastRenderedPageBreak/>
        <w:t>T</w:t>
      </w:r>
      <w:r w:rsidR="00D11298" w:rsidRPr="00D5180B">
        <w:t>ABLE</w:t>
      </w:r>
      <w:r w:rsidR="00B9556C" w:rsidRPr="00D5180B">
        <w:t xml:space="preserve"> </w:t>
      </w:r>
      <w:r w:rsidR="00456F78" w:rsidRPr="00D5180B">
        <w:t>7</w:t>
      </w:r>
      <w:r w:rsidR="008C04F6" w:rsidRPr="00D5180B">
        <w:t xml:space="preserve">. </w:t>
      </w:r>
      <w:r w:rsidR="00B9556C" w:rsidRPr="00D5180B">
        <w:t>Crop Land and Water Source Adjacent Land Use</w:t>
      </w:r>
      <w:bookmarkEnd w:id="1013"/>
      <w:bookmarkEnd w:id="1014"/>
      <w:bookmarkEnd w:id="1015"/>
      <w:bookmarkEnd w:id="1016"/>
      <w:bookmarkEnd w:id="1017"/>
      <w:bookmarkEnd w:id="1018"/>
      <w:bookmarkEnd w:id="1019"/>
    </w:p>
    <w:tbl>
      <w:tblPr>
        <w:tblW w:w="14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4"/>
        <w:gridCol w:w="4970"/>
        <w:gridCol w:w="4316"/>
        <w:gridCol w:w="1080"/>
        <w:gridCol w:w="1134"/>
      </w:tblGrid>
      <w:tr w:rsidR="00DD4271" w:rsidRPr="00D5180B" w14:paraId="56F77EB0" w14:textId="77777777" w:rsidTr="00292C9A">
        <w:trPr>
          <w:trHeight w:val="460"/>
          <w:tblHeader/>
          <w:jc w:val="center"/>
        </w:trPr>
        <w:tc>
          <w:tcPr>
            <w:tcW w:w="2684" w:type="dxa"/>
            <w:vMerge w:val="restart"/>
            <w:tcBorders>
              <w:bottom w:val="single" w:sz="4" w:space="0" w:color="auto"/>
            </w:tcBorders>
            <w:shd w:val="clear" w:color="auto" w:fill="4472C4"/>
            <w:vAlign w:val="center"/>
          </w:tcPr>
          <w:p w14:paraId="4A44FFD9" w14:textId="77777777" w:rsidR="00DD4271" w:rsidRPr="00D5180B" w:rsidRDefault="00DD4271" w:rsidP="003E2E2C">
            <w:pPr>
              <w:jc w:val="center"/>
              <w:rPr>
                <w:rFonts w:cs="Calibri"/>
                <w:b/>
                <w:color w:val="FFFFFF"/>
                <w:szCs w:val="22"/>
              </w:rPr>
            </w:pPr>
            <w:r w:rsidRPr="00D5180B">
              <w:rPr>
                <w:rFonts w:cs="Calibri"/>
                <w:b/>
                <w:color w:val="FFFFFF"/>
                <w:szCs w:val="22"/>
              </w:rPr>
              <w:t>Land Use/Water Source</w:t>
            </w:r>
          </w:p>
        </w:tc>
        <w:tc>
          <w:tcPr>
            <w:tcW w:w="4970" w:type="dxa"/>
            <w:vMerge w:val="restart"/>
            <w:tcBorders>
              <w:bottom w:val="single" w:sz="4" w:space="0" w:color="auto"/>
            </w:tcBorders>
            <w:shd w:val="clear" w:color="auto" w:fill="4472C4"/>
            <w:vAlign w:val="center"/>
          </w:tcPr>
          <w:p w14:paraId="5417FFB9" w14:textId="77777777" w:rsidR="00DD4271" w:rsidRPr="00D5180B" w:rsidRDefault="00DD4271" w:rsidP="003E2E2C">
            <w:pPr>
              <w:jc w:val="center"/>
              <w:rPr>
                <w:rFonts w:cs="Calibri"/>
                <w:b/>
                <w:color w:val="FFFFFF"/>
                <w:szCs w:val="22"/>
              </w:rPr>
            </w:pPr>
            <w:r w:rsidRPr="00D5180B">
              <w:rPr>
                <w:rFonts w:cs="Calibri"/>
                <w:b/>
                <w:color w:val="FFFFFF"/>
                <w:szCs w:val="22"/>
              </w:rPr>
              <w:t>Metric</w:t>
            </w:r>
          </w:p>
          <w:p w14:paraId="37BA3885" w14:textId="77777777" w:rsidR="00DD4271" w:rsidRPr="00D5180B" w:rsidRDefault="00DD4271" w:rsidP="003E2E2C">
            <w:pPr>
              <w:jc w:val="center"/>
              <w:rPr>
                <w:rFonts w:cs="Calibri"/>
                <w:b/>
                <w:color w:val="FFFFFF"/>
                <w:szCs w:val="22"/>
              </w:rPr>
            </w:pPr>
            <w:r w:rsidRPr="00D5180B">
              <w:rPr>
                <w:rFonts w:cs="Calibri"/>
                <w:b/>
                <w:color w:val="FFFFFF"/>
                <w:szCs w:val="22"/>
              </w:rPr>
              <w:t>(This distance may be either increased or decreased depending on risk and mitigation factors.)</w:t>
            </w:r>
          </w:p>
        </w:tc>
        <w:tc>
          <w:tcPr>
            <w:tcW w:w="6530" w:type="dxa"/>
            <w:gridSpan w:val="3"/>
            <w:shd w:val="clear" w:color="auto" w:fill="4472C4"/>
            <w:vAlign w:val="center"/>
          </w:tcPr>
          <w:p w14:paraId="7E1717C3" w14:textId="77777777" w:rsidR="00DD4271" w:rsidRPr="00D5180B" w:rsidRDefault="00377A7B" w:rsidP="003E2E2C">
            <w:pPr>
              <w:jc w:val="center"/>
              <w:rPr>
                <w:rFonts w:cs="Calibri"/>
                <w:b/>
                <w:color w:val="FFFFFF"/>
                <w:szCs w:val="22"/>
              </w:rPr>
            </w:pPr>
            <w:r w:rsidRPr="00D5180B">
              <w:rPr>
                <w:rFonts w:cs="Calibri"/>
                <w:b/>
                <w:color w:val="FFFFFF"/>
                <w:szCs w:val="22"/>
              </w:rPr>
              <w:t>Considerations for Risk Analysis*</w:t>
            </w:r>
          </w:p>
        </w:tc>
      </w:tr>
      <w:tr w:rsidR="00DD4271" w:rsidRPr="00D5180B" w14:paraId="114BA799" w14:textId="77777777" w:rsidTr="002443FD">
        <w:trPr>
          <w:trHeight w:val="460"/>
          <w:tblHeader/>
          <w:jc w:val="center"/>
        </w:trPr>
        <w:tc>
          <w:tcPr>
            <w:tcW w:w="2684" w:type="dxa"/>
            <w:vMerge/>
            <w:tcBorders>
              <w:bottom w:val="single" w:sz="4" w:space="0" w:color="auto"/>
            </w:tcBorders>
            <w:shd w:val="clear" w:color="auto" w:fill="4472C4"/>
            <w:vAlign w:val="center"/>
          </w:tcPr>
          <w:p w14:paraId="6FC400AC" w14:textId="77777777" w:rsidR="00DD4271" w:rsidRPr="00D5180B" w:rsidRDefault="00DD4271" w:rsidP="003E2E2C">
            <w:pPr>
              <w:jc w:val="center"/>
              <w:rPr>
                <w:rFonts w:cs="Calibri"/>
                <w:b/>
                <w:color w:val="FFFFFF"/>
                <w:szCs w:val="22"/>
              </w:rPr>
            </w:pPr>
          </w:p>
        </w:tc>
        <w:tc>
          <w:tcPr>
            <w:tcW w:w="4970" w:type="dxa"/>
            <w:vMerge/>
            <w:tcBorders>
              <w:bottom w:val="single" w:sz="4" w:space="0" w:color="auto"/>
            </w:tcBorders>
            <w:shd w:val="clear" w:color="auto" w:fill="4472C4"/>
            <w:vAlign w:val="center"/>
          </w:tcPr>
          <w:p w14:paraId="4D5AC56A" w14:textId="77777777" w:rsidR="00DD4271" w:rsidRPr="00D5180B" w:rsidRDefault="00DD4271" w:rsidP="003E2E2C">
            <w:pPr>
              <w:jc w:val="center"/>
              <w:rPr>
                <w:rFonts w:cs="Calibri"/>
                <w:b/>
                <w:color w:val="FFFFFF"/>
                <w:szCs w:val="22"/>
              </w:rPr>
            </w:pPr>
          </w:p>
        </w:tc>
        <w:tc>
          <w:tcPr>
            <w:tcW w:w="4316" w:type="dxa"/>
            <w:shd w:val="clear" w:color="auto" w:fill="4472C4"/>
            <w:vAlign w:val="center"/>
          </w:tcPr>
          <w:p w14:paraId="2E5441F6" w14:textId="77777777" w:rsidR="00DD4271" w:rsidRPr="00D5180B" w:rsidRDefault="00DD4271" w:rsidP="003E2E2C">
            <w:pPr>
              <w:jc w:val="center"/>
              <w:rPr>
                <w:rFonts w:cs="Calibri"/>
                <w:b/>
                <w:color w:val="FFFFFF"/>
                <w:szCs w:val="22"/>
              </w:rPr>
            </w:pPr>
            <w:r w:rsidRPr="00D5180B">
              <w:rPr>
                <w:rFonts w:cs="Calibri"/>
                <w:b/>
                <w:color w:val="FFFFFF"/>
                <w:szCs w:val="22"/>
              </w:rPr>
              <w:t>Risk/Mitigation Factors</w:t>
            </w:r>
          </w:p>
        </w:tc>
        <w:tc>
          <w:tcPr>
            <w:tcW w:w="1080" w:type="dxa"/>
            <w:shd w:val="clear" w:color="auto" w:fill="4472C4"/>
            <w:vAlign w:val="center"/>
          </w:tcPr>
          <w:p w14:paraId="717334A9" w14:textId="77777777" w:rsidR="00DD4271" w:rsidRPr="00D5180B" w:rsidRDefault="00DD4271" w:rsidP="003E2E2C">
            <w:pPr>
              <w:jc w:val="center"/>
              <w:rPr>
                <w:rFonts w:cs="Calibri"/>
                <w:b/>
                <w:color w:val="FFFFFF"/>
                <w:szCs w:val="22"/>
              </w:rPr>
            </w:pPr>
            <w:r w:rsidRPr="00D5180B">
              <w:rPr>
                <w:rFonts w:cs="Calibri"/>
                <w:b/>
                <w:color w:val="FFFFFF"/>
                <w:szCs w:val="22"/>
              </w:rPr>
              <w:t>Increase Distance</w:t>
            </w:r>
          </w:p>
        </w:tc>
        <w:tc>
          <w:tcPr>
            <w:tcW w:w="1134" w:type="dxa"/>
            <w:shd w:val="clear" w:color="auto" w:fill="4472C4"/>
            <w:vAlign w:val="center"/>
          </w:tcPr>
          <w:p w14:paraId="6BB81D5F" w14:textId="77777777" w:rsidR="00DD4271" w:rsidRPr="00D5180B" w:rsidRDefault="00DD4271" w:rsidP="003E2E2C">
            <w:pPr>
              <w:jc w:val="center"/>
              <w:rPr>
                <w:rFonts w:cs="Calibri"/>
                <w:b/>
                <w:color w:val="FFFFFF"/>
                <w:szCs w:val="22"/>
              </w:rPr>
            </w:pPr>
            <w:r w:rsidRPr="00D5180B">
              <w:rPr>
                <w:rFonts w:cs="Calibri"/>
                <w:b/>
                <w:color w:val="FFFFFF"/>
                <w:szCs w:val="22"/>
              </w:rPr>
              <w:t>Decrease Distance</w:t>
            </w:r>
          </w:p>
        </w:tc>
      </w:tr>
      <w:tr w:rsidR="00A15CAC" w:rsidRPr="00D5180B" w14:paraId="2C5256C9" w14:textId="77777777" w:rsidTr="002443FD">
        <w:trPr>
          <w:trHeight w:val="340"/>
          <w:jc w:val="center"/>
        </w:trPr>
        <w:tc>
          <w:tcPr>
            <w:tcW w:w="2684" w:type="dxa"/>
            <w:vMerge w:val="restart"/>
            <w:tcBorders>
              <w:top w:val="single" w:sz="4" w:space="0" w:color="auto"/>
            </w:tcBorders>
          </w:tcPr>
          <w:p w14:paraId="1E694338" w14:textId="77777777" w:rsidR="00A15CAC" w:rsidRPr="00134BAD" w:rsidRDefault="00A15CAC" w:rsidP="003E2E2C">
            <w:pPr>
              <w:spacing w:before="0" w:after="0"/>
            </w:pPr>
            <w:r w:rsidRPr="00134BAD">
              <w:rPr>
                <w:b/>
              </w:rPr>
              <w:t>Composting Operations</w:t>
            </w:r>
            <w:r w:rsidR="00E40916" w:rsidRPr="00134BAD">
              <w:t xml:space="preserve"> </w:t>
            </w:r>
            <w:r w:rsidR="006915F4" w:rsidRPr="00134BAD">
              <w:br/>
            </w:r>
            <w:r w:rsidR="00E40916" w:rsidRPr="00134BAD">
              <w:t>(manure or animal products)</w:t>
            </w:r>
          </w:p>
        </w:tc>
        <w:tc>
          <w:tcPr>
            <w:tcW w:w="4970" w:type="dxa"/>
            <w:vMerge w:val="restart"/>
            <w:tcBorders>
              <w:top w:val="single" w:sz="4" w:space="0" w:color="auto"/>
            </w:tcBorders>
          </w:tcPr>
          <w:p w14:paraId="47447C62" w14:textId="77777777" w:rsidR="00A15CAC" w:rsidRPr="00134BAD" w:rsidRDefault="00A15CAC" w:rsidP="003E2E2C">
            <w:pPr>
              <w:spacing w:before="0" w:after="0"/>
            </w:pPr>
            <w:r w:rsidRPr="00134BAD">
              <w:t>Due to the lack of science at this time an interim guidance distance of</w:t>
            </w:r>
            <w:r w:rsidR="0043014A" w:rsidRPr="00134BAD">
              <w:t xml:space="preserve"> </w:t>
            </w:r>
            <w:r w:rsidRPr="00134BAD">
              <w:t>400 ft</w:t>
            </w:r>
            <w:r w:rsidR="00D11E45" w:rsidRPr="00134BAD">
              <w:t>.</w:t>
            </w:r>
            <w:r w:rsidRPr="00134BAD">
              <w:t xml:space="preserve"> from the edge of crop</w:t>
            </w:r>
            <w:r w:rsidR="001F7373" w:rsidRPr="00134BAD">
              <w:t xml:space="preserve"> can </w:t>
            </w:r>
            <w:r w:rsidR="0038795E" w:rsidRPr="00134BAD">
              <w:t>occur.</w:t>
            </w:r>
            <w:r w:rsidR="003374F8" w:rsidRPr="00134BAD">
              <w:t xml:space="preserve"> </w:t>
            </w:r>
            <w:r w:rsidRPr="00134BAD">
              <w:t>This number is</w:t>
            </w:r>
            <w:r w:rsidR="001F7373" w:rsidRPr="00134BAD">
              <w:t xml:space="preserve"> </w:t>
            </w:r>
            <w:r w:rsidR="00FF32C1" w:rsidRPr="00134BAD">
              <w:t xml:space="preserve">only a reference and </w:t>
            </w:r>
            <w:r w:rsidRPr="00134BAD">
              <w:t xml:space="preserve">subject to change </w:t>
            </w:r>
            <w:r w:rsidR="001F7373" w:rsidRPr="00134BAD">
              <w:t>as</w:t>
            </w:r>
            <w:r w:rsidR="00FF32C1" w:rsidRPr="00134BAD">
              <w:t xml:space="preserve"> more</w:t>
            </w:r>
            <w:r w:rsidR="001F7373" w:rsidRPr="00134BAD">
              <w:t xml:space="preserve"> </w:t>
            </w:r>
            <w:r w:rsidRPr="00134BAD">
              <w:t>science becomes available.</w:t>
            </w:r>
          </w:p>
          <w:p w14:paraId="2964888E" w14:textId="77777777" w:rsidR="00A15CAC" w:rsidRPr="00134BAD" w:rsidRDefault="00A15CAC" w:rsidP="003E2E2C">
            <w:pPr>
              <w:spacing w:before="0" w:after="0"/>
            </w:pPr>
            <w:r w:rsidRPr="00134BAD">
              <w:t xml:space="preserve"> </w:t>
            </w:r>
          </w:p>
          <w:p w14:paraId="10D777F8" w14:textId="77777777" w:rsidR="00A15CAC" w:rsidRPr="00134BAD" w:rsidRDefault="00A15CAC" w:rsidP="003E2E2C">
            <w:pPr>
              <w:spacing w:before="0" w:after="0"/>
            </w:pPr>
            <w:r w:rsidRPr="00134BAD">
              <w:t xml:space="preserve">The proximate safe distance depends on the risk/mitigation factors listed to the </w:t>
            </w:r>
            <w:r w:rsidR="001F7373" w:rsidRPr="00134BAD">
              <w:t>right</w:t>
            </w:r>
            <w:r w:rsidR="00F03066" w:rsidRPr="00134BAD">
              <w:t xml:space="preserve">. </w:t>
            </w:r>
            <w:r w:rsidR="00915866" w:rsidRPr="00134BAD">
              <w:t>Evaluate risk and document consideration</w:t>
            </w:r>
            <w:r w:rsidR="0043014A" w:rsidRPr="00134BAD">
              <w:t xml:space="preserve"> </w:t>
            </w:r>
            <w:r w:rsidR="00FF32C1" w:rsidRPr="00134BAD">
              <w:t>of these factors. Research is being proposed to study appropriate distance.</w:t>
            </w:r>
          </w:p>
        </w:tc>
        <w:tc>
          <w:tcPr>
            <w:tcW w:w="4316" w:type="dxa"/>
            <w:vAlign w:val="center"/>
          </w:tcPr>
          <w:p w14:paraId="35222A67" w14:textId="77777777" w:rsidR="00A15CAC" w:rsidRPr="00134BAD" w:rsidRDefault="00A15CAC" w:rsidP="003E2E2C">
            <w:pPr>
              <w:spacing w:before="0" w:after="0"/>
            </w:pPr>
            <w:r w:rsidRPr="00134BAD">
              <w:t xml:space="preserve">Distance from active </w:t>
            </w:r>
            <w:r w:rsidR="003D799A" w:rsidRPr="00134BAD">
              <w:t>compost operation</w:t>
            </w:r>
          </w:p>
        </w:tc>
        <w:tc>
          <w:tcPr>
            <w:tcW w:w="1080" w:type="dxa"/>
            <w:vAlign w:val="center"/>
          </w:tcPr>
          <w:p w14:paraId="7AC18BEE" w14:textId="77777777" w:rsidR="00A15CAC" w:rsidRPr="00134BAD" w:rsidRDefault="00A15CAC" w:rsidP="003E2E2C">
            <w:pPr>
              <w:spacing w:before="0" w:after="0"/>
              <w:jc w:val="center"/>
            </w:pPr>
            <w:r w:rsidRPr="00134BAD">
              <w:t>--</w:t>
            </w:r>
          </w:p>
        </w:tc>
        <w:tc>
          <w:tcPr>
            <w:tcW w:w="1134" w:type="dxa"/>
            <w:vAlign w:val="center"/>
          </w:tcPr>
          <w:p w14:paraId="6E22137B" w14:textId="77777777" w:rsidR="00A15CAC" w:rsidRPr="00134BAD" w:rsidRDefault="00A15CAC" w:rsidP="003E2E2C">
            <w:pPr>
              <w:spacing w:before="0" w:after="0"/>
              <w:jc w:val="center"/>
            </w:pPr>
            <w:r w:rsidRPr="00134BAD">
              <w:t>--</w:t>
            </w:r>
          </w:p>
        </w:tc>
      </w:tr>
      <w:tr w:rsidR="00A15CAC" w:rsidRPr="00D5180B" w14:paraId="3EC4CFFF" w14:textId="77777777" w:rsidTr="002443FD">
        <w:trPr>
          <w:trHeight w:val="288"/>
          <w:jc w:val="center"/>
        </w:trPr>
        <w:tc>
          <w:tcPr>
            <w:tcW w:w="2684" w:type="dxa"/>
            <w:vMerge/>
          </w:tcPr>
          <w:p w14:paraId="6DD835A8" w14:textId="77777777" w:rsidR="00A15CAC" w:rsidRPr="001D243E" w:rsidRDefault="00A15CAC" w:rsidP="003E2E2C">
            <w:pPr>
              <w:spacing w:before="0" w:after="0"/>
            </w:pPr>
          </w:p>
        </w:tc>
        <w:tc>
          <w:tcPr>
            <w:tcW w:w="4970" w:type="dxa"/>
            <w:vMerge/>
          </w:tcPr>
          <w:p w14:paraId="1A8F69AA" w14:textId="77777777" w:rsidR="00A15CAC" w:rsidRPr="001D243E" w:rsidRDefault="00A15CAC" w:rsidP="003E2E2C">
            <w:pPr>
              <w:spacing w:before="0" w:after="0"/>
            </w:pPr>
          </w:p>
        </w:tc>
        <w:tc>
          <w:tcPr>
            <w:tcW w:w="4316" w:type="dxa"/>
            <w:vAlign w:val="center"/>
          </w:tcPr>
          <w:p w14:paraId="0AD56D83" w14:textId="77777777" w:rsidR="00A15CAC" w:rsidRPr="001D243E" w:rsidRDefault="00A15CAC" w:rsidP="003E2E2C">
            <w:pPr>
              <w:spacing w:before="0" w:after="0"/>
            </w:pPr>
            <w:r w:rsidRPr="001D243E">
              <w:t>Topography: Uphill from crop</w:t>
            </w:r>
          </w:p>
        </w:tc>
        <w:tc>
          <w:tcPr>
            <w:tcW w:w="1080" w:type="dxa"/>
            <w:vAlign w:val="center"/>
          </w:tcPr>
          <w:p w14:paraId="38D6EA65" w14:textId="77777777" w:rsidR="00A15CAC" w:rsidRPr="001D243E" w:rsidRDefault="00A15CAC" w:rsidP="003E2E2C">
            <w:pPr>
              <w:spacing w:before="0" w:after="0"/>
              <w:jc w:val="center"/>
            </w:pPr>
          </w:p>
          <w:p w14:paraId="27EAFA30" w14:textId="77777777" w:rsidR="00A15CAC" w:rsidRPr="001D243E" w:rsidRDefault="00A15CAC" w:rsidP="003E2E2C">
            <w:pPr>
              <w:spacing w:before="0" w:after="0"/>
              <w:jc w:val="center"/>
            </w:pPr>
            <w:r w:rsidRPr="001D243E">
              <w:t>√</w:t>
            </w:r>
          </w:p>
        </w:tc>
        <w:tc>
          <w:tcPr>
            <w:tcW w:w="1134" w:type="dxa"/>
            <w:vAlign w:val="center"/>
          </w:tcPr>
          <w:p w14:paraId="7C8CC093" w14:textId="77777777" w:rsidR="00A15CAC" w:rsidRPr="001D243E" w:rsidRDefault="00A15CAC" w:rsidP="003E2E2C">
            <w:pPr>
              <w:spacing w:before="0" w:after="0"/>
              <w:jc w:val="center"/>
            </w:pPr>
          </w:p>
        </w:tc>
      </w:tr>
      <w:tr w:rsidR="00A15CAC" w:rsidRPr="00D5180B" w14:paraId="0839CA97" w14:textId="77777777" w:rsidTr="002443FD">
        <w:trPr>
          <w:trHeight w:val="340"/>
          <w:jc w:val="center"/>
        </w:trPr>
        <w:tc>
          <w:tcPr>
            <w:tcW w:w="2684" w:type="dxa"/>
            <w:vMerge/>
          </w:tcPr>
          <w:p w14:paraId="1F6C4893" w14:textId="77777777" w:rsidR="00A15CAC" w:rsidRPr="001D243E" w:rsidRDefault="00A15CAC" w:rsidP="003E2E2C">
            <w:pPr>
              <w:spacing w:before="0" w:after="0"/>
            </w:pPr>
          </w:p>
        </w:tc>
        <w:tc>
          <w:tcPr>
            <w:tcW w:w="4970" w:type="dxa"/>
            <w:vMerge/>
          </w:tcPr>
          <w:p w14:paraId="1828E833" w14:textId="77777777" w:rsidR="00A15CAC" w:rsidRPr="001D243E" w:rsidRDefault="00A15CAC" w:rsidP="003E2E2C">
            <w:pPr>
              <w:spacing w:before="0" w:after="0"/>
            </w:pPr>
          </w:p>
        </w:tc>
        <w:tc>
          <w:tcPr>
            <w:tcW w:w="4316" w:type="dxa"/>
            <w:vAlign w:val="center"/>
          </w:tcPr>
          <w:p w14:paraId="7460BA3A" w14:textId="77777777" w:rsidR="00A15CAC" w:rsidRPr="001D243E" w:rsidRDefault="00A15CAC" w:rsidP="003E2E2C">
            <w:pPr>
              <w:spacing w:before="0" w:after="0"/>
            </w:pPr>
            <w:r w:rsidRPr="001D243E">
              <w:t>Topography: Downhill from crop</w:t>
            </w:r>
          </w:p>
        </w:tc>
        <w:tc>
          <w:tcPr>
            <w:tcW w:w="1080" w:type="dxa"/>
            <w:vAlign w:val="center"/>
          </w:tcPr>
          <w:p w14:paraId="3DD52AC6" w14:textId="77777777" w:rsidR="00A15CAC" w:rsidRPr="001D243E" w:rsidDel="00C447EF" w:rsidRDefault="00A15CAC" w:rsidP="003E2E2C">
            <w:pPr>
              <w:spacing w:before="0" w:after="0"/>
              <w:jc w:val="center"/>
            </w:pPr>
          </w:p>
        </w:tc>
        <w:tc>
          <w:tcPr>
            <w:tcW w:w="1134" w:type="dxa"/>
            <w:vAlign w:val="center"/>
          </w:tcPr>
          <w:p w14:paraId="35D6B064" w14:textId="77777777" w:rsidR="00A15CAC" w:rsidRPr="001D243E" w:rsidRDefault="00A15CAC" w:rsidP="003E2E2C">
            <w:pPr>
              <w:spacing w:before="0" w:after="0"/>
              <w:jc w:val="center"/>
            </w:pPr>
            <w:r w:rsidRPr="001D243E">
              <w:t>√</w:t>
            </w:r>
          </w:p>
        </w:tc>
      </w:tr>
      <w:tr w:rsidR="00A15CAC" w:rsidRPr="00D5180B" w14:paraId="00999B90" w14:textId="77777777" w:rsidTr="002443FD">
        <w:trPr>
          <w:trHeight w:val="144"/>
          <w:jc w:val="center"/>
        </w:trPr>
        <w:tc>
          <w:tcPr>
            <w:tcW w:w="2684" w:type="dxa"/>
            <w:vMerge/>
          </w:tcPr>
          <w:p w14:paraId="2C1DC9AA" w14:textId="77777777" w:rsidR="00A15CAC" w:rsidRPr="001D243E" w:rsidRDefault="00A15CAC" w:rsidP="003E2E2C">
            <w:pPr>
              <w:spacing w:before="0" w:after="0"/>
            </w:pPr>
          </w:p>
        </w:tc>
        <w:tc>
          <w:tcPr>
            <w:tcW w:w="4970" w:type="dxa"/>
            <w:vMerge/>
          </w:tcPr>
          <w:p w14:paraId="0DCE4B30" w14:textId="77777777" w:rsidR="00A15CAC" w:rsidRPr="001D243E" w:rsidRDefault="00A15CAC" w:rsidP="003E2E2C">
            <w:pPr>
              <w:spacing w:before="0" w:after="0"/>
            </w:pPr>
          </w:p>
        </w:tc>
        <w:tc>
          <w:tcPr>
            <w:tcW w:w="4316" w:type="dxa"/>
            <w:vAlign w:val="center"/>
          </w:tcPr>
          <w:p w14:paraId="3E272E67" w14:textId="77777777" w:rsidR="00A15CAC" w:rsidRPr="001D243E" w:rsidRDefault="00A15CAC" w:rsidP="003E2E2C">
            <w:pPr>
              <w:spacing w:before="0" w:after="0"/>
            </w:pPr>
            <w:r w:rsidRPr="001D243E">
              <w:t>Opportunity for water run off through or from composting operations</w:t>
            </w:r>
          </w:p>
        </w:tc>
        <w:tc>
          <w:tcPr>
            <w:tcW w:w="1080" w:type="dxa"/>
            <w:vAlign w:val="center"/>
          </w:tcPr>
          <w:p w14:paraId="002C0794" w14:textId="77777777" w:rsidR="00A15CAC" w:rsidRPr="001D243E" w:rsidRDefault="00A15CAC" w:rsidP="003E2E2C">
            <w:pPr>
              <w:spacing w:before="0" w:after="0"/>
              <w:jc w:val="center"/>
            </w:pPr>
            <w:r w:rsidRPr="001D243E">
              <w:t>√</w:t>
            </w:r>
          </w:p>
        </w:tc>
        <w:tc>
          <w:tcPr>
            <w:tcW w:w="1134" w:type="dxa"/>
            <w:vAlign w:val="center"/>
          </w:tcPr>
          <w:p w14:paraId="342B6A4B" w14:textId="77777777" w:rsidR="00A15CAC" w:rsidRPr="001D243E" w:rsidRDefault="00A15CAC" w:rsidP="003E2E2C">
            <w:pPr>
              <w:spacing w:before="0" w:after="0"/>
              <w:jc w:val="center"/>
            </w:pPr>
          </w:p>
        </w:tc>
      </w:tr>
      <w:tr w:rsidR="00A15CAC" w:rsidRPr="00D5180B" w14:paraId="7C43E5C3" w14:textId="77777777" w:rsidTr="002443FD">
        <w:trPr>
          <w:trHeight w:val="445"/>
          <w:jc w:val="center"/>
        </w:trPr>
        <w:tc>
          <w:tcPr>
            <w:tcW w:w="2684" w:type="dxa"/>
            <w:vMerge/>
          </w:tcPr>
          <w:p w14:paraId="1FF19CC9" w14:textId="77777777" w:rsidR="00A15CAC" w:rsidRPr="001D243E" w:rsidRDefault="00A15CAC" w:rsidP="003E2E2C">
            <w:pPr>
              <w:spacing w:before="0" w:after="0"/>
            </w:pPr>
          </w:p>
        </w:tc>
        <w:tc>
          <w:tcPr>
            <w:tcW w:w="4970" w:type="dxa"/>
            <w:vMerge/>
          </w:tcPr>
          <w:p w14:paraId="13188AB6" w14:textId="77777777" w:rsidR="00A15CAC" w:rsidRPr="001D243E" w:rsidRDefault="00A15CAC" w:rsidP="003E2E2C">
            <w:pPr>
              <w:spacing w:before="0" w:after="0"/>
            </w:pPr>
          </w:p>
        </w:tc>
        <w:tc>
          <w:tcPr>
            <w:tcW w:w="4316" w:type="dxa"/>
            <w:vAlign w:val="center"/>
          </w:tcPr>
          <w:p w14:paraId="2F8E363B" w14:textId="77777777" w:rsidR="00A15CAC" w:rsidRPr="001D243E" w:rsidRDefault="00A15CAC" w:rsidP="003E2E2C">
            <w:pPr>
              <w:spacing w:before="0" w:after="0"/>
            </w:pPr>
            <w:r w:rsidRPr="001D243E">
              <w:t>Opportunity for soil leaching</w:t>
            </w:r>
          </w:p>
        </w:tc>
        <w:tc>
          <w:tcPr>
            <w:tcW w:w="1080" w:type="dxa"/>
            <w:vAlign w:val="center"/>
          </w:tcPr>
          <w:p w14:paraId="7DC349E9" w14:textId="77777777" w:rsidR="00A15CAC" w:rsidRPr="001D243E" w:rsidRDefault="00A15CAC" w:rsidP="003E2E2C">
            <w:pPr>
              <w:spacing w:before="0" w:after="0"/>
              <w:jc w:val="center"/>
            </w:pPr>
            <w:r w:rsidRPr="001D243E">
              <w:t>√</w:t>
            </w:r>
          </w:p>
        </w:tc>
        <w:tc>
          <w:tcPr>
            <w:tcW w:w="1134" w:type="dxa"/>
            <w:vAlign w:val="center"/>
          </w:tcPr>
          <w:p w14:paraId="47F77B59" w14:textId="77777777" w:rsidR="00A15CAC" w:rsidRPr="001D243E" w:rsidRDefault="00A15CAC" w:rsidP="003E2E2C">
            <w:pPr>
              <w:spacing w:before="0" w:after="0"/>
              <w:jc w:val="center"/>
            </w:pPr>
          </w:p>
        </w:tc>
      </w:tr>
      <w:tr w:rsidR="00A15CAC" w:rsidRPr="00D5180B" w14:paraId="520A2FBE" w14:textId="77777777" w:rsidTr="002443FD">
        <w:trPr>
          <w:trHeight w:val="445"/>
          <w:jc w:val="center"/>
        </w:trPr>
        <w:tc>
          <w:tcPr>
            <w:tcW w:w="2684" w:type="dxa"/>
            <w:vMerge/>
            <w:tcBorders>
              <w:bottom w:val="single" w:sz="4" w:space="0" w:color="auto"/>
            </w:tcBorders>
          </w:tcPr>
          <w:p w14:paraId="53D26146" w14:textId="77777777" w:rsidR="00A15CAC" w:rsidRPr="001D243E" w:rsidRDefault="00A15CAC" w:rsidP="003E2E2C">
            <w:pPr>
              <w:spacing w:before="0" w:after="0"/>
            </w:pPr>
          </w:p>
        </w:tc>
        <w:tc>
          <w:tcPr>
            <w:tcW w:w="4970" w:type="dxa"/>
            <w:vMerge/>
            <w:tcBorders>
              <w:bottom w:val="single" w:sz="4" w:space="0" w:color="auto"/>
            </w:tcBorders>
          </w:tcPr>
          <w:p w14:paraId="48EAA8F3" w14:textId="77777777" w:rsidR="00A15CAC" w:rsidRPr="001D243E" w:rsidRDefault="00A15CAC" w:rsidP="003E2E2C">
            <w:pPr>
              <w:spacing w:before="0" w:after="0"/>
            </w:pPr>
          </w:p>
        </w:tc>
        <w:tc>
          <w:tcPr>
            <w:tcW w:w="4316" w:type="dxa"/>
            <w:vAlign w:val="center"/>
          </w:tcPr>
          <w:p w14:paraId="6D60490B" w14:textId="77777777" w:rsidR="00A15CAC" w:rsidRPr="001D243E" w:rsidRDefault="00A15CAC" w:rsidP="003E2E2C">
            <w:pPr>
              <w:spacing w:before="0" w:after="0"/>
            </w:pPr>
            <w:r w:rsidRPr="001D243E">
              <w:t>Presence of physical barriers such as windbreaks, diversion ditches, vegetative strips</w:t>
            </w:r>
          </w:p>
        </w:tc>
        <w:tc>
          <w:tcPr>
            <w:tcW w:w="1080" w:type="dxa"/>
            <w:vAlign w:val="center"/>
          </w:tcPr>
          <w:p w14:paraId="21DF11E0" w14:textId="77777777" w:rsidR="00A15CAC" w:rsidRPr="001D243E" w:rsidRDefault="00A15CAC" w:rsidP="003E2E2C">
            <w:pPr>
              <w:spacing w:before="0" w:after="0"/>
              <w:jc w:val="center"/>
            </w:pPr>
          </w:p>
        </w:tc>
        <w:tc>
          <w:tcPr>
            <w:tcW w:w="1134" w:type="dxa"/>
            <w:vAlign w:val="center"/>
          </w:tcPr>
          <w:p w14:paraId="05BD80FD" w14:textId="77777777" w:rsidR="00A15CAC" w:rsidRPr="00134BAD" w:rsidRDefault="00A15CAC" w:rsidP="003E2E2C">
            <w:pPr>
              <w:spacing w:before="0" w:after="0"/>
              <w:jc w:val="center"/>
            </w:pPr>
            <w:r w:rsidRPr="00134BAD">
              <w:sym w:font="Symbol" w:char="F0D6"/>
            </w:r>
          </w:p>
        </w:tc>
      </w:tr>
      <w:tr w:rsidR="00323556" w:rsidRPr="00D5180B" w14:paraId="63810902" w14:textId="77777777" w:rsidTr="00323556">
        <w:trPr>
          <w:trHeight w:val="1169"/>
          <w:jc w:val="center"/>
        </w:trPr>
        <w:tc>
          <w:tcPr>
            <w:tcW w:w="2684" w:type="dxa"/>
            <w:vMerge w:val="restart"/>
            <w:shd w:val="clear" w:color="auto" w:fill="DBDBDB"/>
          </w:tcPr>
          <w:p w14:paraId="6BD670F3" w14:textId="77777777" w:rsidR="00323556" w:rsidRPr="00134BAD" w:rsidRDefault="00323556" w:rsidP="003E2E2C">
            <w:pPr>
              <w:spacing w:before="0" w:after="0"/>
            </w:pPr>
            <w:r w:rsidRPr="00134BAD">
              <w:rPr>
                <w:b/>
              </w:rPr>
              <w:t xml:space="preserve">Concentrated </w:t>
            </w:r>
            <w:r w:rsidRPr="00134BAD">
              <w:rPr>
                <w:b/>
              </w:rPr>
              <w:br/>
              <w:t>Animal Feeding Operations</w:t>
            </w:r>
            <w:r w:rsidRPr="00134BAD">
              <w:t xml:space="preserve"> </w:t>
            </w:r>
            <w:r w:rsidRPr="00134BAD">
              <w:br/>
              <w:t>(as defined in 40 CFR 122.23)</w:t>
            </w:r>
          </w:p>
          <w:p w14:paraId="1CB80DD2" w14:textId="77777777" w:rsidR="00323556" w:rsidRPr="00134BAD" w:rsidRDefault="00323556" w:rsidP="003E2E2C">
            <w:pPr>
              <w:spacing w:before="0" w:after="0"/>
            </w:pPr>
          </w:p>
        </w:tc>
        <w:tc>
          <w:tcPr>
            <w:tcW w:w="4970" w:type="dxa"/>
            <w:vMerge w:val="restart"/>
            <w:shd w:val="clear" w:color="auto" w:fill="DBDBDB"/>
          </w:tcPr>
          <w:p w14:paraId="5BF6E85C" w14:textId="77777777" w:rsidR="00323556" w:rsidRPr="00654511" w:rsidRDefault="00323556">
            <w:pPr>
              <w:rPr>
                <w:szCs w:val="22"/>
              </w:rPr>
            </w:pPr>
            <w:r w:rsidRPr="00134BAD">
              <w:t>Distance from a CAFO is not sufficient to address/manage all potential hazards that may be</w:t>
            </w:r>
            <w:r w:rsidRPr="00134BAD">
              <w:rPr>
                <w:b/>
                <w:u w:val="single"/>
              </w:rPr>
              <w:t xml:space="preserve"> </w:t>
            </w:r>
            <w:r w:rsidRPr="00134BAD">
              <w:t>associated with growing leafy greens in proximity to a CAFO</w:t>
            </w:r>
            <w:r w:rsidR="008C04F6" w:rsidRPr="00134BAD">
              <w:t xml:space="preserve">. </w:t>
            </w:r>
            <w:r w:rsidRPr="00134BAD">
              <w:t xml:space="preserve">Due to the lack of science at this time interim guidance distances from the edge of a CAFO </w:t>
            </w:r>
            <w:r w:rsidRPr="00654511">
              <w:rPr>
                <w:rFonts w:cs="Calibri"/>
                <w:szCs w:val="22"/>
                <w:rPrChange w:id="1020" w:author="Susan" w:date="2019-12-16T07:32:00Z">
                  <w:rPr>
                    <w:rFonts w:cs="Calibri"/>
                    <w:sz w:val="18"/>
                    <w:szCs w:val="18"/>
                  </w:rPr>
                </w:rPrChange>
              </w:rPr>
              <w:t>are</w:t>
            </w:r>
            <w:r w:rsidR="007931C9" w:rsidRPr="00654511">
              <w:rPr>
                <w:szCs w:val="22"/>
              </w:rPr>
              <w:t xml:space="preserve"> established</w:t>
            </w:r>
            <w:r w:rsidRPr="00654511">
              <w:rPr>
                <w:rFonts w:cs="Calibri"/>
                <w:szCs w:val="22"/>
                <w:rPrChange w:id="1021" w:author="Susan" w:date="2019-12-16T07:32:00Z">
                  <w:rPr>
                    <w:rFonts w:cs="Calibri"/>
                    <w:sz w:val="18"/>
                    <w:szCs w:val="18"/>
                  </w:rPr>
                </w:rPrChange>
              </w:rPr>
              <w:t xml:space="preserve"> as follows: </w:t>
            </w:r>
          </w:p>
          <w:p w14:paraId="2A3CFEAB" w14:textId="77777777" w:rsidR="00323556" w:rsidRPr="00E6075F" w:rsidRDefault="00323556" w:rsidP="004F38D2">
            <w:pPr>
              <w:rPr>
                <w:szCs w:val="22"/>
              </w:rPr>
            </w:pPr>
          </w:p>
          <w:p w14:paraId="0102B985" w14:textId="77777777" w:rsidR="00323556" w:rsidRPr="00654511" w:rsidRDefault="00323556" w:rsidP="004F38D2">
            <w:pPr>
              <w:rPr>
                <w:rFonts w:cs="Calibri"/>
                <w:szCs w:val="22"/>
                <w:rPrChange w:id="1022" w:author="Susan" w:date="2019-12-16T07:32:00Z">
                  <w:rPr>
                    <w:rFonts w:cs="Calibri"/>
                    <w:sz w:val="18"/>
                    <w:szCs w:val="18"/>
                  </w:rPr>
                </w:rPrChange>
              </w:rPr>
            </w:pPr>
            <w:r w:rsidRPr="00654511">
              <w:rPr>
                <w:rFonts w:cs="Calibri"/>
                <w:szCs w:val="22"/>
                <w:rPrChange w:id="1023" w:author="Susan" w:date="2019-12-16T07:32:00Z">
                  <w:rPr>
                    <w:rFonts w:cs="Calibri"/>
                    <w:sz w:val="18"/>
                    <w:szCs w:val="18"/>
                  </w:rPr>
                </w:rPrChange>
              </w:rPr>
              <w:t xml:space="preserve">&gt;1000 head – 1200 feet </w:t>
            </w:r>
          </w:p>
          <w:p w14:paraId="6093DD29" w14:textId="77777777" w:rsidR="00323556" w:rsidRPr="00654511" w:rsidRDefault="00323556" w:rsidP="004F38D2">
            <w:pPr>
              <w:rPr>
                <w:rFonts w:cs="Calibri"/>
                <w:szCs w:val="22"/>
                <w:rPrChange w:id="1024" w:author="Susan" w:date="2019-12-16T07:32:00Z">
                  <w:rPr>
                    <w:rFonts w:cs="Calibri"/>
                    <w:sz w:val="18"/>
                    <w:szCs w:val="18"/>
                  </w:rPr>
                </w:rPrChange>
              </w:rPr>
            </w:pPr>
            <w:r w:rsidRPr="00654511">
              <w:rPr>
                <w:rFonts w:cs="Calibri"/>
                <w:szCs w:val="22"/>
                <w:rPrChange w:id="1025" w:author="Susan" w:date="2019-12-16T07:32:00Z">
                  <w:rPr>
                    <w:rFonts w:cs="Calibri"/>
                    <w:sz w:val="18"/>
                    <w:szCs w:val="18"/>
                  </w:rPr>
                </w:rPrChange>
              </w:rPr>
              <w:t>&gt;80,000 head – 1 mile</w:t>
            </w:r>
          </w:p>
          <w:p w14:paraId="2398506E" w14:textId="77777777" w:rsidR="00323556" w:rsidRPr="00134BAD" w:rsidRDefault="00323556">
            <w:r w:rsidRPr="00654511">
              <w:rPr>
                <w:rFonts w:cs="Calibri"/>
                <w:szCs w:val="22"/>
                <w:rPrChange w:id="1026" w:author="Susan" w:date="2019-12-16T07:32:00Z">
                  <w:rPr>
                    <w:rFonts w:cs="Calibri"/>
                    <w:sz w:val="18"/>
                    <w:szCs w:val="18"/>
                  </w:rPr>
                </w:rPrChange>
              </w:rPr>
              <w:t>These numbers are</w:t>
            </w:r>
            <w:r w:rsidR="007931C9" w:rsidRPr="00654511">
              <w:rPr>
                <w:szCs w:val="22"/>
              </w:rPr>
              <w:t xml:space="preserve"> </w:t>
            </w:r>
            <w:r w:rsidRPr="00654511">
              <w:rPr>
                <w:szCs w:val="22"/>
              </w:rPr>
              <w:t xml:space="preserve">only </w:t>
            </w:r>
            <w:r w:rsidRPr="00654511">
              <w:rPr>
                <w:rFonts w:cs="Calibri"/>
                <w:szCs w:val="22"/>
                <w:rPrChange w:id="1027" w:author="Susan" w:date="2019-12-16T07:32:00Z">
                  <w:rPr>
                    <w:rFonts w:cs="Calibri"/>
                    <w:sz w:val="18"/>
                    <w:szCs w:val="18"/>
                  </w:rPr>
                </w:rPrChange>
              </w:rPr>
              <w:t>references</w:t>
            </w:r>
            <w:r w:rsidRPr="00654511">
              <w:rPr>
                <w:szCs w:val="22"/>
              </w:rPr>
              <w:t xml:space="preserve"> </w:t>
            </w:r>
            <w:r w:rsidRPr="00134BAD">
              <w:t>and subject to change as science becomes available</w:t>
            </w:r>
            <w:r w:rsidR="008C04F6" w:rsidRPr="00134BAD">
              <w:t xml:space="preserve">. </w:t>
            </w:r>
            <w:r w:rsidRPr="00134BAD">
              <w:t>The proximate safe distance depends on many risk mitigation factors</w:t>
            </w:r>
            <w:r w:rsidR="008C04F6" w:rsidRPr="00134BAD">
              <w:t xml:space="preserve">. </w:t>
            </w:r>
            <w:r w:rsidRPr="00134BAD">
              <w:t>These distances may increase or decrease after assessing the risk, determining and deploying mitigation measures and consulting with customers.</w:t>
            </w:r>
          </w:p>
        </w:tc>
        <w:tc>
          <w:tcPr>
            <w:tcW w:w="4316" w:type="dxa"/>
            <w:shd w:val="clear" w:color="auto" w:fill="DBDBDB"/>
            <w:vAlign w:val="center"/>
          </w:tcPr>
          <w:p w14:paraId="2552456F" w14:textId="77777777" w:rsidR="00323556" w:rsidRPr="00134BAD" w:rsidRDefault="00323556" w:rsidP="003E2E2C">
            <w:pPr>
              <w:spacing w:before="0" w:after="0"/>
            </w:pPr>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603E7303" w14:textId="77777777" w:rsidR="00323556" w:rsidRPr="00134BAD" w:rsidRDefault="00323556" w:rsidP="003E2E2C">
            <w:pPr>
              <w:spacing w:before="0" w:after="0"/>
              <w:jc w:val="center"/>
            </w:pPr>
          </w:p>
        </w:tc>
        <w:tc>
          <w:tcPr>
            <w:tcW w:w="1134" w:type="dxa"/>
            <w:shd w:val="clear" w:color="auto" w:fill="DBDBDB"/>
            <w:vAlign w:val="center"/>
          </w:tcPr>
          <w:p w14:paraId="56CF2310" w14:textId="77777777" w:rsidR="00323556" w:rsidRPr="00134BAD" w:rsidRDefault="00323556" w:rsidP="003E2E2C">
            <w:pPr>
              <w:spacing w:before="0" w:after="0"/>
              <w:jc w:val="center"/>
            </w:pPr>
            <w:r w:rsidRPr="00134BAD">
              <w:t>√</w:t>
            </w:r>
          </w:p>
        </w:tc>
      </w:tr>
      <w:tr w:rsidR="00323556" w:rsidRPr="00D5180B" w14:paraId="1DB81E4A" w14:textId="77777777" w:rsidTr="00323556">
        <w:trPr>
          <w:trHeight w:val="368"/>
          <w:jc w:val="center"/>
        </w:trPr>
        <w:tc>
          <w:tcPr>
            <w:tcW w:w="2684" w:type="dxa"/>
            <w:vMerge/>
            <w:shd w:val="clear" w:color="auto" w:fill="DBDBDB"/>
          </w:tcPr>
          <w:p w14:paraId="684376A7" w14:textId="77777777" w:rsidR="00323556" w:rsidRPr="001D243E" w:rsidRDefault="00323556" w:rsidP="003E2E2C">
            <w:pPr>
              <w:spacing w:before="0" w:after="0"/>
            </w:pPr>
          </w:p>
        </w:tc>
        <w:tc>
          <w:tcPr>
            <w:tcW w:w="4970" w:type="dxa"/>
            <w:vMerge/>
            <w:shd w:val="clear" w:color="auto" w:fill="DBDBDB"/>
          </w:tcPr>
          <w:p w14:paraId="7F2BD834" w14:textId="77777777" w:rsidR="00323556" w:rsidRPr="001D243E" w:rsidRDefault="00323556" w:rsidP="003E2E2C">
            <w:pPr>
              <w:spacing w:before="0" w:after="0"/>
            </w:pPr>
          </w:p>
        </w:tc>
        <w:tc>
          <w:tcPr>
            <w:tcW w:w="4316" w:type="dxa"/>
            <w:shd w:val="clear" w:color="auto" w:fill="DBDBDB"/>
            <w:vAlign w:val="center"/>
          </w:tcPr>
          <w:p w14:paraId="5012468A" w14:textId="77777777" w:rsidR="00323556" w:rsidRPr="001D243E" w:rsidRDefault="00323556" w:rsidP="003E2E2C">
            <w:pPr>
              <w:spacing w:before="0" w:after="0"/>
            </w:pPr>
            <w:r w:rsidRPr="001D243E">
              <w:t>Topography: Uphill from crop</w:t>
            </w:r>
          </w:p>
        </w:tc>
        <w:tc>
          <w:tcPr>
            <w:tcW w:w="1080" w:type="dxa"/>
            <w:shd w:val="clear" w:color="auto" w:fill="DBDBDB"/>
            <w:vAlign w:val="center"/>
          </w:tcPr>
          <w:p w14:paraId="6828FB84"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0745D990" w14:textId="77777777" w:rsidR="00323556" w:rsidRPr="001D243E" w:rsidRDefault="00323556" w:rsidP="003E2E2C">
            <w:pPr>
              <w:spacing w:before="0" w:after="0"/>
              <w:jc w:val="center"/>
            </w:pPr>
          </w:p>
        </w:tc>
      </w:tr>
      <w:tr w:rsidR="00323556" w:rsidRPr="00D5180B" w14:paraId="34C2FB10" w14:textId="77777777" w:rsidTr="00323556">
        <w:trPr>
          <w:trHeight w:val="521"/>
          <w:jc w:val="center"/>
        </w:trPr>
        <w:tc>
          <w:tcPr>
            <w:tcW w:w="2684" w:type="dxa"/>
            <w:vMerge/>
            <w:shd w:val="clear" w:color="auto" w:fill="DBDBDB"/>
          </w:tcPr>
          <w:p w14:paraId="3B6EC078" w14:textId="77777777" w:rsidR="00323556" w:rsidRPr="001D243E" w:rsidRDefault="00323556" w:rsidP="003E2E2C">
            <w:pPr>
              <w:spacing w:before="0" w:after="0"/>
            </w:pPr>
          </w:p>
        </w:tc>
        <w:tc>
          <w:tcPr>
            <w:tcW w:w="4970" w:type="dxa"/>
            <w:vMerge/>
            <w:shd w:val="clear" w:color="auto" w:fill="DBDBDB"/>
          </w:tcPr>
          <w:p w14:paraId="22DA8F4A" w14:textId="77777777" w:rsidR="00323556" w:rsidRPr="001D243E" w:rsidRDefault="00323556" w:rsidP="003E2E2C">
            <w:pPr>
              <w:spacing w:before="0" w:after="0"/>
            </w:pPr>
          </w:p>
        </w:tc>
        <w:tc>
          <w:tcPr>
            <w:tcW w:w="4316" w:type="dxa"/>
            <w:shd w:val="clear" w:color="auto" w:fill="DBDBDB"/>
            <w:vAlign w:val="center"/>
          </w:tcPr>
          <w:p w14:paraId="35B7DF9A" w14:textId="77777777" w:rsidR="00323556" w:rsidRPr="001D243E" w:rsidRDefault="00323556" w:rsidP="003E2E2C">
            <w:pPr>
              <w:spacing w:before="0" w:after="0"/>
            </w:pPr>
            <w:r w:rsidRPr="001D243E">
              <w:t>Topography: Downhill from crop</w:t>
            </w:r>
          </w:p>
        </w:tc>
        <w:tc>
          <w:tcPr>
            <w:tcW w:w="1080" w:type="dxa"/>
            <w:shd w:val="clear" w:color="auto" w:fill="DBDBDB"/>
            <w:vAlign w:val="center"/>
          </w:tcPr>
          <w:p w14:paraId="6A09E8FD" w14:textId="77777777" w:rsidR="00323556" w:rsidRPr="001D243E" w:rsidRDefault="00323556" w:rsidP="003E2E2C">
            <w:pPr>
              <w:spacing w:before="0" w:after="0"/>
              <w:jc w:val="center"/>
            </w:pPr>
          </w:p>
        </w:tc>
        <w:tc>
          <w:tcPr>
            <w:tcW w:w="1134" w:type="dxa"/>
            <w:shd w:val="clear" w:color="auto" w:fill="DBDBDB"/>
            <w:vAlign w:val="center"/>
          </w:tcPr>
          <w:p w14:paraId="193C2E25" w14:textId="77777777" w:rsidR="00323556" w:rsidRPr="001D243E" w:rsidRDefault="00323556" w:rsidP="003E2E2C">
            <w:pPr>
              <w:spacing w:before="0" w:after="0"/>
              <w:jc w:val="center"/>
            </w:pPr>
            <w:r w:rsidRPr="001D243E">
              <w:t>√</w:t>
            </w:r>
          </w:p>
        </w:tc>
      </w:tr>
      <w:tr w:rsidR="00323556" w:rsidRPr="00D5180B" w14:paraId="28986FDD" w14:textId="77777777" w:rsidTr="00323556">
        <w:trPr>
          <w:trHeight w:val="494"/>
          <w:jc w:val="center"/>
        </w:trPr>
        <w:tc>
          <w:tcPr>
            <w:tcW w:w="2684" w:type="dxa"/>
            <w:vMerge/>
            <w:shd w:val="clear" w:color="auto" w:fill="DBDBDB"/>
          </w:tcPr>
          <w:p w14:paraId="37266270" w14:textId="77777777" w:rsidR="00323556" w:rsidRPr="001D243E" w:rsidRDefault="00323556" w:rsidP="003E2E2C">
            <w:pPr>
              <w:spacing w:before="0" w:after="0"/>
            </w:pPr>
          </w:p>
        </w:tc>
        <w:tc>
          <w:tcPr>
            <w:tcW w:w="4970" w:type="dxa"/>
            <w:vMerge/>
            <w:shd w:val="clear" w:color="auto" w:fill="DBDBDB"/>
          </w:tcPr>
          <w:p w14:paraId="569B436B" w14:textId="77777777" w:rsidR="00323556" w:rsidRPr="001D243E" w:rsidRDefault="00323556" w:rsidP="003E2E2C">
            <w:pPr>
              <w:spacing w:before="0" w:after="0"/>
            </w:pPr>
          </w:p>
        </w:tc>
        <w:tc>
          <w:tcPr>
            <w:tcW w:w="4316" w:type="dxa"/>
            <w:shd w:val="clear" w:color="auto" w:fill="DBDBDB"/>
            <w:vAlign w:val="center"/>
          </w:tcPr>
          <w:p w14:paraId="1D764CD2" w14:textId="77777777" w:rsidR="00323556" w:rsidRPr="001D243E" w:rsidRDefault="00323556" w:rsidP="003E2E2C">
            <w:pPr>
              <w:spacing w:before="0" w:after="0"/>
            </w:pPr>
            <w:r w:rsidRPr="001D243E">
              <w:t>Opportunity for water run off through or from CAFOs</w:t>
            </w:r>
          </w:p>
        </w:tc>
        <w:tc>
          <w:tcPr>
            <w:tcW w:w="1080" w:type="dxa"/>
            <w:shd w:val="clear" w:color="auto" w:fill="DBDBDB"/>
            <w:vAlign w:val="center"/>
          </w:tcPr>
          <w:p w14:paraId="5E6DCBCF" w14:textId="77777777" w:rsidR="00323556" w:rsidRPr="001D243E" w:rsidRDefault="00323556" w:rsidP="003E2E2C">
            <w:pPr>
              <w:spacing w:before="0" w:after="0"/>
              <w:jc w:val="center"/>
            </w:pPr>
            <w:r w:rsidRPr="001D243E">
              <w:t>√</w:t>
            </w:r>
          </w:p>
        </w:tc>
        <w:tc>
          <w:tcPr>
            <w:tcW w:w="1134" w:type="dxa"/>
            <w:shd w:val="clear" w:color="auto" w:fill="DBDBDB"/>
            <w:vAlign w:val="center"/>
          </w:tcPr>
          <w:p w14:paraId="3530B4E4" w14:textId="77777777" w:rsidR="00323556" w:rsidRPr="001D243E" w:rsidRDefault="00323556" w:rsidP="003E2E2C">
            <w:pPr>
              <w:spacing w:before="0" w:after="0"/>
              <w:jc w:val="center"/>
            </w:pPr>
          </w:p>
        </w:tc>
      </w:tr>
      <w:tr w:rsidR="00323556" w:rsidRPr="00D5180B" w14:paraId="47AB8FFA" w14:textId="77777777" w:rsidTr="00323556">
        <w:trPr>
          <w:trHeight w:val="485"/>
          <w:jc w:val="center"/>
        </w:trPr>
        <w:tc>
          <w:tcPr>
            <w:tcW w:w="2684" w:type="dxa"/>
            <w:vMerge/>
            <w:shd w:val="clear" w:color="auto" w:fill="DBDBDB"/>
          </w:tcPr>
          <w:p w14:paraId="7B082D60" w14:textId="77777777" w:rsidR="00323556" w:rsidRPr="001D243E" w:rsidRDefault="00323556" w:rsidP="003E2E2C">
            <w:pPr>
              <w:spacing w:before="0" w:after="0"/>
            </w:pPr>
          </w:p>
        </w:tc>
        <w:tc>
          <w:tcPr>
            <w:tcW w:w="4970" w:type="dxa"/>
            <w:vMerge/>
            <w:shd w:val="clear" w:color="auto" w:fill="DBDBDB"/>
          </w:tcPr>
          <w:p w14:paraId="03C1AFA5" w14:textId="77777777" w:rsidR="00323556" w:rsidRPr="001D243E" w:rsidRDefault="00323556" w:rsidP="003E2E2C">
            <w:pPr>
              <w:spacing w:before="0" w:after="0"/>
            </w:pPr>
          </w:p>
        </w:tc>
        <w:tc>
          <w:tcPr>
            <w:tcW w:w="4316" w:type="dxa"/>
            <w:shd w:val="clear" w:color="auto" w:fill="DBDBDB"/>
            <w:vAlign w:val="center"/>
          </w:tcPr>
          <w:p w14:paraId="387BF27B" w14:textId="77777777" w:rsidR="00323556" w:rsidRPr="001D243E" w:rsidRDefault="00323556" w:rsidP="003E2E2C">
            <w:pPr>
              <w:spacing w:before="0" w:after="0"/>
            </w:pPr>
            <w:r w:rsidRPr="001D243E">
              <w:t>Opportunity for soil leaching</w:t>
            </w:r>
          </w:p>
        </w:tc>
        <w:tc>
          <w:tcPr>
            <w:tcW w:w="1080" w:type="dxa"/>
            <w:shd w:val="clear" w:color="auto" w:fill="DBDBDB"/>
            <w:vAlign w:val="center"/>
          </w:tcPr>
          <w:p w14:paraId="0612329A" w14:textId="77777777" w:rsidR="00323556" w:rsidRPr="00134BAD" w:rsidRDefault="00323556" w:rsidP="003E2E2C">
            <w:pPr>
              <w:spacing w:before="0" w:after="0"/>
              <w:jc w:val="center"/>
            </w:pPr>
            <w:r w:rsidRPr="00134BAD">
              <w:sym w:font="Symbol" w:char="F0D6"/>
            </w:r>
          </w:p>
        </w:tc>
        <w:tc>
          <w:tcPr>
            <w:tcW w:w="1134" w:type="dxa"/>
            <w:shd w:val="clear" w:color="auto" w:fill="DBDBDB"/>
            <w:vAlign w:val="center"/>
          </w:tcPr>
          <w:p w14:paraId="032BF03A" w14:textId="77777777" w:rsidR="00323556" w:rsidRPr="00134BAD" w:rsidRDefault="00323556" w:rsidP="003E2E2C">
            <w:pPr>
              <w:spacing w:before="0" w:after="0"/>
              <w:jc w:val="center"/>
            </w:pPr>
          </w:p>
        </w:tc>
      </w:tr>
      <w:tr w:rsidR="00323556" w:rsidRPr="00D5180B" w14:paraId="6FF2DDC7" w14:textId="77777777" w:rsidTr="00323556">
        <w:trPr>
          <w:trHeight w:val="512"/>
          <w:jc w:val="center"/>
        </w:trPr>
        <w:tc>
          <w:tcPr>
            <w:tcW w:w="2684" w:type="dxa"/>
            <w:vMerge/>
            <w:tcBorders>
              <w:bottom w:val="nil"/>
            </w:tcBorders>
            <w:shd w:val="clear" w:color="auto" w:fill="DBDBDB"/>
          </w:tcPr>
          <w:p w14:paraId="1BBF386D" w14:textId="77777777" w:rsidR="00323556" w:rsidRPr="001D243E" w:rsidRDefault="00323556" w:rsidP="003E2E2C">
            <w:pPr>
              <w:spacing w:before="0" w:after="0"/>
            </w:pPr>
          </w:p>
        </w:tc>
        <w:tc>
          <w:tcPr>
            <w:tcW w:w="4970" w:type="dxa"/>
            <w:vMerge/>
            <w:tcBorders>
              <w:bottom w:val="nil"/>
            </w:tcBorders>
            <w:shd w:val="clear" w:color="auto" w:fill="DBDBDB"/>
          </w:tcPr>
          <w:p w14:paraId="11E46679" w14:textId="77777777" w:rsidR="00323556" w:rsidRPr="001D243E" w:rsidRDefault="00323556" w:rsidP="003E2E2C">
            <w:pPr>
              <w:spacing w:before="0" w:after="0"/>
            </w:pPr>
          </w:p>
        </w:tc>
        <w:tc>
          <w:tcPr>
            <w:tcW w:w="4316" w:type="dxa"/>
            <w:shd w:val="clear" w:color="auto" w:fill="DBDBDB"/>
            <w:vAlign w:val="center"/>
          </w:tcPr>
          <w:p w14:paraId="023BDE44" w14:textId="77777777" w:rsidR="00323556" w:rsidRPr="001D243E" w:rsidRDefault="00323556" w:rsidP="003E2E2C">
            <w:pPr>
              <w:spacing w:before="0" w:after="0"/>
            </w:pPr>
            <w:r w:rsidRPr="001D243E">
              <w:t>Manure Management Program utilized</w:t>
            </w:r>
          </w:p>
        </w:tc>
        <w:tc>
          <w:tcPr>
            <w:tcW w:w="1080" w:type="dxa"/>
            <w:shd w:val="clear" w:color="auto" w:fill="DBDBDB"/>
            <w:vAlign w:val="center"/>
          </w:tcPr>
          <w:p w14:paraId="4DCA93EB" w14:textId="77777777" w:rsidR="00323556" w:rsidRPr="001D243E" w:rsidRDefault="00323556" w:rsidP="003E2E2C">
            <w:pPr>
              <w:spacing w:before="0" w:after="0"/>
            </w:pPr>
          </w:p>
        </w:tc>
        <w:tc>
          <w:tcPr>
            <w:tcW w:w="1134" w:type="dxa"/>
            <w:shd w:val="clear" w:color="auto" w:fill="DBDBDB"/>
            <w:vAlign w:val="center"/>
          </w:tcPr>
          <w:p w14:paraId="6F998792" w14:textId="77777777" w:rsidR="00323556" w:rsidRPr="00134BAD" w:rsidRDefault="00323556" w:rsidP="00323556">
            <w:pPr>
              <w:spacing w:before="0" w:after="0"/>
              <w:jc w:val="center"/>
            </w:pPr>
            <w:r w:rsidRPr="00134BAD">
              <w:sym w:font="Symbol" w:char="F0D6"/>
            </w:r>
          </w:p>
        </w:tc>
      </w:tr>
      <w:tr w:rsidR="002443FD" w:rsidRPr="00D5180B" w14:paraId="2A448F75" w14:textId="77777777" w:rsidTr="002443FD">
        <w:trPr>
          <w:trHeight w:val="219"/>
          <w:jc w:val="center"/>
        </w:trPr>
        <w:tc>
          <w:tcPr>
            <w:tcW w:w="2684" w:type="dxa"/>
            <w:vMerge w:val="restart"/>
          </w:tcPr>
          <w:p w14:paraId="5333114E" w14:textId="77777777" w:rsidR="002443FD" w:rsidRPr="00134BAD" w:rsidRDefault="002443FD" w:rsidP="003E402F">
            <w:pPr>
              <w:spacing w:before="0" w:after="0"/>
              <w:rPr>
                <w:b/>
              </w:rPr>
            </w:pPr>
            <w:r w:rsidRPr="00134BAD">
              <w:rPr>
                <w:b/>
              </w:rPr>
              <w:lastRenderedPageBreak/>
              <w:t xml:space="preserve">Non-synthetic </w:t>
            </w:r>
            <w:r w:rsidRPr="00134BAD">
              <w:rPr>
                <w:b/>
              </w:rPr>
              <w:br/>
              <w:t xml:space="preserve">Soil Amendment Pile </w:t>
            </w:r>
            <w:r w:rsidRPr="00134BAD">
              <w:rPr>
                <w:b/>
              </w:rPr>
              <w:br/>
            </w:r>
            <w:r w:rsidRPr="00134BAD">
              <w:t>(containing manure or animal products)</w:t>
            </w:r>
          </w:p>
        </w:tc>
        <w:tc>
          <w:tcPr>
            <w:tcW w:w="4970" w:type="dxa"/>
            <w:vMerge w:val="restart"/>
          </w:tcPr>
          <w:p w14:paraId="692BBA78" w14:textId="77777777" w:rsidR="002443FD" w:rsidRPr="00134BAD" w:rsidRDefault="002443FD" w:rsidP="003E402F">
            <w:pPr>
              <w:spacing w:before="0" w:after="0"/>
            </w:pPr>
            <w:r w:rsidRPr="00134BAD">
              <w:t>Due to the lack of science at this time, an interim guidance distance of 400 ft. from the edge of crop can occur. This number is only a reference and subject to change as science becomes available.</w:t>
            </w:r>
          </w:p>
          <w:p w14:paraId="4D9D8554" w14:textId="77777777" w:rsidR="002443FD" w:rsidRPr="00134BAD" w:rsidRDefault="002443FD" w:rsidP="003E402F">
            <w:pPr>
              <w:spacing w:before="0" w:after="0"/>
            </w:pPr>
          </w:p>
          <w:p w14:paraId="2F10CB65" w14:textId="77777777" w:rsidR="002443FD" w:rsidRPr="00134BAD" w:rsidRDefault="002443FD" w:rsidP="003E402F">
            <w:pPr>
              <w:spacing w:before="0" w:after="0"/>
            </w:pPr>
            <w:r w:rsidRPr="00134BAD">
              <w:t xml:space="preserve"> The proximate safe distance depends on the risk/mitigation factors listed to the right. Evaluate risk and document consideration of these factors. Research is being proposed to study appropriate distance.</w:t>
            </w:r>
          </w:p>
          <w:p w14:paraId="3257C067" w14:textId="77777777" w:rsidR="002443FD" w:rsidRPr="00134BAD" w:rsidRDefault="002443FD" w:rsidP="003E402F">
            <w:pPr>
              <w:spacing w:before="0" w:after="0"/>
            </w:pPr>
            <w:r w:rsidRPr="00134BAD">
              <w:t>For non-synthetic crop treatments that have been heat treated using a validated process an interim guidance distance of 30 feet from the edge of the crop is proposed</w:t>
            </w:r>
          </w:p>
        </w:tc>
        <w:tc>
          <w:tcPr>
            <w:tcW w:w="4316" w:type="dxa"/>
            <w:vAlign w:val="center"/>
          </w:tcPr>
          <w:p w14:paraId="6B7CF9AB" w14:textId="77777777" w:rsidR="002443FD" w:rsidRPr="00134BAD" w:rsidRDefault="002443FD" w:rsidP="003E402F">
            <w:pPr>
              <w:spacing w:before="0" w:after="0"/>
            </w:pPr>
            <w:r w:rsidRPr="00134BAD">
              <w:t>Access and review COA for materials in question</w:t>
            </w:r>
          </w:p>
        </w:tc>
        <w:tc>
          <w:tcPr>
            <w:tcW w:w="1080" w:type="dxa"/>
            <w:vAlign w:val="center"/>
          </w:tcPr>
          <w:p w14:paraId="3483158D" w14:textId="77777777" w:rsidR="002443FD" w:rsidRPr="00134BAD" w:rsidRDefault="002443FD" w:rsidP="003E402F">
            <w:pPr>
              <w:spacing w:before="0" w:after="0"/>
              <w:jc w:val="center"/>
            </w:pPr>
          </w:p>
        </w:tc>
        <w:tc>
          <w:tcPr>
            <w:tcW w:w="1134" w:type="dxa"/>
            <w:vAlign w:val="center"/>
          </w:tcPr>
          <w:p w14:paraId="23DE8297" w14:textId="77777777" w:rsidR="002443FD" w:rsidRPr="00134BAD" w:rsidRDefault="002443FD" w:rsidP="003E402F">
            <w:pPr>
              <w:spacing w:before="0" w:after="0"/>
              <w:jc w:val="center"/>
            </w:pPr>
            <w:r w:rsidRPr="00134BAD">
              <w:t>√</w:t>
            </w:r>
          </w:p>
        </w:tc>
      </w:tr>
      <w:tr w:rsidR="002443FD" w:rsidRPr="00D5180B" w14:paraId="52D0AAC1" w14:textId="77777777" w:rsidTr="002443FD">
        <w:trPr>
          <w:trHeight w:val="219"/>
          <w:jc w:val="center"/>
        </w:trPr>
        <w:tc>
          <w:tcPr>
            <w:tcW w:w="2684" w:type="dxa"/>
            <w:vMerge/>
          </w:tcPr>
          <w:p w14:paraId="2340429D" w14:textId="77777777" w:rsidR="002443FD" w:rsidRPr="001D243E" w:rsidRDefault="002443FD" w:rsidP="002443FD">
            <w:pPr>
              <w:spacing w:before="0" w:after="0"/>
              <w:rPr>
                <w:b/>
              </w:rPr>
            </w:pPr>
          </w:p>
        </w:tc>
        <w:tc>
          <w:tcPr>
            <w:tcW w:w="4970" w:type="dxa"/>
            <w:vMerge/>
          </w:tcPr>
          <w:p w14:paraId="734842F8" w14:textId="77777777" w:rsidR="002443FD" w:rsidRPr="001D243E" w:rsidRDefault="002443FD" w:rsidP="002443FD">
            <w:pPr>
              <w:spacing w:before="0" w:after="0"/>
            </w:pPr>
          </w:p>
        </w:tc>
        <w:tc>
          <w:tcPr>
            <w:tcW w:w="4316" w:type="dxa"/>
            <w:vAlign w:val="center"/>
          </w:tcPr>
          <w:p w14:paraId="363E1E4D" w14:textId="77777777" w:rsidR="002443FD" w:rsidRPr="001D243E" w:rsidRDefault="002443FD" w:rsidP="002443FD">
            <w:pPr>
              <w:spacing w:before="0" w:after="0"/>
            </w:pPr>
            <w:r w:rsidRPr="001D243E">
              <w:t>Topography: Uphill from crop</w:t>
            </w:r>
          </w:p>
        </w:tc>
        <w:tc>
          <w:tcPr>
            <w:tcW w:w="1080" w:type="dxa"/>
            <w:vAlign w:val="center"/>
          </w:tcPr>
          <w:p w14:paraId="081D53B5" w14:textId="77777777" w:rsidR="002443FD" w:rsidRPr="001D243E" w:rsidRDefault="002443FD" w:rsidP="002443FD">
            <w:pPr>
              <w:spacing w:before="0" w:after="0"/>
              <w:jc w:val="center"/>
            </w:pPr>
            <w:r w:rsidRPr="001D243E">
              <w:t>√</w:t>
            </w:r>
          </w:p>
        </w:tc>
        <w:tc>
          <w:tcPr>
            <w:tcW w:w="1134" w:type="dxa"/>
            <w:vAlign w:val="center"/>
          </w:tcPr>
          <w:p w14:paraId="6820F129" w14:textId="77777777" w:rsidR="002443FD" w:rsidRPr="001D243E" w:rsidRDefault="002443FD" w:rsidP="002443FD">
            <w:pPr>
              <w:spacing w:before="0" w:after="0"/>
            </w:pPr>
          </w:p>
        </w:tc>
      </w:tr>
      <w:tr w:rsidR="002443FD" w:rsidRPr="00D5180B" w14:paraId="27F42D8D" w14:textId="77777777" w:rsidTr="002443FD">
        <w:trPr>
          <w:trHeight w:val="288"/>
          <w:jc w:val="center"/>
        </w:trPr>
        <w:tc>
          <w:tcPr>
            <w:tcW w:w="2684" w:type="dxa"/>
            <w:vMerge/>
          </w:tcPr>
          <w:p w14:paraId="2A33876E" w14:textId="77777777" w:rsidR="002443FD" w:rsidRPr="001D243E" w:rsidRDefault="002443FD" w:rsidP="002443FD">
            <w:pPr>
              <w:spacing w:after="0"/>
            </w:pPr>
          </w:p>
        </w:tc>
        <w:tc>
          <w:tcPr>
            <w:tcW w:w="4970" w:type="dxa"/>
            <w:vMerge/>
          </w:tcPr>
          <w:p w14:paraId="15DF4E38" w14:textId="77777777" w:rsidR="002443FD" w:rsidRPr="001D243E" w:rsidRDefault="002443FD" w:rsidP="002443FD">
            <w:pPr>
              <w:spacing w:after="0"/>
            </w:pPr>
          </w:p>
        </w:tc>
        <w:tc>
          <w:tcPr>
            <w:tcW w:w="4316" w:type="dxa"/>
            <w:vAlign w:val="center"/>
          </w:tcPr>
          <w:p w14:paraId="32C88A38" w14:textId="77777777" w:rsidR="002443FD" w:rsidRPr="001D243E" w:rsidRDefault="002443FD" w:rsidP="002443FD">
            <w:pPr>
              <w:spacing w:after="0"/>
            </w:pPr>
            <w:r w:rsidRPr="001D243E">
              <w:t>Topography: Downhill from crop</w:t>
            </w:r>
          </w:p>
        </w:tc>
        <w:tc>
          <w:tcPr>
            <w:tcW w:w="1080" w:type="dxa"/>
            <w:vAlign w:val="center"/>
          </w:tcPr>
          <w:p w14:paraId="526B51F2" w14:textId="77777777" w:rsidR="002443FD" w:rsidRPr="001D243E" w:rsidRDefault="002443FD" w:rsidP="002443FD">
            <w:pPr>
              <w:spacing w:after="0"/>
              <w:jc w:val="center"/>
            </w:pPr>
          </w:p>
        </w:tc>
        <w:tc>
          <w:tcPr>
            <w:tcW w:w="1134" w:type="dxa"/>
            <w:vAlign w:val="center"/>
          </w:tcPr>
          <w:p w14:paraId="7A339551" w14:textId="77777777" w:rsidR="002443FD" w:rsidRPr="001D243E" w:rsidRDefault="002443FD" w:rsidP="002443FD">
            <w:pPr>
              <w:spacing w:after="0"/>
              <w:jc w:val="center"/>
            </w:pPr>
            <w:r w:rsidRPr="001D243E">
              <w:t>√</w:t>
            </w:r>
          </w:p>
        </w:tc>
      </w:tr>
      <w:tr w:rsidR="002443FD" w:rsidRPr="00D5180B" w14:paraId="31849F4E" w14:textId="77777777" w:rsidTr="002443FD">
        <w:trPr>
          <w:trHeight w:val="288"/>
          <w:jc w:val="center"/>
        </w:trPr>
        <w:tc>
          <w:tcPr>
            <w:tcW w:w="2684" w:type="dxa"/>
            <w:vMerge/>
          </w:tcPr>
          <w:p w14:paraId="5D844E11" w14:textId="77777777" w:rsidR="002443FD" w:rsidRPr="001D243E" w:rsidRDefault="002443FD" w:rsidP="002443FD">
            <w:pPr>
              <w:spacing w:after="0"/>
            </w:pPr>
          </w:p>
        </w:tc>
        <w:tc>
          <w:tcPr>
            <w:tcW w:w="4970" w:type="dxa"/>
            <w:vMerge/>
          </w:tcPr>
          <w:p w14:paraId="37B3C5D5" w14:textId="77777777" w:rsidR="002443FD" w:rsidRPr="001D243E" w:rsidRDefault="002443FD" w:rsidP="002443FD">
            <w:pPr>
              <w:spacing w:after="0"/>
            </w:pPr>
          </w:p>
        </w:tc>
        <w:tc>
          <w:tcPr>
            <w:tcW w:w="4316" w:type="dxa"/>
            <w:vAlign w:val="center"/>
          </w:tcPr>
          <w:p w14:paraId="06B94630" w14:textId="77777777" w:rsidR="002443FD" w:rsidRPr="001D243E" w:rsidRDefault="002443FD" w:rsidP="002443FD">
            <w:pPr>
              <w:spacing w:after="0"/>
            </w:pPr>
            <w:r w:rsidRPr="001D243E">
              <w:t>Opportunity for water run off through or from CAFOs</w:t>
            </w:r>
          </w:p>
        </w:tc>
        <w:tc>
          <w:tcPr>
            <w:tcW w:w="1080" w:type="dxa"/>
            <w:vAlign w:val="center"/>
          </w:tcPr>
          <w:p w14:paraId="0CC64FB2" w14:textId="77777777" w:rsidR="002443FD" w:rsidRPr="001D243E" w:rsidRDefault="002443FD" w:rsidP="002443FD">
            <w:pPr>
              <w:spacing w:after="0"/>
              <w:jc w:val="center"/>
            </w:pPr>
            <w:r w:rsidRPr="001D243E">
              <w:t>√</w:t>
            </w:r>
          </w:p>
        </w:tc>
        <w:tc>
          <w:tcPr>
            <w:tcW w:w="1134" w:type="dxa"/>
            <w:vAlign w:val="center"/>
          </w:tcPr>
          <w:p w14:paraId="2EEC123E" w14:textId="77777777" w:rsidR="002443FD" w:rsidRPr="001D243E" w:rsidRDefault="002443FD" w:rsidP="002443FD">
            <w:pPr>
              <w:spacing w:after="0"/>
              <w:jc w:val="center"/>
            </w:pPr>
          </w:p>
        </w:tc>
      </w:tr>
      <w:tr w:rsidR="002443FD" w:rsidRPr="00D5180B" w14:paraId="4CC30A1E" w14:textId="77777777" w:rsidTr="002443FD">
        <w:trPr>
          <w:trHeight w:val="288"/>
          <w:jc w:val="center"/>
        </w:trPr>
        <w:tc>
          <w:tcPr>
            <w:tcW w:w="2684" w:type="dxa"/>
            <w:vMerge/>
          </w:tcPr>
          <w:p w14:paraId="47E03174" w14:textId="77777777" w:rsidR="002443FD" w:rsidRPr="001D243E" w:rsidRDefault="002443FD" w:rsidP="002443FD">
            <w:pPr>
              <w:spacing w:after="0"/>
            </w:pPr>
          </w:p>
        </w:tc>
        <w:tc>
          <w:tcPr>
            <w:tcW w:w="4970" w:type="dxa"/>
            <w:vMerge/>
          </w:tcPr>
          <w:p w14:paraId="7ED5F8DE" w14:textId="77777777" w:rsidR="002443FD" w:rsidRPr="001D243E" w:rsidRDefault="002443FD" w:rsidP="002443FD">
            <w:pPr>
              <w:spacing w:after="0"/>
            </w:pPr>
          </w:p>
        </w:tc>
        <w:tc>
          <w:tcPr>
            <w:tcW w:w="4316" w:type="dxa"/>
            <w:vAlign w:val="center"/>
          </w:tcPr>
          <w:p w14:paraId="71B952A8" w14:textId="77777777" w:rsidR="002443FD" w:rsidRPr="001D243E" w:rsidRDefault="002443FD" w:rsidP="002443FD">
            <w:pPr>
              <w:spacing w:after="0"/>
            </w:pPr>
            <w:r w:rsidRPr="001D243E">
              <w:t>Opportunity for soil leaching</w:t>
            </w:r>
          </w:p>
        </w:tc>
        <w:tc>
          <w:tcPr>
            <w:tcW w:w="1080" w:type="dxa"/>
            <w:vAlign w:val="center"/>
          </w:tcPr>
          <w:p w14:paraId="6DA4FA87" w14:textId="77777777" w:rsidR="002443FD" w:rsidRPr="001D243E" w:rsidRDefault="002443FD" w:rsidP="002443FD">
            <w:pPr>
              <w:spacing w:after="0"/>
              <w:jc w:val="center"/>
            </w:pPr>
            <w:r w:rsidRPr="001D243E">
              <w:t>√</w:t>
            </w:r>
          </w:p>
        </w:tc>
        <w:tc>
          <w:tcPr>
            <w:tcW w:w="1134" w:type="dxa"/>
            <w:vAlign w:val="center"/>
          </w:tcPr>
          <w:p w14:paraId="6D2C04DA" w14:textId="77777777" w:rsidR="002443FD" w:rsidRPr="001D243E" w:rsidRDefault="002443FD" w:rsidP="002443FD">
            <w:pPr>
              <w:spacing w:after="0"/>
              <w:jc w:val="center"/>
            </w:pPr>
          </w:p>
        </w:tc>
      </w:tr>
      <w:tr w:rsidR="002443FD" w:rsidRPr="00D5180B" w14:paraId="105BB0A8" w14:textId="77777777" w:rsidTr="002443FD">
        <w:trPr>
          <w:trHeight w:val="276"/>
          <w:jc w:val="center"/>
        </w:trPr>
        <w:tc>
          <w:tcPr>
            <w:tcW w:w="2684" w:type="dxa"/>
            <w:vMerge/>
          </w:tcPr>
          <w:p w14:paraId="71680287" w14:textId="77777777" w:rsidR="002443FD" w:rsidRPr="001D243E" w:rsidRDefault="002443FD" w:rsidP="002443FD">
            <w:pPr>
              <w:spacing w:after="0"/>
            </w:pPr>
          </w:p>
        </w:tc>
        <w:tc>
          <w:tcPr>
            <w:tcW w:w="4970" w:type="dxa"/>
            <w:vMerge/>
          </w:tcPr>
          <w:p w14:paraId="3E35E8E2" w14:textId="77777777" w:rsidR="002443FD" w:rsidRPr="001D243E" w:rsidRDefault="002443FD" w:rsidP="002443FD">
            <w:pPr>
              <w:spacing w:after="0"/>
            </w:pPr>
          </w:p>
        </w:tc>
        <w:tc>
          <w:tcPr>
            <w:tcW w:w="4316" w:type="dxa"/>
            <w:vAlign w:val="center"/>
          </w:tcPr>
          <w:p w14:paraId="3533F90C" w14:textId="77777777" w:rsidR="002443FD" w:rsidRPr="001D243E" w:rsidRDefault="002443FD" w:rsidP="002443FD">
            <w:pPr>
              <w:spacing w:after="0"/>
            </w:pPr>
            <w:r w:rsidRPr="001D243E">
              <w:t>Manure Management Program utilized</w:t>
            </w:r>
          </w:p>
        </w:tc>
        <w:tc>
          <w:tcPr>
            <w:tcW w:w="1080" w:type="dxa"/>
            <w:vAlign w:val="center"/>
          </w:tcPr>
          <w:p w14:paraId="25E61E1F" w14:textId="77777777" w:rsidR="002443FD" w:rsidRPr="001D243E" w:rsidRDefault="002443FD" w:rsidP="002443FD">
            <w:pPr>
              <w:spacing w:after="0"/>
              <w:jc w:val="center"/>
            </w:pPr>
          </w:p>
        </w:tc>
        <w:tc>
          <w:tcPr>
            <w:tcW w:w="1134" w:type="dxa"/>
            <w:vAlign w:val="center"/>
          </w:tcPr>
          <w:p w14:paraId="081E6029" w14:textId="77777777" w:rsidR="002443FD" w:rsidRPr="001D243E" w:rsidRDefault="002443FD" w:rsidP="002443FD">
            <w:pPr>
              <w:spacing w:after="0"/>
              <w:jc w:val="center"/>
            </w:pPr>
            <w:r w:rsidRPr="001D243E">
              <w:t>√</w:t>
            </w:r>
          </w:p>
        </w:tc>
      </w:tr>
      <w:tr w:rsidR="002443FD" w:rsidRPr="00D5180B" w14:paraId="30DD5381" w14:textId="77777777" w:rsidTr="002443FD">
        <w:trPr>
          <w:trHeight w:val="276"/>
          <w:jc w:val="center"/>
        </w:trPr>
        <w:tc>
          <w:tcPr>
            <w:tcW w:w="2684" w:type="dxa"/>
            <w:vMerge/>
          </w:tcPr>
          <w:p w14:paraId="2894D382" w14:textId="77777777" w:rsidR="002443FD" w:rsidRPr="001D243E" w:rsidRDefault="002443FD" w:rsidP="002443FD">
            <w:pPr>
              <w:spacing w:after="0"/>
            </w:pPr>
          </w:p>
        </w:tc>
        <w:tc>
          <w:tcPr>
            <w:tcW w:w="4970" w:type="dxa"/>
            <w:vMerge/>
          </w:tcPr>
          <w:p w14:paraId="7082D7B9" w14:textId="77777777" w:rsidR="002443FD" w:rsidRPr="001D243E" w:rsidRDefault="002443FD" w:rsidP="002443FD">
            <w:pPr>
              <w:spacing w:after="0"/>
            </w:pPr>
          </w:p>
        </w:tc>
        <w:tc>
          <w:tcPr>
            <w:tcW w:w="4316" w:type="dxa"/>
            <w:vAlign w:val="center"/>
          </w:tcPr>
          <w:p w14:paraId="669AC892" w14:textId="77777777" w:rsidR="002443FD" w:rsidRPr="001D243E" w:rsidRDefault="002443FD" w:rsidP="002443FD">
            <w:pPr>
              <w:spacing w:after="0"/>
            </w:pPr>
            <w:r w:rsidRPr="001D243E">
              <w:t>Covering on pile to prevent wind dispersion</w:t>
            </w:r>
          </w:p>
        </w:tc>
        <w:tc>
          <w:tcPr>
            <w:tcW w:w="1080" w:type="dxa"/>
            <w:vAlign w:val="center"/>
          </w:tcPr>
          <w:p w14:paraId="5B0D6653" w14:textId="77777777" w:rsidR="002443FD" w:rsidRPr="001D243E" w:rsidRDefault="002443FD" w:rsidP="002443FD">
            <w:pPr>
              <w:spacing w:after="0"/>
              <w:jc w:val="center"/>
            </w:pPr>
          </w:p>
        </w:tc>
        <w:tc>
          <w:tcPr>
            <w:tcW w:w="1134" w:type="dxa"/>
            <w:vAlign w:val="center"/>
          </w:tcPr>
          <w:p w14:paraId="2C1B5D76" w14:textId="77777777" w:rsidR="002443FD" w:rsidRPr="001D243E" w:rsidRDefault="002443FD" w:rsidP="002443FD">
            <w:pPr>
              <w:spacing w:after="0"/>
              <w:jc w:val="center"/>
            </w:pPr>
            <w:r w:rsidRPr="001D243E">
              <w:t>√</w:t>
            </w:r>
          </w:p>
        </w:tc>
      </w:tr>
      <w:tr w:rsidR="002443FD" w:rsidRPr="00D5180B" w14:paraId="01CE6A69" w14:textId="77777777" w:rsidTr="002443FD">
        <w:trPr>
          <w:trHeight w:val="1007"/>
          <w:jc w:val="center"/>
        </w:trPr>
        <w:tc>
          <w:tcPr>
            <w:tcW w:w="2684" w:type="dxa"/>
            <w:vMerge w:val="restart"/>
            <w:shd w:val="clear" w:color="auto" w:fill="DBDBDB"/>
          </w:tcPr>
          <w:p w14:paraId="35D95B53" w14:textId="77777777" w:rsidR="002443FD" w:rsidRPr="00134BAD" w:rsidRDefault="002443FD" w:rsidP="002443FD">
            <w:r w:rsidRPr="00134BAD">
              <w:rPr>
                <w:b/>
              </w:rPr>
              <w:t>Grazing Lands/Domestic Animals</w:t>
            </w:r>
            <w:r w:rsidRPr="00134BAD">
              <w:t xml:space="preserve"> (includes homes with hobby farms, and non-commercial livestock)</w:t>
            </w:r>
          </w:p>
        </w:tc>
        <w:tc>
          <w:tcPr>
            <w:tcW w:w="4970" w:type="dxa"/>
            <w:vMerge w:val="restart"/>
            <w:shd w:val="clear" w:color="auto" w:fill="DBDBDB"/>
          </w:tcPr>
          <w:p w14:paraId="6E91425C" w14:textId="77777777" w:rsidR="002443FD" w:rsidRPr="00134BAD" w:rsidRDefault="002443FD" w:rsidP="002443FD">
            <w:r w:rsidRPr="00134BAD">
              <w:t>30 ft. from the edge of crop</w:t>
            </w:r>
            <w:r w:rsidR="008C04F6" w:rsidRPr="00134BAD">
              <w:t xml:space="preserve">. </w:t>
            </w:r>
          </w:p>
          <w:p w14:paraId="55ABC100" w14:textId="77777777" w:rsidR="002443FD" w:rsidRPr="00134BAD" w:rsidRDefault="002443FD" w:rsidP="002443FD"/>
          <w:p w14:paraId="39180753" w14:textId="77777777" w:rsidR="002443FD" w:rsidRPr="00134BAD" w:rsidRDefault="002443FD" w:rsidP="002443FD"/>
        </w:tc>
        <w:tc>
          <w:tcPr>
            <w:tcW w:w="4316" w:type="dxa"/>
            <w:shd w:val="clear" w:color="auto" w:fill="DBDBDB"/>
          </w:tcPr>
          <w:p w14:paraId="69DDCB53" w14:textId="77777777" w:rsidR="002443FD" w:rsidRPr="00134BAD" w:rsidRDefault="002443FD" w:rsidP="002443FD">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080" w:type="dxa"/>
            <w:shd w:val="clear" w:color="auto" w:fill="DBDBDB"/>
            <w:vAlign w:val="center"/>
          </w:tcPr>
          <w:p w14:paraId="7CCE16A0" w14:textId="77777777" w:rsidR="002443FD" w:rsidRPr="00134BAD" w:rsidRDefault="002443FD" w:rsidP="002443FD">
            <w:pPr>
              <w:jc w:val="center"/>
            </w:pPr>
          </w:p>
        </w:tc>
        <w:tc>
          <w:tcPr>
            <w:tcW w:w="1134" w:type="dxa"/>
            <w:shd w:val="clear" w:color="auto" w:fill="DBDBDB"/>
            <w:vAlign w:val="center"/>
          </w:tcPr>
          <w:p w14:paraId="0946F269" w14:textId="77777777" w:rsidR="002443FD" w:rsidRPr="00134BAD" w:rsidRDefault="002443FD" w:rsidP="002443FD">
            <w:pPr>
              <w:jc w:val="center"/>
            </w:pPr>
            <w:r w:rsidRPr="00134BAD">
              <w:t>√</w:t>
            </w:r>
          </w:p>
        </w:tc>
      </w:tr>
      <w:tr w:rsidR="002443FD" w:rsidRPr="00D5180B" w14:paraId="6C12499E" w14:textId="77777777" w:rsidTr="002443FD">
        <w:trPr>
          <w:trHeight w:val="288"/>
          <w:jc w:val="center"/>
        </w:trPr>
        <w:tc>
          <w:tcPr>
            <w:tcW w:w="2684" w:type="dxa"/>
            <w:vMerge/>
            <w:shd w:val="clear" w:color="auto" w:fill="DBDBDB"/>
          </w:tcPr>
          <w:p w14:paraId="66D4DD76" w14:textId="77777777" w:rsidR="002443FD" w:rsidRPr="001D243E" w:rsidRDefault="002443FD" w:rsidP="002443FD"/>
        </w:tc>
        <w:tc>
          <w:tcPr>
            <w:tcW w:w="4970" w:type="dxa"/>
            <w:vMerge/>
            <w:shd w:val="clear" w:color="auto" w:fill="DBDBDB"/>
          </w:tcPr>
          <w:p w14:paraId="0F40F53A" w14:textId="77777777" w:rsidR="002443FD" w:rsidRPr="001D243E" w:rsidRDefault="002443FD" w:rsidP="002443FD"/>
        </w:tc>
        <w:tc>
          <w:tcPr>
            <w:tcW w:w="4316" w:type="dxa"/>
            <w:shd w:val="clear" w:color="auto" w:fill="DBDBDB"/>
          </w:tcPr>
          <w:p w14:paraId="4A0C7821" w14:textId="77777777" w:rsidR="002443FD" w:rsidRPr="001D243E" w:rsidRDefault="002443FD" w:rsidP="002443FD">
            <w:r w:rsidRPr="001D243E">
              <w:t>Topography: Uphill from crop</w:t>
            </w:r>
          </w:p>
        </w:tc>
        <w:tc>
          <w:tcPr>
            <w:tcW w:w="1080" w:type="dxa"/>
            <w:shd w:val="clear" w:color="auto" w:fill="DBDBDB"/>
            <w:vAlign w:val="center"/>
          </w:tcPr>
          <w:p w14:paraId="5B695D75" w14:textId="77777777" w:rsidR="002443FD" w:rsidRPr="001D243E" w:rsidRDefault="002443FD" w:rsidP="002443FD">
            <w:pPr>
              <w:jc w:val="center"/>
            </w:pPr>
            <w:r w:rsidRPr="001D243E">
              <w:t>√</w:t>
            </w:r>
          </w:p>
        </w:tc>
        <w:tc>
          <w:tcPr>
            <w:tcW w:w="1134" w:type="dxa"/>
            <w:shd w:val="clear" w:color="auto" w:fill="DBDBDB"/>
            <w:vAlign w:val="center"/>
          </w:tcPr>
          <w:p w14:paraId="743338AD" w14:textId="77777777" w:rsidR="002443FD" w:rsidRPr="001D243E" w:rsidRDefault="002443FD" w:rsidP="002443FD">
            <w:pPr>
              <w:jc w:val="center"/>
            </w:pPr>
          </w:p>
        </w:tc>
      </w:tr>
      <w:tr w:rsidR="002443FD" w:rsidRPr="00D5180B" w14:paraId="2809F74F" w14:textId="77777777" w:rsidTr="002443FD">
        <w:trPr>
          <w:trHeight w:val="288"/>
          <w:jc w:val="center"/>
        </w:trPr>
        <w:tc>
          <w:tcPr>
            <w:tcW w:w="2684" w:type="dxa"/>
            <w:vMerge/>
            <w:shd w:val="clear" w:color="auto" w:fill="DBDBDB"/>
          </w:tcPr>
          <w:p w14:paraId="149F2D82" w14:textId="77777777" w:rsidR="002443FD" w:rsidRPr="001D243E" w:rsidRDefault="002443FD" w:rsidP="002443FD"/>
        </w:tc>
        <w:tc>
          <w:tcPr>
            <w:tcW w:w="4970" w:type="dxa"/>
            <w:vMerge/>
            <w:shd w:val="clear" w:color="auto" w:fill="DBDBDB"/>
          </w:tcPr>
          <w:p w14:paraId="39A1987D" w14:textId="77777777" w:rsidR="002443FD" w:rsidRPr="001D243E" w:rsidRDefault="002443FD" w:rsidP="002443FD"/>
        </w:tc>
        <w:tc>
          <w:tcPr>
            <w:tcW w:w="4316" w:type="dxa"/>
            <w:shd w:val="clear" w:color="auto" w:fill="DBDBDB"/>
          </w:tcPr>
          <w:p w14:paraId="0763B919" w14:textId="77777777" w:rsidR="002443FD" w:rsidRPr="001D243E" w:rsidRDefault="002443FD" w:rsidP="002443FD">
            <w:r w:rsidRPr="001D243E">
              <w:t>Topography: Downhill from crop</w:t>
            </w:r>
          </w:p>
        </w:tc>
        <w:tc>
          <w:tcPr>
            <w:tcW w:w="1080" w:type="dxa"/>
            <w:shd w:val="clear" w:color="auto" w:fill="DBDBDB"/>
            <w:vAlign w:val="center"/>
          </w:tcPr>
          <w:p w14:paraId="17C0A4B7" w14:textId="77777777" w:rsidR="002443FD" w:rsidRPr="001D243E" w:rsidRDefault="002443FD" w:rsidP="002443FD">
            <w:pPr>
              <w:jc w:val="center"/>
            </w:pPr>
          </w:p>
        </w:tc>
        <w:tc>
          <w:tcPr>
            <w:tcW w:w="1134" w:type="dxa"/>
            <w:shd w:val="clear" w:color="auto" w:fill="DBDBDB"/>
            <w:vAlign w:val="center"/>
          </w:tcPr>
          <w:p w14:paraId="547BAF89" w14:textId="77777777" w:rsidR="002443FD" w:rsidRPr="001D243E" w:rsidRDefault="002443FD" w:rsidP="002443FD">
            <w:pPr>
              <w:jc w:val="center"/>
            </w:pPr>
            <w:r w:rsidRPr="001D243E">
              <w:t>√</w:t>
            </w:r>
          </w:p>
        </w:tc>
      </w:tr>
      <w:tr w:rsidR="002443FD" w:rsidRPr="00D5180B" w14:paraId="5F81B10A" w14:textId="77777777" w:rsidTr="002443FD">
        <w:trPr>
          <w:trHeight w:val="576"/>
          <w:jc w:val="center"/>
        </w:trPr>
        <w:tc>
          <w:tcPr>
            <w:tcW w:w="2684" w:type="dxa"/>
            <w:vMerge/>
            <w:shd w:val="clear" w:color="auto" w:fill="DBDBDB"/>
          </w:tcPr>
          <w:p w14:paraId="216151B1" w14:textId="77777777" w:rsidR="002443FD" w:rsidRPr="001D243E" w:rsidRDefault="002443FD" w:rsidP="002443FD"/>
        </w:tc>
        <w:tc>
          <w:tcPr>
            <w:tcW w:w="4970" w:type="dxa"/>
            <w:vMerge/>
            <w:shd w:val="clear" w:color="auto" w:fill="DBDBDB"/>
          </w:tcPr>
          <w:p w14:paraId="2D87AB6C" w14:textId="77777777" w:rsidR="002443FD" w:rsidRPr="001D243E" w:rsidRDefault="002443FD" w:rsidP="002443FD"/>
        </w:tc>
        <w:tc>
          <w:tcPr>
            <w:tcW w:w="4316" w:type="dxa"/>
            <w:shd w:val="clear" w:color="auto" w:fill="DBDBDB"/>
          </w:tcPr>
          <w:p w14:paraId="48C829F2" w14:textId="77777777" w:rsidR="002443FD" w:rsidRPr="001D243E" w:rsidRDefault="002443FD" w:rsidP="002443FD">
            <w:r w:rsidRPr="001D243E">
              <w:t>Opportunity for water run off through or from grazing lands</w:t>
            </w:r>
          </w:p>
        </w:tc>
        <w:tc>
          <w:tcPr>
            <w:tcW w:w="1080" w:type="dxa"/>
            <w:shd w:val="clear" w:color="auto" w:fill="DBDBDB"/>
            <w:vAlign w:val="center"/>
          </w:tcPr>
          <w:p w14:paraId="41FE0F57" w14:textId="77777777" w:rsidR="002443FD" w:rsidRPr="001D243E" w:rsidRDefault="002443FD" w:rsidP="002443FD">
            <w:pPr>
              <w:jc w:val="center"/>
            </w:pPr>
            <w:r w:rsidRPr="001D243E">
              <w:t>√</w:t>
            </w:r>
          </w:p>
        </w:tc>
        <w:tc>
          <w:tcPr>
            <w:tcW w:w="1134" w:type="dxa"/>
            <w:shd w:val="clear" w:color="auto" w:fill="DBDBDB"/>
            <w:vAlign w:val="center"/>
          </w:tcPr>
          <w:p w14:paraId="4A9F620F" w14:textId="77777777" w:rsidR="002443FD" w:rsidRPr="001D243E" w:rsidRDefault="002443FD" w:rsidP="002443FD">
            <w:pPr>
              <w:jc w:val="center"/>
            </w:pPr>
          </w:p>
        </w:tc>
      </w:tr>
      <w:tr w:rsidR="002443FD" w:rsidRPr="00D5180B" w14:paraId="122D25D7" w14:textId="77777777" w:rsidTr="002443FD">
        <w:trPr>
          <w:trHeight w:val="326"/>
          <w:jc w:val="center"/>
        </w:trPr>
        <w:tc>
          <w:tcPr>
            <w:tcW w:w="2684" w:type="dxa"/>
            <w:vMerge/>
          </w:tcPr>
          <w:p w14:paraId="0D71B370" w14:textId="77777777" w:rsidR="002443FD" w:rsidRPr="001D243E" w:rsidRDefault="002443FD" w:rsidP="002443FD"/>
        </w:tc>
        <w:tc>
          <w:tcPr>
            <w:tcW w:w="4970" w:type="dxa"/>
            <w:vMerge/>
          </w:tcPr>
          <w:p w14:paraId="5DFD8B41" w14:textId="77777777" w:rsidR="002443FD" w:rsidRPr="001D243E" w:rsidRDefault="002443FD" w:rsidP="002443FD"/>
        </w:tc>
        <w:tc>
          <w:tcPr>
            <w:tcW w:w="4316" w:type="dxa"/>
            <w:shd w:val="clear" w:color="auto" w:fill="DBDBDB"/>
          </w:tcPr>
          <w:p w14:paraId="62D425F6" w14:textId="77777777" w:rsidR="002443FD" w:rsidRPr="001D243E" w:rsidRDefault="002443FD" w:rsidP="002443FD">
            <w:r w:rsidRPr="001D243E">
              <w:t>Opportunity for soil leaching</w:t>
            </w:r>
          </w:p>
        </w:tc>
        <w:tc>
          <w:tcPr>
            <w:tcW w:w="1080" w:type="dxa"/>
            <w:shd w:val="clear" w:color="auto" w:fill="DBDBDB"/>
            <w:vAlign w:val="center"/>
          </w:tcPr>
          <w:p w14:paraId="7FC1370A" w14:textId="77777777" w:rsidR="002443FD" w:rsidRPr="001D243E" w:rsidRDefault="002443FD" w:rsidP="002443FD">
            <w:pPr>
              <w:jc w:val="center"/>
            </w:pPr>
            <w:r w:rsidRPr="001D243E">
              <w:t>√</w:t>
            </w:r>
          </w:p>
        </w:tc>
        <w:tc>
          <w:tcPr>
            <w:tcW w:w="1134" w:type="dxa"/>
            <w:shd w:val="clear" w:color="auto" w:fill="DBDBDB"/>
            <w:vAlign w:val="center"/>
          </w:tcPr>
          <w:p w14:paraId="32697152" w14:textId="77777777" w:rsidR="002443FD" w:rsidRPr="001D243E" w:rsidRDefault="002443FD" w:rsidP="002443FD">
            <w:pPr>
              <w:jc w:val="center"/>
            </w:pPr>
          </w:p>
        </w:tc>
      </w:tr>
      <w:tr w:rsidR="002443FD" w:rsidRPr="00D5180B" w14:paraId="3035EECB" w14:textId="77777777" w:rsidTr="002443FD">
        <w:trPr>
          <w:trHeight w:val="288"/>
          <w:jc w:val="center"/>
        </w:trPr>
        <w:tc>
          <w:tcPr>
            <w:tcW w:w="2684" w:type="dxa"/>
            <w:vMerge w:val="restart"/>
          </w:tcPr>
          <w:p w14:paraId="691174C8" w14:textId="77777777" w:rsidR="002443FD" w:rsidRPr="00134BAD" w:rsidRDefault="002443FD" w:rsidP="002443FD">
            <w:r w:rsidRPr="00134BAD">
              <w:rPr>
                <w:b/>
              </w:rPr>
              <w:t>Homes or other building with a septic leach field</w:t>
            </w:r>
          </w:p>
          <w:p w14:paraId="5DBA0807" w14:textId="77777777" w:rsidR="002443FD" w:rsidRPr="00134BAD" w:rsidRDefault="002443FD" w:rsidP="002443FD"/>
        </w:tc>
        <w:tc>
          <w:tcPr>
            <w:tcW w:w="4970" w:type="dxa"/>
            <w:vMerge w:val="restart"/>
          </w:tcPr>
          <w:p w14:paraId="44D2D98C" w14:textId="77777777" w:rsidR="002443FD" w:rsidRPr="00134BAD" w:rsidRDefault="002443FD" w:rsidP="002443FD">
            <w:r w:rsidRPr="00134BAD">
              <w:t xml:space="preserve">30 ft. from the edge of crop to the leach field. </w:t>
            </w:r>
          </w:p>
          <w:p w14:paraId="67F0A400" w14:textId="77777777" w:rsidR="002443FD" w:rsidRPr="00134BAD" w:rsidRDefault="002443FD" w:rsidP="002443FD"/>
        </w:tc>
        <w:tc>
          <w:tcPr>
            <w:tcW w:w="4316" w:type="dxa"/>
          </w:tcPr>
          <w:p w14:paraId="15D09388" w14:textId="77777777" w:rsidR="002443FD" w:rsidRPr="00134BAD" w:rsidRDefault="002443FD" w:rsidP="002443FD">
            <w:r w:rsidRPr="00134BAD">
              <w:t>Active leach field: &lt; 10 yrs old</w:t>
            </w:r>
          </w:p>
        </w:tc>
        <w:tc>
          <w:tcPr>
            <w:tcW w:w="1080" w:type="dxa"/>
            <w:vAlign w:val="center"/>
          </w:tcPr>
          <w:p w14:paraId="7DB881B9" w14:textId="77777777" w:rsidR="002443FD" w:rsidRPr="00134BAD" w:rsidRDefault="002443FD" w:rsidP="002443FD">
            <w:pPr>
              <w:jc w:val="center"/>
            </w:pPr>
          </w:p>
        </w:tc>
        <w:tc>
          <w:tcPr>
            <w:tcW w:w="1134" w:type="dxa"/>
            <w:vAlign w:val="center"/>
          </w:tcPr>
          <w:p w14:paraId="2A5594B0" w14:textId="77777777" w:rsidR="002443FD" w:rsidRPr="00134BAD" w:rsidRDefault="002443FD" w:rsidP="002443FD">
            <w:pPr>
              <w:jc w:val="center"/>
            </w:pPr>
            <w:r w:rsidRPr="00134BAD">
              <w:t>√</w:t>
            </w:r>
          </w:p>
        </w:tc>
      </w:tr>
      <w:tr w:rsidR="002443FD" w:rsidRPr="00D5180B" w14:paraId="037761CB" w14:textId="77777777" w:rsidTr="002443FD">
        <w:trPr>
          <w:trHeight w:val="288"/>
          <w:jc w:val="center"/>
        </w:trPr>
        <w:tc>
          <w:tcPr>
            <w:tcW w:w="2684" w:type="dxa"/>
            <w:vMerge/>
          </w:tcPr>
          <w:p w14:paraId="2016A6D5" w14:textId="77777777" w:rsidR="002443FD" w:rsidRPr="001D243E" w:rsidRDefault="002443FD" w:rsidP="002443FD"/>
        </w:tc>
        <w:tc>
          <w:tcPr>
            <w:tcW w:w="4970" w:type="dxa"/>
            <w:vMerge/>
          </w:tcPr>
          <w:p w14:paraId="200AFEFD" w14:textId="77777777" w:rsidR="002443FD" w:rsidRPr="001D243E" w:rsidRDefault="002443FD" w:rsidP="002443FD"/>
        </w:tc>
        <w:tc>
          <w:tcPr>
            <w:tcW w:w="4316" w:type="dxa"/>
          </w:tcPr>
          <w:p w14:paraId="60E4FFEF" w14:textId="77777777" w:rsidR="002443FD" w:rsidRPr="001D243E" w:rsidRDefault="002443FD" w:rsidP="002443FD">
            <w:r w:rsidRPr="001D243E">
              <w:t>Active leach field: &gt; 25 yrs old</w:t>
            </w:r>
          </w:p>
        </w:tc>
        <w:tc>
          <w:tcPr>
            <w:tcW w:w="1080" w:type="dxa"/>
            <w:vAlign w:val="center"/>
          </w:tcPr>
          <w:p w14:paraId="4C3B4D5D" w14:textId="77777777" w:rsidR="002443FD" w:rsidRPr="001D243E" w:rsidRDefault="002443FD" w:rsidP="002443FD">
            <w:pPr>
              <w:jc w:val="center"/>
            </w:pPr>
            <w:r w:rsidRPr="001D243E">
              <w:t>√</w:t>
            </w:r>
          </w:p>
        </w:tc>
        <w:tc>
          <w:tcPr>
            <w:tcW w:w="1134" w:type="dxa"/>
            <w:vAlign w:val="center"/>
          </w:tcPr>
          <w:p w14:paraId="1A13C4F3" w14:textId="77777777" w:rsidR="002443FD" w:rsidRPr="001D243E" w:rsidRDefault="002443FD" w:rsidP="002443FD">
            <w:pPr>
              <w:jc w:val="center"/>
            </w:pPr>
          </w:p>
        </w:tc>
      </w:tr>
      <w:tr w:rsidR="002443FD" w:rsidRPr="00D5180B" w14:paraId="1D847526" w14:textId="77777777" w:rsidTr="002443FD">
        <w:trPr>
          <w:trHeight w:val="288"/>
          <w:jc w:val="center"/>
        </w:trPr>
        <w:tc>
          <w:tcPr>
            <w:tcW w:w="2684" w:type="dxa"/>
            <w:vMerge/>
          </w:tcPr>
          <w:p w14:paraId="15EF4F1D" w14:textId="77777777" w:rsidR="002443FD" w:rsidRPr="001D243E" w:rsidRDefault="002443FD" w:rsidP="002443FD"/>
        </w:tc>
        <w:tc>
          <w:tcPr>
            <w:tcW w:w="4970" w:type="dxa"/>
            <w:vMerge/>
          </w:tcPr>
          <w:p w14:paraId="18BABF03" w14:textId="77777777" w:rsidR="002443FD" w:rsidRPr="001D243E" w:rsidRDefault="002443FD" w:rsidP="002443FD"/>
        </w:tc>
        <w:tc>
          <w:tcPr>
            <w:tcW w:w="4316" w:type="dxa"/>
          </w:tcPr>
          <w:p w14:paraId="4F3EA7C3" w14:textId="77777777" w:rsidR="002443FD" w:rsidRPr="001D243E" w:rsidRDefault="002443FD" w:rsidP="002443FD">
            <w:r w:rsidRPr="001D243E">
              <w:t>Inactive leach field</w:t>
            </w:r>
          </w:p>
        </w:tc>
        <w:tc>
          <w:tcPr>
            <w:tcW w:w="1080" w:type="dxa"/>
            <w:vAlign w:val="center"/>
          </w:tcPr>
          <w:p w14:paraId="31B6BD3B" w14:textId="77777777" w:rsidR="002443FD" w:rsidRPr="001D243E" w:rsidRDefault="002443FD" w:rsidP="002443FD">
            <w:pPr>
              <w:jc w:val="center"/>
            </w:pPr>
          </w:p>
        </w:tc>
        <w:tc>
          <w:tcPr>
            <w:tcW w:w="1134" w:type="dxa"/>
            <w:vAlign w:val="center"/>
          </w:tcPr>
          <w:p w14:paraId="4A864EA9" w14:textId="77777777" w:rsidR="002443FD" w:rsidRPr="001D243E" w:rsidRDefault="002443FD" w:rsidP="002443FD">
            <w:pPr>
              <w:jc w:val="center"/>
            </w:pPr>
            <w:r w:rsidRPr="001D243E">
              <w:t>√</w:t>
            </w:r>
          </w:p>
        </w:tc>
      </w:tr>
      <w:tr w:rsidR="002443FD" w:rsidRPr="00D5180B" w14:paraId="44E91608" w14:textId="77777777" w:rsidTr="002443FD">
        <w:trPr>
          <w:trHeight w:val="288"/>
          <w:jc w:val="center"/>
        </w:trPr>
        <w:tc>
          <w:tcPr>
            <w:tcW w:w="2684" w:type="dxa"/>
            <w:vMerge/>
          </w:tcPr>
          <w:p w14:paraId="7D8EFEC7" w14:textId="77777777" w:rsidR="002443FD" w:rsidRPr="001D243E" w:rsidRDefault="002443FD" w:rsidP="002443FD"/>
        </w:tc>
        <w:tc>
          <w:tcPr>
            <w:tcW w:w="4970" w:type="dxa"/>
            <w:vMerge/>
          </w:tcPr>
          <w:p w14:paraId="71D11F89" w14:textId="77777777" w:rsidR="002443FD" w:rsidRPr="001D243E" w:rsidRDefault="002443FD" w:rsidP="002443FD"/>
        </w:tc>
        <w:tc>
          <w:tcPr>
            <w:tcW w:w="4316" w:type="dxa"/>
          </w:tcPr>
          <w:p w14:paraId="7EB3C5B9" w14:textId="77777777" w:rsidR="002443FD" w:rsidRPr="001D243E" w:rsidRDefault="002443FD" w:rsidP="002443FD">
            <w:r w:rsidRPr="001D243E">
              <w:t>Topography: Uphill from crop</w:t>
            </w:r>
          </w:p>
        </w:tc>
        <w:tc>
          <w:tcPr>
            <w:tcW w:w="1080" w:type="dxa"/>
            <w:vAlign w:val="center"/>
          </w:tcPr>
          <w:p w14:paraId="51B54D42" w14:textId="77777777" w:rsidR="002443FD" w:rsidRPr="001D243E" w:rsidRDefault="002443FD" w:rsidP="002443FD">
            <w:pPr>
              <w:jc w:val="center"/>
            </w:pPr>
            <w:r w:rsidRPr="001D243E">
              <w:t>√</w:t>
            </w:r>
          </w:p>
        </w:tc>
        <w:tc>
          <w:tcPr>
            <w:tcW w:w="1134" w:type="dxa"/>
            <w:vAlign w:val="center"/>
          </w:tcPr>
          <w:p w14:paraId="3361AAFA" w14:textId="77777777" w:rsidR="002443FD" w:rsidRPr="001D243E" w:rsidRDefault="002443FD" w:rsidP="002443FD">
            <w:pPr>
              <w:jc w:val="center"/>
            </w:pPr>
          </w:p>
        </w:tc>
      </w:tr>
      <w:tr w:rsidR="002443FD" w:rsidRPr="00D5180B" w14:paraId="4631F1B3" w14:textId="77777777" w:rsidTr="002443FD">
        <w:trPr>
          <w:trHeight w:val="288"/>
          <w:jc w:val="center"/>
        </w:trPr>
        <w:tc>
          <w:tcPr>
            <w:tcW w:w="2684" w:type="dxa"/>
            <w:vMerge/>
          </w:tcPr>
          <w:p w14:paraId="3CFF093F" w14:textId="77777777" w:rsidR="002443FD" w:rsidRPr="001D243E" w:rsidRDefault="002443FD" w:rsidP="002443FD"/>
        </w:tc>
        <w:tc>
          <w:tcPr>
            <w:tcW w:w="4970" w:type="dxa"/>
            <w:vMerge/>
          </w:tcPr>
          <w:p w14:paraId="1F1295A6" w14:textId="77777777" w:rsidR="002443FD" w:rsidRPr="001D243E" w:rsidRDefault="002443FD" w:rsidP="002443FD"/>
        </w:tc>
        <w:tc>
          <w:tcPr>
            <w:tcW w:w="4316" w:type="dxa"/>
            <w:vAlign w:val="center"/>
          </w:tcPr>
          <w:p w14:paraId="2703BA07" w14:textId="77777777" w:rsidR="002443FD" w:rsidRPr="001D243E" w:rsidRDefault="002443FD" w:rsidP="002443FD">
            <w:r w:rsidRPr="001D243E">
              <w:t>Topography: Downhill from crop</w:t>
            </w:r>
          </w:p>
        </w:tc>
        <w:tc>
          <w:tcPr>
            <w:tcW w:w="1080" w:type="dxa"/>
            <w:vAlign w:val="center"/>
          </w:tcPr>
          <w:p w14:paraId="55046546" w14:textId="77777777" w:rsidR="002443FD" w:rsidRPr="001D243E" w:rsidRDefault="002443FD" w:rsidP="002443FD">
            <w:pPr>
              <w:jc w:val="center"/>
            </w:pPr>
          </w:p>
        </w:tc>
        <w:tc>
          <w:tcPr>
            <w:tcW w:w="1134" w:type="dxa"/>
            <w:vAlign w:val="center"/>
          </w:tcPr>
          <w:p w14:paraId="24AE1A41" w14:textId="77777777" w:rsidR="002443FD" w:rsidRPr="001D243E" w:rsidRDefault="002443FD" w:rsidP="002443FD">
            <w:pPr>
              <w:jc w:val="center"/>
            </w:pPr>
            <w:r w:rsidRPr="001D243E">
              <w:t>√</w:t>
            </w:r>
          </w:p>
        </w:tc>
      </w:tr>
      <w:tr w:rsidR="002443FD" w:rsidRPr="00D5180B" w14:paraId="1EFC035B" w14:textId="77777777" w:rsidTr="002443FD">
        <w:trPr>
          <w:trHeight w:val="288"/>
          <w:jc w:val="center"/>
        </w:trPr>
        <w:tc>
          <w:tcPr>
            <w:tcW w:w="2684" w:type="dxa"/>
            <w:vMerge/>
          </w:tcPr>
          <w:p w14:paraId="051241D0" w14:textId="77777777" w:rsidR="002443FD" w:rsidRPr="001D243E" w:rsidRDefault="002443FD" w:rsidP="002443FD"/>
        </w:tc>
        <w:tc>
          <w:tcPr>
            <w:tcW w:w="4970" w:type="dxa"/>
            <w:vMerge/>
          </w:tcPr>
          <w:p w14:paraId="28737D9D" w14:textId="77777777" w:rsidR="002443FD" w:rsidRPr="001D243E" w:rsidRDefault="002443FD" w:rsidP="002443FD"/>
        </w:tc>
        <w:tc>
          <w:tcPr>
            <w:tcW w:w="4316" w:type="dxa"/>
            <w:vAlign w:val="center"/>
          </w:tcPr>
          <w:p w14:paraId="71A6BA96" w14:textId="77777777" w:rsidR="002443FD" w:rsidRPr="001D243E" w:rsidRDefault="002443FD" w:rsidP="002443FD">
            <w:r w:rsidRPr="001D243E">
              <w:t>Physical barriers</w:t>
            </w:r>
          </w:p>
        </w:tc>
        <w:tc>
          <w:tcPr>
            <w:tcW w:w="1080" w:type="dxa"/>
            <w:vAlign w:val="center"/>
          </w:tcPr>
          <w:p w14:paraId="2451026E" w14:textId="77777777" w:rsidR="002443FD" w:rsidRPr="001D243E" w:rsidRDefault="002443FD" w:rsidP="002443FD">
            <w:pPr>
              <w:jc w:val="center"/>
            </w:pPr>
          </w:p>
        </w:tc>
        <w:tc>
          <w:tcPr>
            <w:tcW w:w="1134" w:type="dxa"/>
            <w:vAlign w:val="center"/>
          </w:tcPr>
          <w:p w14:paraId="52D70C34" w14:textId="77777777" w:rsidR="002443FD" w:rsidRPr="001D243E" w:rsidRDefault="002443FD" w:rsidP="002443FD">
            <w:pPr>
              <w:jc w:val="center"/>
            </w:pPr>
            <w:r w:rsidRPr="001D243E">
              <w:t>√</w:t>
            </w:r>
          </w:p>
        </w:tc>
      </w:tr>
      <w:tr w:rsidR="002443FD" w:rsidRPr="00D5180B" w14:paraId="3FC6E655" w14:textId="77777777" w:rsidTr="002443FD">
        <w:trPr>
          <w:trHeight w:val="288"/>
          <w:jc w:val="center"/>
        </w:trPr>
        <w:tc>
          <w:tcPr>
            <w:tcW w:w="2684" w:type="dxa"/>
            <w:vMerge w:val="restart"/>
            <w:shd w:val="clear" w:color="auto" w:fill="DBDBDB"/>
          </w:tcPr>
          <w:p w14:paraId="45197314" w14:textId="77777777" w:rsidR="002443FD" w:rsidRPr="00134BAD" w:rsidRDefault="002443FD" w:rsidP="002443FD">
            <w:pPr>
              <w:rPr>
                <w:b/>
              </w:rPr>
            </w:pPr>
            <w:r w:rsidRPr="00134BAD">
              <w:rPr>
                <w:b/>
              </w:rPr>
              <w:t>Well Head Distance from Untreated Manure</w:t>
            </w:r>
          </w:p>
          <w:p w14:paraId="7C60A8DE" w14:textId="77777777" w:rsidR="002443FD" w:rsidRPr="00134BAD" w:rsidRDefault="002443FD" w:rsidP="002443FD"/>
        </w:tc>
        <w:tc>
          <w:tcPr>
            <w:tcW w:w="4970" w:type="dxa"/>
            <w:vMerge w:val="restart"/>
            <w:shd w:val="clear" w:color="auto" w:fill="DBDBDB"/>
          </w:tcPr>
          <w:p w14:paraId="233B4E5A" w14:textId="77777777" w:rsidR="002443FD" w:rsidRPr="00134BAD" w:rsidRDefault="002443FD" w:rsidP="002443FD">
            <w:r w:rsidRPr="00134BAD">
              <w:t>200 ft. separation of untreated manure from wells, although less distance may be sufficient.</w:t>
            </w:r>
          </w:p>
        </w:tc>
        <w:tc>
          <w:tcPr>
            <w:tcW w:w="4316" w:type="dxa"/>
            <w:shd w:val="clear" w:color="auto" w:fill="DBDBDB"/>
            <w:vAlign w:val="center"/>
          </w:tcPr>
          <w:p w14:paraId="3539965B" w14:textId="77777777" w:rsidR="002443FD" w:rsidRPr="00134BAD" w:rsidRDefault="002443FD" w:rsidP="002443FD">
            <w:r w:rsidRPr="00134BAD">
              <w:t>Topography: Uphill from manure</w:t>
            </w:r>
          </w:p>
        </w:tc>
        <w:tc>
          <w:tcPr>
            <w:tcW w:w="1080" w:type="dxa"/>
            <w:shd w:val="clear" w:color="auto" w:fill="DBDBDB"/>
            <w:vAlign w:val="center"/>
          </w:tcPr>
          <w:p w14:paraId="7D49FBB8" w14:textId="77777777" w:rsidR="002443FD" w:rsidRPr="00134BAD" w:rsidRDefault="002443FD" w:rsidP="002443FD">
            <w:pPr>
              <w:jc w:val="center"/>
            </w:pPr>
          </w:p>
        </w:tc>
        <w:tc>
          <w:tcPr>
            <w:tcW w:w="1134" w:type="dxa"/>
            <w:shd w:val="clear" w:color="auto" w:fill="DBDBDB"/>
            <w:vAlign w:val="center"/>
          </w:tcPr>
          <w:p w14:paraId="1A4AB9CE" w14:textId="77777777" w:rsidR="002443FD" w:rsidRPr="00134BAD" w:rsidRDefault="002443FD" w:rsidP="002443FD">
            <w:pPr>
              <w:jc w:val="center"/>
            </w:pPr>
            <w:r w:rsidRPr="00134BAD">
              <w:t>√</w:t>
            </w:r>
          </w:p>
        </w:tc>
      </w:tr>
      <w:tr w:rsidR="002443FD" w:rsidRPr="00D5180B" w14:paraId="404C3F01" w14:textId="77777777" w:rsidTr="002443FD">
        <w:trPr>
          <w:trHeight w:val="288"/>
          <w:jc w:val="center"/>
        </w:trPr>
        <w:tc>
          <w:tcPr>
            <w:tcW w:w="2684" w:type="dxa"/>
            <w:vMerge/>
            <w:shd w:val="clear" w:color="auto" w:fill="DBDBDB"/>
          </w:tcPr>
          <w:p w14:paraId="4C7F2431" w14:textId="77777777" w:rsidR="002443FD" w:rsidRPr="001D243E" w:rsidRDefault="002443FD" w:rsidP="002443FD"/>
        </w:tc>
        <w:tc>
          <w:tcPr>
            <w:tcW w:w="4970" w:type="dxa"/>
            <w:vMerge/>
            <w:shd w:val="clear" w:color="auto" w:fill="DBDBDB"/>
          </w:tcPr>
          <w:p w14:paraId="449C596C" w14:textId="77777777" w:rsidR="002443FD" w:rsidRPr="001D243E" w:rsidRDefault="002443FD" w:rsidP="002443FD"/>
        </w:tc>
        <w:tc>
          <w:tcPr>
            <w:tcW w:w="4316" w:type="dxa"/>
            <w:shd w:val="clear" w:color="auto" w:fill="DBDBDB"/>
            <w:vAlign w:val="center"/>
          </w:tcPr>
          <w:p w14:paraId="3D1F541C" w14:textId="77777777" w:rsidR="002443FD" w:rsidRPr="001D243E" w:rsidRDefault="002443FD" w:rsidP="002443FD">
            <w:r w:rsidRPr="001D243E">
              <w:t>Topography: Downhill from manure</w:t>
            </w:r>
          </w:p>
        </w:tc>
        <w:tc>
          <w:tcPr>
            <w:tcW w:w="1080" w:type="dxa"/>
            <w:shd w:val="clear" w:color="auto" w:fill="DBDBDB"/>
            <w:vAlign w:val="center"/>
          </w:tcPr>
          <w:p w14:paraId="75EA81C6" w14:textId="77777777" w:rsidR="002443FD" w:rsidRPr="001D243E" w:rsidRDefault="002443FD" w:rsidP="002443FD">
            <w:pPr>
              <w:jc w:val="center"/>
            </w:pPr>
            <w:r w:rsidRPr="001D243E">
              <w:t>√</w:t>
            </w:r>
          </w:p>
        </w:tc>
        <w:tc>
          <w:tcPr>
            <w:tcW w:w="1134" w:type="dxa"/>
            <w:shd w:val="clear" w:color="auto" w:fill="DBDBDB"/>
            <w:vAlign w:val="center"/>
          </w:tcPr>
          <w:p w14:paraId="40816D55" w14:textId="77777777" w:rsidR="002443FD" w:rsidRPr="001D243E" w:rsidRDefault="002443FD" w:rsidP="002443FD">
            <w:pPr>
              <w:jc w:val="center"/>
            </w:pPr>
          </w:p>
        </w:tc>
      </w:tr>
      <w:tr w:rsidR="002443FD" w:rsidRPr="00D5180B" w14:paraId="592A50B9" w14:textId="77777777" w:rsidTr="002443FD">
        <w:trPr>
          <w:trHeight w:val="576"/>
          <w:jc w:val="center"/>
        </w:trPr>
        <w:tc>
          <w:tcPr>
            <w:tcW w:w="2684" w:type="dxa"/>
            <w:vMerge/>
            <w:shd w:val="clear" w:color="auto" w:fill="DBDBDB"/>
          </w:tcPr>
          <w:p w14:paraId="4819DD22" w14:textId="77777777" w:rsidR="002443FD" w:rsidRPr="001D243E" w:rsidRDefault="002443FD" w:rsidP="002443FD"/>
        </w:tc>
        <w:tc>
          <w:tcPr>
            <w:tcW w:w="4970" w:type="dxa"/>
            <w:vMerge/>
            <w:shd w:val="clear" w:color="auto" w:fill="DBDBDB"/>
          </w:tcPr>
          <w:p w14:paraId="23453E0A" w14:textId="77777777" w:rsidR="002443FD" w:rsidRPr="001D243E" w:rsidRDefault="002443FD" w:rsidP="002443FD"/>
        </w:tc>
        <w:tc>
          <w:tcPr>
            <w:tcW w:w="4316" w:type="dxa"/>
            <w:shd w:val="clear" w:color="auto" w:fill="DBDBDB"/>
            <w:vAlign w:val="center"/>
          </w:tcPr>
          <w:p w14:paraId="3269D38F" w14:textId="77777777" w:rsidR="002443FD" w:rsidRPr="001D243E" w:rsidRDefault="002443FD" w:rsidP="002443FD">
            <w:r w:rsidRPr="001D243E">
              <w:t>Opportunity for water runoff  from or through untreated manure to well head</w:t>
            </w:r>
          </w:p>
        </w:tc>
        <w:tc>
          <w:tcPr>
            <w:tcW w:w="1080" w:type="dxa"/>
            <w:shd w:val="clear" w:color="auto" w:fill="DBDBDB"/>
            <w:vAlign w:val="center"/>
          </w:tcPr>
          <w:p w14:paraId="20E5EB32" w14:textId="77777777" w:rsidR="002443FD" w:rsidRPr="001D243E" w:rsidRDefault="002443FD" w:rsidP="002443FD">
            <w:pPr>
              <w:jc w:val="center"/>
            </w:pPr>
            <w:r w:rsidRPr="001D243E">
              <w:t>√</w:t>
            </w:r>
          </w:p>
        </w:tc>
        <w:tc>
          <w:tcPr>
            <w:tcW w:w="1134" w:type="dxa"/>
            <w:shd w:val="clear" w:color="auto" w:fill="DBDBDB"/>
            <w:vAlign w:val="center"/>
          </w:tcPr>
          <w:p w14:paraId="2F7C9343" w14:textId="77777777" w:rsidR="002443FD" w:rsidRPr="001D243E" w:rsidRDefault="002443FD" w:rsidP="002443FD">
            <w:pPr>
              <w:jc w:val="center"/>
            </w:pPr>
          </w:p>
        </w:tc>
      </w:tr>
      <w:tr w:rsidR="002443FD" w:rsidRPr="00D5180B" w14:paraId="657C1EF2" w14:textId="77777777" w:rsidTr="002443FD">
        <w:trPr>
          <w:trHeight w:val="288"/>
          <w:jc w:val="center"/>
        </w:trPr>
        <w:tc>
          <w:tcPr>
            <w:tcW w:w="2684" w:type="dxa"/>
            <w:vMerge/>
            <w:shd w:val="clear" w:color="auto" w:fill="DBDBDB"/>
          </w:tcPr>
          <w:p w14:paraId="4767ABD0" w14:textId="77777777" w:rsidR="002443FD" w:rsidRPr="001D243E" w:rsidRDefault="002443FD" w:rsidP="002443FD"/>
        </w:tc>
        <w:tc>
          <w:tcPr>
            <w:tcW w:w="4970" w:type="dxa"/>
            <w:vMerge/>
            <w:shd w:val="clear" w:color="auto" w:fill="DBDBDB"/>
          </w:tcPr>
          <w:p w14:paraId="6F3725E6" w14:textId="77777777" w:rsidR="002443FD" w:rsidRPr="001D243E" w:rsidRDefault="002443FD" w:rsidP="002443FD"/>
        </w:tc>
        <w:tc>
          <w:tcPr>
            <w:tcW w:w="4316" w:type="dxa"/>
            <w:shd w:val="clear" w:color="auto" w:fill="DBDBDB"/>
            <w:vAlign w:val="center"/>
          </w:tcPr>
          <w:p w14:paraId="31B5D281" w14:textId="77777777" w:rsidR="002443FD" w:rsidRPr="001D243E" w:rsidRDefault="002443FD" w:rsidP="002443FD">
            <w:r w:rsidRPr="001D243E">
              <w:t>Opportunity for soil leaching</w:t>
            </w:r>
          </w:p>
        </w:tc>
        <w:tc>
          <w:tcPr>
            <w:tcW w:w="1080" w:type="dxa"/>
            <w:shd w:val="clear" w:color="auto" w:fill="DBDBDB"/>
            <w:vAlign w:val="center"/>
          </w:tcPr>
          <w:p w14:paraId="275972B6" w14:textId="77777777" w:rsidR="002443FD" w:rsidRPr="001D243E" w:rsidRDefault="002443FD" w:rsidP="002443FD">
            <w:pPr>
              <w:jc w:val="center"/>
            </w:pPr>
            <w:r w:rsidRPr="001D243E">
              <w:t>√</w:t>
            </w:r>
          </w:p>
        </w:tc>
        <w:tc>
          <w:tcPr>
            <w:tcW w:w="1134" w:type="dxa"/>
            <w:shd w:val="clear" w:color="auto" w:fill="DBDBDB"/>
            <w:vAlign w:val="center"/>
          </w:tcPr>
          <w:p w14:paraId="2D926D69" w14:textId="77777777" w:rsidR="002443FD" w:rsidRPr="001D243E" w:rsidRDefault="002443FD" w:rsidP="002443FD">
            <w:pPr>
              <w:jc w:val="center"/>
            </w:pPr>
          </w:p>
        </w:tc>
      </w:tr>
      <w:tr w:rsidR="002443FD" w:rsidRPr="00D5180B" w14:paraId="2D409195" w14:textId="77777777" w:rsidTr="002443FD">
        <w:trPr>
          <w:trHeight w:val="576"/>
          <w:jc w:val="center"/>
        </w:trPr>
        <w:tc>
          <w:tcPr>
            <w:tcW w:w="2684" w:type="dxa"/>
            <w:vMerge/>
          </w:tcPr>
          <w:p w14:paraId="65BC26E4" w14:textId="77777777" w:rsidR="002443FD" w:rsidRPr="001D243E" w:rsidRDefault="002443FD" w:rsidP="002443FD"/>
        </w:tc>
        <w:tc>
          <w:tcPr>
            <w:tcW w:w="4970" w:type="dxa"/>
            <w:vMerge/>
          </w:tcPr>
          <w:p w14:paraId="7E2CF821" w14:textId="77777777" w:rsidR="002443FD" w:rsidRPr="001D243E" w:rsidRDefault="002443FD" w:rsidP="002443FD"/>
        </w:tc>
        <w:tc>
          <w:tcPr>
            <w:tcW w:w="4316" w:type="dxa"/>
            <w:shd w:val="clear" w:color="auto" w:fill="DBDBDB"/>
            <w:vAlign w:val="center"/>
          </w:tcPr>
          <w:p w14:paraId="1E37FB22" w14:textId="77777777" w:rsidR="002443FD" w:rsidRPr="001D243E" w:rsidRDefault="002443FD" w:rsidP="002443FD">
            <w:r w:rsidRPr="001D243E">
              <w:t>Presence of physical barriers such as windbreaks, diversion ditches, vegetative strips</w:t>
            </w:r>
          </w:p>
        </w:tc>
        <w:tc>
          <w:tcPr>
            <w:tcW w:w="1080" w:type="dxa"/>
            <w:shd w:val="clear" w:color="auto" w:fill="DBDBDB"/>
            <w:vAlign w:val="center"/>
          </w:tcPr>
          <w:p w14:paraId="64AA059D" w14:textId="77777777" w:rsidR="002443FD" w:rsidRPr="001D243E" w:rsidRDefault="002443FD" w:rsidP="002443FD">
            <w:pPr>
              <w:jc w:val="center"/>
            </w:pPr>
          </w:p>
        </w:tc>
        <w:tc>
          <w:tcPr>
            <w:tcW w:w="1134" w:type="dxa"/>
            <w:shd w:val="clear" w:color="auto" w:fill="DBDBDB"/>
            <w:vAlign w:val="center"/>
          </w:tcPr>
          <w:p w14:paraId="69A65610" w14:textId="77777777" w:rsidR="002443FD" w:rsidRPr="001D243E" w:rsidRDefault="002443FD" w:rsidP="002443FD">
            <w:pPr>
              <w:jc w:val="center"/>
            </w:pPr>
            <w:r w:rsidRPr="001D243E">
              <w:t>√</w:t>
            </w:r>
          </w:p>
        </w:tc>
      </w:tr>
      <w:tr w:rsidR="002443FD" w:rsidRPr="00D5180B" w14:paraId="76111C8A" w14:textId="77777777" w:rsidTr="002443FD">
        <w:trPr>
          <w:trHeight w:val="288"/>
          <w:jc w:val="center"/>
        </w:trPr>
        <w:tc>
          <w:tcPr>
            <w:tcW w:w="2684" w:type="dxa"/>
            <w:vMerge w:val="restart"/>
          </w:tcPr>
          <w:p w14:paraId="211DDEF1" w14:textId="77777777" w:rsidR="002443FD" w:rsidRPr="00134BAD" w:rsidRDefault="002443FD" w:rsidP="002443FD">
            <w:r w:rsidRPr="00134BAD">
              <w:rPr>
                <w:b/>
              </w:rPr>
              <w:t>Surface Water Distance from</w:t>
            </w:r>
            <w:r w:rsidRPr="00134BAD">
              <w:t xml:space="preserve"> </w:t>
            </w:r>
            <w:r w:rsidRPr="00134BAD">
              <w:rPr>
                <w:b/>
              </w:rPr>
              <w:t>Untreated Manure</w:t>
            </w:r>
          </w:p>
        </w:tc>
        <w:tc>
          <w:tcPr>
            <w:tcW w:w="4970" w:type="dxa"/>
            <w:vMerge w:val="restart"/>
          </w:tcPr>
          <w:p w14:paraId="11FE86EA" w14:textId="77777777" w:rsidR="002443FD" w:rsidRPr="00134BAD" w:rsidRDefault="002443FD" w:rsidP="002443FD">
            <w:r w:rsidRPr="00134BAD">
              <w:t>At least 100 feet separation for sandy soil and 200 feet separation for loamy or clay soil (slope less than 6%; increase distance to 300 feet if slope greater than 6%) is recommended.</w:t>
            </w:r>
          </w:p>
          <w:p w14:paraId="6C8A7DCC" w14:textId="77777777" w:rsidR="002443FD" w:rsidRPr="00134BAD" w:rsidRDefault="002443FD" w:rsidP="002443FD"/>
        </w:tc>
        <w:tc>
          <w:tcPr>
            <w:tcW w:w="4316" w:type="dxa"/>
            <w:vAlign w:val="center"/>
          </w:tcPr>
          <w:p w14:paraId="1808DD31" w14:textId="77777777" w:rsidR="002443FD" w:rsidRPr="00134BAD" w:rsidRDefault="002443FD" w:rsidP="002443FD">
            <w:r w:rsidRPr="00134BAD">
              <w:t>Topography: Uphill from manure</w:t>
            </w:r>
          </w:p>
        </w:tc>
        <w:tc>
          <w:tcPr>
            <w:tcW w:w="1080" w:type="dxa"/>
            <w:vAlign w:val="center"/>
          </w:tcPr>
          <w:p w14:paraId="271A71CD" w14:textId="77777777" w:rsidR="002443FD" w:rsidRPr="00134BAD" w:rsidRDefault="002443FD" w:rsidP="002443FD">
            <w:pPr>
              <w:jc w:val="center"/>
            </w:pPr>
          </w:p>
        </w:tc>
        <w:tc>
          <w:tcPr>
            <w:tcW w:w="1134" w:type="dxa"/>
            <w:vAlign w:val="center"/>
          </w:tcPr>
          <w:p w14:paraId="3C8C8683" w14:textId="77777777" w:rsidR="002443FD" w:rsidRPr="00134BAD" w:rsidRDefault="002443FD" w:rsidP="002443FD">
            <w:pPr>
              <w:jc w:val="center"/>
            </w:pPr>
            <w:r w:rsidRPr="00134BAD">
              <w:t>√</w:t>
            </w:r>
          </w:p>
        </w:tc>
      </w:tr>
      <w:tr w:rsidR="002443FD" w:rsidRPr="00D5180B" w14:paraId="2EA00829" w14:textId="77777777" w:rsidTr="002443FD">
        <w:trPr>
          <w:trHeight w:val="288"/>
          <w:jc w:val="center"/>
        </w:trPr>
        <w:tc>
          <w:tcPr>
            <w:tcW w:w="2684" w:type="dxa"/>
            <w:vMerge/>
          </w:tcPr>
          <w:p w14:paraId="0980C8E1" w14:textId="77777777" w:rsidR="002443FD" w:rsidRPr="001D243E" w:rsidRDefault="002443FD" w:rsidP="002443FD"/>
        </w:tc>
        <w:tc>
          <w:tcPr>
            <w:tcW w:w="4970" w:type="dxa"/>
            <w:vMerge/>
          </w:tcPr>
          <w:p w14:paraId="2CA72533" w14:textId="77777777" w:rsidR="002443FD" w:rsidRPr="001D243E" w:rsidRDefault="002443FD" w:rsidP="002443FD"/>
        </w:tc>
        <w:tc>
          <w:tcPr>
            <w:tcW w:w="4316" w:type="dxa"/>
            <w:vAlign w:val="center"/>
          </w:tcPr>
          <w:p w14:paraId="234AD79E" w14:textId="77777777" w:rsidR="002443FD" w:rsidRPr="001D243E" w:rsidRDefault="002443FD" w:rsidP="002443FD">
            <w:r w:rsidRPr="001D243E">
              <w:t>Topography: Downhill from manure</w:t>
            </w:r>
          </w:p>
        </w:tc>
        <w:tc>
          <w:tcPr>
            <w:tcW w:w="1080" w:type="dxa"/>
            <w:vAlign w:val="center"/>
          </w:tcPr>
          <w:p w14:paraId="093E83D2" w14:textId="77777777" w:rsidR="002443FD" w:rsidRPr="001D243E" w:rsidRDefault="002443FD" w:rsidP="002443FD">
            <w:pPr>
              <w:jc w:val="center"/>
            </w:pPr>
            <w:r w:rsidRPr="001D243E">
              <w:t>√</w:t>
            </w:r>
          </w:p>
        </w:tc>
        <w:tc>
          <w:tcPr>
            <w:tcW w:w="1134" w:type="dxa"/>
            <w:vAlign w:val="center"/>
          </w:tcPr>
          <w:p w14:paraId="3E53C457" w14:textId="77777777" w:rsidR="002443FD" w:rsidRPr="001D243E" w:rsidRDefault="002443FD" w:rsidP="002443FD">
            <w:pPr>
              <w:jc w:val="center"/>
            </w:pPr>
          </w:p>
        </w:tc>
      </w:tr>
      <w:tr w:rsidR="002443FD" w:rsidRPr="00D5180B" w14:paraId="3E32D2DF" w14:textId="77777777" w:rsidTr="002443FD">
        <w:trPr>
          <w:trHeight w:val="576"/>
          <w:jc w:val="center"/>
        </w:trPr>
        <w:tc>
          <w:tcPr>
            <w:tcW w:w="2684" w:type="dxa"/>
            <w:vMerge/>
          </w:tcPr>
          <w:p w14:paraId="4C65DC78" w14:textId="77777777" w:rsidR="002443FD" w:rsidRPr="001D243E" w:rsidRDefault="002443FD" w:rsidP="002443FD"/>
        </w:tc>
        <w:tc>
          <w:tcPr>
            <w:tcW w:w="4970" w:type="dxa"/>
            <w:vMerge/>
          </w:tcPr>
          <w:p w14:paraId="7AC7BDAF" w14:textId="77777777" w:rsidR="002443FD" w:rsidRPr="001D243E" w:rsidRDefault="002443FD" w:rsidP="002443FD"/>
        </w:tc>
        <w:tc>
          <w:tcPr>
            <w:tcW w:w="4316" w:type="dxa"/>
            <w:vAlign w:val="center"/>
          </w:tcPr>
          <w:p w14:paraId="5BC4D776" w14:textId="77777777" w:rsidR="002443FD" w:rsidRPr="001D243E" w:rsidRDefault="002443FD" w:rsidP="002443FD">
            <w:r w:rsidRPr="001D243E">
              <w:t>Opportunity for water runoff from or through untreated manure to surface waters.</w:t>
            </w:r>
          </w:p>
        </w:tc>
        <w:tc>
          <w:tcPr>
            <w:tcW w:w="1080" w:type="dxa"/>
            <w:vAlign w:val="center"/>
          </w:tcPr>
          <w:p w14:paraId="298AB17F" w14:textId="77777777" w:rsidR="002443FD" w:rsidRPr="001D243E" w:rsidRDefault="002443FD" w:rsidP="002443FD">
            <w:pPr>
              <w:jc w:val="center"/>
            </w:pPr>
            <w:r w:rsidRPr="001D243E">
              <w:t>√</w:t>
            </w:r>
          </w:p>
        </w:tc>
        <w:tc>
          <w:tcPr>
            <w:tcW w:w="1134" w:type="dxa"/>
            <w:vAlign w:val="center"/>
          </w:tcPr>
          <w:p w14:paraId="48C810A1" w14:textId="77777777" w:rsidR="002443FD" w:rsidRPr="001D243E" w:rsidRDefault="002443FD" w:rsidP="002443FD">
            <w:pPr>
              <w:jc w:val="center"/>
            </w:pPr>
          </w:p>
        </w:tc>
      </w:tr>
      <w:tr w:rsidR="002443FD" w:rsidRPr="00D5180B" w14:paraId="600E9C0E" w14:textId="77777777" w:rsidTr="002443FD">
        <w:trPr>
          <w:trHeight w:val="288"/>
          <w:jc w:val="center"/>
        </w:trPr>
        <w:tc>
          <w:tcPr>
            <w:tcW w:w="2684" w:type="dxa"/>
            <w:vMerge/>
          </w:tcPr>
          <w:p w14:paraId="3ED07B72" w14:textId="77777777" w:rsidR="002443FD" w:rsidRPr="001D243E" w:rsidRDefault="002443FD" w:rsidP="002443FD"/>
        </w:tc>
        <w:tc>
          <w:tcPr>
            <w:tcW w:w="4970" w:type="dxa"/>
            <w:vMerge/>
          </w:tcPr>
          <w:p w14:paraId="5F1C945C" w14:textId="77777777" w:rsidR="002443FD" w:rsidRPr="001D243E" w:rsidRDefault="002443FD" w:rsidP="002443FD"/>
        </w:tc>
        <w:tc>
          <w:tcPr>
            <w:tcW w:w="4316" w:type="dxa"/>
            <w:vAlign w:val="center"/>
          </w:tcPr>
          <w:p w14:paraId="6674865B" w14:textId="77777777" w:rsidR="002443FD" w:rsidRPr="001D243E" w:rsidRDefault="002443FD" w:rsidP="002443FD">
            <w:r w:rsidRPr="001D243E">
              <w:t>Opportunity for soil leaching</w:t>
            </w:r>
          </w:p>
        </w:tc>
        <w:tc>
          <w:tcPr>
            <w:tcW w:w="1080" w:type="dxa"/>
            <w:vAlign w:val="center"/>
          </w:tcPr>
          <w:p w14:paraId="1F533158" w14:textId="77777777" w:rsidR="002443FD" w:rsidRPr="001D243E" w:rsidRDefault="002443FD" w:rsidP="002443FD">
            <w:pPr>
              <w:jc w:val="center"/>
            </w:pPr>
            <w:r w:rsidRPr="001D243E">
              <w:t>√</w:t>
            </w:r>
          </w:p>
        </w:tc>
        <w:tc>
          <w:tcPr>
            <w:tcW w:w="1134" w:type="dxa"/>
            <w:vAlign w:val="center"/>
          </w:tcPr>
          <w:p w14:paraId="5598C01A" w14:textId="77777777" w:rsidR="002443FD" w:rsidRPr="001D243E" w:rsidRDefault="002443FD" w:rsidP="002443FD">
            <w:pPr>
              <w:jc w:val="center"/>
            </w:pPr>
          </w:p>
        </w:tc>
      </w:tr>
      <w:tr w:rsidR="002443FD" w:rsidRPr="00D5180B" w14:paraId="40B601B0" w14:textId="77777777" w:rsidTr="002443FD">
        <w:trPr>
          <w:trHeight w:val="576"/>
          <w:jc w:val="center"/>
        </w:trPr>
        <w:tc>
          <w:tcPr>
            <w:tcW w:w="2684" w:type="dxa"/>
            <w:vMerge/>
          </w:tcPr>
          <w:p w14:paraId="2B85B388" w14:textId="77777777" w:rsidR="002443FD" w:rsidRPr="001D243E" w:rsidRDefault="002443FD" w:rsidP="002443FD"/>
        </w:tc>
        <w:tc>
          <w:tcPr>
            <w:tcW w:w="4970" w:type="dxa"/>
            <w:vMerge/>
          </w:tcPr>
          <w:p w14:paraId="43453834" w14:textId="77777777" w:rsidR="002443FD" w:rsidRPr="001D243E" w:rsidRDefault="002443FD" w:rsidP="002443FD"/>
        </w:tc>
        <w:tc>
          <w:tcPr>
            <w:tcW w:w="4316" w:type="dxa"/>
            <w:vAlign w:val="center"/>
          </w:tcPr>
          <w:p w14:paraId="518A0DE3" w14:textId="77777777" w:rsidR="002443FD" w:rsidRPr="001D243E" w:rsidRDefault="002443FD" w:rsidP="002443FD">
            <w:r w:rsidRPr="001D243E">
              <w:t>Presence of physical barriers such as windbreaks, diversion ditches, vegetative strips</w:t>
            </w:r>
          </w:p>
        </w:tc>
        <w:tc>
          <w:tcPr>
            <w:tcW w:w="1080" w:type="dxa"/>
            <w:vAlign w:val="center"/>
          </w:tcPr>
          <w:p w14:paraId="3843A5FE" w14:textId="77777777" w:rsidR="002443FD" w:rsidRPr="001D243E" w:rsidRDefault="002443FD" w:rsidP="002443FD">
            <w:pPr>
              <w:jc w:val="center"/>
            </w:pPr>
          </w:p>
        </w:tc>
        <w:tc>
          <w:tcPr>
            <w:tcW w:w="1134" w:type="dxa"/>
            <w:vAlign w:val="center"/>
          </w:tcPr>
          <w:p w14:paraId="1643C3AA" w14:textId="77777777" w:rsidR="002443FD" w:rsidRPr="001D243E" w:rsidRDefault="002443FD" w:rsidP="002443FD">
            <w:pPr>
              <w:jc w:val="center"/>
            </w:pPr>
            <w:r w:rsidRPr="001D243E">
              <w:t>√</w:t>
            </w:r>
          </w:p>
        </w:tc>
      </w:tr>
      <w:tr w:rsidR="002443FD" w:rsidRPr="00D5180B" w14:paraId="2A5B89E1" w14:textId="77777777" w:rsidTr="00292C9A">
        <w:trPr>
          <w:jc w:val="center"/>
        </w:trPr>
        <w:tc>
          <w:tcPr>
            <w:tcW w:w="2684" w:type="dxa"/>
            <w:shd w:val="clear" w:color="auto" w:fill="DBDBDB"/>
          </w:tcPr>
          <w:p w14:paraId="216B87DE" w14:textId="77777777" w:rsidR="002443FD" w:rsidRPr="00134BAD" w:rsidRDefault="002443FD" w:rsidP="002443FD">
            <w:pPr>
              <w:rPr>
                <w:b/>
              </w:rPr>
            </w:pPr>
            <w:r w:rsidRPr="00134BAD">
              <w:rPr>
                <w:b/>
              </w:rPr>
              <w:t>Rationale</w:t>
            </w:r>
          </w:p>
        </w:tc>
        <w:tc>
          <w:tcPr>
            <w:tcW w:w="11500" w:type="dxa"/>
            <w:gridSpan w:val="4"/>
            <w:shd w:val="clear" w:color="auto" w:fill="DBDBDB"/>
          </w:tcPr>
          <w:p w14:paraId="35481BB4" w14:textId="77777777" w:rsidR="002443FD" w:rsidRPr="00134BAD" w:rsidRDefault="002443FD" w:rsidP="002443FD">
            <w:r w:rsidRPr="00134BAD">
              <w:t xml:space="preserve">The bases for these distances above is best professional judgment of authors, contributors, and expert reviewers to prevent potential cross-contamination from adjacent land uses, taking into consideration the 200 foot distance cited in FDA </w:t>
            </w:r>
            <w:r w:rsidRPr="00134BAD">
              <w:fldChar w:fldCharType="begin"/>
            </w:r>
            <w:r w:rsidRPr="00134BAD">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134BAD">
              <w:fldChar w:fldCharType="separate"/>
            </w:r>
            <w:r w:rsidRPr="00134BAD">
              <w:t>(US FDA 2001)</w:t>
            </w:r>
            <w:r w:rsidRPr="00134BAD">
              <w:fldChar w:fldCharType="end"/>
            </w:r>
            <w:r w:rsidRPr="00134BAD">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p>
        </w:tc>
      </w:tr>
    </w:tbl>
    <w:p w14:paraId="14C54D24" w14:textId="77777777" w:rsidR="00AF15A6" w:rsidRPr="00134BAD" w:rsidRDefault="00702E40" w:rsidP="003E2E2C">
      <w:pPr>
        <w:ind w:left="-90" w:right="324"/>
        <w:sectPr w:rsidR="00AF15A6" w:rsidRPr="00134BAD" w:rsidSect="00764C30">
          <w:pgSz w:w="15840" w:h="12240" w:orient="landscape"/>
          <w:pgMar w:top="1152" w:right="1008" w:bottom="1008" w:left="1008" w:header="720" w:footer="720" w:gutter="0"/>
          <w:lnNumType w:countBy="1" w:restart="continuous"/>
          <w:cols w:space="720"/>
          <w:docGrid w:linePitch="360"/>
        </w:sectPr>
      </w:pPr>
      <w:r w:rsidRPr="00C57576">
        <w:rPr>
          <w:rFonts w:cs="Calibri"/>
          <w:sz w:val="18"/>
          <w:szCs w:val="18"/>
        </w:rPr>
        <w:lastRenderedPageBreak/>
        <w:t>Growers</w:t>
      </w:r>
      <w:r w:rsidRPr="00134BAD">
        <w:t xml:space="preserve"> should check for local, state and federal laws and regulations that protect riparian habitat, restrict removal of vegetation or habitat, or restrict construction of wildlife deterrent fences in riparian areas or wildlife corridors</w:t>
      </w:r>
      <w:r w:rsidR="003374F8" w:rsidRPr="00134BAD">
        <w:t xml:space="preserve">. </w:t>
      </w:r>
      <w:r w:rsidRPr="00C57576">
        <w:rPr>
          <w:rFonts w:cs="Calibri"/>
          <w:sz w:val="18"/>
          <w:szCs w:val="18"/>
        </w:rPr>
        <w:t>Growers</w:t>
      </w:r>
      <w:r w:rsidRPr="00134BAD">
        <w:t xml:space="preserve"> may want to contact the relevant agencies (e.g., the Regional Water Quality Control Board and state and federal fish and wildlife agencies) to confirm the details of these requirements. </w:t>
      </w:r>
    </w:p>
    <w:p w14:paraId="702D0DBB" w14:textId="77777777" w:rsidR="00F96477" w:rsidRPr="006915F4" w:rsidRDefault="00F96477" w:rsidP="009812E5">
      <w:pPr>
        <w:pStyle w:val="Heading1"/>
      </w:pPr>
      <w:bookmarkStart w:id="1028" w:name="_Toc489362243"/>
      <w:bookmarkStart w:id="1029" w:name="_Toc8374970"/>
      <w:bookmarkStart w:id="1030" w:name="_Toc19779616"/>
      <w:bookmarkStart w:id="1031" w:name="_Toc20839193"/>
      <w:r w:rsidRPr="006915F4">
        <w:lastRenderedPageBreak/>
        <w:t>Issue: Soil Fertility/cadmium Monitoring &amp; Management Program</w:t>
      </w:r>
      <w:bookmarkEnd w:id="1028"/>
      <w:bookmarkEnd w:id="1029"/>
      <w:bookmarkEnd w:id="1030"/>
      <w:bookmarkEnd w:id="1031"/>
    </w:p>
    <w:p w14:paraId="0B74ACDB"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16181305" w14:textId="77777777" w:rsidR="00F96477" w:rsidRPr="006950CC" w:rsidRDefault="00F96477" w:rsidP="007D7827">
      <w:pPr>
        <w:pStyle w:val="Heading2"/>
      </w:pPr>
      <w:bookmarkStart w:id="1032" w:name="_Toc443565047"/>
      <w:bookmarkStart w:id="1033" w:name="_Toc489362244"/>
      <w:bookmarkStart w:id="1034" w:name="_Toc8374971"/>
      <w:bookmarkStart w:id="1035" w:name="_Toc20839194"/>
      <w:r w:rsidRPr="006950CC">
        <w:t>The Best Practices Are:</w:t>
      </w:r>
      <w:bookmarkEnd w:id="1032"/>
      <w:bookmarkEnd w:id="1033"/>
      <w:bookmarkEnd w:id="1034"/>
      <w:bookmarkEnd w:id="1035"/>
    </w:p>
    <w:p w14:paraId="349E68E7" w14:textId="77777777" w:rsidR="00F96477" w:rsidRPr="006915F4" w:rsidRDefault="00F96477" w:rsidP="00F0393F">
      <w:pPr>
        <w:numPr>
          <w:ilvl w:val="0"/>
          <w:numId w:val="47"/>
        </w:numPr>
        <w:rPr>
          <w:rFonts w:cs="Calibri"/>
          <w:szCs w:val="23"/>
        </w:rPr>
      </w:pPr>
      <w:r w:rsidRPr="006915F4">
        <w:rPr>
          <w:rFonts w:cs="Calibri"/>
          <w:szCs w:val="23"/>
        </w:rPr>
        <w:t>Prior to the first use of ground for spinach production an assessment of potential production locations shall be conducted and a management plan developed</w:t>
      </w:r>
      <w:r w:rsidR="003374F8" w:rsidRPr="006915F4">
        <w:rPr>
          <w:rFonts w:cs="Calibri"/>
          <w:szCs w:val="23"/>
        </w:rPr>
        <w:t xml:space="preserve">. </w:t>
      </w:r>
    </w:p>
    <w:p w14:paraId="3C2B47B3" w14:textId="77777777" w:rsidR="00F96477" w:rsidRPr="006915F4" w:rsidRDefault="00F96477" w:rsidP="00F0393F">
      <w:pPr>
        <w:numPr>
          <w:ilvl w:val="1"/>
          <w:numId w:val="47"/>
        </w:numPr>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636A7970" w14:textId="77777777" w:rsidR="00F96477" w:rsidRPr="006915F4" w:rsidRDefault="00F96477" w:rsidP="00F0393F">
      <w:pPr>
        <w:numPr>
          <w:ilvl w:val="1"/>
          <w:numId w:val="47"/>
        </w:numPr>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06C1AE9C" w14:textId="77777777" w:rsidR="00F96477" w:rsidRPr="006915F4" w:rsidRDefault="00F96477" w:rsidP="00F0393F">
      <w:pPr>
        <w:numPr>
          <w:ilvl w:val="2"/>
          <w:numId w:val="47"/>
        </w:numPr>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4F543FE2" w14:textId="77777777" w:rsidR="00F96477" w:rsidRPr="006915F4" w:rsidRDefault="00F96477" w:rsidP="00F0393F">
      <w:pPr>
        <w:numPr>
          <w:ilvl w:val="2"/>
          <w:numId w:val="47"/>
        </w:numPr>
        <w:rPr>
          <w:rFonts w:cs="Calibri"/>
          <w:szCs w:val="23"/>
        </w:rPr>
      </w:pPr>
      <w:r w:rsidRPr="006915F4">
        <w:rPr>
          <w:rFonts w:cs="Calibri"/>
          <w:szCs w:val="23"/>
        </w:rPr>
        <w:t>Results from sampling and analysis should be used by growers to guide, as necessary, mitigation.</w:t>
      </w:r>
    </w:p>
    <w:p w14:paraId="6E239731" w14:textId="77777777" w:rsidR="00F96477" w:rsidRPr="006915F4" w:rsidRDefault="00F96477" w:rsidP="00F0393F">
      <w:pPr>
        <w:numPr>
          <w:ilvl w:val="2"/>
          <w:numId w:val="47"/>
        </w:numPr>
        <w:rPr>
          <w:rFonts w:cs="Calibri"/>
          <w:szCs w:val="23"/>
        </w:rPr>
      </w:pPr>
      <w:r w:rsidRPr="006915F4">
        <w:rPr>
          <w:rFonts w:cs="Calibri"/>
          <w:szCs w:val="23"/>
        </w:rPr>
        <w:t>Resources on sampling and analysis methodologies are provided in Appendix X.</w:t>
      </w:r>
    </w:p>
    <w:p w14:paraId="666C27B0" w14:textId="77777777" w:rsidR="00BC421C" w:rsidRPr="006915F4" w:rsidRDefault="00F96477" w:rsidP="00F0393F">
      <w:pPr>
        <w:numPr>
          <w:ilvl w:val="2"/>
          <w:numId w:val="47"/>
        </w:numPr>
        <w:rPr>
          <w:rFonts w:cs="Calibri"/>
          <w:szCs w:val="23"/>
        </w:rPr>
      </w:pPr>
      <w:r w:rsidRPr="006915F4">
        <w:rPr>
          <w:rFonts w:cs="Calibri"/>
          <w:szCs w:val="23"/>
        </w:rPr>
        <w:t>Resources on best management practices are provided in Appendix Y.</w:t>
      </w:r>
    </w:p>
    <w:p w14:paraId="5E3B7290" w14:textId="77777777" w:rsidR="001F7EB6" w:rsidRPr="00134BAD" w:rsidRDefault="001F7EB6" w:rsidP="009812E5">
      <w:pPr>
        <w:pStyle w:val="Heading1"/>
        <w:rPr>
          <w:sz w:val="32"/>
          <w:u w:val="single"/>
        </w:rPr>
      </w:pPr>
      <w:bookmarkStart w:id="1036" w:name="_Toc167780411"/>
      <w:bookmarkStart w:id="1037" w:name="_Toc167780412"/>
      <w:bookmarkStart w:id="1038" w:name="_Toc167780419"/>
      <w:bookmarkStart w:id="1039" w:name="_Toc489362245"/>
      <w:bookmarkStart w:id="1040" w:name="_Toc8374972"/>
      <w:bookmarkStart w:id="1041" w:name="_Toc20839195"/>
      <w:bookmarkEnd w:id="1036"/>
      <w:bookmarkEnd w:id="1037"/>
      <w:bookmarkEnd w:id="1038"/>
      <w:r w:rsidRPr="00134BAD">
        <w:rPr>
          <w:sz w:val="32"/>
        </w:rPr>
        <w:t>Transportation</w:t>
      </w:r>
      <w:bookmarkEnd w:id="1039"/>
      <w:bookmarkEnd w:id="1040"/>
      <w:bookmarkEnd w:id="1041"/>
    </w:p>
    <w:p w14:paraId="29A6E02C" w14:textId="77777777"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conditions to minimize the risk of contamination. Food contact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01F2B402" w14:textId="77777777" w:rsidR="00EC238F" w:rsidRPr="00D5180B" w:rsidRDefault="00EC238F" w:rsidP="007D7827">
      <w:pPr>
        <w:pStyle w:val="Heading2"/>
      </w:pPr>
      <w:bookmarkStart w:id="1042" w:name="_Toc489362246"/>
      <w:bookmarkStart w:id="1043" w:name="_Toc8374973"/>
      <w:bookmarkStart w:id="1044" w:name="_Toc20839196"/>
      <w:r w:rsidRPr="00D5180B">
        <w:t>The Best Practices Are:</w:t>
      </w:r>
      <w:bookmarkEnd w:id="1042"/>
      <w:bookmarkEnd w:id="1043"/>
      <w:bookmarkEnd w:id="1044"/>
    </w:p>
    <w:p w14:paraId="56F050CB" w14:textId="77777777" w:rsidR="00EC238F" w:rsidRPr="00D5180B" w:rsidRDefault="00D31511" w:rsidP="00F0393F">
      <w:pPr>
        <w:pStyle w:val="BodyText"/>
        <w:numPr>
          <w:ilvl w:val="0"/>
          <w:numId w:val="47"/>
        </w:numPr>
        <w:spacing w:before="120" w:after="120"/>
        <w:rPr>
          <w:rFonts w:cs="Calibri"/>
          <w:b w:val="0"/>
          <w:szCs w:val="22"/>
        </w:rPr>
      </w:pPr>
      <w:r w:rsidRPr="00D5180B">
        <w:rPr>
          <w:rFonts w:cs="Calibri"/>
          <w:b w:val="0"/>
          <w:szCs w:val="22"/>
        </w:rPr>
        <w:t>Visually inspect all s</w:t>
      </w:r>
      <w:r w:rsidR="00483D50" w:rsidRPr="00D5180B">
        <w:rPr>
          <w:rFonts w:cs="Calibri"/>
          <w:b w:val="0"/>
          <w:szCs w:val="22"/>
        </w:rPr>
        <w:t>hipping units and e</w:t>
      </w:r>
      <w:r w:rsidR="00EC238F" w:rsidRPr="00D5180B">
        <w:rPr>
          <w:rFonts w:cs="Calibri"/>
          <w:b w:val="0"/>
          <w:szCs w:val="22"/>
        </w:rPr>
        <w:t xml:space="preserve">quipment used to transport leafy greens </w:t>
      </w:r>
      <w:r w:rsidR="009B7806" w:rsidRPr="00D5180B">
        <w:rPr>
          <w:rFonts w:cs="Calibri"/>
          <w:b w:val="0"/>
          <w:szCs w:val="22"/>
        </w:rPr>
        <w:t>on the farm or from the farm to a cooling, packing, or processing facility</w:t>
      </w:r>
      <w:r w:rsidRPr="00D5180B">
        <w:rPr>
          <w:rFonts w:cs="Calibri"/>
          <w:b w:val="0"/>
          <w:szCs w:val="22"/>
        </w:rPr>
        <w:t xml:space="preserve"> to ensure they are</w:t>
      </w:r>
      <w:r w:rsidR="00EC238F" w:rsidRPr="00D5180B">
        <w:rPr>
          <w:rFonts w:cs="Calibri"/>
          <w:b w:val="0"/>
          <w:szCs w:val="22"/>
        </w:rPr>
        <w:t>:</w:t>
      </w:r>
    </w:p>
    <w:p w14:paraId="5C58720F" w14:textId="77777777" w:rsidR="00BD7624" w:rsidRPr="00D5180B" w:rsidRDefault="00BD7624" w:rsidP="00F0393F">
      <w:pPr>
        <w:pStyle w:val="BodyText"/>
        <w:numPr>
          <w:ilvl w:val="1"/>
          <w:numId w:val="47"/>
        </w:numPr>
        <w:spacing w:before="120" w:after="120"/>
        <w:rPr>
          <w:rFonts w:cs="Calibri"/>
          <w:b w:val="0"/>
          <w:szCs w:val="22"/>
        </w:rPr>
      </w:pPr>
      <w:r w:rsidRPr="00D5180B">
        <w:rPr>
          <w:rFonts w:cs="Calibri"/>
          <w:b w:val="0"/>
          <w:szCs w:val="22"/>
        </w:rPr>
        <w:t>In good, working condition; and</w:t>
      </w:r>
    </w:p>
    <w:p w14:paraId="481C9306" w14:textId="77777777" w:rsidR="00EC238F" w:rsidRPr="00D5180B" w:rsidRDefault="00BD0781" w:rsidP="00F0393F">
      <w:pPr>
        <w:pStyle w:val="BodyText"/>
        <w:numPr>
          <w:ilvl w:val="1"/>
          <w:numId w:val="47"/>
        </w:numPr>
        <w:spacing w:before="120" w:after="1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0B412466" w14:textId="77777777" w:rsidR="003F55BC" w:rsidRPr="00D5180B" w:rsidRDefault="003F55BC" w:rsidP="003F55BC">
      <w:pPr>
        <w:rPr>
          <w:szCs w:val="22"/>
        </w:rPr>
      </w:pPr>
    </w:p>
    <w:p w14:paraId="5D1E2103" w14:textId="77777777" w:rsidR="004F688C" w:rsidRPr="00134BAD" w:rsidRDefault="004F688C" w:rsidP="003F55BC">
      <w:pPr>
        <w:pStyle w:val="Heading1"/>
        <w:rPr>
          <w:sz w:val="32"/>
          <w:u w:val="single"/>
        </w:rPr>
      </w:pPr>
      <w:bookmarkStart w:id="1045" w:name="_Toc489362247"/>
      <w:bookmarkStart w:id="1046" w:name="_Toc8374974"/>
      <w:bookmarkStart w:id="1047" w:name="_Toc20839197"/>
      <w:r w:rsidRPr="00134BAD">
        <w:rPr>
          <w:sz w:val="32"/>
        </w:rPr>
        <w:lastRenderedPageBreak/>
        <w:t>Detailed Background Guidance Information</w:t>
      </w:r>
      <w:bookmarkEnd w:id="1045"/>
      <w:bookmarkEnd w:id="1046"/>
      <w:bookmarkEnd w:id="1047"/>
      <w:r w:rsidRPr="00134BAD">
        <w:rPr>
          <w:sz w:val="32"/>
          <w:u w:val="single"/>
        </w:rPr>
        <w:t xml:space="preserve"> </w:t>
      </w:r>
    </w:p>
    <w:p w14:paraId="67E566A0" w14:textId="77777777" w:rsidR="00BC421C" w:rsidRPr="00D5180B" w:rsidRDefault="00BC421C" w:rsidP="007D7827">
      <w:pPr>
        <w:pStyle w:val="Heading2"/>
      </w:pPr>
      <w:bookmarkStart w:id="1048" w:name="_Toc167780421"/>
      <w:bookmarkStart w:id="1049" w:name="_Toc198619183"/>
      <w:bookmarkStart w:id="1050" w:name="_Toc443565049"/>
      <w:bookmarkStart w:id="1051" w:name="_Toc489362248"/>
      <w:bookmarkStart w:id="1052" w:name="_Toc8374975"/>
      <w:bookmarkStart w:id="1053" w:name="_Toc20839198"/>
      <w:r w:rsidRPr="00D5180B">
        <w:t>Required Reference Documents</w:t>
      </w:r>
      <w:bookmarkEnd w:id="1048"/>
      <w:bookmarkEnd w:id="1049"/>
      <w:bookmarkEnd w:id="1050"/>
      <w:bookmarkEnd w:id="1051"/>
      <w:bookmarkEnd w:id="1052"/>
      <w:bookmarkEnd w:id="1053"/>
    </w:p>
    <w:p w14:paraId="669EEF99" w14:textId="77777777" w:rsidR="00BC421C" w:rsidRPr="00D5180B" w:rsidRDefault="00BC421C" w:rsidP="00F0393F">
      <w:pPr>
        <w:numPr>
          <w:ilvl w:val="0"/>
          <w:numId w:val="40"/>
        </w:numPr>
        <w:rPr>
          <w:rFonts w:cs="Calibri"/>
          <w:szCs w:val="22"/>
        </w:rPr>
      </w:pPr>
      <w:r w:rsidRPr="00D5180B">
        <w:rPr>
          <w:rFonts w:cs="Calibri"/>
          <w:szCs w:val="22"/>
        </w:rPr>
        <w:t>FDA Guide to Minimize Microbial Food Safety Hazards for Fresh Fruits and Vegetables (</w:t>
      </w:r>
      <w:hyperlink r:id="rId24" w:history="1">
        <w:r w:rsidR="00D52711" w:rsidRPr="00D5180B">
          <w:rPr>
            <w:rFonts w:cs="Calibri"/>
            <w:szCs w:val="22"/>
          </w:rPr>
          <w:t>www.foodsafety.gov/~dms/prodguid.html</w:t>
        </w:r>
      </w:hyperlink>
      <w:r w:rsidR="00D52711" w:rsidRPr="00D5180B">
        <w:rPr>
          <w:rFonts w:cs="Calibri"/>
          <w:szCs w:val="22"/>
        </w:rPr>
        <w:t xml:space="preserve">) </w:t>
      </w:r>
    </w:p>
    <w:p w14:paraId="7A5ABADD" w14:textId="77777777" w:rsidR="00BC421C" w:rsidRPr="00D5180B" w:rsidRDefault="00BC421C" w:rsidP="00F0393F">
      <w:pPr>
        <w:numPr>
          <w:ilvl w:val="0"/>
          <w:numId w:val="40"/>
        </w:numPr>
        <w:rPr>
          <w:rFonts w:cs="Calibri"/>
          <w:szCs w:val="22"/>
        </w:rPr>
      </w:pPr>
      <w:r w:rsidRPr="00D5180B">
        <w:rPr>
          <w:rFonts w:cs="Calibri"/>
          <w:szCs w:val="22"/>
        </w:rPr>
        <w:t xml:space="preserve">UFFVA  Food Safety Auditing Guidelines: Core Elements of Good Agricultural Practices for Fresh Fruits and Vegetables </w:t>
      </w:r>
    </w:p>
    <w:p w14:paraId="05BF9AE9" w14:textId="77777777" w:rsidR="00BC421C" w:rsidRPr="00D5180B" w:rsidRDefault="00BC421C" w:rsidP="00F0393F">
      <w:pPr>
        <w:numPr>
          <w:ilvl w:val="0"/>
          <w:numId w:val="40"/>
        </w:numPr>
        <w:rPr>
          <w:rFonts w:cs="Calibri"/>
          <w:szCs w:val="22"/>
        </w:rPr>
      </w:pPr>
      <w:r w:rsidRPr="00D5180B">
        <w:rPr>
          <w:rFonts w:cs="Calibri"/>
          <w:szCs w:val="22"/>
        </w:rPr>
        <w:t>UFFVA Food Safety Questionnaire for Fresh Fruits and Vegetables</w:t>
      </w:r>
    </w:p>
    <w:p w14:paraId="22A6A268" w14:textId="77777777" w:rsidR="00BC421C" w:rsidRPr="00D5180B" w:rsidRDefault="00BC421C" w:rsidP="00F0393F">
      <w:pPr>
        <w:numPr>
          <w:ilvl w:val="0"/>
          <w:numId w:val="40"/>
        </w:numPr>
        <w:rPr>
          <w:rFonts w:cs="Calibri"/>
          <w:szCs w:val="22"/>
        </w:rPr>
      </w:pPr>
      <w:r w:rsidRPr="00D5180B">
        <w:rPr>
          <w:rFonts w:cs="Calibri"/>
          <w:szCs w:val="22"/>
        </w:rPr>
        <w:t>National GAPs Program Cornell University:  Food Safety Begins on the Farm:</w:t>
      </w:r>
      <w:r w:rsidR="008778BE" w:rsidRPr="00D5180B">
        <w:rPr>
          <w:rFonts w:cs="Calibri"/>
          <w:szCs w:val="22"/>
        </w:rPr>
        <w:t xml:space="preserve">  </w:t>
      </w:r>
      <w:r w:rsidRPr="00D5180B">
        <w:rPr>
          <w:rFonts w:cs="Calibri"/>
          <w:szCs w:val="22"/>
        </w:rPr>
        <w:t xml:space="preserve">A Grower </w:t>
      </w:r>
      <w:r w:rsidR="00C35DF2" w:rsidRPr="00D5180B">
        <w:rPr>
          <w:rFonts w:cs="Calibri"/>
          <w:szCs w:val="22"/>
        </w:rPr>
        <w:t>Self-Assessment</w:t>
      </w:r>
      <w:r w:rsidRPr="00D5180B">
        <w:rPr>
          <w:rFonts w:cs="Calibri"/>
          <w:szCs w:val="22"/>
        </w:rPr>
        <w:t xml:space="preserve"> of Food Safety Risks  </w:t>
      </w:r>
    </w:p>
    <w:p w14:paraId="6DB12760" w14:textId="77777777" w:rsidR="002A644C" w:rsidRPr="00134BAD" w:rsidRDefault="00B36C15" w:rsidP="00134BAD">
      <w:pPr>
        <w:pStyle w:val="Heading1"/>
        <w:numPr>
          <w:ilvl w:val="0"/>
          <w:numId w:val="0"/>
        </w:numPr>
        <w:ind w:left="180"/>
        <w:rPr>
          <w:b w:val="0"/>
          <w:smallCaps w:val="0"/>
          <w:sz w:val="32"/>
        </w:rPr>
      </w:pPr>
      <w:bookmarkStart w:id="1054" w:name="_Toc167780422"/>
      <w:bookmarkStart w:id="1055" w:name="_Toc198619184"/>
      <w:bookmarkStart w:id="1056" w:name="_Toc443565050"/>
      <w:r w:rsidRPr="00D5180B">
        <w:rPr>
          <w:szCs w:val="22"/>
        </w:rPr>
        <w:br w:type="page"/>
      </w:r>
      <w:bookmarkStart w:id="1057" w:name="_Toc489362249"/>
      <w:bookmarkStart w:id="1058" w:name="_Toc20839199"/>
      <w:bookmarkEnd w:id="1054"/>
      <w:bookmarkEnd w:id="1055"/>
      <w:bookmarkEnd w:id="1056"/>
      <w:r w:rsidR="002A644C" w:rsidRPr="00134BAD">
        <w:rPr>
          <w:sz w:val="32"/>
        </w:rPr>
        <w:lastRenderedPageBreak/>
        <w:t>References</w:t>
      </w:r>
      <w:bookmarkEnd w:id="1057"/>
      <w:bookmarkEnd w:id="1058"/>
    </w:p>
    <w:p w14:paraId="40408589" w14:textId="77777777" w:rsidR="0004283C" w:rsidRDefault="0004283C" w:rsidP="0004283C"/>
    <w:p w14:paraId="064FB5C2" w14:textId="77777777" w:rsidR="004B7702" w:rsidRPr="0004283C" w:rsidRDefault="003F3672" w:rsidP="00134BAD">
      <w:pPr>
        <w:suppressLineNumbers/>
        <w:spacing w:before="120" w:after="120"/>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hyperlink r:id="rId25" w:anchor="article5" w:history="1">
        <w:r w:rsidR="004B7702" w:rsidRPr="00134BAD">
          <w:rPr>
            <w:rStyle w:val="Hyperlink"/>
            <w:color w:val="auto"/>
            <w:u w:val="none"/>
          </w:rPr>
          <w:t>http://www.ciwmb.ca.gov/regulations/Title14/ch31a5.htm#article5</w:t>
        </w:r>
      </w:hyperlink>
    </w:p>
    <w:p w14:paraId="3AFC96EA" w14:textId="77777777" w:rsidR="009C3C8B" w:rsidRPr="0004283C" w:rsidRDefault="009C3C8B" w:rsidP="00134BAD">
      <w:pPr>
        <w:spacing w:after="120"/>
        <w:rPr>
          <w:rFonts w:cs="Calibri"/>
          <w:szCs w:val="22"/>
        </w:rPr>
      </w:pPr>
      <w:bookmarkStart w:id="1059"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1059"/>
      <w:r w:rsidRPr="0004283C">
        <w:rPr>
          <w:rFonts w:cs="Calibri"/>
          <w:szCs w:val="22"/>
        </w:rPr>
        <w:t>.</w:t>
      </w:r>
    </w:p>
    <w:p w14:paraId="073654C5" w14:textId="77777777" w:rsidR="004B7702" w:rsidRPr="0004283C" w:rsidRDefault="004B7702" w:rsidP="00134BAD">
      <w:pPr>
        <w:suppressLineNumbers/>
        <w:spacing w:before="120" w:after="120"/>
        <w:rPr>
          <w:rFonts w:cs="Calibri"/>
          <w:szCs w:val="22"/>
        </w:rPr>
      </w:pPr>
      <w:r w:rsidRPr="0004283C">
        <w:rPr>
          <w:rFonts w:cs="Calibri"/>
          <w:szCs w:val="22"/>
        </w:rPr>
        <w:t xml:space="preserve">Fukushima H, Hoshina K, and Gomyoda M. 1999. Long-term survival of s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hyperlink r:id="rId26" w:history="1">
        <w:r w:rsidRPr="00134BAD">
          <w:rPr>
            <w:rStyle w:val="Hyperlink"/>
            <w:color w:val="auto"/>
            <w:u w:val="none"/>
          </w:rPr>
          <w:t>http://www.ncbi.nlm.nih.gov/entrez/query.fcgi?cmd=Retrieve&amp;db=PubMed&amp;dopt=Citation&amp;list_uids=10543842</w:t>
        </w:r>
      </w:hyperlink>
    </w:p>
    <w:p w14:paraId="4A5EC12A" w14:textId="77777777" w:rsidR="004B7702" w:rsidRPr="0004283C" w:rsidRDefault="004B7702" w:rsidP="00134BAD">
      <w:pPr>
        <w:suppressLineNumbers/>
        <w:spacing w:before="120" w:after="120"/>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hyperlink r:id="rId27" w:history="1">
        <w:r w:rsidRPr="00134BAD">
          <w:rPr>
            <w:rStyle w:val="Hyperlink"/>
            <w:color w:val="auto"/>
            <w:u w:val="none"/>
          </w:rPr>
          <w:t>http://www.ncbi.nlm.nih.gov/entrez/query.fcgi?cmd=Retrieve&amp;db=PubMed&amp;dopt=Citation&amp;list_uids=10698745</w:t>
        </w:r>
      </w:hyperlink>
    </w:p>
    <w:p w14:paraId="3025398E" w14:textId="77777777" w:rsidR="0012672C" w:rsidRPr="0004283C" w:rsidRDefault="0012672C" w:rsidP="00134BAD">
      <w:pPr>
        <w:spacing w:after="120"/>
        <w:rPr>
          <w:rFonts w:cs="Calibri"/>
          <w:szCs w:val="22"/>
        </w:rPr>
      </w:pPr>
      <w:bookmarkStart w:id="1060"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1F1DD980" w14:textId="77777777" w:rsidR="0012672C" w:rsidRPr="0004283C" w:rsidRDefault="0012672C" w:rsidP="00134BAD">
      <w:pPr>
        <w:spacing w:after="120"/>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1060"/>
    <w:p w14:paraId="572DBFF7" w14:textId="77777777" w:rsidR="004B7702" w:rsidRPr="0004283C" w:rsidRDefault="004B7702" w:rsidP="00134BAD">
      <w:pPr>
        <w:suppressLineNumbers/>
        <w:spacing w:before="120" w:after="120"/>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hyperlink r:id="rId28" w:history="1">
        <w:r w:rsidRPr="00134BAD">
          <w:rPr>
            <w:rStyle w:val="Hyperlink"/>
            <w:color w:val="auto"/>
            <w:u w:val="none"/>
          </w:rPr>
          <w:t>http://www.ncbi.nlm.nih.gov/entrez/query.fcgi?cmd=Retrieve&amp;db=PubMed&amp;dopt=Citation&amp;list_uids=15270487</w:t>
        </w:r>
      </w:hyperlink>
    </w:p>
    <w:p w14:paraId="112A56FA" w14:textId="77777777" w:rsidR="004B7702" w:rsidRPr="0004283C" w:rsidRDefault="004B7702" w:rsidP="00134BAD">
      <w:pPr>
        <w:suppressLineNumbers/>
        <w:spacing w:before="120" w:after="120"/>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hyperlink r:id="rId29" w:history="1">
        <w:r w:rsidRPr="00134BAD">
          <w:rPr>
            <w:rStyle w:val="Hyperlink"/>
            <w:color w:val="auto"/>
            <w:u w:val="none"/>
          </w:rPr>
          <w:t>http://www.ncbi.nlm.nih.gov/entrez/query.fcgi?cmd=Retrieve&amp;db=PubMed&amp;dopt=Citation&amp;list_uids=12540177</w:t>
        </w:r>
      </w:hyperlink>
    </w:p>
    <w:p w14:paraId="20576C0B" w14:textId="77777777" w:rsidR="00F911BD" w:rsidRPr="0004283C" w:rsidRDefault="00F911BD" w:rsidP="00134BAD">
      <w:pPr>
        <w:suppressLineNumbers/>
        <w:spacing w:before="120" w:after="120"/>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54D8B6D0" w14:textId="77777777" w:rsidR="0012672C" w:rsidRPr="0004283C" w:rsidRDefault="0012672C" w:rsidP="00134BAD">
      <w:pPr>
        <w:spacing w:after="120"/>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18EA3B15" w14:textId="77777777" w:rsidR="00834AF3" w:rsidRPr="0004283C" w:rsidRDefault="00834AF3" w:rsidP="00134BAD">
      <w:pPr>
        <w:spacing w:after="120"/>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6CE94F38" w14:textId="77777777" w:rsidR="004B7702" w:rsidRPr="0004283C" w:rsidRDefault="004B7702" w:rsidP="00134BAD">
      <w:pPr>
        <w:suppressLineNumbers/>
        <w:spacing w:before="120" w:after="120"/>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hyperlink r:id="rId30" w:history="1">
        <w:r w:rsidRPr="00134BAD">
          <w:rPr>
            <w:rStyle w:val="Hyperlink"/>
            <w:color w:val="auto"/>
            <w:u w:val="none"/>
          </w:rPr>
          <w:t>http://www.ncbi.nlm.nih.gov/entrez/query.fcgi?cmd=Retrieve&amp;db=PubMed&amp;dopt=Citation&amp;list_uids=14672213</w:t>
        </w:r>
      </w:hyperlink>
    </w:p>
    <w:p w14:paraId="4D911932" w14:textId="77777777" w:rsidR="004B7702" w:rsidRPr="0004283C" w:rsidRDefault="004B7702" w:rsidP="00134BAD">
      <w:pPr>
        <w:suppressLineNumbers/>
        <w:spacing w:before="120" w:after="120"/>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hyperlink r:id="rId31" w:history="1">
        <w:r w:rsidRPr="00134BAD">
          <w:rPr>
            <w:rStyle w:val="Hyperlink"/>
            <w:color w:val="auto"/>
            <w:u w:val="none"/>
          </w:rPr>
          <w:t>http://www.ncbi.nlm.nih.gov/entrez/query.fcgi?cmd=Retrieve&amp;db=PubMed&amp;dopt=Citation&amp;list_uids=15895721</w:t>
        </w:r>
      </w:hyperlink>
    </w:p>
    <w:p w14:paraId="528064C3" w14:textId="77777777" w:rsidR="00450D02" w:rsidRPr="0004283C" w:rsidRDefault="00450D02" w:rsidP="00134BAD">
      <w:pPr>
        <w:suppressLineNumbers/>
        <w:spacing w:before="120" w:after="120"/>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22A65F43" w14:textId="77777777" w:rsidR="00834AF3" w:rsidRPr="0004283C" w:rsidRDefault="00834AF3" w:rsidP="00134BAD">
      <w:pPr>
        <w:spacing w:after="120"/>
        <w:rPr>
          <w:rFonts w:cs="Calibri"/>
          <w:szCs w:val="22"/>
        </w:rPr>
      </w:pPr>
      <w:r w:rsidRPr="0004283C">
        <w:rPr>
          <w:rFonts w:cs="Calibri"/>
          <w:szCs w:val="22"/>
        </w:rPr>
        <w:lastRenderedPageBreak/>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63A15FAF"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hyperlink r:id="rId32" w:history="1">
        <w:r w:rsidRPr="00134BAD">
          <w:rPr>
            <w:rStyle w:val="Hyperlink"/>
            <w:color w:val="auto"/>
            <w:u w:val="none"/>
          </w:rPr>
          <w:t>http://www.ncbi.nlm.nih.gov/entrez/query.fcgi?cmd=Retrieve&amp;db=PubMed&amp;dopt=Citation&amp;list_uids=10772206</w:t>
        </w:r>
      </w:hyperlink>
    </w:p>
    <w:p w14:paraId="40E0AE51"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hyperlink r:id="rId33" w:history="1">
        <w:r w:rsidRPr="00134BAD">
          <w:rPr>
            <w:rStyle w:val="Hyperlink"/>
            <w:color w:val="auto"/>
            <w:u w:val="none"/>
          </w:rPr>
          <w:t>http://www.ncbi.nlm.nih.gov/entrez/query.fcgi?cmd=Retrieve&amp;db=PubMed&amp;dopt=Citation&amp;list_uids=11041147</w:t>
        </w:r>
      </w:hyperlink>
    </w:p>
    <w:p w14:paraId="068C28EE" w14:textId="77777777" w:rsidR="004B7702" w:rsidRPr="0004283C" w:rsidRDefault="004B7702" w:rsidP="00134BAD">
      <w:pPr>
        <w:suppressLineNumbers/>
        <w:spacing w:before="120" w:after="120"/>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hyperlink r:id="rId34" w:history="1">
        <w:r w:rsidRPr="00134BAD">
          <w:rPr>
            <w:rStyle w:val="Hyperlink"/>
            <w:color w:val="auto"/>
            <w:u w:val="none"/>
          </w:rPr>
          <w:t>http://www.ncbi.nlm.nih.gov/entrez/query.fcgi?cmd=Retrieve&amp;db=PubMed&amp;dopt=Citation&amp;list_uids=11726166</w:t>
        </w:r>
      </w:hyperlink>
    </w:p>
    <w:p w14:paraId="4A0ADB39" w14:textId="77777777" w:rsidR="004B7702" w:rsidRPr="0004283C" w:rsidRDefault="004B7702" w:rsidP="00134BAD">
      <w:pPr>
        <w:suppressLineNumbers/>
        <w:spacing w:before="120" w:after="120"/>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hyperlink r:id="rId35" w:history="1">
        <w:r w:rsidRPr="00134BAD">
          <w:rPr>
            <w:rStyle w:val="Hyperlink"/>
            <w:color w:val="auto"/>
            <w:u w:val="none"/>
          </w:rPr>
          <w:t>http://rais.ornl.gov/homepage/SSG_nonrad_technical.pdf</w:t>
        </w:r>
      </w:hyperlink>
    </w:p>
    <w:p w14:paraId="1D88EC5B" w14:textId="77777777" w:rsidR="004B7702" w:rsidRPr="0004283C" w:rsidRDefault="004B7702" w:rsidP="00134BAD">
      <w:pPr>
        <w:suppressLineNumbers/>
        <w:spacing w:before="120" w:after="120"/>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hyperlink r:id="rId36" w:history="1">
        <w:r w:rsidRPr="00134BAD">
          <w:rPr>
            <w:rStyle w:val="Hyperlink"/>
            <w:color w:val="auto"/>
            <w:u w:val="none"/>
          </w:rPr>
          <w:t>http://www.epa.gov/waterscience/standards/bacteria/bacteria.pdf</w:t>
        </w:r>
      </w:hyperlink>
    </w:p>
    <w:p w14:paraId="28E01FF3"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hyperlink r:id="rId37" w:history="1">
        <w:r w:rsidRPr="00134BAD">
          <w:rPr>
            <w:rStyle w:val="Hyperlink"/>
            <w:color w:val="auto"/>
            <w:u w:val="none"/>
          </w:rPr>
          <w:t>http://www.cfsan.fda.gov/~comm/ift3-2a.html</w:t>
        </w:r>
      </w:hyperlink>
      <w:r w:rsidRPr="0004283C">
        <w:rPr>
          <w:rFonts w:cs="Calibri"/>
          <w:szCs w:val="22"/>
        </w:rPr>
        <w:t xml:space="preserve">. </w:t>
      </w:r>
    </w:p>
    <w:p w14:paraId="39366C4B" w14:textId="77777777" w:rsidR="004B7702" w:rsidRPr="0004283C" w:rsidRDefault="004B7702" w:rsidP="00134BAD">
      <w:pPr>
        <w:suppressLineNumbers/>
        <w:spacing w:before="120" w:after="120"/>
        <w:rPr>
          <w:rFonts w:cs="Calibri"/>
          <w:szCs w:val="22"/>
        </w:rPr>
      </w:pPr>
      <w:r w:rsidRPr="0004283C">
        <w:rPr>
          <w:rFonts w:cs="Calibri"/>
          <w:szCs w:val="22"/>
        </w:rPr>
        <w:t xml:space="preserve">US FDA. 2004. Federal Food, Drug, and Cosmetic Act. </w:t>
      </w:r>
      <w:hyperlink r:id="rId38" w:history="1">
        <w:r w:rsidRPr="00134BAD">
          <w:rPr>
            <w:rStyle w:val="Hyperlink"/>
            <w:color w:val="auto"/>
            <w:u w:val="none"/>
          </w:rPr>
          <w:t>http://www.cfsan.fda.gov/~lrd/cfr110.html</w:t>
        </w:r>
      </w:hyperlink>
    </w:p>
    <w:p w14:paraId="77E549DE" w14:textId="77777777" w:rsidR="004B7702"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hyperlink r:id="rId39" w:history="1">
        <w:r w:rsidRPr="00134BAD">
          <w:rPr>
            <w:rStyle w:val="Hyperlink"/>
            <w:color w:val="auto"/>
            <w:u w:val="none"/>
          </w:rPr>
          <w:t>http://www.ncbi.nlm.nih.gov/entrez/query.fcgi?cmd=Retrieve&amp;db=PubMed&amp;dopt=Citation&amp;list_uids=11808792</w:t>
        </w:r>
      </w:hyperlink>
    </w:p>
    <w:p w14:paraId="324FB493" w14:textId="77777777" w:rsidR="00A3543E" w:rsidRPr="0004283C" w:rsidRDefault="004B7702" w:rsidP="00134BAD">
      <w:pPr>
        <w:suppressLineNumbers/>
        <w:spacing w:before="120" w:after="120"/>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hyperlink r:id="rId40" w:history="1">
        <w:r w:rsidRPr="00134BAD">
          <w:rPr>
            <w:rStyle w:val="Hyperlink"/>
            <w:color w:val="auto"/>
            <w:u w:val="none"/>
          </w:rPr>
          <w:t>http://www.ncbi.nlm.nih.gov/entrez/query.fcgi?cmd=Retrieve&amp;db=PubMed&amp;dopt=Citation&amp;list_uids=11899045</w:t>
        </w:r>
      </w:hyperlink>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36CF26AC" w14:textId="77777777" w:rsidR="00B36C15" w:rsidRPr="0004283C" w:rsidRDefault="00B36C15" w:rsidP="00134BAD">
      <w:pPr>
        <w:suppressLineNumbers/>
        <w:spacing w:before="120" w:after="120"/>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phyllosphere. </w:t>
      </w:r>
      <w:r w:rsidRPr="0004283C">
        <w:rPr>
          <w:rFonts w:cs="Calibri"/>
          <w:i/>
          <w:szCs w:val="22"/>
        </w:rPr>
        <w:t>PLoS One</w:t>
      </w:r>
      <w:r w:rsidRPr="0004283C">
        <w:rPr>
          <w:rFonts w:cs="Calibri"/>
          <w:szCs w:val="22"/>
        </w:rPr>
        <w:t>, 8(7):e68642.</w:t>
      </w:r>
    </w:p>
    <w:p w14:paraId="440B61F6" w14:textId="77777777" w:rsidR="00834AF3" w:rsidRPr="0004283C" w:rsidRDefault="00834AF3" w:rsidP="00134BAD">
      <w:pPr>
        <w:spacing w:after="120"/>
        <w:rPr>
          <w:rFonts w:cs="Calibri"/>
          <w:szCs w:val="22"/>
        </w:rPr>
      </w:pPr>
      <w:r w:rsidRPr="0004283C">
        <w:rPr>
          <w:rFonts w:cs="Calibri"/>
          <w:szCs w:val="22"/>
        </w:rPr>
        <w:t xml:space="preserve">Wood JD, Bezanson GS, Gordon RJ, and Jamieson R. 2010. Population dynamics of </w:t>
      </w:r>
      <w:r w:rsidRPr="0004283C">
        <w:rPr>
          <w:rFonts w:cs="Calibri"/>
          <w:i/>
          <w:szCs w:val="22"/>
        </w:rPr>
        <w:t>Escherichia coli</w:t>
      </w:r>
      <w:r w:rsidRPr="0004283C">
        <w:rPr>
          <w:rFonts w:cs="Calibri"/>
          <w:szCs w:val="22"/>
        </w:rPr>
        <w:t xml:space="preserve"> inoculated by irrigation into the phyllosphere of spinach grown under commercial production conditions. </w:t>
      </w:r>
      <w:r w:rsidRPr="0004283C">
        <w:rPr>
          <w:rFonts w:cs="Calibri"/>
          <w:i/>
          <w:szCs w:val="22"/>
        </w:rPr>
        <w:t>International Journal of Food Microbiology</w:t>
      </w:r>
      <w:r w:rsidRPr="0004283C">
        <w:rPr>
          <w:rFonts w:cs="Calibri"/>
          <w:szCs w:val="22"/>
        </w:rPr>
        <w:t>, 143(3):198-204.</w:t>
      </w:r>
    </w:p>
    <w:p w14:paraId="03B9ED2B" w14:textId="77777777" w:rsidR="00834AF3" w:rsidRPr="00D5180B" w:rsidRDefault="00834AF3" w:rsidP="00A97066">
      <w:pPr>
        <w:suppressLineNumbers/>
        <w:spacing w:before="120" w:after="120"/>
        <w:ind w:left="720" w:hanging="720"/>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 w:author="Susan" w:date="2020-06-17T15:37:00Z" w:initials="S">
    <w:p w14:paraId="45952159" w14:textId="77777777" w:rsidR="000C6025" w:rsidRDefault="000C6025">
      <w:pPr>
        <w:pStyle w:val="CommentText"/>
      </w:pPr>
      <w:r>
        <w:rPr>
          <w:rStyle w:val="CommentReference"/>
        </w:rPr>
        <w:annotationRef/>
      </w:r>
      <w:r>
        <w:t>#1</w:t>
      </w:r>
    </w:p>
    <w:p w14:paraId="052D2CA7" w14:textId="77777777" w:rsidR="000C6025" w:rsidRDefault="000C6025">
      <w:pPr>
        <w:pStyle w:val="CommentText"/>
      </w:pPr>
      <w:r>
        <w:t>AZLGMA: Added term</w:t>
      </w:r>
    </w:p>
    <w:p w14:paraId="3116A390" w14:textId="77777777" w:rsidR="000C6025" w:rsidRDefault="000C6025">
      <w:pPr>
        <w:pStyle w:val="CommentText"/>
      </w:pPr>
      <w:r>
        <w:t>Rationale: used in text</w:t>
      </w:r>
    </w:p>
    <w:p w14:paraId="4C8D9B30" w14:textId="77777777" w:rsidR="000C6025" w:rsidRDefault="000C6025">
      <w:pPr>
        <w:pStyle w:val="CommentText"/>
      </w:pPr>
      <w:r>
        <w:t>CALGMA supports proposed language</w:t>
      </w:r>
    </w:p>
  </w:comment>
  <w:comment w:id="201" w:author="Susan" w:date="2020-05-06T14:30:00Z" w:initials="S">
    <w:p w14:paraId="49EF1789" w14:textId="77777777" w:rsidR="000C6025" w:rsidRDefault="000C6025" w:rsidP="00EF0DE8">
      <w:pPr>
        <w:pStyle w:val="CommentText"/>
      </w:pPr>
      <w:r>
        <w:t>IF CHANGES TO WELL REQUIREMENTS, AS PROPOSED BELOW, ARE ACCEPTED, THEN A NEW TABLE FOR TERTIARY WATER TREATMENT WILL BE CREATED BASED ON THE EXISTING METRICS.</w:t>
      </w:r>
    </w:p>
    <w:p w14:paraId="7466C3CC" w14:textId="77777777" w:rsidR="000C6025" w:rsidRPr="003E1256" w:rsidRDefault="000C6025" w:rsidP="00EF0DE8">
      <w:pPr>
        <w:pStyle w:val="CommentText"/>
      </w:pPr>
    </w:p>
    <w:p w14:paraId="257271EE" w14:textId="77777777" w:rsidR="000C6025" w:rsidRDefault="000C6025" w:rsidP="00EF0DE8">
      <w:pPr>
        <w:pStyle w:val="CommentText"/>
      </w:pPr>
      <w:r>
        <w:t xml:space="preserve">Litten, Silva, Dene: </w:t>
      </w:r>
    </w:p>
    <w:p w14:paraId="32898503" w14:textId="77777777" w:rsidR="000C6025" w:rsidRDefault="000C6025" w:rsidP="00E2504F">
      <w:pPr>
        <w:pStyle w:val="CommentText"/>
        <w:numPr>
          <w:ilvl w:val="0"/>
          <w:numId w:val="124"/>
        </w:numPr>
      </w:pPr>
      <w:r>
        <w:t>Due to proposed revisions to private wells, create separate tables for wells and regulated tertiary water supplies.</w:t>
      </w:r>
      <w:r w:rsidRPr="00EF0DE8">
        <w:t xml:space="preserve"> </w:t>
      </w:r>
    </w:p>
    <w:p w14:paraId="60C09DDA" w14:textId="77777777" w:rsidR="000C6025" w:rsidRDefault="000C6025" w:rsidP="00E2504F">
      <w:pPr>
        <w:pStyle w:val="CommentText"/>
        <w:numPr>
          <w:ilvl w:val="0"/>
          <w:numId w:val="124"/>
        </w:numPr>
      </w:pPr>
      <w:r>
        <w:t>Eliminate Initial and Routine Testing requirements and replace with monthly testing</w:t>
      </w:r>
    </w:p>
    <w:p w14:paraId="5874A543" w14:textId="77777777" w:rsidR="000C6025" w:rsidRDefault="000C6025" w:rsidP="00E2504F">
      <w:pPr>
        <w:pStyle w:val="CommentText"/>
        <w:numPr>
          <w:ilvl w:val="0"/>
          <w:numId w:val="124"/>
        </w:numPr>
      </w:pPr>
      <w:r>
        <w:t>Revised sample number (from 3 to 1)</w:t>
      </w:r>
    </w:p>
    <w:p w14:paraId="0DF4D8DB" w14:textId="77777777" w:rsidR="000C6025" w:rsidRDefault="000C6025" w:rsidP="00E2504F">
      <w:pPr>
        <w:pStyle w:val="CommentText"/>
        <w:numPr>
          <w:ilvl w:val="0"/>
          <w:numId w:val="124"/>
        </w:numPr>
      </w:pPr>
      <w:r>
        <w:t>Raising sampling frequency from 2x to 4x while reducing the time between samples</w:t>
      </w:r>
      <w:r w:rsidRPr="00E2504F">
        <w:t xml:space="preserve"> </w:t>
      </w:r>
    </w:p>
    <w:p w14:paraId="052FF10D" w14:textId="77777777" w:rsidR="000C6025" w:rsidRDefault="000C6025" w:rsidP="00EF0DE8">
      <w:pPr>
        <w:pStyle w:val="CommentText"/>
      </w:pPr>
    </w:p>
    <w:p w14:paraId="1B3F28A3" w14:textId="77777777" w:rsidR="000C6025" w:rsidRDefault="000C6025" w:rsidP="00E2504F">
      <w:pPr>
        <w:pStyle w:val="CommentText"/>
      </w:pPr>
      <w:r>
        <w:t xml:space="preserve">Rationale: </w:t>
      </w:r>
    </w:p>
    <w:p w14:paraId="6106AF6F" w14:textId="77777777" w:rsidR="000C6025" w:rsidRPr="00E2504F" w:rsidRDefault="000C6025" w:rsidP="00E2504F">
      <w:pPr>
        <w:pStyle w:val="CommentText"/>
      </w:pPr>
      <w:r>
        <w:rPr>
          <w:rStyle w:val="CommentReference"/>
        </w:rPr>
        <w:annotationRef/>
      </w:r>
      <w:r w:rsidRPr="00E2504F">
        <w:rPr>
          <w:bCs/>
        </w:rPr>
        <w:t>Our focus for this proposal is on agricultural water systems, sourced mainly from Type A wells commonly found in the Santa Maria and Salinas Valleys. While Type A well water likely carries the lowest risk, the most recent metrics revision only gives a snapshot of water quality through initial and routine testing. We propose allowing monthly water sampling to verify water quality throughout the entire growing season. With changes to the metrics over the past year, there has been confusion as to whether a well is its own system. In the effort to minimize this confusion, we clarified differences between agricultural water systems, water distribution systems, and water sources. We also brought back into the metrics a requirement for monthly water quality testing and defined it based on previous metric requirements.</w:t>
      </w:r>
      <w:r>
        <w:rPr>
          <w:bCs/>
        </w:rPr>
        <w:t xml:space="preserve"> </w:t>
      </w:r>
      <w:r w:rsidRPr="00E2504F">
        <w:t>Multiple samples from a water source taken over the course of several days or weeks provides a better assessment of water quality than water samples taken consecutively during the same irrigation event. Current metrics allow growers flexibility to conduct initial and routine sampling during periods of the season where there may be lower microbial risks. Proposed changes offer a better detection solution allowing for verification of water source quality and agricultural water system integrity.</w:t>
      </w:r>
    </w:p>
  </w:comment>
  <w:comment w:id="205" w:author="Sonia Salas" w:date="2020-06-22T14:08:00Z" w:initials="SS">
    <w:p w14:paraId="58851455" w14:textId="60D152BC" w:rsidR="000C6025" w:rsidRDefault="000C6025" w:rsidP="0064532D">
      <w:pPr>
        <w:pStyle w:val="CommentText"/>
      </w:pPr>
      <w:r>
        <w:rPr>
          <w:rStyle w:val="CommentReference"/>
        </w:rPr>
        <w:annotationRef/>
      </w:r>
      <w:r>
        <w:t>#6</w:t>
      </w:r>
    </w:p>
    <w:p w14:paraId="0469E703" w14:textId="77777777" w:rsidR="000C6025" w:rsidRDefault="000C6025" w:rsidP="0064532D">
      <w:pPr>
        <w:pStyle w:val="CommentText"/>
      </w:pPr>
      <w:r>
        <w:t>Modify Metric/Rationale &amp; Remedial Actions</w:t>
      </w:r>
    </w:p>
    <w:p w14:paraId="6DD0014E" w14:textId="77777777" w:rsidR="000C6025" w:rsidRDefault="000C6025" w:rsidP="0064532D">
      <w:pPr>
        <w:pStyle w:val="CommentText"/>
      </w:pPr>
      <w:r>
        <w:t>Rationale to be explained in more detail</w:t>
      </w:r>
    </w:p>
  </w:comment>
  <w:comment w:id="209" w:author="Sonia Salas" w:date="2020-06-22T14:08:00Z" w:initials="SS">
    <w:p w14:paraId="5FCEF569" w14:textId="6F9F7A64" w:rsidR="000C6025" w:rsidRDefault="000C6025" w:rsidP="0064532D">
      <w:pPr>
        <w:pStyle w:val="CommentText"/>
        <w:rPr>
          <w:rStyle w:val="CommentReference"/>
        </w:rPr>
      </w:pPr>
      <w:r>
        <w:rPr>
          <w:rStyle w:val="CommentReference"/>
        </w:rPr>
        <w:annotationRef/>
      </w:r>
      <w:r>
        <w:rPr>
          <w:rStyle w:val="CommentReference"/>
        </w:rPr>
        <w:t>#7</w:t>
      </w:r>
    </w:p>
    <w:p w14:paraId="21A9A286" w14:textId="77777777" w:rsidR="000C6025" w:rsidRDefault="000C6025" w:rsidP="0064532D">
      <w:pPr>
        <w:pStyle w:val="CommentText"/>
        <w:rPr>
          <w:rStyle w:val="CommentReference"/>
        </w:rPr>
      </w:pPr>
      <w:r>
        <w:rPr>
          <w:rStyle w:val="CommentReference"/>
        </w:rPr>
        <w:t>Modify Baseline Microbial Assessment</w:t>
      </w:r>
    </w:p>
    <w:p w14:paraId="03CCBF4E" w14:textId="77777777" w:rsidR="000C6025" w:rsidRDefault="000C6025" w:rsidP="0064532D">
      <w:pPr>
        <w:pStyle w:val="CommentText"/>
      </w:pPr>
      <w:r>
        <w:rPr>
          <w:rStyle w:val="CommentReference"/>
        </w:rPr>
        <w:t>Rationale to be explained in more detail</w:t>
      </w:r>
    </w:p>
  </w:comment>
  <w:comment w:id="214" w:author="Susan" w:date="2020-06-12T14:56:00Z" w:initials="S">
    <w:p w14:paraId="6B52EB96" w14:textId="070307F7" w:rsidR="000C6025" w:rsidRDefault="000C6025" w:rsidP="00593C5F">
      <w:pPr>
        <w:pStyle w:val="CommentText"/>
      </w:pPr>
      <w:r>
        <w:rPr>
          <w:rStyle w:val="CommentReference"/>
        </w:rPr>
        <w:annotationRef/>
      </w:r>
      <w:r>
        <w:t>COMMENT</w:t>
      </w:r>
    </w:p>
    <w:p w14:paraId="6724C3E3" w14:textId="77777777" w:rsidR="000C6025" w:rsidRDefault="000C6025" w:rsidP="00593C5F">
      <w:pPr>
        <w:pStyle w:val="CommentText"/>
      </w:pPr>
      <w:r>
        <w:t>Duncan Family Farms: Change sampling location</w:t>
      </w:r>
    </w:p>
    <w:p w14:paraId="087BD8F9" w14:textId="77777777" w:rsidR="000C6025" w:rsidRDefault="000C6025" w:rsidP="00593C5F">
      <w:pPr>
        <w:pStyle w:val="CommentText"/>
      </w:pPr>
    </w:p>
    <w:p w14:paraId="123F8574" w14:textId="77777777" w:rsidR="000C6025" w:rsidRDefault="000C6025" w:rsidP="00593C5F">
      <w:pPr>
        <w:pStyle w:val="CommentText"/>
      </w:pPr>
      <w:r>
        <w:t>Rationale: Encourage sampling throughout irrigation system. End of sampling misses potential risk. Should be ongoing RCA</w:t>
      </w:r>
    </w:p>
  </w:comment>
  <w:comment w:id="222" w:author="Susan" w:date="2020-06-18T08:51:00Z" w:initials="S">
    <w:p w14:paraId="144D1175" w14:textId="3CB84A0E" w:rsidR="000C6025" w:rsidRDefault="000C6025" w:rsidP="00843A23">
      <w:pPr>
        <w:pStyle w:val="CommentText"/>
      </w:pPr>
      <w:r>
        <w:rPr>
          <w:rStyle w:val="CommentReference"/>
        </w:rPr>
        <w:annotationRef/>
      </w:r>
      <w:r>
        <w:t>COMMENT</w:t>
      </w:r>
    </w:p>
    <w:p w14:paraId="6BA37245" w14:textId="77777777" w:rsidR="000C6025" w:rsidRDefault="000C6025" w:rsidP="00843A23">
      <w:pPr>
        <w:pStyle w:val="CommentText"/>
      </w:pPr>
      <w:r>
        <w:t>Duncan Family Farms</w:t>
      </w:r>
    </w:p>
    <w:p w14:paraId="7863A6D1" w14:textId="77777777" w:rsidR="000C6025" w:rsidRDefault="000C6025" w:rsidP="00843A23">
      <w:pPr>
        <w:pStyle w:val="CommentText"/>
      </w:pPr>
    </w:p>
  </w:comment>
  <w:comment w:id="226" w:author="Susan" w:date="2020-06-30T18:35:00Z" w:initials="S">
    <w:p w14:paraId="5E0CE578" w14:textId="77777777" w:rsidR="00FA3340" w:rsidRDefault="00FA3340" w:rsidP="00FA3340">
      <w:pPr>
        <w:pStyle w:val="CommentText"/>
      </w:pPr>
      <w:r>
        <w:rPr>
          <w:rStyle w:val="CommentReference"/>
        </w:rPr>
        <w:annotationRef/>
      </w:r>
      <w:r>
        <w:t>COMMENT</w:t>
      </w:r>
    </w:p>
    <w:p w14:paraId="2FCC19B1" w14:textId="77777777" w:rsidR="00FA3340" w:rsidRDefault="00FA3340" w:rsidP="00FA3340">
      <w:pPr>
        <w:pStyle w:val="CommentText"/>
      </w:pPr>
      <w:r>
        <w:t xml:space="preserve">Duncan Family Farms: Require 6 samples with levels at or below 10 MPN/100 mL </w:t>
      </w:r>
    </w:p>
    <w:p w14:paraId="440260C2" w14:textId="77777777" w:rsidR="00FA3340" w:rsidRDefault="00FA3340" w:rsidP="00FA3340">
      <w:pPr>
        <w:pStyle w:val="CommentText"/>
      </w:pPr>
    </w:p>
    <w:p w14:paraId="69BA2338" w14:textId="2A46DAEE" w:rsidR="00FA3340" w:rsidRDefault="00FA3340" w:rsidP="00FA3340">
      <w:pPr>
        <w:pStyle w:val="CommentText"/>
      </w:pPr>
      <w:r>
        <w:t>Rationale: Application of drinking water method has no bearing on ag water systems. Both are unique to their intended uses. Expecting drinking water microbial criteria on system that injects chemicals, crops inputs, etc. is shortsighted (i.e., exerts variable influence). This is in line with type B-&gt;A criteria</w:t>
      </w:r>
    </w:p>
  </w:comment>
  <w:comment w:id="244" w:author="Susan" w:date="2020-06-12T14:59:00Z" w:initials="S">
    <w:p w14:paraId="147E6B24" w14:textId="71B2A98E" w:rsidR="000C6025" w:rsidRDefault="000C6025" w:rsidP="00A852B2">
      <w:pPr>
        <w:pStyle w:val="CommentText"/>
      </w:pPr>
      <w:r>
        <w:rPr>
          <w:rStyle w:val="CommentReference"/>
        </w:rPr>
        <w:annotationRef/>
      </w:r>
      <w:r>
        <w:t>COMMENT</w:t>
      </w:r>
    </w:p>
    <w:p w14:paraId="50E11377" w14:textId="77777777" w:rsidR="000C6025" w:rsidRDefault="000C6025" w:rsidP="00A852B2">
      <w:pPr>
        <w:pStyle w:val="CommentText"/>
      </w:pPr>
      <w:r>
        <w:t>Duncan Family Farms: Delete this whole paragraph</w:t>
      </w:r>
    </w:p>
    <w:p w14:paraId="65B49415" w14:textId="77777777" w:rsidR="000C6025" w:rsidRDefault="000C6025" w:rsidP="00A852B2">
      <w:pPr>
        <w:pStyle w:val="CommentText"/>
      </w:pPr>
      <w:r>
        <w:t>Rationale: Meaningless whether historical or not, process between both is similar.</w:t>
      </w:r>
    </w:p>
  </w:comment>
  <w:comment w:id="268" w:author="Sonia Salas" w:date="2020-06-22T14:08:00Z" w:initials="SS">
    <w:p w14:paraId="60D3D7E5" w14:textId="5E093F44" w:rsidR="000C6025" w:rsidRDefault="000C6025">
      <w:pPr>
        <w:pStyle w:val="CommentText"/>
      </w:pPr>
      <w:r>
        <w:rPr>
          <w:rStyle w:val="CommentReference"/>
        </w:rPr>
        <w:annotationRef/>
      </w:r>
      <w:r>
        <w:t>#9</w:t>
      </w:r>
    </w:p>
    <w:p w14:paraId="3A0E4DC0" w14:textId="77777777" w:rsidR="000C6025" w:rsidRDefault="000C6025" w:rsidP="0064532D">
      <w:pPr>
        <w:pStyle w:val="CommentText"/>
        <w:numPr>
          <w:ilvl w:val="0"/>
          <w:numId w:val="127"/>
        </w:numPr>
      </w:pPr>
      <w:r>
        <w:t xml:space="preserve"> Add “Monthly Water Quality Testing”</w:t>
      </w:r>
    </w:p>
    <w:p w14:paraId="51C98542" w14:textId="77777777" w:rsidR="000C6025" w:rsidRDefault="000C6025" w:rsidP="0064532D">
      <w:pPr>
        <w:pStyle w:val="CommentText"/>
        <w:numPr>
          <w:ilvl w:val="0"/>
          <w:numId w:val="127"/>
        </w:numPr>
      </w:pPr>
      <w:r>
        <w:t xml:space="preserve"> Remove “Initial Microbial Water Quality Assessment” and “Routine Verification of Microbial Water Quality.”</w:t>
      </w:r>
    </w:p>
    <w:p w14:paraId="3B0A0BE5" w14:textId="77777777" w:rsidR="000C6025" w:rsidRDefault="000C6025" w:rsidP="0064532D">
      <w:pPr>
        <w:pStyle w:val="CommentText"/>
        <w:ind w:firstLine="360"/>
      </w:pPr>
      <w:r>
        <w:t xml:space="preserve"> </w:t>
      </w:r>
    </w:p>
    <w:p w14:paraId="0B771EA5" w14:textId="77777777" w:rsidR="000C6025" w:rsidRDefault="000C6025" w:rsidP="0064532D">
      <w:pPr>
        <w:pStyle w:val="CommentText"/>
        <w:ind w:firstLine="360"/>
      </w:pPr>
      <w:r>
        <w:t>Rationale to be explained in more detail</w:t>
      </w:r>
    </w:p>
  </w:comment>
  <w:comment w:id="445" w:author="Susan" w:date="2020-06-18T08:42:00Z" w:initials="S">
    <w:p w14:paraId="449530D0" w14:textId="77777777" w:rsidR="000C6025" w:rsidRDefault="000C6025" w:rsidP="007D7827">
      <w:pPr>
        <w:pStyle w:val="CommentText"/>
      </w:pPr>
      <w:r>
        <w:rPr>
          <w:rStyle w:val="CommentReference"/>
        </w:rPr>
        <w:annotationRef/>
      </w:r>
      <w:r>
        <w:t>IF CHANGES TO WELL REQUIREMENTS, AS PROPOSED IN TABLE 2C, ARE ACCEPTED AND ENACTED BY THE LGMA, THEN THIS NEW TABLE FOR TERTIARY WATER TREATMENT WILL BE CREATED BASED ON THE EXISTING METRICS.</w:t>
      </w:r>
    </w:p>
  </w:comment>
  <w:comment w:id="482" w:author="Susan" w:date="2020-06-15T14:23:00Z" w:initials="S">
    <w:p w14:paraId="2A7E7F98" w14:textId="7D30174D" w:rsidR="000C6025" w:rsidRDefault="000C6025">
      <w:pPr>
        <w:pStyle w:val="CommentText"/>
      </w:pPr>
      <w:r>
        <w:rPr>
          <w:rStyle w:val="CommentReference"/>
        </w:rPr>
        <w:annotationRef/>
      </w:r>
      <w:r>
        <w:t>#10</w:t>
      </w:r>
    </w:p>
    <w:p w14:paraId="51F1B080" w14:textId="77777777" w:rsidR="000C6025" w:rsidRDefault="000C6025" w:rsidP="00684F4B">
      <w:pPr>
        <w:pStyle w:val="CommentText"/>
      </w:pPr>
      <w:r>
        <w:t>Duncan Family Farms:</w:t>
      </w:r>
      <w:r w:rsidRPr="00684F4B">
        <w:t xml:space="preserve"> </w:t>
      </w:r>
      <w:r>
        <w:t>Eliminate potable water standard</w:t>
      </w:r>
    </w:p>
    <w:p w14:paraId="400D06E0" w14:textId="77777777" w:rsidR="000C6025" w:rsidRDefault="000C6025" w:rsidP="00684F4B">
      <w:pPr>
        <w:pStyle w:val="CommentText"/>
      </w:pPr>
      <w:r>
        <w:t>Rationale: as it doesn’t compare to ag irrigation systems. Max 10 MPN has already reduced the risk probability a from 126 average in the 7-day window by a log.</w:t>
      </w:r>
    </w:p>
  </w:comment>
  <w:comment w:id="485" w:author="Susan" w:date="2020-06-15T14:16:00Z" w:initials="S">
    <w:p w14:paraId="4ECD9A30" w14:textId="6F95749E" w:rsidR="000C6025" w:rsidRDefault="000C6025">
      <w:pPr>
        <w:pStyle w:val="CommentText"/>
      </w:pPr>
      <w:r>
        <w:rPr>
          <w:rStyle w:val="CommentReference"/>
        </w:rPr>
        <w:annotationRef/>
      </w:r>
      <w:r>
        <w:t>#12</w:t>
      </w:r>
    </w:p>
    <w:p w14:paraId="40A102F9" w14:textId="77777777" w:rsidR="000C6025" w:rsidRDefault="000C6025">
      <w:pPr>
        <w:pStyle w:val="CommentText"/>
      </w:pPr>
      <w:r>
        <w:t>Duncan Family Farms: delete detail of sampling location</w:t>
      </w:r>
    </w:p>
    <w:p w14:paraId="7BFBD4A2" w14:textId="77777777" w:rsidR="000C6025" w:rsidRDefault="000C6025">
      <w:pPr>
        <w:pStyle w:val="CommentText"/>
      </w:pPr>
      <w:r>
        <w:t>Rationale: Continuing Type A monitoring of throughout system</w:t>
      </w:r>
    </w:p>
  </w:comment>
  <w:comment w:id="486" w:author="Susan" w:date="2020-06-15T14:21:00Z" w:initials="S">
    <w:p w14:paraId="07194450" w14:textId="01AF143C" w:rsidR="000C6025" w:rsidRDefault="000C6025">
      <w:pPr>
        <w:pStyle w:val="CommentText"/>
      </w:pPr>
      <w:r>
        <w:rPr>
          <w:rStyle w:val="CommentReference"/>
        </w:rPr>
        <w:annotationRef/>
      </w:r>
      <w:r>
        <w:t>#13</w:t>
      </w:r>
    </w:p>
    <w:p w14:paraId="6F5E7578" w14:textId="77777777" w:rsidR="000C6025" w:rsidRDefault="000C6025">
      <w:pPr>
        <w:pStyle w:val="CommentText"/>
      </w:pPr>
      <w:r>
        <w:t>Duncan Family Farms:</w:t>
      </w:r>
      <w:r w:rsidRPr="00936ECB">
        <w:t xml:space="preserve"> </w:t>
      </w:r>
      <w:r>
        <w:t>Eliminate potable water standard</w:t>
      </w:r>
    </w:p>
    <w:p w14:paraId="15CD7694" w14:textId="77777777" w:rsidR="000C6025" w:rsidRDefault="000C6025">
      <w:pPr>
        <w:pStyle w:val="CommentText"/>
      </w:pPr>
      <w:r>
        <w:t>Rationale: as it doesn’t compare to ag irrigation systems. Max 10 MPN has already reduced the risk probability a from 126 average in the 7-day window by a log.</w:t>
      </w:r>
    </w:p>
  </w:comment>
  <w:comment w:id="493" w:author="Susan" w:date="2020-06-15T14:23:00Z" w:initials="S">
    <w:p w14:paraId="064ADA85" w14:textId="690877CF" w:rsidR="000C6025" w:rsidRDefault="000C6025">
      <w:pPr>
        <w:pStyle w:val="CommentText"/>
      </w:pPr>
      <w:r>
        <w:rPr>
          <w:rStyle w:val="CommentReference"/>
        </w:rPr>
        <w:annotationRef/>
      </w:r>
      <w:r>
        <w:t>Also #10</w:t>
      </w:r>
    </w:p>
    <w:p w14:paraId="00ADD020" w14:textId="77777777" w:rsidR="000C6025" w:rsidRDefault="000C6025">
      <w:pPr>
        <w:pStyle w:val="CommentText"/>
      </w:pPr>
      <w:r>
        <w:t>Duncan Family Farms</w:t>
      </w:r>
    </w:p>
  </w:comment>
  <w:comment w:id="496" w:author="Susan" w:date="2020-06-18T12:32:00Z" w:initials="S">
    <w:p w14:paraId="27160AC2" w14:textId="27E29EA0" w:rsidR="000C6025" w:rsidRDefault="000C6025" w:rsidP="00684F4B">
      <w:pPr>
        <w:pStyle w:val="CommentText"/>
      </w:pPr>
      <w:r>
        <w:rPr>
          <w:rStyle w:val="CommentReference"/>
        </w:rPr>
        <w:annotationRef/>
      </w:r>
      <w:r>
        <w:t>#11</w:t>
      </w:r>
    </w:p>
    <w:p w14:paraId="13A7719F" w14:textId="77777777" w:rsidR="000C6025" w:rsidRDefault="000C6025" w:rsidP="00684F4B">
      <w:pPr>
        <w:pStyle w:val="CommentText"/>
      </w:pPr>
      <w:r>
        <w:t>Duncan Family Farm: Change 21 days to 7 days to scheduled harvest.</w:t>
      </w:r>
    </w:p>
    <w:p w14:paraId="19BEA822" w14:textId="77777777" w:rsidR="000C6025" w:rsidRDefault="000C6025" w:rsidP="00684F4B">
      <w:pPr>
        <w:pStyle w:val="CommentText"/>
      </w:pPr>
      <w:r>
        <w:rPr>
          <w:rStyle w:val="CommentReference"/>
        </w:rPr>
        <w:annotationRef/>
      </w:r>
      <w:r>
        <w:t>Rationale: 21-day extremely conservative and water group consensus document states 21 day needs additional refinement; tighter microbial criteria is more than adequate with FSMA die off language and risk</w:t>
      </w:r>
    </w:p>
  </w:comment>
  <w:comment w:id="502" w:author="Susan" w:date="2020-06-15T14:24:00Z" w:initials="S">
    <w:p w14:paraId="4244E77F" w14:textId="651B958E" w:rsidR="000C6025" w:rsidRDefault="000C6025" w:rsidP="00D50D74">
      <w:pPr>
        <w:pStyle w:val="CommentText"/>
      </w:pPr>
      <w:r>
        <w:t xml:space="preserve">Also </w:t>
      </w:r>
      <w:r>
        <w:rPr>
          <w:rStyle w:val="CommentReference"/>
        </w:rPr>
        <w:annotationRef/>
      </w:r>
      <w:r>
        <w:t>#12</w:t>
      </w:r>
    </w:p>
    <w:p w14:paraId="6871CBBD" w14:textId="77777777" w:rsidR="000C6025" w:rsidRDefault="000C6025" w:rsidP="00D50D74">
      <w:pPr>
        <w:pStyle w:val="CommentText"/>
      </w:pPr>
      <w:r>
        <w:t>Duncan Family Farms:</w:t>
      </w:r>
    </w:p>
  </w:comment>
  <w:comment w:id="509" w:author="Susan" w:date="2020-06-15T14:25:00Z" w:initials="S">
    <w:p w14:paraId="70A1F6A9" w14:textId="0F0EE82F" w:rsidR="000C6025" w:rsidRDefault="000C6025">
      <w:pPr>
        <w:pStyle w:val="CommentText"/>
      </w:pPr>
      <w:r>
        <w:t xml:space="preserve">Also </w:t>
      </w:r>
      <w:r>
        <w:rPr>
          <w:rStyle w:val="CommentReference"/>
        </w:rPr>
        <w:annotationRef/>
      </w:r>
      <w:r>
        <w:t>#10</w:t>
      </w:r>
    </w:p>
    <w:p w14:paraId="1080ABE8" w14:textId="77777777" w:rsidR="000C6025" w:rsidRDefault="000C6025">
      <w:pPr>
        <w:pStyle w:val="CommentText"/>
      </w:pPr>
      <w:r>
        <w:t>Duncan Family Farms</w:t>
      </w:r>
    </w:p>
  </w:comment>
  <w:comment w:id="519" w:author="Susan" w:date="2020-06-18T12:35:00Z" w:initials="S">
    <w:p w14:paraId="334F9629" w14:textId="16D13456" w:rsidR="000C6025" w:rsidRDefault="000C6025" w:rsidP="00684F4B">
      <w:pPr>
        <w:pStyle w:val="CommentText"/>
      </w:pPr>
      <w:r>
        <w:rPr>
          <w:rStyle w:val="CommentReference"/>
        </w:rPr>
        <w:annotationRef/>
      </w:r>
      <w:r>
        <w:t>#14</w:t>
      </w:r>
    </w:p>
    <w:p w14:paraId="0F406330" w14:textId="77777777" w:rsidR="000C6025" w:rsidRDefault="000C6025" w:rsidP="00684F4B">
      <w:pPr>
        <w:pStyle w:val="CommentText"/>
      </w:pPr>
      <w:r>
        <w:t>Litten, Silva, Denne: deleted metric</w:t>
      </w:r>
    </w:p>
    <w:p w14:paraId="3429D612" w14:textId="77777777" w:rsidR="000C6025" w:rsidRDefault="000C6025" w:rsidP="00684F4B">
      <w:pPr>
        <w:pStyle w:val="CommentText"/>
      </w:pPr>
      <w:r>
        <w:t>Rationale - We propose removing the Municipal and Well Exemption for Post-Harvest Direct Product Contact or Food-Contact Surfaces water, as it relates to wells. This water poses a higher risk to the crop and should be regularly monitored to verify the U.S. EPA Maximum Contaminate Level Goal for generic E. coli or contain an approved disinfectant at a sufficient concentration to prevent contamination.</w:t>
      </w:r>
    </w:p>
  </w:comment>
  <w:comment w:id="571" w:author="Susan" w:date="2020-06-16T08:54:00Z" w:initials="S">
    <w:p w14:paraId="44063BC4" w14:textId="00672347" w:rsidR="000C6025" w:rsidRDefault="000C6025">
      <w:pPr>
        <w:pStyle w:val="CommentText"/>
      </w:pPr>
      <w:r>
        <w:rPr>
          <w:rStyle w:val="CommentReference"/>
        </w:rPr>
        <w:annotationRef/>
      </w:r>
      <w:r>
        <w:t>#15</w:t>
      </w:r>
    </w:p>
    <w:p w14:paraId="3E2FB621" w14:textId="77777777" w:rsidR="000C6025" w:rsidRDefault="000C6025">
      <w:pPr>
        <w:pStyle w:val="CommentText"/>
      </w:pPr>
      <w:r>
        <w:t>AZLGMA: added times when equipment is to be cleaned</w:t>
      </w:r>
    </w:p>
    <w:p w14:paraId="476AE75B" w14:textId="77777777" w:rsidR="000C6025" w:rsidRDefault="000C6025">
      <w:pPr>
        <w:pStyle w:val="CommentText"/>
      </w:pPr>
      <w:r>
        <w:t xml:space="preserve">Rationale: Addresses contamination risk from </w:t>
      </w:r>
      <w:r w:rsidRPr="004953E0">
        <w:t xml:space="preserve">movement between commodities/fields and </w:t>
      </w:r>
      <w:r>
        <w:t>from</w:t>
      </w:r>
      <w:r w:rsidRPr="004953E0">
        <w:t xml:space="preserve"> excessive soil buildup</w:t>
      </w:r>
    </w:p>
    <w:p w14:paraId="6B3A5FF4" w14:textId="77777777" w:rsidR="000C6025" w:rsidRDefault="000C6025">
      <w:pPr>
        <w:pStyle w:val="CommentText"/>
      </w:pPr>
      <w:r>
        <w:t>Supported by CALGMA</w:t>
      </w:r>
    </w:p>
  </w:comment>
  <w:comment w:id="575" w:author="Susan" w:date="2020-06-16T14:21:00Z" w:initials="S">
    <w:p w14:paraId="398001F0" w14:textId="77777777" w:rsidR="000C6025" w:rsidRDefault="000C6025">
      <w:pPr>
        <w:pStyle w:val="CommentText"/>
      </w:pPr>
      <w:r>
        <w:rPr>
          <w:rStyle w:val="CommentReference"/>
        </w:rPr>
        <w:annotationRef/>
      </w:r>
      <w:r>
        <w:t>AZLGMA – moved to Harvest Equipment and Tools SOP below</w:t>
      </w:r>
    </w:p>
  </w:comment>
  <w:comment w:id="577" w:author="Susan" w:date="2020-06-17T14:37:00Z" w:initials="S">
    <w:p w14:paraId="7ED7160C" w14:textId="5621D7AD" w:rsidR="000C6025" w:rsidRDefault="000C6025">
      <w:pPr>
        <w:pStyle w:val="CommentText"/>
      </w:pPr>
      <w:r>
        <w:rPr>
          <w:rStyle w:val="CommentReference"/>
        </w:rPr>
        <w:annotationRef/>
      </w:r>
      <w:r>
        <w:t>#16</w:t>
      </w:r>
    </w:p>
    <w:p w14:paraId="1C75BD9A" w14:textId="77777777" w:rsidR="000C6025" w:rsidRDefault="000C6025">
      <w:pPr>
        <w:pStyle w:val="CommentText"/>
      </w:pPr>
      <w:r>
        <w:t>AZLGMA: Revise existing language</w:t>
      </w:r>
    </w:p>
    <w:p w14:paraId="6BF77E81" w14:textId="77777777" w:rsidR="000C6025" w:rsidRDefault="000C6025">
      <w:pPr>
        <w:pStyle w:val="CommentText"/>
      </w:pPr>
      <w:r>
        <w:t>Rationale: Clean up existing language</w:t>
      </w:r>
    </w:p>
    <w:p w14:paraId="10BD1899" w14:textId="77777777" w:rsidR="000C6025" w:rsidRDefault="000C6025">
      <w:pPr>
        <w:pStyle w:val="CommentText"/>
      </w:pPr>
      <w:r>
        <w:t>CALGMA supports proposed change.</w:t>
      </w:r>
    </w:p>
  </w:comment>
  <w:comment w:id="584" w:author="Susan" w:date="2020-06-16T14:25:00Z" w:initials="S">
    <w:p w14:paraId="19F4A4AA" w14:textId="366AA928" w:rsidR="000C6025" w:rsidRDefault="000C6025" w:rsidP="00F45D27">
      <w:pPr>
        <w:pStyle w:val="CommentText"/>
      </w:pPr>
      <w:r>
        <w:rPr>
          <w:rStyle w:val="CommentReference"/>
        </w:rPr>
        <w:annotationRef/>
      </w:r>
      <w:r>
        <w:t>#17</w:t>
      </w:r>
    </w:p>
    <w:p w14:paraId="66EB7392" w14:textId="77777777" w:rsidR="000C6025" w:rsidRDefault="000C6025" w:rsidP="00F45D27">
      <w:pPr>
        <w:pStyle w:val="CommentText"/>
      </w:pPr>
      <w:r>
        <w:t>AZLGMA: Added language concerning wearing of PPE when cleaning and sanitizing harvesting equipment</w:t>
      </w:r>
    </w:p>
    <w:p w14:paraId="71BD8805" w14:textId="77777777" w:rsidR="000C6025" w:rsidRDefault="000C6025" w:rsidP="00F45D27">
      <w:pPr>
        <w:pStyle w:val="CommentText"/>
      </w:pPr>
      <w:r>
        <w:t>Rationale: Addresses potential cross-contamination from personnel</w:t>
      </w:r>
    </w:p>
    <w:p w14:paraId="0F181BCF" w14:textId="77777777" w:rsidR="000C6025" w:rsidRDefault="000C6025" w:rsidP="00F45D27">
      <w:pPr>
        <w:pStyle w:val="CommentText"/>
      </w:pPr>
      <w:r>
        <w:t>Supported by CALGMA</w:t>
      </w:r>
    </w:p>
  </w:comment>
  <w:comment w:id="588" w:author="Susan" w:date="2020-06-16T09:15:00Z" w:initials="S">
    <w:p w14:paraId="2AEF8E92" w14:textId="0D0EF8C5" w:rsidR="000C6025" w:rsidRDefault="000C6025" w:rsidP="00F45D27">
      <w:pPr>
        <w:pStyle w:val="CommentText"/>
      </w:pPr>
      <w:r>
        <w:rPr>
          <w:rStyle w:val="CommentReference"/>
        </w:rPr>
        <w:annotationRef/>
      </w:r>
      <w:r>
        <w:t>#18</w:t>
      </w:r>
    </w:p>
    <w:p w14:paraId="433D3D9F" w14:textId="77777777" w:rsidR="000C6025" w:rsidRDefault="000C6025" w:rsidP="00F45D27">
      <w:pPr>
        <w:pStyle w:val="CommentText"/>
      </w:pPr>
      <w:r>
        <w:t>AZLGMA: Added language to address chemical security.</w:t>
      </w:r>
    </w:p>
    <w:p w14:paraId="1F71DAA6" w14:textId="77777777" w:rsidR="000C6025" w:rsidRDefault="000C6025" w:rsidP="00F45D27">
      <w:pPr>
        <w:pStyle w:val="CommentText"/>
      </w:pPr>
      <w:r>
        <w:t>Rationale: Prevent cross-contamination</w:t>
      </w:r>
    </w:p>
    <w:p w14:paraId="6DDDDCA2" w14:textId="77777777" w:rsidR="000C6025" w:rsidRDefault="000C6025" w:rsidP="00F45D27">
      <w:pPr>
        <w:pStyle w:val="CommentText"/>
      </w:pPr>
      <w:r>
        <w:t>Supported by CALGMA</w:t>
      </w:r>
    </w:p>
  </w:comment>
  <w:comment w:id="591" w:author="Susan" w:date="2020-06-16T09:04:00Z" w:initials="S">
    <w:p w14:paraId="736613E2" w14:textId="248129C1" w:rsidR="000C6025" w:rsidRDefault="000C6025" w:rsidP="003C4DDC">
      <w:pPr>
        <w:pStyle w:val="CommentText"/>
      </w:pPr>
      <w:r>
        <w:rPr>
          <w:rStyle w:val="CommentReference"/>
        </w:rPr>
        <w:annotationRef/>
      </w:r>
      <w:r>
        <w:t>#19</w:t>
      </w:r>
    </w:p>
    <w:p w14:paraId="2E15A7A2" w14:textId="77777777" w:rsidR="000C6025" w:rsidRDefault="000C6025" w:rsidP="003C4DDC">
      <w:pPr>
        <w:pStyle w:val="CommentText"/>
      </w:pPr>
      <w:r>
        <w:t xml:space="preserve">AZLGMA: Added language to address missing cleaning and sanitizing documentation  </w:t>
      </w:r>
    </w:p>
    <w:p w14:paraId="0FCCC64D" w14:textId="77777777" w:rsidR="000C6025" w:rsidRDefault="000C6025" w:rsidP="003C4DDC">
      <w:pPr>
        <w:pStyle w:val="CommentText"/>
      </w:pPr>
      <w:r>
        <w:t>Rationale: These activities must be documented</w:t>
      </w:r>
    </w:p>
    <w:p w14:paraId="3DE02049" w14:textId="77777777" w:rsidR="000C6025" w:rsidRDefault="000C6025" w:rsidP="003C4DDC">
      <w:pPr>
        <w:pStyle w:val="CommentText"/>
      </w:pPr>
      <w:r>
        <w:t>Supported by CALGMA</w:t>
      </w:r>
    </w:p>
  </w:comment>
  <w:comment w:id="603" w:author="Susan" w:date="2020-06-19T17:29:00Z" w:initials="S">
    <w:p w14:paraId="5A435FB8" w14:textId="42FEF5A8" w:rsidR="000C6025" w:rsidRDefault="000C6025" w:rsidP="00DB257B">
      <w:pPr>
        <w:pStyle w:val="CommentText"/>
      </w:pPr>
      <w:r>
        <w:rPr>
          <w:rStyle w:val="CommentReference"/>
        </w:rPr>
        <w:annotationRef/>
      </w:r>
      <w:r>
        <w:t>#20B</w:t>
      </w:r>
    </w:p>
    <w:p w14:paraId="65BBEF75" w14:textId="77777777" w:rsidR="000C6025" w:rsidRDefault="000C6025" w:rsidP="00DB257B">
      <w:pPr>
        <w:pStyle w:val="CommentText"/>
      </w:pPr>
      <w:r>
        <w:t>CALGMA: Include “container” in this SOP</w:t>
      </w:r>
    </w:p>
    <w:p w14:paraId="75DE3EA2" w14:textId="77777777" w:rsidR="000C6025" w:rsidRDefault="000C6025" w:rsidP="00DB257B">
      <w:pPr>
        <w:pStyle w:val="CommentText"/>
      </w:pPr>
      <w:r>
        <w:t>Rationale: These items still apply to containers</w:t>
      </w:r>
    </w:p>
  </w:comment>
  <w:comment w:id="606" w:author="Susan" w:date="2020-06-19T17:29:00Z" w:initials="S">
    <w:p w14:paraId="6A15B29A" w14:textId="5B4A3413" w:rsidR="000C6025" w:rsidRDefault="000C6025" w:rsidP="00DB257B">
      <w:pPr>
        <w:pStyle w:val="CommentText"/>
      </w:pPr>
      <w:r>
        <w:rPr>
          <w:rStyle w:val="CommentReference"/>
        </w:rPr>
        <w:annotationRef/>
      </w:r>
      <w:r>
        <w:t>#20A</w:t>
      </w:r>
    </w:p>
    <w:p w14:paraId="5D71B18F" w14:textId="77777777" w:rsidR="000C6025" w:rsidRDefault="000C6025" w:rsidP="00DB257B">
      <w:pPr>
        <w:pStyle w:val="CommentText"/>
      </w:pPr>
      <w:r>
        <w:rPr>
          <w:rStyle w:val="CommentReference"/>
        </w:rPr>
        <w:annotationRef/>
      </w:r>
      <w:r>
        <w:t>AZLGMA: Add “tools”; Delete “containers”</w:t>
      </w:r>
    </w:p>
    <w:p w14:paraId="6DB59F33" w14:textId="77777777" w:rsidR="000C6025" w:rsidRDefault="000C6025" w:rsidP="00DB257B">
      <w:pPr>
        <w:pStyle w:val="CommentText"/>
      </w:pPr>
      <w:r>
        <w:t>Rationale: Redundant with SOP for harvest containers below; propose keeping harvest containers SOP separate from equipment &amp; tools SOP</w:t>
      </w:r>
    </w:p>
    <w:p w14:paraId="6BA96913" w14:textId="77777777" w:rsidR="000C6025" w:rsidRDefault="000C6025" w:rsidP="00DB257B">
      <w:pPr>
        <w:pStyle w:val="CommentText"/>
      </w:pPr>
    </w:p>
  </w:comment>
  <w:comment w:id="611" w:author="Susan" w:date="2020-06-17T14:37:00Z" w:initials="S">
    <w:p w14:paraId="5D31005A" w14:textId="05E4EA91" w:rsidR="000C6025" w:rsidRDefault="000C6025" w:rsidP="008E59DA">
      <w:pPr>
        <w:pStyle w:val="CommentText"/>
      </w:pPr>
      <w:r>
        <w:rPr>
          <w:rStyle w:val="CommentReference"/>
        </w:rPr>
        <w:annotationRef/>
      </w:r>
      <w:r>
        <w:t>#21</w:t>
      </w:r>
    </w:p>
    <w:p w14:paraId="3BE75FAD" w14:textId="77777777" w:rsidR="000C6025" w:rsidRDefault="000C6025" w:rsidP="008E59DA">
      <w:pPr>
        <w:pStyle w:val="CommentText"/>
      </w:pPr>
      <w:r>
        <w:t>AZLGMA: Language moved from other bullets and revised for added clarity</w:t>
      </w:r>
    </w:p>
    <w:p w14:paraId="364E47AA" w14:textId="77777777" w:rsidR="000C6025" w:rsidRDefault="000C6025" w:rsidP="008E59DA">
      <w:pPr>
        <w:pStyle w:val="CommentText"/>
      </w:pPr>
      <w:r>
        <w:t>Rationale: Add clarity and reduce redundancy.</w:t>
      </w:r>
    </w:p>
    <w:p w14:paraId="74201A19" w14:textId="77777777" w:rsidR="000C6025" w:rsidRDefault="000C6025" w:rsidP="008E59DA">
      <w:pPr>
        <w:pStyle w:val="CommentText"/>
      </w:pPr>
      <w:r>
        <w:t>Supported by CALGMA</w:t>
      </w:r>
    </w:p>
  </w:comment>
  <w:comment w:id="630" w:author="Susan" w:date="2020-06-18T12:47:00Z" w:initials="S">
    <w:p w14:paraId="0E962D04" w14:textId="268311A9" w:rsidR="000C6025" w:rsidRDefault="000C6025" w:rsidP="00540188">
      <w:pPr>
        <w:pStyle w:val="CommentText"/>
      </w:pPr>
      <w:r>
        <w:rPr>
          <w:rStyle w:val="CommentReference"/>
        </w:rPr>
        <w:annotationRef/>
      </w:r>
      <w:r>
        <w:t>#22A</w:t>
      </w:r>
    </w:p>
    <w:p w14:paraId="3249B6B7" w14:textId="77777777" w:rsidR="000C6025" w:rsidRDefault="000C6025" w:rsidP="00540188">
      <w:pPr>
        <w:pStyle w:val="CommentText"/>
      </w:pPr>
      <w:r>
        <w:t>AZLGMA: New addition of 1 bullet addressing receptacle for harvest tools</w:t>
      </w:r>
    </w:p>
    <w:p w14:paraId="50F3502A" w14:textId="77777777" w:rsidR="000C6025" w:rsidRDefault="000C6025" w:rsidP="00540188">
      <w:pPr>
        <w:pStyle w:val="CommentText"/>
      </w:pPr>
      <w:r>
        <w:t xml:space="preserve">Rationale: </w:t>
      </w:r>
      <w:r w:rsidRPr="00DD271B">
        <w:t>Reducing potential for cross-contamination of knives/tools</w:t>
      </w:r>
    </w:p>
  </w:comment>
  <w:comment w:id="639" w:author="Susan" w:date="2020-06-19T17:30:00Z" w:initials="S">
    <w:p w14:paraId="21573240" w14:textId="636A971A" w:rsidR="000C6025" w:rsidRDefault="000C6025" w:rsidP="00DB257B">
      <w:pPr>
        <w:pStyle w:val="CommentText"/>
      </w:pPr>
      <w:r>
        <w:t>#</w:t>
      </w:r>
      <w:r>
        <w:rPr>
          <w:rStyle w:val="CommentReference"/>
        </w:rPr>
        <w:annotationRef/>
      </w:r>
      <w:r>
        <w:t>22B</w:t>
      </w:r>
    </w:p>
    <w:p w14:paraId="292F96AC" w14:textId="77777777" w:rsidR="000C6025" w:rsidRDefault="000C6025" w:rsidP="00DB257B">
      <w:pPr>
        <w:pStyle w:val="CommentText"/>
      </w:pPr>
      <w:r>
        <w:t>CALGMA: Revise AZLGMA language – separated into 2 bullets</w:t>
      </w:r>
    </w:p>
    <w:p w14:paraId="21B3FAA9" w14:textId="77777777" w:rsidR="000C6025" w:rsidRDefault="000C6025" w:rsidP="00DB257B">
      <w:pPr>
        <w:pStyle w:val="CommentText"/>
      </w:pPr>
      <w:r>
        <w:t>Rationale: Use FSMA language to describe ag water used in these circumstances</w:t>
      </w:r>
    </w:p>
  </w:comment>
  <w:comment w:id="647" w:author="Susan" w:date="2020-06-16T14:31:00Z" w:initials="S">
    <w:p w14:paraId="10A3E563" w14:textId="2429BDE3" w:rsidR="000C6025" w:rsidRDefault="000C6025" w:rsidP="00DD271B">
      <w:pPr>
        <w:pStyle w:val="CommentText"/>
      </w:pPr>
      <w:r>
        <w:rPr>
          <w:rStyle w:val="CommentReference"/>
        </w:rPr>
        <w:annotationRef/>
      </w:r>
      <w:r>
        <w:t>#23</w:t>
      </w:r>
    </w:p>
    <w:p w14:paraId="7AA3BF15" w14:textId="77777777" w:rsidR="000C6025" w:rsidRDefault="000C6025" w:rsidP="00DD271B">
      <w:pPr>
        <w:pStyle w:val="CommentText"/>
      </w:pPr>
      <w:r>
        <w:t>AZLGMA: Language revised</w:t>
      </w:r>
    </w:p>
    <w:p w14:paraId="76E68AB4" w14:textId="77777777" w:rsidR="000C6025" w:rsidRDefault="000C6025" w:rsidP="00DD271B">
      <w:pPr>
        <w:pStyle w:val="CommentText"/>
      </w:pPr>
      <w:r>
        <w:t>Rationale: Add clarity</w:t>
      </w:r>
    </w:p>
  </w:comment>
  <w:comment w:id="652" w:author="Susan" w:date="2020-06-16T14:28:00Z" w:initials="S">
    <w:p w14:paraId="056401D2" w14:textId="69E761B7" w:rsidR="000C6025" w:rsidRDefault="000C6025" w:rsidP="00DD271B">
      <w:pPr>
        <w:pStyle w:val="CommentText"/>
      </w:pPr>
      <w:r>
        <w:rPr>
          <w:rStyle w:val="CommentReference"/>
        </w:rPr>
        <w:annotationRef/>
      </w:r>
      <w:r>
        <w:t>#24A</w:t>
      </w:r>
    </w:p>
    <w:p w14:paraId="68A69474" w14:textId="77777777" w:rsidR="000C6025" w:rsidRDefault="000C6025" w:rsidP="00DD271B">
      <w:pPr>
        <w:pStyle w:val="CommentText"/>
      </w:pPr>
      <w:r>
        <w:t>AZLGMA: Moved from Sanitary Operation SOP below</w:t>
      </w:r>
    </w:p>
    <w:p w14:paraId="599A04B3" w14:textId="77777777" w:rsidR="000C6025" w:rsidRDefault="000C6025" w:rsidP="00DD271B">
      <w:pPr>
        <w:pStyle w:val="CommentText"/>
      </w:pPr>
      <w:r>
        <w:t>Rationale: Pertains to equipment cleaning and sanitation</w:t>
      </w:r>
    </w:p>
  </w:comment>
  <w:comment w:id="656" w:author="Susan" w:date="2020-06-19T17:31:00Z" w:initials="S">
    <w:p w14:paraId="04B329B6" w14:textId="3ABAD31D" w:rsidR="000C6025" w:rsidRDefault="000C6025" w:rsidP="00DB257B">
      <w:pPr>
        <w:pStyle w:val="CommentText"/>
      </w:pPr>
      <w:r>
        <w:rPr>
          <w:rStyle w:val="CommentReference"/>
        </w:rPr>
        <w:annotationRef/>
      </w:r>
      <w:r>
        <w:t>#24B</w:t>
      </w:r>
    </w:p>
    <w:p w14:paraId="6853E70F" w14:textId="77777777" w:rsidR="000C6025" w:rsidRDefault="000C6025" w:rsidP="00DB257B">
      <w:pPr>
        <w:pStyle w:val="CommentText"/>
      </w:pPr>
      <w:r>
        <w:t>CALGMA: Deletion</w:t>
      </w:r>
    </w:p>
    <w:p w14:paraId="75D41046" w14:textId="77777777" w:rsidR="000C6025" w:rsidRDefault="000C6025" w:rsidP="00DB257B">
      <w:pPr>
        <w:pStyle w:val="CommentText"/>
      </w:pPr>
      <w:r>
        <w:t>Rationale: To assure companies can determine frequency requirements</w:t>
      </w:r>
    </w:p>
  </w:comment>
  <w:comment w:id="660" w:author="Susan" w:date="2020-06-19T17:49:00Z" w:initials="S">
    <w:p w14:paraId="638147DC" w14:textId="10B5C194" w:rsidR="000C6025" w:rsidRDefault="000C6025" w:rsidP="00B23D52">
      <w:pPr>
        <w:pStyle w:val="CommentText"/>
      </w:pPr>
      <w:r>
        <w:rPr>
          <w:rStyle w:val="CommentReference"/>
        </w:rPr>
        <w:annotationRef/>
      </w:r>
      <w:r>
        <w:t>#25</w:t>
      </w:r>
    </w:p>
    <w:p w14:paraId="71AEBBA1" w14:textId="77777777" w:rsidR="000C6025" w:rsidRDefault="000C6025" w:rsidP="00B23D52">
      <w:pPr>
        <w:pStyle w:val="CommentText"/>
      </w:pPr>
      <w:r>
        <w:t>CALGMA: Revise existing language</w:t>
      </w:r>
    </w:p>
    <w:p w14:paraId="5761013A" w14:textId="77777777" w:rsidR="000C6025" w:rsidRDefault="000C6025" w:rsidP="00B23D52">
      <w:pPr>
        <w:pStyle w:val="CommentText"/>
      </w:pPr>
      <w:r>
        <w:t>Rationale: update based on previous edits in the above rows</w:t>
      </w:r>
    </w:p>
  </w:comment>
  <w:comment w:id="673" w:author="Susan" w:date="2020-06-18T12:51:00Z" w:initials="S">
    <w:p w14:paraId="3F790415" w14:textId="30999783" w:rsidR="000C6025" w:rsidRDefault="000C6025" w:rsidP="00540188">
      <w:pPr>
        <w:pStyle w:val="CommentText"/>
      </w:pPr>
      <w:r>
        <w:rPr>
          <w:rStyle w:val="CommentReference"/>
        </w:rPr>
        <w:annotationRef/>
      </w:r>
      <w:r>
        <w:t>#26 (NOTE – this is redundant, if container remains in the SOP per #26 above)</w:t>
      </w:r>
    </w:p>
    <w:p w14:paraId="209E76B1" w14:textId="77777777" w:rsidR="000C6025" w:rsidRDefault="000C6025" w:rsidP="00540188">
      <w:pPr>
        <w:pStyle w:val="CommentText"/>
      </w:pPr>
      <w:r>
        <w:t>AZLGMA: Inspection added to SOP for handling and storage of harvest containers</w:t>
      </w:r>
    </w:p>
    <w:p w14:paraId="7A3C2EB4" w14:textId="77777777" w:rsidR="000C6025" w:rsidRDefault="000C6025" w:rsidP="00540188">
      <w:pPr>
        <w:pStyle w:val="CommentText"/>
      </w:pPr>
      <w:r>
        <w:t>Rationale: Separated this SOP for added emphasis and clarity to this issue</w:t>
      </w:r>
    </w:p>
    <w:p w14:paraId="71D89763" w14:textId="77777777" w:rsidR="000C6025" w:rsidRDefault="000C6025" w:rsidP="00540188">
      <w:pPr>
        <w:pStyle w:val="CommentText"/>
      </w:pPr>
      <w:r>
        <w:t>CALGMA supports proposed change</w:t>
      </w:r>
    </w:p>
  </w:comment>
  <w:comment w:id="677" w:author="Susan" w:date="2020-06-18T12:51:00Z" w:initials="S">
    <w:p w14:paraId="1D34B5AA" w14:textId="2C1BC4AA" w:rsidR="000C6025" w:rsidRDefault="000C6025" w:rsidP="00540188">
      <w:pPr>
        <w:pStyle w:val="CommentText"/>
      </w:pPr>
      <w:r>
        <w:rPr>
          <w:rStyle w:val="CommentReference"/>
        </w:rPr>
        <w:annotationRef/>
      </w:r>
      <w:r>
        <w:t>#27 (NOTE – this is redundant, if container remains in the SOP per #26 above)</w:t>
      </w:r>
    </w:p>
    <w:p w14:paraId="0A2A089D" w14:textId="77777777" w:rsidR="000C6025" w:rsidRDefault="000C6025" w:rsidP="00540188">
      <w:pPr>
        <w:pStyle w:val="CommentText"/>
      </w:pPr>
      <w:r>
        <w:t>AZLGMA: Cleaning &amp; sanitizing added to SOP for harvest containers</w:t>
      </w:r>
    </w:p>
    <w:p w14:paraId="099917F3" w14:textId="77777777" w:rsidR="000C6025" w:rsidRDefault="000C6025" w:rsidP="00540188">
      <w:pPr>
        <w:pStyle w:val="CommentText"/>
      </w:pPr>
      <w:r>
        <w:t>Rationale: Separated this SOP for added emphasis and clarity to this issue</w:t>
      </w:r>
    </w:p>
    <w:p w14:paraId="51387F7F" w14:textId="77777777" w:rsidR="000C6025" w:rsidRDefault="000C6025" w:rsidP="00540188">
      <w:pPr>
        <w:pStyle w:val="CommentText"/>
      </w:pPr>
      <w:r>
        <w:t>CALGMA supports proposed change</w:t>
      </w:r>
    </w:p>
  </w:comment>
  <w:comment w:id="681" w:author="Susan" w:date="2020-06-16T12:43:00Z" w:initials="S">
    <w:p w14:paraId="7F800A24" w14:textId="77777777" w:rsidR="000C6025" w:rsidRDefault="000C6025">
      <w:pPr>
        <w:pStyle w:val="CommentText"/>
      </w:pPr>
      <w:r>
        <w:rPr>
          <w:rStyle w:val="CommentReference"/>
        </w:rPr>
        <w:annotationRef/>
      </w:r>
      <w:r>
        <w:t>AZLGMA: Moved to Harvest Equipment and Tools SOP above</w:t>
      </w:r>
    </w:p>
  </w:comment>
  <w:comment w:id="685" w:author="Susan" w:date="2020-06-17T15:08:00Z" w:initials="S">
    <w:p w14:paraId="6E121391" w14:textId="7A50B4F6" w:rsidR="000C6025" w:rsidRDefault="000C6025">
      <w:pPr>
        <w:pStyle w:val="CommentText"/>
      </w:pPr>
      <w:r>
        <w:rPr>
          <w:rStyle w:val="CommentReference"/>
        </w:rPr>
        <w:annotationRef/>
      </w:r>
      <w:r>
        <w:t>#28A</w:t>
      </w:r>
    </w:p>
    <w:p w14:paraId="468591B2" w14:textId="77777777" w:rsidR="000C6025" w:rsidRDefault="000C6025">
      <w:pPr>
        <w:pStyle w:val="CommentText"/>
      </w:pPr>
      <w:r>
        <w:t>AZLGMA: Revise existing bullet</w:t>
      </w:r>
    </w:p>
    <w:p w14:paraId="0D33226C" w14:textId="77777777" w:rsidR="000C6025" w:rsidRDefault="000C6025">
      <w:pPr>
        <w:pStyle w:val="CommentText"/>
      </w:pPr>
      <w:r>
        <w:t xml:space="preserve">Rationale: </w:t>
      </w:r>
      <w:r w:rsidRPr="00712D43">
        <w:t>to make this simpler and more precise language and require SOP.</w:t>
      </w:r>
    </w:p>
  </w:comment>
  <w:comment w:id="689" w:author="Susan" w:date="2020-06-19T17:32:00Z" w:initials="S">
    <w:p w14:paraId="7DBC4B05" w14:textId="7BDED587" w:rsidR="000C6025" w:rsidRDefault="000C6025" w:rsidP="00B13B8F">
      <w:pPr>
        <w:pStyle w:val="CommentText"/>
      </w:pPr>
      <w:r>
        <w:rPr>
          <w:rStyle w:val="CommentReference"/>
        </w:rPr>
        <w:annotationRef/>
      </w:r>
      <w:r>
        <w:t>#28B</w:t>
      </w:r>
    </w:p>
    <w:p w14:paraId="3B96EB17" w14:textId="77777777" w:rsidR="000C6025" w:rsidRDefault="000C6025" w:rsidP="00B13B8F">
      <w:pPr>
        <w:pStyle w:val="CommentText"/>
      </w:pPr>
      <w:r>
        <w:t>CALGMA: Added this phrase and deleted “mechanical”</w:t>
      </w:r>
    </w:p>
    <w:p w14:paraId="27C596F7" w14:textId="77777777" w:rsidR="000C6025" w:rsidRDefault="000C6025" w:rsidP="00B13B8F">
      <w:pPr>
        <w:pStyle w:val="CommentText"/>
      </w:pPr>
      <w:r>
        <w:t>Rationale: Added clarification</w:t>
      </w:r>
    </w:p>
  </w:comment>
  <w:comment w:id="697" w:author="Susan" w:date="2020-06-19T17:33:00Z" w:initials="S">
    <w:p w14:paraId="623D51C1" w14:textId="531956B7" w:rsidR="000C6025" w:rsidRDefault="000C6025">
      <w:pPr>
        <w:pStyle w:val="CommentText"/>
      </w:pPr>
      <w:r>
        <w:rPr>
          <w:rStyle w:val="CommentReference"/>
        </w:rPr>
        <w:annotationRef/>
      </w:r>
      <w:r>
        <w:t>#28C</w:t>
      </w:r>
    </w:p>
    <w:p w14:paraId="657632A7" w14:textId="77777777" w:rsidR="000C6025" w:rsidRDefault="000C6025">
      <w:pPr>
        <w:pStyle w:val="CommentText"/>
      </w:pPr>
      <w:r>
        <w:t>AZLGMA: Add language to ensure water meets harvest requirements in Table 2G</w:t>
      </w:r>
    </w:p>
  </w:comment>
  <w:comment w:id="705" w:author="Susan" w:date="2020-06-19T17:34:00Z" w:initials="S">
    <w:p w14:paraId="02820CD5" w14:textId="212CCED5" w:rsidR="000C6025" w:rsidRDefault="000C6025" w:rsidP="00B13B8F">
      <w:pPr>
        <w:pStyle w:val="CommentText"/>
      </w:pPr>
      <w:r>
        <w:rPr>
          <w:rStyle w:val="CommentReference"/>
        </w:rPr>
        <w:annotationRef/>
      </w:r>
      <w:r>
        <w:t>#29B</w:t>
      </w:r>
    </w:p>
    <w:p w14:paraId="52330AE3" w14:textId="77777777" w:rsidR="000C6025" w:rsidRDefault="000C6025" w:rsidP="00B13B8F">
      <w:pPr>
        <w:pStyle w:val="CommentText"/>
      </w:pPr>
      <w:r>
        <w:t>CALGMA: Revise current language</w:t>
      </w:r>
    </w:p>
    <w:p w14:paraId="0B359990" w14:textId="77777777" w:rsidR="000C6025" w:rsidRDefault="000C6025" w:rsidP="00B13B8F">
      <w:pPr>
        <w:pStyle w:val="CommentText"/>
      </w:pPr>
      <w:r>
        <w:t>Rationale: Clarify/simplify terms and language</w:t>
      </w:r>
    </w:p>
  </w:comment>
  <w:comment w:id="711" w:author="Susan" w:date="2020-06-19T11:32:00Z" w:initials="S">
    <w:p w14:paraId="2250CD6E" w14:textId="50E06003" w:rsidR="000C6025" w:rsidRDefault="000C6025" w:rsidP="00EC775D">
      <w:pPr>
        <w:pStyle w:val="CommentText"/>
      </w:pPr>
      <w:r>
        <w:rPr>
          <w:rStyle w:val="CommentReference"/>
        </w:rPr>
        <w:annotationRef/>
      </w:r>
      <w:r>
        <w:t>#29A</w:t>
      </w:r>
    </w:p>
    <w:p w14:paraId="10E5BD92" w14:textId="77777777" w:rsidR="000C6025" w:rsidRDefault="000C6025" w:rsidP="00EC775D">
      <w:pPr>
        <w:pStyle w:val="CommentText"/>
      </w:pPr>
      <w:r>
        <w:t>AZLGMA: Revise existing bullet</w:t>
      </w:r>
    </w:p>
    <w:p w14:paraId="58A63DE3" w14:textId="77777777" w:rsidR="000C6025" w:rsidRDefault="000C6025" w:rsidP="00EC775D">
      <w:pPr>
        <w:pStyle w:val="CommentText"/>
      </w:pPr>
      <w:r>
        <w:t>Rationale:</w:t>
      </w:r>
    </w:p>
  </w:comment>
  <w:comment w:id="727" w:author="Susan" w:date="2020-06-17T15:20:00Z" w:initials="S">
    <w:p w14:paraId="7CA121FA" w14:textId="24C77078" w:rsidR="000C6025" w:rsidRDefault="000C6025" w:rsidP="001026A5">
      <w:pPr>
        <w:pStyle w:val="CommentText"/>
      </w:pPr>
      <w:r>
        <w:rPr>
          <w:rStyle w:val="CommentReference"/>
        </w:rPr>
        <w:annotationRef/>
      </w:r>
      <w:r>
        <w:t>#30</w:t>
      </w:r>
    </w:p>
    <w:p w14:paraId="4CA15EF8" w14:textId="77777777" w:rsidR="000C6025" w:rsidRDefault="000C6025" w:rsidP="001026A5">
      <w:pPr>
        <w:pStyle w:val="CommentText"/>
      </w:pPr>
      <w:r>
        <w:t>AZLGMA: Delete bullet</w:t>
      </w:r>
    </w:p>
    <w:p w14:paraId="65C52057" w14:textId="77777777" w:rsidR="000C6025" w:rsidRDefault="000C6025" w:rsidP="001026A5">
      <w:pPr>
        <w:pStyle w:val="CommentText"/>
      </w:pPr>
      <w:r>
        <w:t xml:space="preserve">Rationale: </w:t>
      </w:r>
    </w:p>
  </w:comment>
  <w:comment w:id="731" w:author="Susan" w:date="2020-06-18T13:10:00Z" w:initials="S">
    <w:p w14:paraId="5676980C" w14:textId="0FA7A3E5" w:rsidR="000C6025" w:rsidRDefault="000C6025" w:rsidP="00EC42E4">
      <w:pPr>
        <w:pStyle w:val="CommentText"/>
      </w:pPr>
      <w:r>
        <w:rPr>
          <w:rStyle w:val="CommentReference"/>
        </w:rPr>
        <w:annotationRef/>
      </w:r>
      <w:r>
        <w:t>#31</w:t>
      </w:r>
    </w:p>
    <w:p w14:paraId="1EB3FA86" w14:textId="77777777" w:rsidR="000C6025" w:rsidRDefault="000C6025" w:rsidP="00EC42E4">
      <w:pPr>
        <w:pStyle w:val="CommentText"/>
      </w:pPr>
      <w:r>
        <w:t>AZLGMA: Delete bullet points</w:t>
      </w:r>
    </w:p>
    <w:p w14:paraId="799EAB50" w14:textId="77777777" w:rsidR="000C6025" w:rsidRDefault="000C6025" w:rsidP="00EC42E4">
      <w:pPr>
        <w:pStyle w:val="CommentText"/>
      </w:pPr>
      <w:r>
        <w:t xml:space="preserve">Rationale: </w:t>
      </w:r>
      <w:r w:rsidRPr="000A7B9A">
        <w:t>Eliminate redundant language</w:t>
      </w:r>
      <w:r>
        <w:t>; addressed in #48 and in Harvest Equipment and Tool SOP above</w:t>
      </w:r>
    </w:p>
  </w:comment>
  <w:comment w:id="743" w:author="Susan" w:date="2020-06-19T17:27:00Z" w:initials="S">
    <w:p w14:paraId="571F0496" w14:textId="1466C349" w:rsidR="000C6025" w:rsidRDefault="000C6025" w:rsidP="00DB257B">
      <w:pPr>
        <w:pStyle w:val="CommentText"/>
      </w:pPr>
      <w:r>
        <w:rPr>
          <w:rStyle w:val="CommentReference"/>
        </w:rPr>
        <w:annotationRef/>
      </w:r>
      <w:r>
        <w:t>#32A</w:t>
      </w:r>
    </w:p>
    <w:p w14:paraId="5BFFD751" w14:textId="77777777" w:rsidR="000C6025" w:rsidRDefault="000C6025" w:rsidP="00DB257B">
      <w:pPr>
        <w:pStyle w:val="CommentText"/>
      </w:pPr>
      <w:r>
        <w:t>AZLGMA: Compiled and addressed items dealing with packing materials</w:t>
      </w:r>
    </w:p>
    <w:p w14:paraId="00F41CB1" w14:textId="77777777" w:rsidR="000C6025" w:rsidRDefault="000C6025" w:rsidP="00DB257B">
      <w:pPr>
        <w:pStyle w:val="CommentText"/>
      </w:pPr>
      <w:r>
        <w:t xml:space="preserve">Rationale: </w:t>
      </w:r>
      <w:r w:rsidRPr="00935DF7">
        <w:t>Combine bulleted items or points into a common section on food packing materials</w:t>
      </w:r>
    </w:p>
  </w:comment>
  <w:comment w:id="752" w:author="Susan" w:date="2020-06-19T17:26:00Z" w:initials="S">
    <w:p w14:paraId="2FFD52BF" w14:textId="5720F544" w:rsidR="000C6025" w:rsidRDefault="000C6025" w:rsidP="00DB257B">
      <w:pPr>
        <w:pStyle w:val="CommentText"/>
      </w:pPr>
      <w:r>
        <w:rPr>
          <w:rStyle w:val="CommentReference"/>
        </w:rPr>
        <w:annotationRef/>
      </w:r>
      <w:r>
        <w:t>#32B</w:t>
      </w:r>
    </w:p>
    <w:p w14:paraId="245C35D1" w14:textId="77777777" w:rsidR="000C6025" w:rsidRDefault="000C6025" w:rsidP="00DB257B">
      <w:pPr>
        <w:pStyle w:val="CommentText"/>
      </w:pPr>
      <w:r>
        <w:t>CALGMA: Revise AZLGMA language</w:t>
      </w:r>
    </w:p>
    <w:p w14:paraId="00895C66" w14:textId="77777777" w:rsidR="000C6025" w:rsidRDefault="000C6025" w:rsidP="00DB257B">
      <w:pPr>
        <w:pStyle w:val="CommentText"/>
      </w:pPr>
      <w:r>
        <w:t>Rationale: Use language consistent with FSMA PSR</w:t>
      </w:r>
    </w:p>
  </w:comment>
  <w:comment w:id="766" w:author="Susan" w:date="2020-06-19T17:27:00Z" w:initials="S">
    <w:p w14:paraId="30AA5922" w14:textId="2BAD925D" w:rsidR="000C6025" w:rsidRDefault="000C6025" w:rsidP="00DB257B">
      <w:pPr>
        <w:pStyle w:val="CommentText"/>
      </w:pPr>
      <w:r>
        <w:rPr>
          <w:rStyle w:val="CommentReference"/>
        </w:rPr>
        <w:annotationRef/>
      </w:r>
      <w:r>
        <w:t>#32C</w:t>
      </w:r>
    </w:p>
    <w:p w14:paraId="122A45A9" w14:textId="77777777" w:rsidR="000C6025" w:rsidRDefault="000C6025" w:rsidP="00DB257B">
      <w:pPr>
        <w:pStyle w:val="CommentText"/>
      </w:pPr>
      <w:r>
        <w:t>CALGMA: Revise AZLGMA proposed language</w:t>
      </w:r>
    </w:p>
    <w:p w14:paraId="7ABF129F" w14:textId="77777777" w:rsidR="000C6025" w:rsidRDefault="000C6025" w:rsidP="00DB257B">
      <w:pPr>
        <w:pStyle w:val="CommentText"/>
      </w:pPr>
      <w:r>
        <w:t>Rationale: Use language consistent with FSMA PSR</w:t>
      </w:r>
    </w:p>
  </w:comment>
  <w:comment w:id="776" w:author="Susan" w:date="2020-06-16T15:02:00Z" w:initials="S">
    <w:p w14:paraId="0F3A60BD" w14:textId="4B892436" w:rsidR="000C6025" w:rsidRDefault="000C6025">
      <w:pPr>
        <w:pStyle w:val="CommentText"/>
      </w:pPr>
      <w:r>
        <w:rPr>
          <w:rStyle w:val="CommentReference"/>
        </w:rPr>
        <w:annotationRef/>
      </w:r>
      <w:r>
        <w:t>#33</w:t>
      </w:r>
    </w:p>
    <w:p w14:paraId="4D9DF99E" w14:textId="77777777" w:rsidR="000C6025" w:rsidRDefault="000C6025">
      <w:pPr>
        <w:pStyle w:val="CommentText"/>
      </w:pPr>
      <w:r>
        <w:t>AZLGMA: Revised language</w:t>
      </w:r>
    </w:p>
    <w:p w14:paraId="407DFCC3" w14:textId="77777777" w:rsidR="000C6025" w:rsidRDefault="000C6025">
      <w:pPr>
        <w:pStyle w:val="CommentText"/>
      </w:pPr>
      <w:r>
        <w:t>Rationale: clarifies and reduces redundancy</w:t>
      </w:r>
    </w:p>
  </w:comment>
  <w:comment w:id="784" w:author="Susan" w:date="2020-06-17T15:30:00Z" w:initials="S">
    <w:p w14:paraId="3C56A0ED" w14:textId="1BDBA2AA" w:rsidR="000C6025" w:rsidRDefault="000C6025">
      <w:pPr>
        <w:pStyle w:val="CommentText"/>
      </w:pPr>
      <w:r>
        <w:rPr>
          <w:rStyle w:val="CommentReference"/>
        </w:rPr>
        <w:annotationRef/>
      </w:r>
      <w:r>
        <w:t>#34</w:t>
      </w:r>
    </w:p>
    <w:p w14:paraId="62688700" w14:textId="77777777" w:rsidR="000C6025" w:rsidRDefault="000C6025">
      <w:pPr>
        <w:pStyle w:val="CommentText"/>
      </w:pPr>
      <w:r>
        <w:t xml:space="preserve">AZLGMA: Cite supporting unpublished research </w:t>
      </w:r>
    </w:p>
    <w:p w14:paraId="5F100236" w14:textId="77777777" w:rsidR="000C6025" w:rsidRDefault="000C6025">
      <w:pPr>
        <w:pStyle w:val="CommentText"/>
      </w:pPr>
      <w:r>
        <w:t>Rationale:</w:t>
      </w:r>
    </w:p>
    <w:p w14:paraId="0431AB16" w14:textId="77777777" w:rsidR="000C6025" w:rsidRDefault="000C6025">
      <w:pPr>
        <w:pStyle w:val="CommentText"/>
      </w:pPr>
      <w:r>
        <w:t>CALGMA supports proposed language</w:t>
      </w:r>
    </w:p>
  </w:comment>
  <w:comment w:id="795" w:author="Susan" w:date="2020-06-17T12:03:00Z" w:initials="S">
    <w:p w14:paraId="007D19D4" w14:textId="06E076E7" w:rsidR="000C6025" w:rsidRDefault="000C6025">
      <w:pPr>
        <w:pStyle w:val="CommentText"/>
      </w:pPr>
      <w:r>
        <w:rPr>
          <w:rStyle w:val="CommentReference"/>
        </w:rPr>
        <w:annotationRef/>
      </w:r>
      <w:r>
        <w:t>#35</w:t>
      </w:r>
    </w:p>
    <w:p w14:paraId="5A547B48" w14:textId="77777777" w:rsidR="000C6025" w:rsidRDefault="000C6025">
      <w:pPr>
        <w:pStyle w:val="CommentText"/>
      </w:pPr>
      <w:r>
        <w:t>AZLGMA: added bullet</w:t>
      </w:r>
    </w:p>
    <w:p w14:paraId="760A6BDF" w14:textId="77777777" w:rsidR="000C6025" w:rsidRDefault="000C6025">
      <w:pPr>
        <w:pStyle w:val="CommentText"/>
      </w:pPr>
      <w:r>
        <w:t xml:space="preserve">Rationale: </w:t>
      </w:r>
      <w:r w:rsidRPr="00BB1329">
        <w:t>Sensitize employees to food safety issues with soil contact.</w:t>
      </w:r>
    </w:p>
    <w:p w14:paraId="08D932D7" w14:textId="77777777" w:rsidR="000C6025" w:rsidRDefault="000C6025">
      <w:pPr>
        <w:pStyle w:val="CommentText"/>
      </w:pPr>
      <w:r>
        <w:t>CALGMA supports proposed language</w:t>
      </w:r>
    </w:p>
  </w:comment>
  <w:comment w:id="799" w:author="Susan" w:date="2020-06-17T12:04:00Z" w:initials="S">
    <w:p w14:paraId="0F801A15" w14:textId="50067F41" w:rsidR="000C6025" w:rsidRDefault="000C6025" w:rsidP="004C0E07">
      <w:pPr>
        <w:pStyle w:val="CommentText"/>
      </w:pPr>
      <w:r>
        <w:rPr>
          <w:rStyle w:val="CommentReference"/>
        </w:rPr>
        <w:annotationRef/>
      </w:r>
      <w:r>
        <w:t>#36</w:t>
      </w:r>
    </w:p>
    <w:p w14:paraId="40753F0B" w14:textId="77777777" w:rsidR="000C6025" w:rsidRDefault="000C6025" w:rsidP="004C0E07">
      <w:pPr>
        <w:pStyle w:val="CommentText"/>
      </w:pPr>
      <w:r>
        <w:t>AZLGMA: added bullet</w:t>
      </w:r>
    </w:p>
    <w:p w14:paraId="6D00514D" w14:textId="77777777" w:rsidR="000C6025" w:rsidRDefault="000C6025" w:rsidP="004C0E07">
      <w:pPr>
        <w:pStyle w:val="CommentText"/>
      </w:pPr>
      <w:r>
        <w:t xml:space="preserve">Rationale: </w:t>
      </w:r>
      <w:r w:rsidRPr="000258EC">
        <w:t>Increased surveillance i.e., focus visual inspection on amount of in field debris, excess mud on plants, other potential sources of contamination.  See Appendix F.  Daily Harvest</w:t>
      </w:r>
    </w:p>
  </w:comment>
  <w:comment w:id="804" w:author="Susan" w:date="2020-06-18T13:18:00Z" w:initials="S">
    <w:p w14:paraId="403BDBAD" w14:textId="5A768BF0" w:rsidR="000C6025" w:rsidRDefault="000C6025" w:rsidP="00B371AC">
      <w:pPr>
        <w:pStyle w:val="CommentText"/>
      </w:pPr>
      <w:r>
        <w:rPr>
          <w:rStyle w:val="CommentReference"/>
        </w:rPr>
        <w:annotationRef/>
      </w:r>
      <w:r>
        <w:t>#37</w:t>
      </w:r>
    </w:p>
    <w:p w14:paraId="53675A7B" w14:textId="77777777" w:rsidR="000C6025" w:rsidRDefault="000C6025" w:rsidP="00B371AC">
      <w:pPr>
        <w:pStyle w:val="CommentText"/>
      </w:pPr>
      <w:r>
        <w:t>AZLGMA: Revise existing bullet</w:t>
      </w:r>
    </w:p>
    <w:p w14:paraId="3F070A55" w14:textId="77777777" w:rsidR="000C6025" w:rsidRDefault="000C6025" w:rsidP="00B371AC">
      <w:pPr>
        <w:pStyle w:val="CommentText"/>
      </w:pPr>
      <w:r>
        <w:t xml:space="preserve">Rationale: </w:t>
      </w:r>
      <w:r w:rsidRPr="00933BFF">
        <w:t>Focus on action word 'employ'</w:t>
      </w:r>
      <w:r>
        <w:t xml:space="preserve"> instead of “evaluate</w:t>
      </w:r>
    </w:p>
  </w:comment>
  <w:comment w:id="810" w:author="Susan" w:date="2020-06-17T12:11:00Z" w:initials="S">
    <w:p w14:paraId="0C243D11" w14:textId="5E407931" w:rsidR="000C6025" w:rsidRDefault="000C6025">
      <w:pPr>
        <w:pStyle w:val="CommentText"/>
      </w:pPr>
      <w:r>
        <w:rPr>
          <w:rStyle w:val="CommentReference"/>
        </w:rPr>
        <w:annotationRef/>
      </w:r>
      <w:r>
        <w:t>#38</w:t>
      </w:r>
    </w:p>
    <w:p w14:paraId="65477503" w14:textId="77777777" w:rsidR="000C6025" w:rsidRDefault="000C6025">
      <w:pPr>
        <w:pStyle w:val="CommentText"/>
      </w:pPr>
      <w:r>
        <w:t>AZLGMA: Replace existing bullet</w:t>
      </w:r>
    </w:p>
    <w:p w14:paraId="0160EB01" w14:textId="77777777" w:rsidR="000C6025" w:rsidRDefault="000C6025">
      <w:pPr>
        <w:pStyle w:val="CommentText"/>
      </w:pPr>
      <w:r>
        <w:t xml:space="preserve">Rationale: </w:t>
      </w:r>
      <w:r w:rsidRPr="00471941">
        <w:t>Broaden description from bins to packaging.</w:t>
      </w:r>
    </w:p>
  </w:comment>
  <w:comment w:id="825" w:author="Susan" w:date="2020-06-17T12:16:00Z" w:initials="S">
    <w:p w14:paraId="7E2442F3" w14:textId="7B94C699" w:rsidR="000C6025" w:rsidRDefault="000C6025">
      <w:pPr>
        <w:pStyle w:val="CommentText"/>
      </w:pPr>
      <w:r>
        <w:rPr>
          <w:rStyle w:val="CommentReference"/>
        </w:rPr>
        <w:annotationRef/>
      </w:r>
      <w:r>
        <w:t>#39</w:t>
      </w:r>
    </w:p>
    <w:p w14:paraId="50297052" w14:textId="77777777" w:rsidR="000C6025" w:rsidRDefault="000C6025">
      <w:pPr>
        <w:pStyle w:val="CommentText"/>
      </w:pPr>
      <w:r>
        <w:t>AZLGMA: Changed bullet location</w:t>
      </w:r>
    </w:p>
    <w:p w14:paraId="60C6CB89" w14:textId="77777777" w:rsidR="000C6025" w:rsidRDefault="000C6025">
      <w:pPr>
        <w:pStyle w:val="CommentText"/>
      </w:pPr>
      <w:r>
        <w:t xml:space="preserve">Rationale: </w:t>
      </w:r>
      <w:r w:rsidRPr="006D1618">
        <w:t>Need to highlight earlier in section discussing handwashing</w:t>
      </w:r>
    </w:p>
    <w:p w14:paraId="457B2721" w14:textId="77777777" w:rsidR="000C6025" w:rsidRDefault="000C6025">
      <w:pPr>
        <w:pStyle w:val="CommentText"/>
      </w:pPr>
      <w:r>
        <w:t>CALGMA supports proposed language</w:t>
      </w:r>
    </w:p>
  </w:comment>
  <w:comment w:id="827" w:author="Susan" w:date="2020-06-17T12:17:00Z" w:initials="S">
    <w:p w14:paraId="2098E718" w14:textId="77777777" w:rsidR="000C6025" w:rsidRDefault="000C6025">
      <w:pPr>
        <w:pStyle w:val="CommentText"/>
      </w:pPr>
      <w:r>
        <w:rPr>
          <w:rStyle w:val="CommentReference"/>
        </w:rPr>
        <w:annotationRef/>
      </w:r>
      <w:r>
        <w:t>COMMENT</w:t>
      </w:r>
    </w:p>
    <w:p w14:paraId="24E64FD9" w14:textId="77777777" w:rsidR="000C6025" w:rsidRDefault="000C6025">
      <w:pPr>
        <w:pStyle w:val="CommentText"/>
      </w:pPr>
      <w:r>
        <w:t xml:space="preserve">AZLGMA: </w:t>
      </w:r>
      <w:r w:rsidRPr="006D1618">
        <w:t>Training topic on glove use, when should gloves be replaced or cleaned?  - add T&amp;E component into LGMA program.</w:t>
      </w:r>
    </w:p>
    <w:p w14:paraId="3292004A" w14:textId="77777777" w:rsidR="000C6025" w:rsidRDefault="000C6025">
      <w:pPr>
        <w:pStyle w:val="CommentText"/>
      </w:pPr>
      <w:r>
        <w:t xml:space="preserve">Rationale: </w:t>
      </w:r>
      <w:r w:rsidRPr="006D1618">
        <w:t>Strengthen T &amp; E component on when they should be cleaned or replaced</w:t>
      </w:r>
    </w:p>
    <w:p w14:paraId="2621E329" w14:textId="77777777" w:rsidR="000C6025" w:rsidRDefault="000C6025">
      <w:pPr>
        <w:pStyle w:val="CommentText"/>
      </w:pPr>
      <w:r>
        <w:t>CALGMA supports comment on training</w:t>
      </w:r>
    </w:p>
  </w:comment>
  <w:comment w:id="828" w:author="Susan" w:date="2020-06-17T12:19:00Z" w:initials="S">
    <w:p w14:paraId="7D147249" w14:textId="10D1014B" w:rsidR="000C6025" w:rsidRDefault="000C6025">
      <w:pPr>
        <w:pStyle w:val="CommentText"/>
      </w:pPr>
      <w:r>
        <w:rPr>
          <w:rStyle w:val="CommentReference"/>
        </w:rPr>
        <w:annotationRef/>
      </w:r>
      <w:r>
        <w:t>#40A</w:t>
      </w:r>
    </w:p>
    <w:p w14:paraId="147144EC" w14:textId="77777777" w:rsidR="000C6025" w:rsidRDefault="000C6025">
      <w:pPr>
        <w:pStyle w:val="CommentText"/>
      </w:pPr>
      <w:r>
        <w:t>AZLGMA: Added bullet</w:t>
      </w:r>
    </w:p>
    <w:p w14:paraId="586DC283" w14:textId="77777777" w:rsidR="000C6025" w:rsidRDefault="000C6025">
      <w:pPr>
        <w:pStyle w:val="CommentText"/>
      </w:pPr>
      <w:r>
        <w:t xml:space="preserve">Rationale: </w:t>
      </w:r>
      <w:r w:rsidRPr="001A6B4A">
        <w:t>The committee feels that no-latex practices are in widespread use in the industry.</w:t>
      </w:r>
    </w:p>
  </w:comment>
  <w:comment w:id="831" w:author="Susan" w:date="2020-06-19T17:35:00Z" w:initials="S">
    <w:p w14:paraId="05CBFEF3" w14:textId="2F84AB77" w:rsidR="000C6025" w:rsidRDefault="000C6025" w:rsidP="00B13B8F">
      <w:pPr>
        <w:pStyle w:val="CommentText"/>
      </w:pPr>
      <w:r>
        <w:rPr>
          <w:rStyle w:val="CommentReference"/>
        </w:rPr>
        <w:annotationRef/>
      </w:r>
      <w:r>
        <w:t>#40B</w:t>
      </w:r>
    </w:p>
    <w:p w14:paraId="7E005E34" w14:textId="77777777" w:rsidR="000C6025" w:rsidRDefault="000C6025" w:rsidP="00B13B8F">
      <w:pPr>
        <w:pStyle w:val="CommentText"/>
      </w:pPr>
      <w:r>
        <w:t>CALGMA: Added requirement</w:t>
      </w:r>
    </w:p>
    <w:p w14:paraId="6F2AFE5A" w14:textId="77777777" w:rsidR="000C6025" w:rsidRDefault="000C6025" w:rsidP="00B13B8F">
      <w:pPr>
        <w:pStyle w:val="CommentText"/>
      </w:pPr>
      <w:r>
        <w:t>Rationale:</w:t>
      </w:r>
    </w:p>
  </w:comment>
  <w:comment w:id="834" w:author="Susan" w:date="2020-06-17T12:22:00Z" w:initials="S">
    <w:p w14:paraId="5F6CC080" w14:textId="66E1D776" w:rsidR="000C6025" w:rsidRDefault="000C6025">
      <w:pPr>
        <w:pStyle w:val="CommentText"/>
      </w:pPr>
      <w:r>
        <w:rPr>
          <w:rStyle w:val="CommentReference"/>
        </w:rPr>
        <w:annotationRef/>
      </w:r>
      <w:r>
        <w:t>#41A</w:t>
      </w:r>
    </w:p>
    <w:p w14:paraId="6A21C770" w14:textId="77777777" w:rsidR="000C6025" w:rsidRDefault="000C6025">
      <w:pPr>
        <w:pStyle w:val="CommentText"/>
      </w:pPr>
      <w:r>
        <w:t>AZLGMA: New bullet</w:t>
      </w:r>
    </w:p>
    <w:p w14:paraId="2CED04D5" w14:textId="77777777" w:rsidR="000C6025" w:rsidRDefault="000C6025">
      <w:pPr>
        <w:pStyle w:val="CommentText"/>
      </w:pPr>
      <w:r>
        <w:t xml:space="preserve">Rationale: </w:t>
      </w:r>
      <w:r w:rsidRPr="001F5703">
        <w:t>Increased awareness needed based on recent outbreaks</w:t>
      </w:r>
    </w:p>
  </w:comment>
  <w:comment w:id="847" w:author="Susan" w:date="2020-06-19T17:35:00Z" w:initials="S">
    <w:p w14:paraId="1BDF1D7F" w14:textId="1CFEB131" w:rsidR="000C6025" w:rsidRDefault="000C6025" w:rsidP="00B13B8F">
      <w:pPr>
        <w:pStyle w:val="CommentText"/>
      </w:pPr>
      <w:r>
        <w:rPr>
          <w:rStyle w:val="CommentReference"/>
        </w:rPr>
        <w:annotationRef/>
      </w:r>
      <w:r>
        <w:t>#41B</w:t>
      </w:r>
    </w:p>
    <w:p w14:paraId="597B5ADD" w14:textId="77777777" w:rsidR="000C6025" w:rsidRDefault="000C6025" w:rsidP="00B13B8F">
      <w:pPr>
        <w:pStyle w:val="CommentText"/>
      </w:pPr>
      <w:r>
        <w:t>CALGMA: Revised AZLGMA proposed language</w:t>
      </w:r>
    </w:p>
    <w:p w14:paraId="6C59C64B" w14:textId="77777777" w:rsidR="000C6025" w:rsidRDefault="000C6025" w:rsidP="00B13B8F">
      <w:pPr>
        <w:pStyle w:val="CommentText"/>
      </w:pPr>
      <w:r>
        <w:t>Rationale: make this mandatory</w:t>
      </w:r>
    </w:p>
  </w:comment>
  <w:comment w:id="850" w:author="Susan" w:date="2020-06-17T12:21:00Z" w:initials="S">
    <w:p w14:paraId="4B192EAC" w14:textId="40745A88" w:rsidR="000C6025" w:rsidRDefault="000C6025">
      <w:pPr>
        <w:pStyle w:val="CommentText"/>
      </w:pPr>
      <w:r>
        <w:rPr>
          <w:rStyle w:val="CommentReference"/>
        </w:rPr>
        <w:annotationRef/>
      </w:r>
      <w:r>
        <w:t>#42</w:t>
      </w:r>
    </w:p>
    <w:p w14:paraId="2020470A" w14:textId="77777777" w:rsidR="000C6025" w:rsidRDefault="000C6025">
      <w:pPr>
        <w:pStyle w:val="CommentText"/>
      </w:pPr>
      <w:r>
        <w:t>AZLGMA: Replace existing bullet</w:t>
      </w:r>
    </w:p>
    <w:p w14:paraId="11521A36" w14:textId="77777777" w:rsidR="000C6025" w:rsidRDefault="000C6025">
      <w:pPr>
        <w:pStyle w:val="CommentText"/>
      </w:pPr>
      <w:r>
        <w:t xml:space="preserve">Rationale: </w:t>
      </w:r>
      <w:r w:rsidRPr="00136F51">
        <w:t>Strengthen requirement</w:t>
      </w:r>
    </w:p>
  </w:comment>
  <w:comment w:id="858" w:author="Susan" w:date="2020-06-19T17:36:00Z" w:initials="S">
    <w:p w14:paraId="15C43959" w14:textId="54FA5AD1" w:rsidR="000C6025" w:rsidRDefault="000C6025" w:rsidP="00B13B8F">
      <w:pPr>
        <w:pStyle w:val="CommentText"/>
      </w:pPr>
      <w:r>
        <w:rPr>
          <w:rStyle w:val="CommentReference"/>
        </w:rPr>
        <w:annotationRef/>
      </w:r>
      <w:r>
        <w:t>#43A</w:t>
      </w:r>
    </w:p>
    <w:p w14:paraId="23D8D9DC" w14:textId="77777777" w:rsidR="000C6025" w:rsidRDefault="000C6025" w:rsidP="00B13B8F">
      <w:pPr>
        <w:pStyle w:val="CommentText"/>
      </w:pPr>
      <w:r>
        <w:t>CALGMA: Added bullet &amp; reformat bullet into sub-bullets</w:t>
      </w:r>
    </w:p>
    <w:p w14:paraId="512A8E2F" w14:textId="77777777" w:rsidR="000C6025" w:rsidRDefault="000C6025" w:rsidP="00B13B8F">
      <w:pPr>
        <w:pStyle w:val="CommentText"/>
      </w:pPr>
      <w:r>
        <w:t>Rationale:</w:t>
      </w:r>
    </w:p>
  </w:comment>
  <w:comment w:id="864" w:author="Susan" w:date="2020-06-19T17:37:00Z" w:initials="S">
    <w:p w14:paraId="689D82EE" w14:textId="7346308E" w:rsidR="000C6025" w:rsidRDefault="000C6025" w:rsidP="00B13B8F">
      <w:pPr>
        <w:pStyle w:val="CommentText"/>
      </w:pPr>
      <w:r>
        <w:rPr>
          <w:rStyle w:val="CommentReference"/>
        </w:rPr>
        <w:annotationRef/>
      </w:r>
      <w:r>
        <w:t>#43B</w:t>
      </w:r>
    </w:p>
    <w:p w14:paraId="7DB4C6D7" w14:textId="77777777" w:rsidR="000C6025" w:rsidRDefault="000C6025" w:rsidP="00B13B8F">
      <w:pPr>
        <w:pStyle w:val="CommentText"/>
      </w:pPr>
      <w:r>
        <w:t>AZLGMA: Revise existing bullet</w:t>
      </w:r>
    </w:p>
    <w:p w14:paraId="1B3D12E7" w14:textId="77777777" w:rsidR="000C6025" w:rsidRDefault="000C6025" w:rsidP="00B13B8F">
      <w:pPr>
        <w:pStyle w:val="CommentText"/>
      </w:pPr>
      <w:r>
        <w:t xml:space="preserve">Rationale: </w:t>
      </w:r>
      <w:r w:rsidRPr="001F5703">
        <w:t>Frequency &amp; type of cleaning to take place and distinction between field/ranch units and harvest units.</w:t>
      </w:r>
    </w:p>
  </w:comment>
  <w:comment w:id="894" w:author="Susan" w:date="2020-06-19T17:37:00Z" w:initials="S">
    <w:p w14:paraId="110AF7DF" w14:textId="54B38D46" w:rsidR="000C6025" w:rsidRDefault="000C6025" w:rsidP="00B13B8F">
      <w:pPr>
        <w:pStyle w:val="CommentText"/>
      </w:pPr>
      <w:r>
        <w:rPr>
          <w:rStyle w:val="CommentReference"/>
        </w:rPr>
        <w:annotationRef/>
      </w:r>
      <w:r>
        <w:t>#43C</w:t>
      </w:r>
    </w:p>
    <w:p w14:paraId="6CD3D238" w14:textId="77777777" w:rsidR="000C6025" w:rsidRDefault="000C6025" w:rsidP="00B13B8F">
      <w:pPr>
        <w:pStyle w:val="CommentText"/>
      </w:pPr>
      <w:r>
        <w:t>CALGMA: delete “major”</w:t>
      </w:r>
    </w:p>
    <w:p w14:paraId="15348EA1" w14:textId="77777777" w:rsidR="000C6025" w:rsidRDefault="000C6025" w:rsidP="00B13B8F">
      <w:pPr>
        <w:pStyle w:val="CommentText"/>
      </w:pPr>
      <w:r>
        <w:t>Rationale:</w:t>
      </w:r>
    </w:p>
  </w:comment>
  <w:comment w:id="900" w:author="Susan" w:date="2020-06-19T17:38:00Z" w:initials="S">
    <w:p w14:paraId="1C5079B4" w14:textId="58C4D436" w:rsidR="000C6025" w:rsidRDefault="000C6025" w:rsidP="00B13B8F">
      <w:pPr>
        <w:pStyle w:val="CommentText"/>
      </w:pPr>
      <w:r>
        <w:rPr>
          <w:rStyle w:val="CommentReference"/>
        </w:rPr>
        <w:annotationRef/>
      </w:r>
      <w:r>
        <w:t>#44A</w:t>
      </w:r>
    </w:p>
    <w:p w14:paraId="56599F3E" w14:textId="77777777" w:rsidR="000C6025" w:rsidRDefault="000C6025" w:rsidP="00B13B8F">
      <w:pPr>
        <w:pStyle w:val="CommentText"/>
      </w:pPr>
      <w:r>
        <w:t>AZLGMA: New bullet</w:t>
      </w:r>
    </w:p>
    <w:p w14:paraId="473EF7D9" w14:textId="77777777" w:rsidR="000C6025" w:rsidRDefault="000C6025" w:rsidP="00B13B8F">
      <w:pPr>
        <w:pStyle w:val="CommentText"/>
      </w:pPr>
      <w:r>
        <w:rPr>
          <w:rStyle w:val="CommentReference"/>
        </w:rPr>
        <w:annotationRef/>
      </w:r>
      <w:r>
        <w:t xml:space="preserve">Rationale: </w:t>
      </w:r>
      <w:r w:rsidRPr="00A07B77">
        <w:t>Prevent contamination from cleaning tools</w:t>
      </w:r>
    </w:p>
  </w:comment>
  <w:comment w:id="911" w:author="Susan" w:date="2020-06-19T17:38:00Z" w:initials="S">
    <w:p w14:paraId="55B71001" w14:textId="4388645C" w:rsidR="000C6025" w:rsidRDefault="000C6025" w:rsidP="00B13B8F">
      <w:pPr>
        <w:pStyle w:val="CommentText"/>
      </w:pPr>
      <w:r>
        <w:rPr>
          <w:rStyle w:val="CommentReference"/>
        </w:rPr>
        <w:annotationRef/>
      </w:r>
      <w:r>
        <w:t>#44B</w:t>
      </w:r>
    </w:p>
    <w:p w14:paraId="6AEDDDD6" w14:textId="77777777" w:rsidR="000C6025" w:rsidRDefault="000C6025" w:rsidP="00B13B8F">
      <w:pPr>
        <w:pStyle w:val="CommentText"/>
      </w:pPr>
      <w:r>
        <w:t>CALGMA: Revised AZLGMA proposed language</w:t>
      </w:r>
    </w:p>
    <w:p w14:paraId="42645506" w14:textId="77777777" w:rsidR="000C6025" w:rsidRDefault="000C6025" w:rsidP="00B13B8F">
      <w:pPr>
        <w:pStyle w:val="CommentText"/>
      </w:pPr>
      <w:r>
        <w:t>Rationale: Color coding is not used in the field</w:t>
      </w:r>
    </w:p>
  </w:comment>
  <w:comment w:id="918" w:author="Susan" w:date="2020-06-19T17:39:00Z" w:initials="S">
    <w:p w14:paraId="1E1EB1CE" w14:textId="692104F5" w:rsidR="000C6025" w:rsidRDefault="000C6025" w:rsidP="00B13B8F">
      <w:pPr>
        <w:pStyle w:val="CommentText"/>
      </w:pPr>
      <w:r>
        <w:rPr>
          <w:rStyle w:val="CommentReference"/>
        </w:rPr>
        <w:annotationRef/>
      </w:r>
      <w:r>
        <w:t>#44C</w:t>
      </w:r>
    </w:p>
    <w:p w14:paraId="1A97F186" w14:textId="77777777" w:rsidR="000C6025" w:rsidRDefault="000C6025" w:rsidP="00B13B8F">
      <w:pPr>
        <w:pStyle w:val="CommentText"/>
      </w:pPr>
      <w:r>
        <w:t>CALGMA: Revised AZLGMA language</w:t>
      </w:r>
    </w:p>
    <w:p w14:paraId="5219524F" w14:textId="77777777" w:rsidR="000C6025" w:rsidRDefault="000C6025" w:rsidP="00B13B8F">
      <w:pPr>
        <w:pStyle w:val="CommentText"/>
      </w:pPr>
      <w:r>
        <w:t>Rationale:</w:t>
      </w:r>
    </w:p>
  </w:comment>
  <w:comment w:id="924" w:author="Susan" w:date="2020-06-19T17:40:00Z" w:initials="S">
    <w:p w14:paraId="3077761E" w14:textId="31D4CD91" w:rsidR="000C6025" w:rsidRDefault="000C6025" w:rsidP="00B13B8F">
      <w:pPr>
        <w:pStyle w:val="CommentText"/>
      </w:pPr>
      <w:r>
        <w:rPr>
          <w:rStyle w:val="CommentReference"/>
        </w:rPr>
        <w:annotationRef/>
      </w:r>
      <w:r>
        <w:t>#45A &amp; 45B (Two options addressing the same issue)</w:t>
      </w:r>
    </w:p>
    <w:p w14:paraId="71FB396F" w14:textId="77777777" w:rsidR="000C6025" w:rsidRDefault="000C6025" w:rsidP="00B13B8F">
      <w:pPr>
        <w:pStyle w:val="CommentText"/>
      </w:pPr>
      <w:r>
        <w:t>CALGMA: Reword existing bullet</w:t>
      </w:r>
    </w:p>
    <w:p w14:paraId="4DD73DAD" w14:textId="77777777" w:rsidR="000C6025" w:rsidRDefault="000C6025" w:rsidP="00B13B8F">
      <w:pPr>
        <w:pStyle w:val="CommentText"/>
      </w:pPr>
      <w:r>
        <w:t>Rationale: Simplify and clarify</w:t>
      </w:r>
    </w:p>
  </w:comment>
  <w:comment w:id="928" w:author="Susan" w:date="2020-06-17T12:33:00Z" w:initials="S">
    <w:p w14:paraId="5565F47B" w14:textId="4C5084D7" w:rsidR="000C6025" w:rsidRDefault="000C6025">
      <w:pPr>
        <w:pStyle w:val="CommentText"/>
      </w:pPr>
      <w:r>
        <w:rPr>
          <w:rStyle w:val="CommentReference"/>
        </w:rPr>
        <w:annotationRef/>
      </w:r>
      <w:r>
        <w:t>#45B</w:t>
      </w:r>
    </w:p>
    <w:p w14:paraId="4360FC55" w14:textId="77777777" w:rsidR="000C6025" w:rsidRDefault="000C6025">
      <w:pPr>
        <w:pStyle w:val="CommentText"/>
      </w:pPr>
      <w:r>
        <w:t>AZLGMA: Added language</w:t>
      </w:r>
    </w:p>
    <w:p w14:paraId="7ABD270F" w14:textId="77777777" w:rsidR="000C6025" w:rsidRDefault="000C6025">
      <w:pPr>
        <w:pStyle w:val="CommentText"/>
      </w:pPr>
      <w:r>
        <w:t xml:space="preserve">Rationale: </w:t>
      </w:r>
      <w:r w:rsidRPr="00A07B77">
        <w:t>Broaden language to include distinction between harvest and field units</w:t>
      </w:r>
    </w:p>
  </w:comment>
  <w:comment w:id="932" w:author="Susan" w:date="2020-06-19T17:41:00Z" w:initials="S">
    <w:p w14:paraId="45907704" w14:textId="58D0564C" w:rsidR="000C6025" w:rsidRDefault="000C6025" w:rsidP="00B13B8F">
      <w:pPr>
        <w:pStyle w:val="CommentText"/>
      </w:pPr>
      <w:r>
        <w:rPr>
          <w:rStyle w:val="CommentReference"/>
        </w:rPr>
        <w:annotationRef/>
      </w:r>
      <w:r>
        <w:t>#46A</w:t>
      </w:r>
    </w:p>
    <w:p w14:paraId="5232A500" w14:textId="77777777" w:rsidR="000C6025" w:rsidRDefault="000C6025" w:rsidP="00B13B8F">
      <w:pPr>
        <w:pStyle w:val="CommentText"/>
      </w:pPr>
      <w:r>
        <w:t>AZLGMA: Added language</w:t>
      </w:r>
    </w:p>
    <w:p w14:paraId="7BF0D4F3" w14:textId="77777777" w:rsidR="000C6025" w:rsidRDefault="000C6025" w:rsidP="00B13B8F">
      <w:pPr>
        <w:pStyle w:val="CommentText"/>
      </w:pPr>
      <w:r>
        <w:t xml:space="preserve">Rationale: </w:t>
      </w:r>
      <w:r w:rsidRPr="00A07B77">
        <w:t>Connect to SOP and add language for proper waste disposal.</w:t>
      </w:r>
    </w:p>
  </w:comment>
  <w:comment w:id="933" w:author="Susan" w:date="2020-06-19T17:40:00Z" w:initials="S">
    <w:p w14:paraId="61267A51" w14:textId="43503634" w:rsidR="000C6025" w:rsidRDefault="000C6025" w:rsidP="00B13B8F">
      <w:pPr>
        <w:pStyle w:val="CommentText"/>
      </w:pPr>
      <w:r>
        <w:rPr>
          <w:rStyle w:val="CommentReference"/>
        </w:rPr>
        <w:annotationRef/>
      </w:r>
      <w:r>
        <w:t>#46B</w:t>
      </w:r>
    </w:p>
    <w:p w14:paraId="1C2F6200" w14:textId="77777777" w:rsidR="000C6025" w:rsidRDefault="000C6025" w:rsidP="00B13B8F">
      <w:pPr>
        <w:pStyle w:val="CommentText"/>
      </w:pPr>
      <w:r>
        <w:t>CALGMA: Delete AZLGMA proposed addition</w:t>
      </w:r>
    </w:p>
    <w:p w14:paraId="60CF550B" w14:textId="77777777" w:rsidR="000C6025" w:rsidRDefault="000C6025" w:rsidP="00B13B8F">
      <w:pPr>
        <w:pStyle w:val="CommentText"/>
      </w:pPr>
      <w:r>
        <w:t>Rationale: Redundant with waste disposal covered in BPs of field and harvest personnel</w:t>
      </w:r>
    </w:p>
  </w:comment>
  <w:comment w:id="939" w:author="Susan" w:date="2020-06-16T14:57:00Z" w:initials="S">
    <w:p w14:paraId="0CFE65EF" w14:textId="6143E7ED" w:rsidR="000C6025" w:rsidRDefault="000C6025">
      <w:pPr>
        <w:pStyle w:val="CommentText"/>
      </w:pPr>
      <w:r>
        <w:rPr>
          <w:rStyle w:val="CommentReference"/>
        </w:rPr>
        <w:annotationRef/>
      </w:r>
      <w:r>
        <w:t>#47</w:t>
      </w:r>
    </w:p>
    <w:p w14:paraId="16993A9F" w14:textId="77777777" w:rsidR="000C6025" w:rsidRDefault="000C6025">
      <w:pPr>
        <w:pStyle w:val="CommentText"/>
      </w:pPr>
      <w:r>
        <w:t>AZLGMA: Added language</w:t>
      </w:r>
    </w:p>
    <w:p w14:paraId="0F6AB377" w14:textId="77777777" w:rsidR="000C6025" w:rsidRDefault="000C6025">
      <w:pPr>
        <w:pStyle w:val="CommentText"/>
      </w:pPr>
      <w:r>
        <w:t xml:space="preserve">Rationale: </w:t>
      </w:r>
      <w:r w:rsidRPr="000F21AA">
        <w:t xml:space="preserve">Reinforce language </w:t>
      </w:r>
      <w:r>
        <w:t>to</w:t>
      </w:r>
      <w:r w:rsidRPr="000F21AA">
        <w:t xml:space="preserve"> place emphasis on farm equipment.</w:t>
      </w:r>
    </w:p>
  </w:comment>
  <w:comment w:id="953" w:author="Susan" w:date="2020-06-16T15:00:00Z" w:initials="S">
    <w:p w14:paraId="0B739D92" w14:textId="5DC69CC6" w:rsidR="000C6025" w:rsidRDefault="000C6025">
      <w:pPr>
        <w:pStyle w:val="CommentText"/>
      </w:pPr>
      <w:r>
        <w:rPr>
          <w:rStyle w:val="CommentReference"/>
        </w:rPr>
        <w:annotationRef/>
      </w:r>
      <w:r>
        <w:t>#48</w:t>
      </w:r>
    </w:p>
    <w:p w14:paraId="6D70AC7F" w14:textId="77777777" w:rsidR="000C6025" w:rsidRDefault="000C6025">
      <w:pPr>
        <w:pStyle w:val="CommentText"/>
      </w:pPr>
      <w:r>
        <w:t>AZLGMA: Added bullet</w:t>
      </w:r>
    </w:p>
    <w:p w14:paraId="169688C3" w14:textId="77777777" w:rsidR="000C6025" w:rsidRDefault="000C6025">
      <w:pPr>
        <w:pStyle w:val="CommentText"/>
      </w:pPr>
      <w:r>
        <w:t>Rationale: Addresses risk of cross-contamination from regular farming equipment</w:t>
      </w:r>
    </w:p>
    <w:p w14:paraId="280967CC" w14:textId="77777777" w:rsidR="000C6025" w:rsidRDefault="000C6025">
      <w:pPr>
        <w:pStyle w:val="CommentText"/>
      </w:pPr>
      <w:r>
        <w:t>CALGMA supports proposed language</w:t>
      </w:r>
    </w:p>
  </w:comment>
  <w:comment w:id="959" w:author="Susan" w:date="2020-06-17T15:27:00Z" w:initials="S">
    <w:p w14:paraId="0BDFD77A" w14:textId="71BB3CDB" w:rsidR="000C6025" w:rsidRDefault="000C6025">
      <w:pPr>
        <w:pStyle w:val="CommentText"/>
      </w:pPr>
      <w:r>
        <w:rPr>
          <w:rStyle w:val="CommentReference"/>
        </w:rPr>
        <w:annotationRef/>
      </w:r>
      <w:r>
        <w:t>#49</w:t>
      </w:r>
    </w:p>
    <w:p w14:paraId="255A190C" w14:textId="77777777" w:rsidR="000C6025" w:rsidRDefault="000C6025">
      <w:pPr>
        <w:pStyle w:val="CommentText"/>
      </w:pPr>
      <w:r>
        <w:t>CALGMA: Added bullet</w:t>
      </w:r>
    </w:p>
    <w:p w14:paraId="0C7F9DE8" w14:textId="77777777" w:rsidR="000C6025" w:rsidRDefault="000C6025">
      <w:pPr>
        <w:pStyle w:val="CommentText"/>
      </w:pPr>
      <w:r>
        <w:t>Rationale: simplified language; cite resources and appendices to give more specific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8D9B30" w15:done="0"/>
  <w15:commentEx w15:paraId="6106AF6F" w15:done="0"/>
  <w15:commentEx w15:paraId="6DD0014E" w15:done="0"/>
  <w15:commentEx w15:paraId="03CCBF4E" w15:done="0"/>
  <w15:commentEx w15:paraId="123F8574" w15:done="0"/>
  <w15:commentEx w15:paraId="7863A6D1" w15:done="0"/>
  <w15:commentEx w15:paraId="69BA2338" w15:done="0"/>
  <w15:commentEx w15:paraId="65B49415" w15:done="0"/>
  <w15:commentEx w15:paraId="0B771EA5" w15:done="0"/>
  <w15:commentEx w15:paraId="449530D0" w15:done="0"/>
  <w15:commentEx w15:paraId="400D06E0" w15:done="0"/>
  <w15:commentEx w15:paraId="7BFBD4A2" w15:done="0"/>
  <w15:commentEx w15:paraId="15CD7694" w15:done="0"/>
  <w15:commentEx w15:paraId="00ADD020" w15:done="0"/>
  <w15:commentEx w15:paraId="19BEA822" w15:done="0"/>
  <w15:commentEx w15:paraId="6871CBBD" w15:done="0"/>
  <w15:commentEx w15:paraId="1080ABE8" w15:done="0"/>
  <w15:commentEx w15:paraId="3429D612" w15:done="0"/>
  <w15:commentEx w15:paraId="6B3A5FF4" w15:done="0"/>
  <w15:commentEx w15:paraId="398001F0" w15:done="0"/>
  <w15:commentEx w15:paraId="10BD1899" w15:done="0"/>
  <w15:commentEx w15:paraId="0F181BCF" w15:done="0"/>
  <w15:commentEx w15:paraId="6DDDDCA2" w15:done="0"/>
  <w15:commentEx w15:paraId="3DE02049" w15:done="0"/>
  <w15:commentEx w15:paraId="75DE3EA2" w15:done="0"/>
  <w15:commentEx w15:paraId="6BA96913" w15:done="0"/>
  <w15:commentEx w15:paraId="74201A19" w15:done="0"/>
  <w15:commentEx w15:paraId="50F3502A" w15:done="0"/>
  <w15:commentEx w15:paraId="21B3FAA9" w15:done="0"/>
  <w15:commentEx w15:paraId="76E68AB4" w15:done="0"/>
  <w15:commentEx w15:paraId="599A04B3" w15:done="0"/>
  <w15:commentEx w15:paraId="75D41046" w15:done="0"/>
  <w15:commentEx w15:paraId="5761013A" w15:done="0"/>
  <w15:commentEx w15:paraId="71D89763" w15:done="0"/>
  <w15:commentEx w15:paraId="51387F7F" w15:done="0"/>
  <w15:commentEx w15:paraId="7F800A24" w15:done="0"/>
  <w15:commentEx w15:paraId="0D33226C" w15:done="0"/>
  <w15:commentEx w15:paraId="27C596F7" w15:done="0"/>
  <w15:commentEx w15:paraId="657632A7" w15:done="0"/>
  <w15:commentEx w15:paraId="0B359990" w15:done="0"/>
  <w15:commentEx w15:paraId="58A63DE3" w15:done="0"/>
  <w15:commentEx w15:paraId="65C52057" w15:done="0"/>
  <w15:commentEx w15:paraId="799EAB50" w15:done="0"/>
  <w15:commentEx w15:paraId="00F41CB1" w15:done="0"/>
  <w15:commentEx w15:paraId="00895C66" w15:done="0"/>
  <w15:commentEx w15:paraId="7ABF129F" w15:done="0"/>
  <w15:commentEx w15:paraId="407DFCC3" w15:done="0"/>
  <w15:commentEx w15:paraId="0431AB16" w15:done="0"/>
  <w15:commentEx w15:paraId="08D932D7" w15:done="0"/>
  <w15:commentEx w15:paraId="6D00514D" w15:done="0"/>
  <w15:commentEx w15:paraId="3F070A55" w15:done="0"/>
  <w15:commentEx w15:paraId="0160EB01" w15:done="0"/>
  <w15:commentEx w15:paraId="457B2721" w15:done="0"/>
  <w15:commentEx w15:paraId="2621E329" w15:done="0"/>
  <w15:commentEx w15:paraId="586DC283" w15:done="0"/>
  <w15:commentEx w15:paraId="6F2AFE5A" w15:done="0"/>
  <w15:commentEx w15:paraId="2CED04D5" w15:done="0"/>
  <w15:commentEx w15:paraId="6C59C64B" w15:done="0"/>
  <w15:commentEx w15:paraId="11521A36" w15:done="0"/>
  <w15:commentEx w15:paraId="512A8E2F" w15:done="0"/>
  <w15:commentEx w15:paraId="1B3D12E7" w15:done="0"/>
  <w15:commentEx w15:paraId="15348EA1" w15:done="0"/>
  <w15:commentEx w15:paraId="473EF7D9" w15:done="0"/>
  <w15:commentEx w15:paraId="42645506" w15:done="0"/>
  <w15:commentEx w15:paraId="5219524F" w15:done="0"/>
  <w15:commentEx w15:paraId="4DD73DAD" w15:done="0"/>
  <w15:commentEx w15:paraId="7ABD270F" w15:done="0"/>
  <w15:commentEx w15:paraId="7BF0D4F3" w15:done="0"/>
  <w15:commentEx w15:paraId="60CF550B" w15:done="0"/>
  <w15:commentEx w15:paraId="0F6AB377" w15:done="0"/>
  <w15:commentEx w15:paraId="280967CC" w15:done="0"/>
  <w15:commentEx w15:paraId="0C7F9D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6045E" w16cex:dateUtc="2020-07-01T0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8D9B30" w16cid:durableId="229EFEBA"/>
  <w16cid:commentId w16cid:paraId="6106AF6F" w16cid:durableId="229EFEC0"/>
  <w16cid:commentId w16cid:paraId="6DD0014E" w16cid:durableId="229EFEC1"/>
  <w16cid:commentId w16cid:paraId="03CCBF4E" w16cid:durableId="229EFEC2"/>
  <w16cid:commentId w16cid:paraId="123F8574" w16cid:durableId="22A4A0FD"/>
  <w16cid:commentId w16cid:paraId="7863A6D1" w16cid:durableId="22A4A197"/>
  <w16cid:commentId w16cid:paraId="69BA2338" w16cid:durableId="22A6045E"/>
  <w16cid:commentId w16cid:paraId="65B49415" w16cid:durableId="22A4A126"/>
  <w16cid:commentId w16cid:paraId="0B771EA5" w16cid:durableId="229EFEC3"/>
  <w16cid:commentId w16cid:paraId="449530D0" w16cid:durableId="229EFECF"/>
  <w16cid:commentId w16cid:paraId="400D06E0" w16cid:durableId="229EFED0"/>
  <w16cid:commentId w16cid:paraId="7BFBD4A2" w16cid:durableId="229EFED1"/>
  <w16cid:commentId w16cid:paraId="15CD7694" w16cid:durableId="229EFED2"/>
  <w16cid:commentId w16cid:paraId="00ADD020" w16cid:durableId="229EFED3"/>
  <w16cid:commentId w16cid:paraId="19BEA822" w16cid:durableId="229EFED4"/>
  <w16cid:commentId w16cid:paraId="6871CBBD" w16cid:durableId="229EFED5"/>
  <w16cid:commentId w16cid:paraId="1080ABE8" w16cid:durableId="229EFED6"/>
  <w16cid:commentId w16cid:paraId="3429D612" w16cid:durableId="229EFED7"/>
  <w16cid:commentId w16cid:paraId="6B3A5FF4" w16cid:durableId="229EFED8"/>
  <w16cid:commentId w16cid:paraId="398001F0" w16cid:durableId="229EFED9"/>
  <w16cid:commentId w16cid:paraId="10BD1899" w16cid:durableId="229EFEDA"/>
  <w16cid:commentId w16cid:paraId="0F181BCF" w16cid:durableId="229EFEDB"/>
  <w16cid:commentId w16cid:paraId="6DDDDCA2" w16cid:durableId="229EFEDC"/>
  <w16cid:commentId w16cid:paraId="3DE02049" w16cid:durableId="229EFEDD"/>
  <w16cid:commentId w16cid:paraId="75DE3EA2" w16cid:durableId="229EFEDE"/>
  <w16cid:commentId w16cid:paraId="6BA96913" w16cid:durableId="229EFEDF"/>
  <w16cid:commentId w16cid:paraId="74201A19" w16cid:durableId="229EFEE0"/>
  <w16cid:commentId w16cid:paraId="50F3502A" w16cid:durableId="229EFEE1"/>
  <w16cid:commentId w16cid:paraId="21B3FAA9" w16cid:durableId="229EFEE2"/>
  <w16cid:commentId w16cid:paraId="76E68AB4" w16cid:durableId="229EFEE3"/>
  <w16cid:commentId w16cid:paraId="599A04B3" w16cid:durableId="229EFEE4"/>
  <w16cid:commentId w16cid:paraId="75D41046" w16cid:durableId="229EFEE5"/>
  <w16cid:commentId w16cid:paraId="5761013A" w16cid:durableId="229EFEE6"/>
  <w16cid:commentId w16cid:paraId="71D89763" w16cid:durableId="229EFEE7"/>
  <w16cid:commentId w16cid:paraId="51387F7F" w16cid:durableId="229EFEE8"/>
  <w16cid:commentId w16cid:paraId="7F800A24" w16cid:durableId="229EFEE9"/>
  <w16cid:commentId w16cid:paraId="0D33226C" w16cid:durableId="229EFEEA"/>
  <w16cid:commentId w16cid:paraId="27C596F7" w16cid:durableId="229EFEEB"/>
  <w16cid:commentId w16cid:paraId="657632A7" w16cid:durableId="229EFEEC"/>
  <w16cid:commentId w16cid:paraId="0B359990" w16cid:durableId="229EFEED"/>
  <w16cid:commentId w16cid:paraId="58A63DE3" w16cid:durableId="229EFEEE"/>
  <w16cid:commentId w16cid:paraId="65C52057" w16cid:durableId="229EFEEF"/>
  <w16cid:commentId w16cid:paraId="799EAB50" w16cid:durableId="229EFEF0"/>
  <w16cid:commentId w16cid:paraId="00F41CB1" w16cid:durableId="229EFEF1"/>
  <w16cid:commentId w16cid:paraId="00895C66" w16cid:durableId="229EFEF2"/>
  <w16cid:commentId w16cid:paraId="7ABF129F" w16cid:durableId="229EFEF3"/>
  <w16cid:commentId w16cid:paraId="407DFCC3" w16cid:durableId="229EFEF4"/>
  <w16cid:commentId w16cid:paraId="0431AB16" w16cid:durableId="229EFEF5"/>
  <w16cid:commentId w16cid:paraId="08D932D7" w16cid:durableId="229EFEF6"/>
  <w16cid:commentId w16cid:paraId="6D00514D" w16cid:durableId="229EFEF7"/>
  <w16cid:commentId w16cid:paraId="3F070A55" w16cid:durableId="229EFEF8"/>
  <w16cid:commentId w16cid:paraId="0160EB01" w16cid:durableId="229EFEF9"/>
  <w16cid:commentId w16cid:paraId="457B2721" w16cid:durableId="229EFEFA"/>
  <w16cid:commentId w16cid:paraId="2621E329" w16cid:durableId="229EFEFB"/>
  <w16cid:commentId w16cid:paraId="586DC283" w16cid:durableId="229EFEFC"/>
  <w16cid:commentId w16cid:paraId="6F2AFE5A" w16cid:durableId="229EFEFD"/>
  <w16cid:commentId w16cid:paraId="2CED04D5" w16cid:durableId="229EFEFE"/>
  <w16cid:commentId w16cid:paraId="6C59C64B" w16cid:durableId="229EFEFF"/>
  <w16cid:commentId w16cid:paraId="11521A36" w16cid:durableId="229EFF00"/>
  <w16cid:commentId w16cid:paraId="512A8E2F" w16cid:durableId="229EFF01"/>
  <w16cid:commentId w16cid:paraId="1B3D12E7" w16cid:durableId="229EFF02"/>
  <w16cid:commentId w16cid:paraId="15348EA1" w16cid:durableId="229EFF03"/>
  <w16cid:commentId w16cid:paraId="473EF7D9" w16cid:durableId="229EFF04"/>
  <w16cid:commentId w16cid:paraId="42645506" w16cid:durableId="229EFF05"/>
  <w16cid:commentId w16cid:paraId="5219524F" w16cid:durableId="229EFF06"/>
  <w16cid:commentId w16cid:paraId="4DD73DAD" w16cid:durableId="229EFF07"/>
  <w16cid:commentId w16cid:paraId="7ABD270F" w16cid:durableId="229EFF08"/>
  <w16cid:commentId w16cid:paraId="7BF0D4F3" w16cid:durableId="229EFF09"/>
  <w16cid:commentId w16cid:paraId="60CF550B" w16cid:durableId="229EFF0A"/>
  <w16cid:commentId w16cid:paraId="0F6AB377" w16cid:durableId="229EFF0B"/>
  <w16cid:commentId w16cid:paraId="280967CC" w16cid:durableId="229EFF0C"/>
  <w16cid:commentId w16cid:paraId="0C7F9DE8" w16cid:durableId="229EFF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BE88C2" w14:textId="77777777" w:rsidR="009A2B3A" w:rsidRDefault="009A2B3A">
      <w:r>
        <w:separator/>
      </w:r>
    </w:p>
    <w:p w14:paraId="709160E7" w14:textId="77777777" w:rsidR="009A2B3A" w:rsidRDefault="009A2B3A"/>
  </w:endnote>
  <w:endnote w:type="continuationSeparator" w:id="0">
    <w:p w14:paraId="5ED40B40" w14:textId="77777777" w:rsidR="009A2B3A" w:rsidRDefault="009A2B3A">
      <w:r>
        <w:continuationSeparator/>
      </w:r>
    </w:p>
    <w:p w14:paraId="07C08AFE" w14:textId="77777777" w:rsidR="009A2B3A" w:rsidRDefault="009A2B3A"/>
  </w:endnote>
  <w:endnote w:type="continuationNotice" w:id="1">
    <w:p w14:paraId="379508AE" w14:textId="77777777" w:rsidR="009A2B3A" w:rsidRDefault="009A2B3A">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Brandon Grotesque Bold">
    <w:altName w:val="Calibri"/>
    <w:panose1 w:val="00000000000000000000"/>
    <w:charset w:val="00"/>
    <w:family w:val="swiss"/>
    <w:notTrueType/>
    <w:pitch w:val="variable"/>
    <w:sig w:usb0="A00000AF" w:usb1="5000205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00F673" w14:textId="77777777" w:rsidR="000C6025" w:rsidRPr="0022135D" w:rsidRDefault="000C6025">
    <w:pPr>
      <w:pStyle w:val="Footer"/>
      <w:jc w:val="center"/>
      <w:rPr>
        <w:rFonts w:ascii="Calibri Light" w:hAnsi="Calibri Light" w:cs="Calibri Light"/>
        <w:sz w:val="4"/>
      </w:rPr>
    </w:pPr>
  </w:p>
  <w:p w14:paraId="00FB69E1" w14:textId="77777777" w:rsidR="000C6025" w:rsidRPr="0022135D" w:rsidRDefault="000C6025">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Pr>
        <w:rFonts w:ascii="Calibri Light" w:hAnsi="Calibri Light" w:cs="Calibri Light"/>
        <w:noProof/>
        <w:sz w:val="20"/>
      </w:rPr>
      <w:t>88</w:t>
    </w:r>
    <w:r w:rsidRPr="0022135D">
      <w:rPr>
        <w:rFonts w:ascii="Calibri Light" w:hAnsi="Calibri Light" w:cs="Calibri Light"/>
        <w:noProof/>
        <w:sz w:val="20"/>
      </w:rPr>
      <w:fldChar w:fldCharType="end"/>
    </w:r>
  </w:p>
  <w:p w14:paraId="481996E2" w14:textId="77777777" w:rsidR="000C6025" w:rsidRDefault="000C60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C0A52" w14:textId="77777777" w:rsidR="009A2B3A" w:rsidRDefault="009A2B3A">
      <w:r>
        <w:separator/>
      </w:r>
    </w:p>
    <w:p w14:paraId="1B54B00D" w14:textId="77777777" w:rsidR="009A2B3A" w:rsidRDefault="009A2B3A"/>
  </w:footnote>
  <w:footnote w:type="continuationSeparator" w:id="0">
    <w:p w14:paraId="6A3374C5" w14:textId="77777777" w:rsidR="009A2B3A" w:rsidRDefault="009A2B3A">
      <w:r>
        <w:continuationSeparator/>
      </w:r>
    </w:p>
    <w:p w14:paraId="5313A559" w14:textId="77777777" w:rsidR="009A2B3A" w:rsidRDefault="009A2B3A"/>
  </w:footnote>
  <w:footnote w:type="continuationNotice" w:id="1">
    <w:p w14:paraId="2D5BE200" w14:textId="77777777" w:rsidR="009A2B3A" w:rsidRDefault="009A2B3A">
      <w:pPr>
        <w:spacing w:before="0" w:after="0"/>
      </w:pPr>
    </w:p>
  </w:footnote>
  <w:footnote w:id="2">
    <w:p w14:paraId="145F14B9" w14:textId="77777777" w:rsidR="000C6025" w:rsidRPr="00906126" w:rsidRDefault="000C6025" w:rsidP="00195F97">
      <w:pPr>
        <w:pStyle w:val="FootnoteText"/>
        <w:rPr>
          <w:rFonts w:cs="Calibri"/>
        </w:rPr>
      </w:pPr>
      <w:r w:rsidRPr="00906126">
        <w:rPr>
          <w:rStyle w:val="FootnoteReference"/>
          <w:rFonts w:cs="Calibri"/>
        </w:rPr>
        <w:footnoteRef/>
      </w:r>
      <w:r w:rsidRPr="00906126">
        <w:rPr>
          <w:rFonts w:cs="Calibri"/>
        </w:rPr>
        <w:t xml:space="preserve"> </w:t>
      </w:r>
      <w:r w:rsidRPr="00906126">
        <w:rPr>
          <w:rFonts w:cs="Calibri"/>
          <w:sz w:val="18"/>
          <w:szCs w:val="18"/>
        </w:rPr>
        <w:t xml:space="preserve">State regulations vary for recycled water. In some states recycled water for produce production allows a certain level of generic </w:t>
      </w:r>
      <w:r w:rsidRPr="00906126">
        <w:rPr>
          <w:rFonts w:cs="Calibri"/>
          <w:i/>
          <w:sz w:val="18"/>
          <w:szCs w:val="18"/>
        </w:rPr>
        <w:t>E. coli</w:t>
      </w:r>
      <w:r w:rsidRPr="00906126">
        <w:rPr>
          <w:rFonts w:cs="Calibri"/>
          <w:sz w:val="18"/>
          <w:szCs w:val="18"/>
        </w:rPr>
        <w:t xml:space="preserve">, total coliforms, </w:t>
      </w:r>
      <w:r>
        <w:rPr>
          <w:rFonts w:cs="Calibri"/>
          <w:sz w:val="18"/>
          <w:szCs w:val="18"/>
          <w:lang w:val="en-US"/>
        </w:rPr>
        <w:t>and/</w:t>
      </w:r>
      <w:r w:rsidRPr="00906126">
        <w:rPr>
          <w:rFonts w:cs="Calibri"/>
          <w:sz w:val="18"/>
          <w:szCs w:val="18"/>
        </w:rPr>
        <w:t xml:space="preserve">or fecal coliforms.  </w:t>
      </w:r>
    </w:p>
  </w:footnote>
  <w:footnote w:id="3">
    <w:p w14:paraId="1EAAC331" w14:textId="77777777" w:rsidR="000C6025" w:rsidRPr="00604D71" w:rsidRDefault="000C6025"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1" w:anchor="article7" w:history="1">
        <w:r w:rsidRPr="00604D71">
          <w:rPr>
            <w:rStyle w:val="Hyperlink"/>
            <w:rFonts w:cs="Calibri"/>
            <w:sz w:val="18"/>
            <w:szCs w:val="18"/>
          </w:rPr>
          <w:t>http://www.calrecycle.ca.gov/Laws/Regulations/Title14/ch31a5.htm#article7</w:t>
        </w:r>
      </w:hyperlink>
    </w:p>
    <w:p w14:paraId="180EFB4E" w14:textId="77777777" w:rsidR="000C6025" w:rsidRPr="00604D71" w:rsidRDefault="000C6025" w:rsidP="00D4081F">
      <w:pPr>
        <w:pStyle w:val="FootnoteText"/>
        <w:rPr>
          <w:rFonts w:cs="Calibri"/>
          <w:b/>
          <w:sz w:val="18"/>
          <w:szCs w:val="18"/>
        </w:rPr>
      </w:pPr>
    </w:p>
  </w:footnote>
  <w:footnote w:id="4">
    <w:p w14:paraId="11CBA446" w14:textId="77777777" w:rsidR="000C6025" w:rsidRPr="006027BC" w:rsidRDefault="000C6025"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2"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7370F" w14:textId="77777777" w:rsidR="000C6025" w:rsidRDefault="000C6025">
    <w:pPr>
      <w:pStyle w:val="Header"/>
    </w:pPr>
  </w:p>
  <w:p w14:paraId="4CF83B07" w14:textId="77777777" w:rsidR="000C6025" w:rsidRPr="00035F51" w:rsidRDefault="000C6025">
    <w:pPr>
      <w:pStyle w:val="Header"/>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E33ECA" w14:textId="77777777" w:rsidR="000C6025" w:rsidRDefault="000C602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955B6" w14:textId="77777777" w:rsidR="000C6025" w:rsidRDefault="000C602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6952D1" w14:textId="77777777" w:rsidR="000C6025" w:rsidRDefault="000C602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E9ACE" w14:textId="77777777" w:rsidR="000C6025" w:rsidRDefault="000C60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5CC059E"/>
    <w:multiLevelType w:val="hybridMultilevel"/>
    <w:tmpl w:val="56D6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096520D6"/>
    <w:multiLevelType w:val="hybridMultilevel"/>
    <w:tmpl w:val="E8A2561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326232"/>
    <w:multiLevelType w:val="hybridMultilevel"/>
    <w:tmpl w:val="1FF43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5213E7"/>
    <w:multiLevelType w:val="hybridMultilevel"/>
    <w:tmpl w:val="85B4E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AB57822"/>
    <w:multiLevelType w:val="hybridMultilevel"/>
    <w:tmpl w:val="FCE69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9"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3AB2FBE"/>
    <w:multiLevelType w:val="hybridMultilevel"/>
    <w:tmpl w:val="A5589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6421C50"/>
    <w:multiLevelType w:val="hybridMultilevel"/>
    <w:tmpl w:val="CBBC75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194C3591"/>
    <w:multiLevelType w:val="hybridMultilevel"/>
    <w:tmpl w:val="555E6C9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7" w15:restartNumberingAfterBreak="0">
    <w:nsid w:val="1BA12F0B"/>
    <w:multiLevelType w:val="hybridMultilevel"/>
    <w:tmpl w:val="0FFC9AA4"/>
    <w:lvl w:ilvl="0" w:tplc="8E40A974">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20C55878"/>
    <w:multiLevelType w:val="hybridMultilevel"/>
    <w:tmpl w:val="7A0CBBEE"/>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4"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35A5E8B"/>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2" w15:restartNumberingAfterBreak="0">
    <w:nsid w:val="273B4885"/>
    <w:multiLevelType w:val="hybridMultilevel"/>
    <w:tmpl w:val="9EB8A9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4"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5"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50"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57"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9" w15:restartNumberingAfterBreak="0">
    <w:nsid w:val="3636763F"/>
    <w:multiLevelType w:val="hybridMultilevel"/>
    <w:tmpl w:val="321CA8C0"/>
    <w:lvl w:ilvl="0" w:tplc="04090003">
      <w:start w:val="1"/>
      <w:numFmt w:val="bullet"/>
      <w:lvlText w:val="o"/>
      <w:lvlJc w:val="left"/>
      <w:pPr>
        <w:tabs>
          <w:tab w:val="num" w:pos="1786"/>
        </w:tabs>
        <w:ind w:left="1786" w:hanging="360"/>
      </w:pPr>
      <w:rPr>
        <w:rFonts w:ascii="Courier New" w:hAnsi="Courier New" w:cs="Courier New"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60"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392D2927"/>
    <w:multiLevelType w:val="hybridMultilevel"/>
    <w:tmpl w:val="D3587F0A"/>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3"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3F666D70"/>
    <w:multiLevelType w:val="hybridMultilevel"/>
    <w:tmpl w:val="589CC112"/>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7"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71"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49DA76C0"/>
    <w:multiLevelType w:val="hybridMultilevel"/>
    <w:tmpl w:val="E4DA28B2"/>
    <w:lvl w:ilvl="0" w:tplc="78BA10A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74"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5"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6"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4EF41A5C"/>
    <w:multiLevelType w:val="hybridMultilevel"/>
    <w:tmpl w:val="783E509A"/>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8"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15:restartNumberingAfterBreak="0">
    <w:nsid w:val="511E35EC"/>
    <w:multiLevelType w:val="multilevel"/>
    <w:tmpl w:val="9E360EBE"/>
    <w:numStyleLink w:val="111111"/>
  </w:abstractNum>
  <w:abstractNum w:abstractNumId="80"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1"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3" w15:restartNumberingAfterBreak="0">
    <w:nsid w:val="54FF020F"/>
    <w:multiLevelType w:val="hybridMultilevel"/>
    <w:tmpl w:val="7236F206"/>
    <w:lvl w:ilvl="0" w:tplc="F270666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5" w15:restartNumberingAfterBreak="0">
    <w:nsid w:val="565E1D20"/>
    <w:multiLevelType w:val="hybridMultilevel"/>
    <w:tmpl w:val="F25405F0"/>
    <w:lvl w:ilvl="0" w:tplc="E53E26B2">
      <w:start w:val="1"/>
      <w:numFmt w:val="bullet"/>
      <w:lvlText w:val="o"/>
      <w:lvlJc w:val="left"/>
      <w:pPr>
        <w:ind w:left="1440" w:hanging="360"/>
      </w:pPr>
      <w:rPr>
        <w:rFonts w:ascii="Courier New" w:hAnsi="Courier New"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7" w15:restartNumberingAfterBreak="0">
    <w:nsid w:val="58004423"/>
    <w:multiLevelType w:val="hybridMultilevel"/>
    <w:tmpl w:val="9EFA4D4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599F653D"/>
    <w:multiLevelType w:val="hybridMultilevel"/>
    <w:tmpl w:val="4F40C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0"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91" w15:restartNumberingAfterBreak="0">
    <w:nsid w:val="5A2920A5"/>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B8A0FED"/>
    <w:multiLevelType w:val="hybridMultilevel"/>
    <w:tmpl w:val="69A2CF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94" w15:restartNumberingAfterBreak="0">
    <w:nsid w:val="5D275BEC"/>
    <w:multiLevelType w:val="hybridMultilevel"/>
    <w:tmpl w:val="7C1A7D56"/>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5"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96"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7" w15:restartNumberingAfterBreak="0">
    <w:nsid w:val="5FA758AD"/>
    <w:multiLevelType w:val="hybridMultilevel"/>
    <w:tmpl w:val="3350D450"/>
    <w:lvl w:ilvl="0" w:tplc="FFFFFFFF">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8"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9"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0"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63132AE3"/>
    <w:multiLevelType w:val="hybridMultilevel"/>
    <w:tmpl w:val="E3C8067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3"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4"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05"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6"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7"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8"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2" w15:restartNumberingAfterBreak="0">
    <w:nsid w:val="6BBB41B8"/>
    <w:multiLevelType w:val="hybridMultilevel"/>
    <w:tmpl w:val="514A18C8"/>
    <w:lvl w:ilvl="0" w:tplc="0AAA749A">
      <w:start w:val="1"/>
      <w:numFmt w:val="decimal"/>
      <w:lvlText w:val="%1)"/>
      <w:lvlJc w:val="left"/>
      <w:pPr>
        <w:ind w:left="720" w:hanging="360"/>
      </w:pPr>
      <w:rPr>
        <w:rFonts w:ascii="Tahoma" w:eastAsia="Times New Roman" w:hAnsi="Tahoma" w:cs="Tahom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6E4F123F"/>
    <w:multiLevelType w:val="hybridMultilevel"/>
    <w:tmpl w:val="66E00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5"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6"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17" w15:restartNumberingAfterBreak="0">
    <w:nsid w:val="74647DD0"/>
    <w:multiLevelType w:val="hybridMultilevel"/>
    <w:tmpl w:val="96DC01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8" w15:restartNumberingAfterBreak="0">
    <w:nsid w:val="7614351E"/>
    <w:multiLevelType w:val="hybridMultilevel"/>
    <w:tmpl w:val="36FCC1BA"/>
    <w:lvl w:ilvl="0" w:tplc="F042CEEE">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20"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3"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24"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3"/>
  </w:num>
  <w:num w:numId="2">
    <w:abstractNumId w:val="58"/>
  </w:num>
  <w:num w:numId="3">
    <w:abstractNumId w:val="0"/>
  </w:num>
  <w:num w:numId="4">
    <w:abstractNumId w:val="77"/>
  </w:num>
  <w:num w:numId="5">
    <w:abstractNumId w:val="89"/>
  </w:num>
  <w:num w:numId="6">
    <w:abstractNumId w:val="1"/>
  </w:num>
  <w:num w:numId="7">
    <w:abstractNumId w:val="105"/>
  </w:num>
  <w:num w:numId="8">
    <w:abstractNumId w:val="101"/>
  </w:num>
  <w:num w:numId="9">
    <w:abstractNumId w:val="35"/>
  </w:num>
  <w:num w:numId="10">
    <w:abstractNumId w:val="82"/>
  </w:num>
  <w:num w:numId="11">
    <w:abstractNumId w:val="54"/>
  </w:num>
  <w:num w:numId="12">
    <w:abstractNumId w:val="19"/>
  </w:num>
  <w:num w:numId="13">
    <w:abstractNumId w:val="96"/>
  </w:num>
  <w:num w:numId="14">
    <w:abstractNumId w:val="119"/>
  </w:num>
  <w:num w:numId="15">
    <w:abstractNumId w:val="25"/>
  </w:num>
  <w:num w:numId="16">
    <w:abstractNumId w:val="32"/>
  </w:num>
  <w:num w:numId="17">
    <w:abstractNumId w:val="41"/>
  </w:num>
  <w:num w:numId="18">
    <w:abstractNumId w:val="114"/>
  </w:num>
  <w:num w:numId="19">
    <w:abstractNumId w:val="98"/>
  </w:num>
  <w:num w:numId="20">
    <w:abstractNumId w:val="115"/>
  </w:num>
  <w:num w:numId="21">
    <w:abstractNumId w:val="75"/>
  </w:num>
  <w:num w:numId="22">
    <w:abstractNumId w:val="12"/>
  </w:num>
  <w:num w:numId="23">
    <w:abstractNumId w:val="106"/>
  </w:num>
  <w:num w:numId="24">
    <w:abstractNumId w:val="5"/>
  </w:num>
  <w:num w:numId="25">
    <w:abstractNumId w:val="48"/>
  </w:num>
  <w:num w:numId="26">
    <w:abstractNumId w:val="74"/>
  </w:num>
  <w:num w:numId="27">
    <w:abstractNumId w:val="36"/>
  </w:num>
  <w:num w:numId="28">
    <w:abstractNumId w:val="24"/>
  </w:num>
  <w:num w:numId="29">
    <w:abstractNumId w:val="111"/>
  </w:num>
  <w:num w:numId="30">
    <w:abstractNumId w:val="7"/>
  </w:num>
  <w:num w:numId="31">
    <w:abstractNumId w:val="3"/>
  </w:num>
  <w:num w:numId="32">
    <w:abstractNumId w:val="97"/>
  </w:num>
  <w:num w:numId="33">
    <w:abstractNumId w:val="47"/>
  </w:num>
  <w:num w:numId="34">
    <w:abstractNumId w:val="44"/>
  </w:num>
  <w:num w:numId="35">
    <w:abstractNumId w:val="79"/>
    <w:lvlOverride w:ilvl="0">
      <w:lvl w:ilvl="0">
        <w:start w:val="1"/>
        <w:numFmt w:val="decimal"/>
        <w:pStyle w:val="Heading1"/>
        <w:lvlText w:val="%1."/>
        <w:lvlJc w:val="left"/>
        <w:pPr>
          <w:tabs>
            <w:tab w:val="num" w:pos="810"/>
          </w:tabs>
          <w:ind w:left="450" w:hanging="360"/>
        </w:pPr>
        <w:rPr>
          <w:sz w:val="32"/>
          <w:szCs w:val="32"/>
        </w:r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36">
    <w:abstractNumId w:val="29"/>
  </w:num>
  <w:num w:numId="37">
    <w:abstractNumId w:val="117"/>
  </w:num>
  <w:num w:numId="38">
    <w:abstractNumId w:val="65"/>
  </w:num>
  <w:num w:numId="39">
    <w:abstractNumId w:val="110"/>
  </w:num>
  <w:num w:numId="40">
    <w:abstractNumId w:val="108"/>
  </w:num>
  <w:num w:numId="41">
    <w:abstractNumId w:val="51"/>
  </w:num>
  <w:num w:numId="42">
    <w:abstractNumId w:val="73"/>
  </w:num>
  <w:num w:numId="43">
    <w:abstractNumId w:val="55"/>
  </w:num>
  <w:num w:numId="44">
    <w:abstractNumId w:val="60"/>
  </w:num>
  <w:num w:numId="45">
    <w:abstractNumId w:val="46"/>
  </w:num>
  <w:num w:numId="46">
    <w:abstractNumId w:val="28"/>
  </w:num>
  <w:num w:numId="47">
    <w:abstractNumId w:val="81"/>
  </w:num>
  <w:num w:numId="48">
    <w:abstractNumId w:val="80"/>
  </w:num>
  <w:num w:numId="49">
    <w:abstractNumId w:val="100"/>
  </w:num>
  <w:num w:numId="50">
    <w:abstractNumId w:val="39"/>
  </w:num>
  <w:num w:numId="51">
    <w:abstractNumId w:val="104"/>
  </w:num>
  <w:num w:numId="52">
    <w:abstractNumId w:val="102"/>
  </w:num>
  <w:num w:numId="53">
    <w:abstractNumId w:val="26"/>
  </w:num>
  <w:num w:numId="54">
    <w:abstractNumId w:val="49"/>
  </w:num>
  <w:num w:numId="55">
    <w:abstractNumId w:val="70"/>
  </w:num>
  <w:num w:numId="56">
    <w:abstractNumId w:val="8"/>
  </w:num>
  <w:num w:numId="57">
    <w:abstractNumId w:val="18"/>
  </w:num>
  <w:num w:numId="58">
    <w:abstractNumId w:val="123"/>
  </w:num>
  <w:num w:numId="59">
    <w:abstractNumId w:val="62"/>
  </w:num>
  <w:num w:numId="60">
    <w:abstractNumId w:val="99"/>
  </w:num>
  <w:num w:numId="61">
    <w:abstractNumId w:val="43"/>
  </w:num>
  <w:num w:numId="62">
    <w:abstractNumId w:val="64"/>
  </w:num>
  <w:num w:numId="63">
    <w:abstractNumId w:val="90"/>
  </w:num>
  <w:num w:numId="64">
    <w:abstractNumId w:val="116"/>
  </w:num>
  <w:num w:numId="65">
    <w:abstractNumId w:val="95"/>
  </w:num>
  <w:num w:numId="66">
    <w:abstractNumId w:val="16"/>
  </w:num>
  <w:num w:numId="67">
    <w:abstractNumId w:val="17"/>
  </w:num>
  <w:num w:numId="68">
    <w:abstractNumId w:val="122"/>
  </w:num>
  <w:num w:numId="69">
    <w:abstractNumId w:val="50"/>
  </w:num>
  <w:num w:numId="70">
    <w:abstractNumId w:val="78"/>
  </w:num>
  <w:num w:numId="71">
    <w:abstractNumId w:val="84"/>
  </w:num>
  <w:num w:numId="72">
    <w:abstractNumId w:val="9"/>
  </w:num>
  <w:num w:numId="73">
    <w:abstractNumId w:val="14"/>
  </w:num>
  <w:num w:numId="74">
    <w:abstractNumId w:val="34"/>
  </w:num>
  <w:num w:numId="75">
    <w:abstractNumId w:val="37"/>
  </w:num>
  <w:num w:numId="76">
    <w:abstractNumId w:val="63"/>
  </w:num>
  <w:num w:numId="77">
    <w:abstractNumId w:val="66"/>
  </w:num>
  <w:num w:numId="78">
    <w:abstractNumId w:val="57"/>
  </w:num>
  <w:num w:numId="79">
    <w:abstractNumId w:val="21"/>
  </w:num>
  <w:num w:numId="80">
    <w:abstractNumId w:val="71"/>
  </w:num>
  <w:num w:numId="81">
    <w:abstractNumId w:val="124"/>
  </w:num>
  <w:num w:numId="82">
    <w:abstractNumId w:val="125"/>
  </w:num>
  <w:num w:numId="83">
    <w:abstractNumId w:val="33"/>
  </w:num>
  <w:num w:numId="84">
    <w:abstractNumId w:val="40"/>
  </w:num>
  <w:num w:numId="85">
    <w:abstractNumId w:val="2"/>
  </w:num>
  <w:num w:numId="86">
    <w:abstractNumId w:val="87"/>
  </w:num>
  <w:num w:numId="87">
    <w:abstractNumId w:val="27"/>
  </w:num>
  <w:num w:numId="88">
    <w:abstractNumId w:val="38"/>
  </w:num>
  <w:num w:numId="89">
    <w:abstractNumId w:val="30"/>
  </w:num>
  <w:num w:numId="90">
    <w:abstractNumId w:val="86"/>
  </w:num>
  <w:num w:numId="91">
    <w:abstractNumId w:val="69"/>
  </w:num>
  <w:num w:numId="92">
    <w:abstractNumId w:val="103"/>
  </w:num>
  <w:num w:numId="93">
    <w:abstractNumId w:val="76"/>
  </w:num>
  <w:num w:numId="94">
    <w:abstractNumId w:val="53"/>
  </w:num>
  <w:num w:numId="95">
    <w:abstractNumId w:val="52"/>
  </w:num>
  <w:num w:numId="96">
    <w:abstractNumId w:val="91"/>
  </w:num>
  <w:num w:numId="97">
    <w:abstractNumId w:val="68"/>
  </w:num>
  <w:num w:numId="98">
    <w:abstractNumId w:val="118"/>
  </w:num>
  <w:num w:numId="99">
    <w:abstractNumId w:val="72"/>
  </w:num>
  <w:num w:numId="100">
    <w:abstractNumId w:val="67"/>
  </w:num>
  <w:num w:numId="101">
    <w:abstractNumId w:val="45"/>
  </w:num>
  <w:num w:numId="102">
    <w:abstractNumId w:val="13"/>
  </w:num>
  <w:num w:numId="103">
    <w:abstractNumId w:val="20"/>
  </w:num>
  <w:num w:numId="104">
    <w:abstractNumId w:val="59"/>
  </w:num>
  <w:num w:numId="105">
    <w:abstractNumId w:val="15"/>
  </w:num>
  <w:num w:numId="106">
    <w:abstractNumId w:val="109"/>
  </w:num>
  <w:num w:numId="107">
    <w:abstractNumId w:val="121"/>
  </w:num>
  <w:num w:numId="108">
    <w:abstractNumId w:val="4"/>
  </w:num>
  <w:num w:numId="109">
    <w:abstractNumId w:val="22"/>
  </w:num>
  <w:num w:numId="110">
    <w:abstractNumId w:val="79"/>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111">
    <w:abstractNumId w:val="85"/>
  </w:num>
  <w:num w:numId="112">
    <w:abstractNumId w:val="6"/>
  </w:num>
  <w:num w:numId="113">
    <w:abstractNumId w:val="11"/>
  </w:num>
  <w:num w:numId="114">
    <w:abstractNumId w:val="31"/>
  </w:num>
  <w:num w:numId="115">
    <w:abstractNumId w:val="112"/>
  </w:num>
  <w:num w:numId="116">
    <w:abstractNumId w:val="88"/>
  </w:num>
  <w:num w:numId="117">
    <w:abstractNumId w:val="42"/>
  </w:num>
  <w:num w:numId="118">
    <w:abstractNumId w:val="107"/>
  </w:num>
  <w:num w:numId="119">
    <w:abstractNumId w:val="120"/>
  </w:num>
  <w:num w:numId="120">
    <w:abstractNumId w:val="92"/>
  </w:num>
  <w:num w:numId="121">
    <w:abstractNumId w:val="94"/>
  </w:num>
  <w:num w:numId="122">
    <w:abstractNumId w:val="56"/>
  </w:num>
  <w:num w:numId="123">
    <w:abstractNumId w:val="113"/>
  </w:num>
  <w:num w:numId="124">
    <w:abstractNumId w:val="83"/>
  </w:num>
  <w:num w:numId="125">
    <w:abstractNumId w:val="61"/>
  </w:num>
  <w:num w:numId="126">
    <w:abstractNumId w:val="23"/>
  </w:num>
  <w:num w:numId="127">
    <w:abstractNumId w:val="10"/>
  </w:num>
  <w:numIdMacAtCleanup w:val="1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w15:presenceInfo w15:providerId="AD" w15:userId="S::susan@idecisionsciences.com::c4c8e756-ead6-4f9f-b11a-7215c77e7446"/>
  </w15:person>
  <w15:person w15:author="Sonia Salas">
    <w15:presenceInfo w15:providerId="AD" w15:userId="S-1-5-21-1482476501-1715567821-682003330-37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92E"/>
    <w:rsid w:val="000036E5"/>
    <w:rsid w:val="000044E8"/>
    <w:rsid w:val="000053C8"/>
    <w:rsid w:val="00005ED9"/>
    <w:rsid w:val="00006382"/>
    <w:rsid w:val="00007033"/>
    <w:rsid w:val="0001118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7322"/>
    <w:rsid w:val="000203CF"/>
    <w:rsid w:val="000204FE"/>
    <w:rsid w:val="000206F1"/>
    <w:rsid w:val="000214C0"/>
    <w:rsid w:val="000215E2"/>
    <w:rsid w:val="000218B0"/>
    <w:rsid w:val="000219F2"/>
    <w:rsid w:val="000221DD"/>
    <w:rsid w:val="000223D5"/>
    <w:rsid w:val="00022F5D"/>
    <w:rsid w:val="00023071"/>
    <w:rsid w:val="0002336D"/>
    <w:rsid w:val="000239D9"/>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379EA"/>
    <w:rsid w:val="000409FF"/>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E85"/>
    <w:rsid w:val="00057616"/>
    <w:rsid w:val="0006005A"/>
    <w:rsid w:val="00060E6F"/>
    <w:rsid w:val="000610D4"/>
    <w:rsid w:val="00061335"/>
    <w:rsid w:val="0006140F"/>
    <w:rsid w:val="000616D2"/>
    <w:rsid w:val="00062193"/>
    <w:rsid w:val="00062424"/>
    <w:rsid w:val="00062E6A"/>
    <w:rsid w:val="00064D32"/>
    <w:rsid w:val="0006503F"/>
    <w:rsid w:val="00065504"/>
    <w:rsid w:val="00065772"/>
    <w:rsid w:val="00065BC7"/>
    <w:rsid w:val="0006693C"/>
    <w:rsid w:val="00066A5B"/>
    <w:rsid w:val="0007008A"/>
    <w:rsid w:val="00070491"/>
    <w:rsid w:val="000708AF"/>
    <w:rsid w:val="000708DD"/>
    <w:rsid w:val="00070AA6"/>
    <w:rsid w:val="00072531"/>
    <w:rsid w:val="00072580"/>
    <w:rsid w:val="000726BA"/>
    <w:rsid w:val="00072A6E"/>
    <w:rsid w:val="00073482"/>
    <w:rsid w:val="00073BC3"/>
    <w:rsid w:val="00073E4A"/>
    <w:rsid w:val="000745CB"/>
    <w:rsid w:val="00074B39"/>
    <w:rsid w:val="00075015"/>
    <w:rsid w:val="000753A1"/>
    <w:rsid w:val="00075A4A"/>
    <w:rsid w:val="00075C7D"/>
    <w:rsid w:val="0007625B"/>
    <w:rsid w:val="00076ABD"/>
    <w:rsid w:val="000811EF"/>
    <w:rsid w:val="00082573"/>
    <w:rsid w:val="00082906"/>
    <w:rsid w:val="00082B62"/>
    <w:rsid w:val="00082EC8"/>
    <w:rsid w:val="000839FA"/>
    <w:rsid w:val="000846CF"/>
    <w:rsid w:val="00084906"/>
    <w:rsid w:val="00084A83"/>
    <w:rsid w:val="0008677E"/>
    <w:rsid w:val="00086B80"/>
    <w:rsid w:val="00086F5E"/>
    <w:rsid w:val="00087ADD"/>
    <w:rsid w:val="00087D53"/>
    <w:rsid w:val="0009027F"/>
    <w:rsid w:val="000905FD"/>
    <w:rsid w:val="00090EF7"/>
    <w:rsid w:val="000914A0"/>
    <w:rsid w:val="00091BD1"/>
    <w:rsid w:val="00091E38"/>
    <w:rsid w:val="000927C6"/>
    <w:rsid w:val="0009326D"/>
    <w:rsid w:val="000943B1"/>
    <w:rsid w:val="000947E0"/>
    <w:rsid w:val="00095AE2"/>
    <w:rsid w:val="000A0441"/>
    <w:rsid w:val="000A0EA2"/>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906"/>
    <w:rsid w:val="000A6C04"/>
    <w:rsid w:val="000A748F"/>
    <w:rsid w:val="000A77CF"/>
    <w:rsid w:val="000A7AE6"/>
    <w:rsid w:val="000A7B9A"/>
    <w:rsid w:val="000A7BDA"/>
    <w:rsid w:val="000B00F6"/>
    <w:rsid w:val="000B09DC"/>
    <w:rsid w:val="000B0CF1"/>
    <w:rsid w:val="000B1068"/>
    <w:rsid w:val="000B145D"/>
    <w:rsid w:val="000B1A6F"/>
    <w:rsid w:val="000B1D57"/>
    <w:rsid w:val="000B2165"/>
    <w:rsid w:val="000B2CB9"/>
    <w:rsid w:val="000B3074"/>
    <w:rsid w:val="000B31A7"/>
    <w:rsid w:val="000B3500"/>
    <w:rsid w:val="000B3F56"/>
    <w:rsid w:val="000B4FCB"/>
    <w:rsid w:val="000B5594"/>
    <w:rsid w:val="000B5730"/>
    <w:rsid w:val="000B6225"/>
    <w:rsid w:val="000B6984"/>
    <w:rsid w:val="000B6C6A"/>
    <w:rsid w:val="000B6C6C"/>
    <w:rsid w:val="000B6C84"/>
    <w:rsid w:val="000B6D0C"/>
    <w:rsid w:val="000B729E"/>
    <w:rsid w:val="000B73A9"/>
    <w:rsid w:val="000B73DE"/>
    <w:rsid w:val="000C0756"/>
    <w:rsid w:val="000C0F7A"/>
    <w:rsid w:val="000C17ED"/>
    <w:rsid w:val="000C2036"/>
    <w:rsid w:val="000C257B"/>
    <w:rsid w:val="000C26A4"/>
    <w:rsid w:val="000C292D"/>
    <w:rsid w:val="000C321E"/>
    <w:rsid w:val="000C3BE4"/>
    <w:rsid w:val="000C3DAD"/>
    <w:rsid w:val="000C41B3"/>
    <w:rsid w:val="000C47E9"/>
    <w:rsid w:val="000C4B18"/>
    <w:rsid w:val="000C4D0E"/>
    <w:rsid w:val="000C4EBB"/>
    <w:rsid w:val="000C5313"/>
    <w:rsid w:val="000C5CEF"/>
    <w:rsid w:val="000C6025"/>
    <w:rsid w:val="000C6AF6"/>
    <w:rsid w:val="000C7179"/>
    <w:rsid w:val="000C784C"/>
    <w:rsid w:val="000C7E7E"/>
    <w:rsid w:val="000D04ED"/>
    <w:rsid w:val="000D0BC4"/>
    <w:rsid w:val="000D1235"/>
    <w:rsid w:val="000D149B"/>
    <w:rsid w:val="000D14F9"/>
    <w:rsid w:val="000D1D10"/>
    <w:rsid w:val="000D1F6C"/>
    <w:rsid w:val="000D2A25"/>
    <w:rsid w:val="000D334F"/>
    <w:rsid w:val="000D4537"/>
    <w:rsid w:val="000D477F"/>
    <w:rsid w:val="000D4EC4"/>
    <w:rsid w:val="000D5B0C"/>
    <w:rsid w:val="000D61E9"/>
    <w:rsid w:val="000D6F2D"/>
    <w:rsid w:val="000D748F"/>
    <w:rsid w:val="000E020C"/>
    <w:rsid w:val="000E02EA"/>
    <w:rsid w:val="000E0523"/>
    <w:rsid w:val="000E0573"/>
    <w:rsid w:val="000E06A3"/>
    <w:rsid w:val="000E1094"/>
    <w:rsid w:val="000E126C"/>
    <w:rsid w:val="000E134A"/>
    <w:rsid w:val="000E1543"/>
    <w:rsid w:val="000E2F44"/>
    <w:rsid w:val="000E3333"/>
    <w:rsid w:val="000E4AD6"/>
    <w:rsid w:val="000E4E60"/>
    <w:rsid w:val="000E4E91"/>
    <w:rsid w:val="000E53CF"/>
    <w:rsid w:val="000E6A37"/>
    <w:rsid w:val="000E76FD"/>
    <w:rsid w:val="000F02BC"/>
    <w:rsid w:val="000F0E77"/>
    <w:rsid w:val="000F1310"/>
    <w:rsid w:val="000F1417"/>
    <w:rsid w:val="000F1B53"/>
    <w:rsid w:val="000F1CDA"/>
    <w:rsid w:val="000F1DCC"/>
    <w:rsid w:val="000F21AA"/>
    <w:rsid w:val="000F288D"/>
    <w:rsid w:val="000F2AF9"/>
    <w:rsid w:val="000F300F"/>
    <w:rsid w:val="000F3833"/>
    <w:rsid w:val="000F41B9"/>
    <w:rsid w:val="000F45FA"/>
    <w:rsid w:val="000F4A68"/>
    <w:rsid w:val="000F4A7F"/>
    <w:rsid w:val="000F4C79"/>
    <w:rsid w:val="000F55D5"/>
    <w:rsid w:val="000F5D01"/>
    <w:rsid w:val="000F631D"/>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65A9"/>
    <w:rsid w:val="00106678"/>
    <w:rsid w:val="0010681D"/>
    <w:rsid w:val="0010770A"/>
    <w:rsid w:val="00107961"/>
    <w:rsid w:val="00107D41"/>
    <w:rsid w:val="00110460"/>
    <w:rsid w:val="00112581"/>
    <w:rsid w:val="00112BD5"/>
    <w:rsid w:val="00112E46"/>
    <w:rsid w:val="0011352C"/>
    <w:rsid w:val="0011385F"/>
    <w:rsid w:val="001143A4"/>
    <w:rsid w:val="001148F4"/>
    <w:rsid w:val="00114FF6"/>
    <w:rsid w:val="0011532D"/>
    <w:rsid w:val="001177C7"/>
    <w:rsid w:val="00117ECC"/>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4DEE"/>
    <w:rsid w:val="00135088"/>
    <w:rsid w:val="00135805"/>
    <w:rsid w:val="00135FDE"/>
    <w:rsid w:val="00136037"/>
    <w:rsid w:val="00136CFA"/>
    <w:rsid w:val="00136F51"/>
    <w:rsid w:val="001370A9"/>
    <w:rsid w:val="001376F8"/>
    <w:rsid w:val="001378C6"/>
    <w:rsid w:val="001379DA"/>
    <w:rsid w:val="00137CD8"/>
    <w:rsid w:val="00137F73"/>
    <w:rsid w:val="001408AD"/>
    <w:rsid w:val="00140C21"/>
    <w:rsid w:val="001413C3"/>
    <w:rsid w:val="00142E54"/>
    <w:rsid w:val="00143313"/>
    <w:rsid w:val="00143412"/>
    <w:rsid w:val="00144117"/>
    <w:rsid w:val="001443EF"/>
    <w:rsid w:val="001449EE"/>
    <w:rsid w:val="00144BF7"/>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4CF"/>
    <w:rsid w:val="001536AA"/>
    <w:rsid w:val="0015439C"/>
    <w:rsid w:val="00154A6D"/>
    <w:rsid w:val="00155B9B"/>
    <w:rsid w:val="00155F75"/>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36FC"/>
    <w:rsid w:val="00163BDF"/>
    <w:rsid w:val="00163D29"/>
    <w:rsid w:val="00164642"/>
    <w:rsid w:val="00164B76"/>
    <w:rsid w:val="00164C9F"/>
    <w:rsid w:val="00165D51"/>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282"/>
    <w:rsid w:val="00192907"/>
    <w:rsid w:val="00193F74"/>
    <w:rsid w:val="00194F84"/>
    <w:rsid w:val="001956D7"/>
    <w:rsid w:val="00195BD3"/>
    <w:rsid w:val="00195F6F"/>
    <w:rsid w:val="00195F97"/>
    <w:rsid w:val="001966AA"/>
    <w:rsid w:val="00196E50"/>
    <w:rsid w:val="001971F1"/>
    <w:rsid w:val="00197D28"/>
    <w:rsid w:val="001A07B6"/>
    <w:rsid w:val="001A07F3"/>
    <w:rsid w:val="001A0C25"/>
    <w:rsid w:val="001A10B1"/>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BA2"/>
    <w:rsid w:val="001C352D"/>
    <w:rsid w:val="001C36FD"/>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8FD"/>
    <w:rsid w:val="001D3D2C"/>
    <w:rsid w:val="001D4536"/>
    <w:rsid w:val="001D4B00"/>
    <w:rsid w:val="001D4F82"/>
    <w:rsid w:val="001D5A20"/>
    <w:rsid w:val="001D5BA4"/>
    <w:rsid w:val="001D5C4E"/>
    <w:rsid w:val="001D69E3"/>
    <w:rsid w:val="001D7317"/>
    <w:rsid w:val="001D753D"/>
    <w:rsid w:val="001D76AC"/>
    <w:rsid w:val="001D7812"/>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CC1"/>
    <w:rsid w:val="00206059"/>
    <w:rsid w:val="002067CC"/>
    <w:rsid w:val="00206D3D"/>
    <w:rsid w:val="00207081"/>
    <w:rsid w:val="00207116"/>
    <w:rsid w:val="00207156"/>
    <w:rsid w:val="002077A4"/>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D56"/>
    <w:rsid w:val="00217DDA"/>
    <w:rsid w:val="00220053"/>
    <w:rsid w:val="0022104B"/>
    <w:rsid w:val="0022135D"/>
    <w:rsid w:val="00221D8B"/>
    <w:rsid w:val="002234DE"/>
    <w:rsid w:val="0022367A"/>
    <w:rsid w:val="00223C83"/>
    <w:rsid w:val="00223EEC"/>
    <w:rsid w:val="00224752"/>
    <w:rsid w:val="00224A11"/>
    <w:rsid w:val="00225933"/>
    <w:rsid w:val="00226008"/>
    <w:rsid w:val="00226127"/>
    <w:rsid w:val="00226139"/>
    <w:rsid w:val="00226D40"/>
    <w:rsid w:val="00227A18"/>
    <w:rsid w:val="00227C9F"/>
    <w:rsid w:val="002302E1"/>
    <w:rsid w:val="00230463"/>
    <w:rsid w:val="0023088B"/>
    <w:rsid w:val="00232008"/>
    <w:rsid w:val="00232D28"/>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76A"/>
    <w:rsid w:val="002427E5"/>
    <w:rsid w:val="0024280D"/>
    <w:rsid w:val="00242F83"/>
    <w:rsid w:val="0024315E"/>
    <w:rsid w:val="00243502"/>
    <w:rsid w:val="00243669"/>
    <w:rsid w:val="002443FD"/>
    <w:rsid w:val="002446BB"/>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78D6"/>
    <w:rsid w:val="00267B17"/>
    <w:rsid w:val="00270464"/>
    <w:rsid w:val="002705B5"/>
    <w:rsid w:val="002717EC"/>
    <w:rsid w:val="00271D83"/>
    <w:rsid w:val="00272D75"/>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C8E"/>
    <w:rsid w:val="00282E34"/>
    <w:rsid w:val="00283B0A"/>
    <w:rsid w:val="00283C8B"/>
    <w:rsid w:val="00284C13"/>
    <w:rsid w:val="00284C79"/>
    <w:rsid w:val="00284D9C"/>
    <w:rsid w:val="00285763"/>
    <w:rsid w:val="00285CB2"/>
    <w:rsid w:val="002867E8"/>
    <w:rsid w:val="00286A5E"/>
    <w:rsid w:val="0028734E"/>
    <w:rsid w:val="002877C3"/>
    <w:rsid w:val="0029004C"/>
    <w:rsid w:val="00290E4E"/>
    <w:rsid w:val="00291FDF"/>
    <w:rsid w:val="00292C9A"/>
    <w:rsid w:val="00293B0D"/>
    <w:rsid w:val="002946CB"/>
    <w:rsid w:val="00294B6B"/>
    <w:rsid w:val="00294EC6"/>
    <w:rsid w:val="0029509C"/>
    <w:rsid w:val="00295459"/>
    <w:rsid w:val="002956B5"/>
    <w:rsid w:val="00295A6A"/>
    <w:rsid w:val="00296075"/>
    <w:rsid w:val="00297200"/>
    <w:rsid w:val="002A0184"/>
    <w:rsid w:val="002A02BE"/>
    <w:rsid w:val="002A03AA"/>
    <w:rsid w:val="002A09AF"/>
    <w:rsid w:val="002A0CA5"/>
    <w:rsid w:val="002A1414"/>
    <w:rsid w:val="002A1661"/>
    <w:rsid w:val="002A22A9"/>
    <w:rsid w:val="002A2480"/>
    <w:rsid w:val="002A264D"/>
    <w:rsid w:val="002A29D4"/>
    <w:rsid w:val="002A2B6D"/>
    <w:rsid w:val="002A2C35"/>
    <w:rsid w:val="002A333E"/>
    <w:rsid w:val="002A3402"/>
    <w:rsid w:val="002A353E"/>
    <w:rsid w:val="002A4370"/>
    <w:rsid w:val="002A4664"/>
    <w:rsid w:val="002A4879"/>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20F7"/>
    <w:rsid w:val="002B25AB"/>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960"/>
    <w:rsid w:val="002C3CBB"/>
    <w:rsid w:val="002C4C3B"/>
    <w:rsid w:val="002C4CAE"/>
    <w:rsid w:val="002C54DF"/>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176"/>
    <w:rsid w:val="002F035B"/>
    <w:rsid w:val="002F05D5"/>
    <w:rsid w:val="002F07DE"/>
    <w:rsid w:val="002F0955"/>
    <w:rsid w:val="002F0C6C"/>
    <w:rsid w:val="002F19CA"/>
    <w:rsid w:val="002F1C69"/>
    <w:rsid w:val="002F1FAC"/>
    <w:rsid w:val="002F23CB"/>
    <w:rsid w:val="002F249D"/>
    <w:rsid w:val="002F2508"/>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76C"/>
    <w:rsid w:val="00300E96"/>
    <w:rsid w:val="00300EBA"/>
    <w:rsid w:val="00300F49"/>
    <w:rsid w:val="00300FF9"/>
    <w:rsid w:val="00301AD6"/>
    <w:rsid w:val="0030236E"/>
    <w:rsid w:val="00303171"/>
    <w:rsid w:val="0030318F"/>
    <w:rsid w:val="00303411"/>
    <w:rsid w:val="00304335"/>
    <w:rsid w:val="00304828"/>
    <w:rsid w:val="003056BF"/>
    <w:rsid w:val="00306EBA"/>
    <w:rsid w:val="00307D4F"/>
    <w:rsid w:val="0031085A"/>
    <w:rsid w:val="00310E7C"/>
    <w:rsid w:val="003110BF"/>
    <w:rsid w:val="003110F3"/>
    <w:rsid w:val="003117F8"/>
    <w:rsid w:val="0031182C"/>
    <w:rsid w:val="00311CDA"/>
    <w:rsid w:val="00312722"/>
    <w:rsid w:val="0031294E"/>
    <w:rsid w:val="003130B3"/>
    <w:rsid w:val="00313891"/>
    <w:rsid w:val="00314455"/>
    <w:rsid w:val="003145F0"/>
    <w:rsid w:val="0031483A"/>
    <w:rsid w:val="00314A01"/>
    <w:rsid w:val="00314B24"/>
    <w:rsid w:val="00315200"/>
    <w:rsid w:val="00315FDB"/>
    <w:rsid w:val="0031654D"/>
    <w:rsid w:val="00316741"/>
    <w:rsid w:val="00316A33"/>
    <w:rsid w:val="00316D92"/>
    <w:rsid w:val="00316FF6"/>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5265"/>
    <w:rsid w:val="0032541C"/>
    <w:rsid w:val="003255AA"/>
    <w:rsid w:val="00325EEB"/>
    <w:rsid w:val="00325F54"/>
    <w:rsid w:val="003265AB"/>
    <w:rsid w:val="0032687E"/>
    <w:rsid w:val="0032718C"/>
    <w:rsid w:val="003277B4"/>
    <w:rsid w:val="003279D4"/>
    <w:rsid w:val="00327BB4"/>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582"/>
    <w:rsid w:val="00350EEE"/>
    <w:rsid w:val="00351EDE"/>
    <w:rsid w:val="003531D4"/>
    <w:rsid w:val="0035330C"/>
    <w:rsid w:val="00354191"/>
    <w:rsid w:val="0035469C"/>
    <w:rsid w:val="00354CD4"/>
    <w:rsid w:val="003554D0"/>
    <w:rsid w:val="00356054"/>
    <w:rsid w:val="00356D22"/>
    <w:rsid w:val="00357246"/>
    <w:rsid w:val="00357F5C"/>
    <w:rsid w:val="00360052"/>
    <w:rsid w:val="00361110"/>
    <w:rsid w:val="0036141E"/>
    <w:rsid w:val="00361684"/>
    <w:rsid w:val="003616CA"/>
    <w:rsid w:val="00361980"/>
    <w:rsid w:val="00361C6B"/>
    <w:rsid w:val="003625DB"/>
    <w:rsid w:val="00362EE4"/>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242C"/>
    <w:rsid w:val="00372505"/>
    <w:rsid w:val="00372B0B"/>
    <w:rsid w:val="00373094"/>
    <w:rsid w:val="003737C3"/>
    <w:rsid w:val="00373876"/>
    <w:rsid w:val="00373B30"/>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15B4"/>
    <w:rsid w:val="00381ECD"/>
    <w:rsid w:val="00382294"/>
    <w:rsid w:val="0038255F"/>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518"/>
    <w:rsid w:val="003876E9"/>
    <w:rsid w:val="0038795E"/>
    <w:rsid w:val="00387D8A"/>
    <w:rsid w:val="003906C7"/>
    <w:rsid w:val="00390EC2"/>
    <w:rsid w:val="00391E81"/>
    <w:rsid w:val="0039212A"/>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3028"/>
    <w:rsid w:val="003A35A4"/>
    <w:rsid w:val="003A374D"/>
    <w:rsid w:val="003A3F18"/>
    <w:rsid w:val="003A4162"/>
    <w:rsid w:val="003A53F1"/>
    <w:rsid w:val="003A56F6"/>
    <w:rsid w:val="003A59E8"/>
    <w:rsid w:val="003A5A49"/>
    <w:rsid w:val="003A5EA7"/>
    <w:rsid w:val="003A666A"/>
    <w:rsid w:val="003A6707"/>
    <w:rsid w:val="003A6D64"/>
    <w:rsid w:val="003A7176"/>
    <w:rsid w:val="003A7533"/>
    <w:rsid w:val="003A7B27"/>
    <w:rsid w:val="003B012F"/>
    <w:rsid w:val="003B1010"/>
    <w:rsid w:val="003B1031"/>
    <w:rsid w:val="003B146E"/>
    <w:rsid w:val="003B1716"/>
    <w:rsid w:val="003B20A3"/>
    <w:rsid w:val="003B2858"/>
    <w:rsid w:val="003B2BFB"/>
    <w:rsid w:val="003B32D7"/>
    <w:rsid w:val="003B3782"/>
    <w:rsid w:val="003B56E0"/>
    <w:rsid w:val="003B58F5"/>
    <w:rsid w:val="003B5E54"/>
    <w:rsid w:val="003B5E7B"/>
    <w:rsid w:val="003B6019"/>
    <w:rsid w:val="003B6B57"/>
    <w:rsid w:val="003B6E96"/>
    <w:rsid w:val="003B6EA5"/>
    <w:rsid w:val="003B7152"/>
    <w:rsid w:val="003B7B61"/>
    <w:rsid w:val="003C07AB"/>
    <w:rsid w:val="003C08F0"/>
    <w:rsid w:val="003C0A08"/>
    <w:rsid w:val="003C0A2B"/>
    <w:rsid w:val="003C22D5"/>
    <w:rsid w:val="003C24EF"/>
    <w:rsid w:val="003C266B"/>
    <w:rsid w:val="003C2887"/>
    <w:rsid w:val="003C33C3"/>
    <w:rsid w:val="003C34B5"/>
    <w:rsid w:val="003C4CEC"/>
    <w:rsid w:val="003C4DDC"/>
    <w:rsid w:val="003C52F4"/>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7AB"/>
    <w:rsid w:val="003D799A"/>
    <w:rsid w:val="003D7E6C"/>
    <w:rsid w:val="003E0147"/>
    <w:rsid w:val="003E01D9"/>
    <w:rsid w:val="003E09D4"/>
    <w:rsid w:val="003E1256"/>
    <w:rsid w:val="003E16E2"/>
    <w:rsid w:val="003E190C"/>
    <w:rsid w:val="003E1A9C"/>
    <w:rsid w:val="003E1C36"/>
    <w:rsid w:val="003E1ED2"/>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3045"/>
    <w:rsid w:val="003F3302"/>
    <w:rsid w:val="003F3672"/>
    <w:rsid w:val="003F48F3"/>
    <w:rsid w:val="003F4F4B"/>
    <w:rsid w:val="003F55BC"/>
    <w:rsid w:val="003F598A"/>
    <w:rsid w:val="003F5C46"/>
    <w:rsid w:val="003F664C"/>
    <w:rsid w:val="003F685B"/>
    <w:rsid w:val="003F6CA2"/>
    <w:rsid w:val="003F6E37"/>
    <w:rsid w:val="003F76A0"/>
    <w:rsid w:val="003F7EE6"/>
    <w:rsid w:val="00400C35"/>
    <w:rsid w:val="00402DE4"/>
    <w:rsid w:val="00403216"/>
    <w:rsid w:val="004032D9"/>
    <w:rsid w:val="004032FD"/>
    <w:rsid w:val="00403558"/>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182F"/>
    <w:rsid w:val="00411835"/>
    <w:rsid w:val="004120A4"/>
    <w:rsid w:val="00412919"/>
    <w:rsid w:val="00412C9C"/>
    <w:rsid w:val="004134DF"/>
    <w:rsid w:val="0041354F"/>
    <w:rsid w:val="00413D14"/>
    <w:rsid w:val="00414538"/>
    <w:rsid w:val="00414623"/>
    <w:rsid w:val="00414FE4"/>
    <w:rsid w:val="004152AD"/>
    <w:rsid w:val="0041692F"/>
    <w:rsid w:val="00416A81"/>
    <w:rsid w:val="004174DC"/>
    <w:rsid w:val="004179E3"/>
    <w:rsid w:val="004200D7"/>
    <w:rsid w:val="00420CD9"/>
    <w:rsid w:val="00421AB8"/>
    <w:rsid w:val="00422D6A"/>
    <w:rsid w:val="00423A80"/>
    <w:rsid w:val="004247CD"/>
    <w:rsid w:val="0042489A"/>
    <w:rsid w:val="00424A42"/>
    <w:rsid w:val="004251DE"/>
    <w:rsid w:val="00425407"/>
    <w:rsid w:val="00426353"/>
    <w:rsid w:val="004264F3"/>
    <w:rsid w:val="004269F7"/>
    <w:rsid w:val="0042723F"/>
    <w:rsid w:val="004274C5"/>
    <w:rsid w:val="0043014A"/>
    <w:rsid w:val="004305A5"/>
    <w:rsid w:val="00430935"/>
    <w:rsid w:val="00430A73"/>
    <w:rsid w:val="00431BB8"/>
    <w:rsid w:val="00432286"/>
    <w:rsid w:val="0043238C"/>
    <w:rsid w:val="00432422"/>
    <w:rsid w:val="004327BC"/>
    <w:rsid w:val="004328CF"/>
    <w:rsid w:val="004330B9"/>
    <w:rsid w:val="00433100"/>
    <w:rsid w:val="004333F8"/>
    <w:rsid w:val="00433428"/>
    <w:rsid w:val="004337EA"/>
    <w:rsid w:val="00433A0B"/>
    <w:rsid w:val="00433AE4"/>
    <w:rsid w:val="00434256"/>
    <w:rsid w:val="00434786"/>
    <w:rsid w:val="00434EA3"/>
    <w:rsid w:val="00435D8E"/>
    <w:rsid w:val="00435EA4"/>
    <w:rsid w:val="00436649"/>
    <w:rsid w:val="00436934"/>
    <w:rsid w:val="00436D9A"/>
    <w:rsid w:val="00436DA1"/>
    <w:rsid w:val="00437349"/>
    <w:rsid w:val="004375A4"/>
    <w:rsid w:val="00437DF7"/>
    <w:rsid w:val="00437E8E"/>
    <w:rsid w:val="00440580"/>
    <w:rsid w:val="00441930"/>
    <w:rsid w:val="00442069"/>
    <w:rsid w:val="004428C0"/>
    <w:rsid w:val="00442F70"/>
    <w:rsid w:val="00443602"/>
    <w:rsid w:val="00444F07"/>
    <w:rsid w:val="004458B5"/>
    <w:rsid w:val="00446148"/>
    <w:rsid w:val="00446C2A"/>
    <w:rsid w:val="00446DFC"/>
    <w:rsid w:val="004479AE"/>
    <w:rsid w:val="004500E7"/>
    <w:rsid w:val="0045041D"/>
    <w:rsid w:val="00450798"/>
    <w:rsid w:val="00450D02"/>
    <w:rsid w:val="00451804"/>
    <w:rsid w:val="0045184E"/>
    <w:rsid w:val="00451FDB"/>
    <w:rsid w:val="00452599"/>
    <w:rsid w:val="0045358B"/>
    <w:rsid w:val="00453883"/>
    <w:rsid w:val="004539A4"/>
    <w:rsid w:val="00454612"/>
    <w:rsid w:val="00454E08"/>
    <w:rsid w:val="00455111"/>
    <w:rsid w:val="00455708"/>
    <w:rsid w:val="004558F6"/>
    <w:rsid w:val="0045594E"/>
    <w:rsid w:val="00456233"/>
    <w:rsid w:val="00456873"/>
    <w:rsid w:val="00456F78"/>
    <w:rsid w:val="004572EE"/>
    <w:rsid w:val="004600C4"/>
    <w:rsid w:val="00460355"/>
    <w:rsid w:val="0046054F"/>
    <w:rsid w:val="00460A63"/>
    <w:rsid w:val="0046122C"/>
    <w:rsid w:val="0046147B"/>
    <w:rsid w:val="00461874"/>
    <w:rsid w:val="00462E34"/>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543"/>
    <w:rsid w:val="0048528F"/>
    <w:rsid w:val="0048560B"/>
    <w:rsid w:val="004868E5"/>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833"/>
    <w:rsid w:val="00491DCA"/>
    <w:rsid w:val="00491E39"/>
    <w:rsid w:val="00491EA9"/>
    <w:rsid w:val="00492432"/>
    <w:rsid w:val="0049262E"/>
    <w:rsid w:val="00492776"/>
    <w:rsid w:val="0049327B"/>
    <w:rsid w:val="0049333F"/>
    <w:rsid w:val="00493654"/>
    <w:rsid w:val="00494811"/>
    <w:rsid w:val="004949EC"/>
    <w:rsid w:val="00494DC8"/>
    <w:rsid w:val="004953E0"/>
    <w:rsid w:val="00495454"/>
    <w:rsid w:val="0049578D"/>
    <w:rsid w:val="0049597C"/>
    <w:rsid w:val="004959EA"/>
    <w:rsid w:val="00495C5B"/>
    <w:rsid w:val="00495CB9"/>
    <w:rsid w:val="00495CBF"/>
    <w:rsid w:val="00496A56"/>
    <w:rsid w:val="0049752F"/>
    <w:rsid w:val="00497A60"/>
    <w:rsid w:val="00497FE3"/>
    <w:rsid w:val="004A0E6C"/>
    <w:rsid w:val="004A0ECC"/>
    <w:rsid w:val="004A13E9"/>
    <w:rsid w:val="004A2377"/>
    <w:rsid w:val="004A3833"/>
    <w:rsid w:val="004A4667"/>
    <w:rsid w:val="004A4A4A"/>
    <w:rsid w:val="004A4D97"/>
    <w:rsid w:val="004A5047"/>
    <w:rsid w:val="004A5291"/>
    <w:rsid w:val="004A52E4"/>
    <w:rsid w:val="004A55CD"/>
    <w:rsid w:val="004A6006"/>
    <w:rsid w:val="004A605E"/>
    <w:rsid w:val="004B20C5"/>
    <w:rsid w:val="004B2721"/>
    <w:rsid w:val="004B2F9C"/>
    <w:rsid w:val="004B3337"/>
    <w:rsid w:val="004B3DF2"/>
    <w:rsid w:val="004B4B2E"/>
    <w:rsid w:val="004B5F27"/>
    <w:rsid w:val="004B6BDD"/>
    <w:rsid w:val="004B6C38"/>
    <w:rsid w:val="004B7138"/>
    <w:rsid w:val="004B7386"/>
    <w:rsid w:val="004B7702"/>
    <w:rsid w:val="004B7C1A"/>
    <w:rsid w:val="004C06C6"/>
    <w:rsid w:val="004C0A2C"/>
    <w:rsid w:val="004C0E07"/>
    <w:rsid w:val="004C1C57"/>
    <w:rsid w:val="004C250E"/>
    <w:rsid w:val="004C2A6E"/>
    <w:rsid w:val="004C44EF"/>
    <w:rsid w:val="004C475F"/>
    <w:rsid w:val="004C4E66"/>
    <w:rsid w:val="004C559E"/>
    <w:rsid w:val="004C568B"/>
    <w:rsid w:val="004C5810"/>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6961"/>
    <w:rsid w:val="004D6C45"/>
    <w:rsid w:val="004D7175"/>
    <w:rsid w:val="004D75B8"/>
    <w:rsid w:val="004D7683"/>
    <w:rsid w:val="004D7AC3"/>
    <w:rsid w:val="004E0300"/>
    <w:rsid w:val="004E1BC2"/>
    <w:rsid w:val="004E1CF9"/>
    <w:rsid w:val="004E1ED5"/>
    <w:rsid w:val="004E21C8"/>
    <w:rsid w:val="004E2756"/>
    <w:rsid w:val="004E2891"/>
    <w:rsid w:val="004E32A0"/>
    <w:rsid w:val="004E3AC5"/>
    <w:rsid w:val="004E45F1"/>
    <w:rsid w:val="004E4874"/>
    <w:rsid w:val="004E535F"/>
    <w:rsid w:val="004E5520"/>
    <w:rsid w:val="004E570B"/>
    <w:rsid w:val="004E587C"/>
    <w:rsid w:val="004E6B68"/>
    <w:rsid w:val="004E70C8"/>
    <w:rsid w:val="004E77C1"/>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1E"/>
    <w:rsid w:val="004F4964"/>
    <w:rsid w:val="004F4A56"/>
    <w:rsid w:val="004F525C"/>
    <w:rsid w:val="004F52F0"/>
    <w:rsid w:val="004F54A0"/>
    <w:rsid w:val="004F5664"/>
    <w:rsid w:val="004F6841"/>
    <w:rsid w:val="004F688C"/>
    <w:rsid w:val="004F68D8"/>
    <w:rsid w:val="004F6F7A"/>
    <w:rsid w:val="004F72AA"/>
    <w:rsid w:val="00500308"/>
    <w:rsid w:val="00500432"/>
    <w:rsid w:val="00500751"/>
    <w:rsid w:val="00500C0A"/>
    <w:rsid w:val="00500E9D"/>
    <w:rsid w:val="00501828"/>
    <w:rsid w:val="00501A47"/>
    <w:rsid w:val="005026EA"/>
    <w:rsid w:val="00502EB0"/>
    <w:rsid w:val="005040BA"/>
    <w:rsid w:val="005070D2"/>
    <w:rsid w:val="00507434"/>
    <w:rsid w:val="00507D67"/>
    <w:rsid w:val="00507E24"/>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379"/>
    <w:rsid w:val="0051538B"/>
    <w:rsid w:val="00515419"/>
    <w:rsid w:val="00515BD2"/>
    <w:rsid w:val="0051633E"/>
    <w:rsid w:val="005164D2"/>
    <w:rsid w:val="0051650C"/>
    <w:rsid w:val="00520070"/>
    <w:rsid w:val="00520D98"/>
    <w:rsid w:val="00521719"/>
    <w:rsid w:val="00522771"/>
    <w:rsid w:val="00522EDF"/>
    <w:rsid w:val="0052314F"/>
    <w:rsid w:val="0052422F"/>
    <w:rsid w:val="0052430F"/>
    <w:rsid w:val="00524648"/>
    <w:rsid w:val="005250A7"/>
    <w:rsid w:val="00525876"/>
    <w:rsid w:val="00525B72"/>
    <w:rsid w:val="00525CE2"/>
    <w:rsid w:val="005268FC"/>
    <w:rsid w:val="00527DE8"/>
    <w:rsid w:val="00530F79"/>
    <w:rsid w:val="005319D2"/>
    <w:rsid w:val="00531B1B"/>
    <w:rsid w:val="00533D0C"/>
    <w:rsid w:val="0053409B"/>
    <w:rsid w:val="00534158"/>
    <w:rsid w:val="005342E6"/>
    <w:rsid w:val="00534F93"/>
    <w:rsid w:val="005350A4"/>
    <w:rsid w:val="005359A5"/>
    <w:rsid w:val="00535CF8"/>
    <w:rsid w:val="00536CE0"/>
    <w:rsid w:val="005375A4"/>
    <w:rsid w:val="00540168"/>
    <w:rsid w:val="00540188"/>
    <w:rsid w:val="00540C1E"/>
    <w:rsid w:val="00540F42"/>
    <w:rsid w:val="005411A5"/>
    <w:rsid w:val="005414BD"/>
    <w:rsid w:val="00542653"/>
    <w:rsid w:val="00542CD4"/>
    <w:rsid w:val="00542DA3"/>
    <w:rsid w:val="00543C0C"/>
    <w:rsid w:val="005444C7"/>
    <w:rsid w:val="0054473A"/>
    <w:rsid w:val="00545985"/>
    <w:rsid w:val="00545B90"/>
    <w:rsid w:val="005460E4"/>
    <w:rsid w:val="005464CE"/>
    <w:rsid w:val="005466A6"/>
    <w:rsid w:val="00546A50"/>
    <w:rsid w:val="00546FD8"/>
    <w:rsid w:val="00547175"/>
    <w:rsid w:val="0054767C"/>
    <w:rsid w:val="005504EB"/>
    <w:rsid w:val="00552C08"/>
    <w:rsid w:val="00552F1F"/>
    <w:rsid w:val="00553550"/>
    <w:rsid w:val="005536DA"/>
    <w:rsid w:val="005538DA"/>
    <w:rsid w:val="005539C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60B16"/>
    <w:rsid w:val="00561157"/>
    <w:rsid w:val="005613FE"/>
    <w:rsid w:val="0056167A"/>
    <w:rsid w:val="00561A6C"/>
    <w:rsid w:val="00561B23"/>
    <w:rsid w:val="00561EF5"/>
    <w:rsid w:val="005625BB"/>
    <w:rsid w:val="00562989"/>
    <w:rsid w:val="00562EEB"/>
    <w:rsid w:val="00563DF2"/>
    <w:rsid w:val="00564300"/>
    <w:rsid w:val="00564799"/>
    <w:rsid w:val="005657AC"/>
    <w:rsid w:val="00565B71"/>
    <w:rsid w:val="00565F25"/>
    <w:rsid w:val="00570EF6"/>
    <w:rsid w:val="00570F01"/>
    <w:rsid w:val="005711CA"/>
    <w:rsid w:val="0057171E"/>
    <w:rsid w:val="00571746"/>
    <w:rsid w:val="005718E3"/>
    <w:rsid w:val="00571BB1"/>
    <w:rsid w:val="0057236C"/>
    <w:rsid w:val="00572CD1"/>
    <w:rsid w:val="00573197"/>
    <w:rsid w:val="00573B44"/>
    <w:rsid w:val="0057408A"/>
    <w:rsid w:val="005744A6"/>
    <w:rsid w:val="00574656"/>
    <w:rsid w:val="005750D9"/>
    <w:rsid w:val="005751DB"/>
    <w:rsid w:val="00576B21"/>
    <w:rsid w:val="0057773C"/>
    <w:rsid w:val="0057774B"/>
    <w:rsid w:val="00577E39"/>
    <w:rsid w:val="00580447"/>
    <w:rsid w:val="00581E66"/>
    <w:rsid w:val="0058212A"/>
    <w:rsid w:val="005825EC"/>
    <w:rsid w:val="00583E1D"/>
    <w:rsid w:val="005841D6"/>
    <w:rsid w:val="00584C0E"/>
    <w:rsid w:val="00584E1F"/>
    <w:rsid w:val="00584EFE"/>
    <w:rsid w:val="005852E3"/>
    <w:rsid w:val="0058691F"/>
    <w:rsid w:val="00586C6F"/>
    <w:rsid w:val="00586D0A"/>
    <w:rsid w:val="0059012C"/>
    <w:rsid w:val="005902F6"/>
    <w:rsid w:val="0059034C"/>
    <w:rsid w:val="00590394"/>
    <w:rsid w:val="005906C3"/>
    <w:rsid w:val="00590A97"/>
    <w:rsid w:val="00591BA8"/>
    <w:rsid w:val="005924A5"/>
    <w:rsid w:val="00592787"/>
    <w:rsid w:val="00592AD0"/>
    <w:rsid w:val="0059312D"/>
    <w:rsid w:val="0059316D"/>
    <w:rsid w:val="00593A7C"/>
    <w:rsid w:val="00593C5F"/>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7D9"/>
    <w:rsid w:val="005A77ED"/>
    <w:rsid w:val="005A7CF9"/>
    <w:rsid w:val="005B0F6C"/>
    <w:rsid w:val="005B1E7F"/>
    <w:rsid w:val="005B1FA8"/>
    <w:rsid w:val="005B264F"/>
    <w:rsid w:val="005B3E60"/>
    <w:rsid w:val="005B4921"/>
    <w:rsid w:val="005B5AA9"/>
    <w:rsid w:val="005B5BE4"/>
    <w:rsid w:val="005B601A"/>
    <w:rsid w:val="005B62EF"/>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966"/>
    <w:rsid w:val="005D6A56"/>
    <w:rsid w:val="005D6DF8"/>
    <w:rsid w:val="005D7057"/>
    <w:rsid w:val="005D73F7"/>
    <w:rsid w:val="005D7926"/>
    <w:rsid w:val="005E030B"/>
    <w:rsid w:val="005E1281"/>
    <w:rsid w:val="005E1330"/>
    <w:rsid w:val="005E209C"/>
    <w:rsid w:val="005E266D"/>
    <w:rsid w:val="005E26CA"/>
    <w:rsid w:val="005E2831"/>
    <w:rsid w:val="005E2E13"/>
    <w:rsid w:val="005E3B9D"/>
    <w:rsid w:val="005E3D8D"/>
    <w:rsid w:val="005E4371"/>
    <w:rsid w:val="005E43C1"/>
    <w:rsid w:val="005E5DF8"/>
    <w:rsid w:val="005E7626"/>
    <w:rsid w:val="005E7C80"/>
    <w:rsid w:val="005E7FFD"/>
    <w:rsid w:val="005F0723"/>
    <w:rsid w:val="005F1A56"/>
    <w:rsid w:val="005F298E"/>
    <w:rsid w:val="005F2F2C"/>
    <w:rsid w:val="005F30F4"/>
    <w:rsid w:val="005F3CC1"/>
    <w:rsid w:val="005F40F5"/>
    <w:rsid w:val="005F4549"/>
    <w:rsid w:val="005F4A96"/>
    <w:rsid w:val="005F4C90"/>
    <w:rsid w:val="005F4F65"/>
    <w:rsid w:val="005F5449"/>
    <w:rsid w:val="005F562D"/>
    <w:rsid w:val="005F5A33"/>
    <w:rsid w:val="005F5E67"/>
    <w:rsid w:val="005F6BD4"/>
    <w:rsid w:val="005F73B0"/>
    <w:rsid w:val="005F7CC2"/>
    <w:rsid w:val="00600162"/>
    <w:rsid w:val="006018D0"/>
    <w:rsid w:val="006024CC"/>
    <w:rsid w:val="006027BC"/>
    <w:rsid w:val="00602EED"/>
    <w:rsid w:val="00602F35"/>
    <w:rsid w:val="00603894"/>
    <w:rsid w:val="00603A4E"/>
    <w:rsid w:val="006040EF"/>
    <w:rsid w:val="00604774"/>
    <w:rsid w:val="00604A12"/>
    <w:rsid w:val="00604D71"/>
    <w:rsid w:val="00604EC4"/>
    <w:rsid w:val="00605E5E"/>
    <w:rsid w:val="0060688F"/>
    <w:rsid w:val="00606B53"/>
    <w:rsid w:val="00606D2E"/>
    <w:rsid w:val="00607F6C"/>
    <w:rsid w:val="00611845"/>
    <w:rsid w:val="006122FF"/>
    <w:rsid w:val="0061292C"/>
    <w:rsid w:val="00612A29"/>
    <w:rsid w:val="00613501"/>
    <w:rsid w:val="006135C0"/>
    <w:rsid w:val="00613B5A"/>
    <w:rsid w:val="00613C35"/>
    <w:rsid w:val="00613C40"/>
    <w:rsid w:val="00613C68"/>
    <w:rsid w:val="00613E0E"/>
    <w:rsid w:val="00615170"/>
    <w:rsid w:val="006153D3"/>
    <w:rsid w:val="00615A96"/>
    <w:rsid w:val="00615C83"/>
    <w:rsid w:val="006161F8"/>
    <w:rsid w:val="00616B34"/>
    <w:rsid w:val="00616ED4"/>
    <w:rsid w:val="00617457"/>
    <w:rsid w:val="006200D3"/>
    <w:rsid w:val="006205E2"/>
    <w:rsid w:val="006214D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660"/>
    <w:rsid w:val="006348D2"/>
    <w:rsid w:val="00634B30"/>
    <w:rsid w:val="00634BC5"/>
    <w:rsid w:val="00634F1D"/>
    <w:rsid w:val="00635763"/>
    <w:rsid w:val="00635A51"/>
    <w:rsid w:val="0063641C"/>
    <w:rsid w:val="00636510"/>
    <w:rsid w:val="00636779"/>
    <w:rsid w:val="0063701B"/>
    <w:rsid w:val="00637078"/>
    <w:rsid w:val="006371C1"/>
    <w:rsid w:val="00637690"/>
    <w:rsid w:val="00637756"/>
    <w:rsid w:val="00637E73"/>
    <w:rsid w:val="00640171"/>
    <w:rsid w:val="006403C3"/>
    <w:rsid w:val="006412C4"/>
    <w:rsid w:val="006417E8"/>
    <w:rsid w:val="00641D94"/>
    <w:rsid w:val="0064216F"/>
    <w:rsid w:val="00642488"/>
    <w:rsid w:val="00642499"/>
    <w:rsid w:val="006424D4"/>
    <w:rsid w:val="006444A3"/>
    <w:rsid w:val="0064486D"/>
    <w:rsid w:val="00644954"/>
    <w:rsid w:val="00644E2A"/>
    <w:rsid w:val="0064506B"/>
    <w:rsid w:val="00645240"/>
    <w:rsid w:val="0064524C"/>
    <w:rsid w:val="0064532D"/>
    <w:rsid w:val="0064553C"/>
    <w:rsid w:val="00645E77"/>
    <w:rsid w:val="0064625B"/>
    <w:rsid w:val="006473CD"/>
    <w:rsid w:val="00647923"/>
    <w:rsid w:val="00650400"/>
    <w:rsid w:val="00650BC1"/>
    <w:rsid w:val="00650F1C"/>
    <w:rsid w:val="00651171"/>
    <w:rsid w:val="00651291"/>
    <w:rsid w:val="006515AA"/>
    <w:rsid w:val="00651D26"/>
    <w:rsid w:val="00652383"/>
    <w:rsid w:val="0065243F"/>
    <w:rsid w:val="006524B0"/>
    <w:rsid w:val="006529EA"/>
    <w:rsid w:val="00652E1E"/>
    <w:rsid w:val="0065333A"/>
    <w:rsid w:val="0065432D"/>
    <w:rsid w:val="00654505"/>
    <w:rsid w:val="00654511"/>
    <w:rsid w:val="00655F3D"/>
    <w:rsid w:val="00656038"/>
    <w:rsid w:val="0065698C"/>
    <w:rsid w:val="00656B59"/>
    <w:rsid w:val="00656F71"/>
    <w:rsid w:val="00660126"/>
    <w:rsid w:val="006615CF"/>
    <w:rsid w:val="0066175F"/>
    <w:rsid w:val="0066191F"/>
    <w:rsid w:val="006619A8"/>
    <w:rsid w:val="00661A10"/>
    <w:rsid w:val="00662C07"/>
    <w:rsid w:val="00662D94"/>
    <w:rsid w:val="0066329A"/>
    <w:rsid w:val="006636B7"/>
    <w:rsid w:val="0066395E"/>
    <w:rsid w:val="0066396C"/>
    <w:rsid w:val="0066443D"/>
    <w:rsid w:val="00664AA9"/>
    <w:rsid w:val="00665603"/>
    <w:rsid w:val="006665BD"/>
    <w:rsid w:val="00666973"/>
    <w:rsid w:val="006670E9"/>
    <w:rsid w:val="00670672"/>
    <w:rsid w:val="0067092C"/>
    <w:rsid w:val="00670CE2"/>
    <w:rsid w:val="0067151B"/>
    <w:rsid w:val="00671CA3"/>
    <w:rsid w:val="00672635"/>
    <w:rsid w:val="00672DE3"/>
    <w:rsid w:val="00672E01"/>
    <w:rsid w:val="00673016"/>
    <w:rsid w:val="006731B8"/>
    <w:rsid w:val="006732DF"/>
    <w:rsid w:val="00673A80"/>
    <w:rsid w:val="00673EAC"/>
    <w:rsid w:val="006742C5"/>
    <w:rsid w:val="006743D2"/>
    <w:rsid w:val="0067569D"/>
    <w:rsid w:val="006761C0"/>
    <w:rsid w:val="006761FC"/>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88B"/>
    <w:rsid w:val="00685EEE"/>
    <w:rsid w:val="006860F6"/>
    <w:rsid w:val="0068670E"/>
    <w:rsid w:val="00686A80"/>
    <w:rsid w:val="00686FF6"/>
    <w:rsid w:val="006872A1"/>
    <w:rsid w:val="006879F4"/>
    <w:rsid w:val="00687D52"/>
    <w:rsid w:val="00687E82"/>
    <w:rsid w:val="00690C9F"/>
    <w:rsid w:val="006915F4"/>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9A"/>
    <w:rsid w:val="006A068E"/>
    <w:rsid w:val="006A0B38"/>
    <w:rsid w:val="006A0F6A"/>
    <w:rsid w:val="006A10A1"/>
    <w:rsid w:val="006A1826"/>
    <w:rsid w:val="006A1993"/>
    <w:rsid w:val="006A2F1C"/>
    <w:rsid w:val="006A377D"/>
    <w:rsid w:val="006A3895"/>
    <w:rsid w:val="006A3CA7"/>
    <w:rsid w:val="006A3F2C"/>
    <w:rsid w:val="006A419B"/>
    <w:rsid w:val="006A4B54"/>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FAB"/>
    <w:rsid w:val="006C0174"/>
    <w:rsid w:val="006C01E2"/>
    <w:rsid w:val="006C02DF"/>
    <w:rsid w:val="006C0B3D"/>
    <w:rsid w:val="006C0C84"/>
    <w:rsid w:val="006C18E0"/>
    <w:rsid w:val="006C1F1F"/>
    <w:rsid w:val="006C24E3"/>
    <w:rsid w:val="006C27EC"/>
    <w:rsid w:val="006C29BD"/>
    <w:rsid w:val="006C3795"/>
    <w:rsid w:val="006C3D87"/>
    <w:rsid w:val="006C4053"/>
    <w:rsid w:val="006C42D2"/>
    <w:rsid w:val="006C4E3B"/>
    <w:rsid w:val="006C53D7"/>
    <w:rsid w:val="006C57D4"/>
    <w:rsid w:val="006C5F77"/>
    <w:rsid w:val="006C62D6"/>
    <w:rsid w:val="006C6416"/>
    <w:rsid w:val="006C6582"/>
    <w:rsid w:val="006C6973"/>
    <w:rsid w:val="006C6DC9"/>
    <w:rsid w:val="006C6E5E"/>
    <w:rsid w:val="006C723C"/>
    <w:rsid w:val="006C7343"/>
    <w:rsid w:val="006C7AD7"/>
    <w:rsid w:val="006D0664"/>
    <w:rsid w:val="006D0BB8"/>
    <w:rsid w:val="006D0BD8"/>
    <w:rsid w:val="006D0BDA"/>
    <w:rsid w:val="006D0DE2"/>
    <w:rsid w:val="006D0E3E"/>
    <w:rsid w:val="006D1618"/>
    <w:rsid w:val="006D18E2"/>
    <w:rsid w:val="006D24F9"/>
    <w:rsid w:val="006D3013"/>
    <w:rsid w:val="006D369D"/>
    <w:rsid w:val="006D3793"/>
    <w:rsid w:val="006D3BED"/>
    <w:rsid w:val="006D3C43"/>
    <w:rsid w:val="006D3CD9"/>
    <w:rsid w:val="006D3E58"/>
    <w:rsid w:val="006D4BE0"/>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44F0"/>
    <w:rsid w:val="006E4900"/>
    <w:rsid w:val="006E49A3"/>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50"/>
    <w:rsid w:val="00725F2B"/>
    <w:rsid w:val="007273EC"/>
    <w:rsid w:val="00730033"/>
    <w:rsid w:val="00730960"/>
    <w:rsid w:val="007321A3"/>
    <w:rsid w:val="007322F6"/>
    <w:rsid w:val="007326DA"/>
    <w:rsid w:val="00732CE4"/>
    <w:rsid w:val="007333AC"/>
    <w:rsid w:val="0073359A"/>
    <w:rsid w:val="00733723"/>
    <w:rsid w:val="00733AEF"/>
    <w:rsid w:val="00733CAE"/>
    <w:rsid w:val="007343D5"/>
    <w:rsid w:val="007352AF"/>
    <w:rsid w:val="007352E2"/>
    <w:rsid w:val="0073552C"/>
    <w:rsid w:val="00736289"/>
    <w:rsid w:val="007370CB"/>
    <w:rsid w:val="00737114"/>
    <w:rsid w:val="007404F3"/>
    <w:rsid w:val="00741821"/>
    <w:rsid w:val="00741F1C"/>
    <w:rsid w:val="007420D9"/>
    <w:rsid w:val="00743086"/>
    <w:rsid w:val="0074321F"/>
    <w:rsid w:val="0074357A"/>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A40"/>
    <w:rsid w:val="00762977"/>
    <w:rsid w:val="007631EE"/>
    <w:rsid w:val="0076358B"/>
    <w:rsid w:val="007635E2"/>
    <w:rsid w:val="00763CB8"/>
    <w:rsid w:val="007646A1"/>
    <w:rsid w:val="0076493B"/>
    <w:rsid w:val="00764A84"/>
    <w:rsid w:val="00764C30"/>
    <w:rsid w:val="007658CF"/>
    <w:rsid w:val="00766073"/>
    <w:rsid w:val="00767337"/>
    <w:rsid w:val="00767A92"/>
    <w:rsid w:val="007703F8"/>
    <w:rsid w:val="00770483"/>
    <w:rsid w:val="007725D3"/>
    <w:rsid w:val="007726C6"/>
    <w:rsid w:val="007728C7"/>
    <w:rsid w:val="00772CCB"/>
    <w:rsid w:val="00773952"/>
    <w:rsid w:val="00773985"/>
    <w:rsid w:val="007743B2"/>
    <w:rsid w:val="0077468A"/>
    <w:rsid w:val="007749F9"/>
    <w:rsid w:val="00774E7E"/>
    <w:rsid w:val="00775D7E"/>
    <w:rsid w:val="007761AE"/>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507E"/>
    <w:rsid w:val="007851A3"/>
    <w:rsid w:val="007851A9"/>
    <w:rsid w:val="007853F6"/>
    <w:rsid w:val="00785501"/>
    <w:rsid w:val="0078565E"/>
    <w:rsid w:val="00786859"/>
    <w:rsid w:val="00787158"/>
    <w:rsid w:val="00787497"/>
    <w:rsid w:val="007875FB"/>
    <w:rsid w:val="0078766A"/>
    <w:rsid w:val="0078780A"/>
    <w:rsid w:val="00787ED5"/>
    <w:rsid w:val="00787ED6"/>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EC0"/>
    <w:rsid w:val="007A7FD9"/>
    <w:rsid w:val="007B01DE"/>
    <w:rsid w:val="007B1437"/>
    <w:rsid w:val="007B1690"/>
    <w:rsid w:val="007B1A58"/>
    <w:rsid w:val="007B24CF"/>
    <w:rsid w:val="007B2767"/>
    <w:rsid w:val="007B2BA2"/>
    <w:rsid w:val="007B3F4A"/>
    <w:rsid w:val="007B4EB1"/>
    <w:rsid w:val="007B559F"/>
    <w:rsid w:val="007B5E6B"/>
    <w:rsid w:val="007B61B6"/>
    <w:rsid w:val="007B6460"/>
    <w:rsid w:val="007B6FE2"/>
    <w:rsid w:val="007B70BC"/>
    <w:rsid w:val="007B7329"/>
    <w:rsid w:val="007C0302"/>
    <w:rsid w:val="007C0524"/>
    <w:rsid w:val="007C0881"/>
    <w:rsid w:val="007C0D94"/>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C74"/>
    <w:rsid w:val="007D10B3"/>
    <w:rsid w:val="007D133E"/>
    <w:rsid w:val="007D1760"/>
    <w:rsid w:val="007D29EE"/>
    <w:rsid w:val="007D29FD"/>
    <w:rsid w:val="007D2AF6"/>
    <w:rsid w:val="007D3041"/>
    <w:rsid w:val="007D3AC5"/>
    <w:rsid w:val="007D3C63"/>
    <w:rsid w:val="007D3EA7"/>
    <w:rsid w:val="007D3EFA"/>
    <w:rsid w:val="007D448C"/>
    <w:rsid w:val="007D519A"/>
    <w:rsid w:val="007D6029"/>
    <w:rsid w:val="007D61FC"/>
    <w:rsid w:val="007D64B8"/>
    <w:rsid w:val="007D7827"/>
    <w:rsid w:val="007D7FCB"/>
    <w:rsid w:val="007E06B8"/>
    <w:rsid w:val="007E0791"/>
    <w:rsid w:val="007E0E5F"/>
    <w:rsid w:val="007E11DF"/>
    <w:rsid w:val="007E1315"/>
    <w:rsid w:val="007E2CD6"/>
    <w:rsid w:val="007E2E0F"/>
    <w:rsid w:val="007E31C7"/>
    <w:rsid w:val="007E40B4"/>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40A"/>
    <w:rsid w:val="0080165D"/>
    <w:rsid w:val="00801B2E"/>
    <w:rsid w:val="00801CC9"/>
    <w:rsid w:val="00801EA3"/>
    <w:rsid w:val="008029E8"/>
    <w:rsid w:val="00802BC0"/>
    <w:rsid w:val="00802D15"/>
    <w:rsid w:val="008034C2"/>
    <w:rsid w:val="00803621"/>
    <w:rsid w:val="00803BC5"/>
    <w:rsid w:val="0080467D"/>
    <w:rsid w:val="0080487D"/>
    <w:rsid w:val="008074C0"/>
    <w:rsid w:val="008075BB"/>
    <w:rsid w:val="0080765F"/>
    <w:rsid w:val="008078A4"/>
    <w:rsid w:val="00807C0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1070"/>
    <w:rsid w:val="00822047"/>
    <w:rsid w:val="00822B6D"/>
    <w:rsid w:val="00822C1B"/>
    <w:rsid w:val="00823BC9"/>
    <w:rsid w:val="008241B3"/>
    <w:rsid w:val="00824802"/>
    <w:rsid w:val="00824AF6"/>
    <w:rsid w:val="00825640"/>
    <w:rsid w:val="00825AFA"/>
    <w:rsid w:val="00826448"/>
    <w:rsid w:val="00826A0A"/>
    <w:rsid w:val="00831748"/>
    <w:rsid w:val="00831869"/>
    <w:rsid w:val="00831B53"/>
    <w:rsid w:val="00831D44"/>
    <w:rsid w:val="00831E14"/>
    <w:rsid w:val="00832037"/>
    <w:rsid w:val="008326E1"/>
    <w:rsid w:val="00832EA3"/>
    <w:rsid w:val="008330E5"/>
    <w:rsid w:val="00833646"/>
    <w:rsid w:val="00833A96"/>
    <w:rsid w:val="00833AA9"/>
    <w:rsid w:val="00834457"/>
    <w:rsid w:val="00834AF3"/>
    <w:rsid w:val="00835454"/>
    <w:rsid w:val="008357B9"/>
    <w:rsid w:val="00835D25"/>
    <w:rsid w:val="00836336"/>
    <w:rsid w:val="008365F2"/>
    <w:rsid w:val="00836C7E"/>
    <w:rsid w:val="008370CA"/>
    <w:rsid w:val="0083725D"/>
    <w:rsid w:val="0083727F"/>
    <w:rsid w:val="008373D0"/>
    <w:rsid w:val="008409F9"/>
    <w:rsid w:val="00840BD3"/>
    <w:rsid w:val="00842DB6"/>
    <w:rsid w:val="008435AE"/>
    <w:rsid w:val="00843A23"/>
    <w:rsid w:val="00843BA9"/>
    <w:rsid w:val="00843BCC"/>
    <w:rsid w:val="00844012"/>
    <w:rsid w:val="00844E09"/>
    <w:rsid w:val="00845566"/>
    <w:rsid w:val="008458B2"/>
    <w:rsid w:val="008460F6"/>
    <w:rsid w:val="0084613C"/>
    <w:rsid w:val="008467D2"/>
    <w:rsid w:val="00846C42"/>
    <w:rsid w:val="00846C53"/>
    <w:rsid w:val="00847469"/>
    <w:rsid w:val="00847E4B"/>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1039"/>
    <w:rsid w:val="008816E2"/>
    <w:rsid w:val="00881844"/>
    <w:rsid w:val="00881B9F"/>
    <w:rsid w:val="008829B3"/>
    <w:rsid w:val="0088387A"/>
    <w:rsid w:val="008843B4"/>
    <w:rsid w:val="008848D4"/>
    <w:rsid w:val="00885BA2"/>
    <w:rsid w:val="00885EF5"/>
    <w:rsid w:val="008863A8"/>
    <w:rsid w:val="00887603"/>
    <w:rsid w:val="00887C02"/>
    <w:rsid w:val="00887D48"/>
    <w:rsid w:val="00887F3F"/>
    <w:rsid w:val="00890C17"/>
    <w:rsid w:val="00890E35"/>
    <w:rsid w:val="00890F53"/>
    <w:rsid w:val="008911D2"/>
    <w:rsid w:val="00891232"/>
    <w:rsid w:val="00891B37"/>
    <w:rsid w:val="00892BD5"/>
    <w:rsid w:val="00892F5E"/>
    <w:rsid w:val="008939EF"/>
    <w:rsid w:val="00894737"/>
    <w:rsid w:val="00894EA2"/>
    <w:rsid w:val="0089547E"/>
    <w:rsid w:val="008954B9"/>
    <w:rsid w:val="00895567"/>
    <w:rsid w:val="00897F96"/>
    <w:rsid w:val="008A078B"/>
    <w:rsid w:val="008A0897"/>
    <w:rsid w:val="008A0FAA"/>
    <w:rsid w:val="008A17B6"/>
    <w:rsid w:val="008A1CA4"/>
    <w:rsid w:val="008A2D2D"/>
    <w:rsid w:val="008A2EBF"/>
    <w:rsid w:val="008A3E01"/>
    <w:rsid w:val="008A400D"/>
    <w:rsid w:val="008A4584"/>
    <w:rsid w:val="008A4B1F"/>
    <w:rsid w:val="008A5A1B"/>
    <w:rsid w:val="008A5E82"/>
    <w:rsid w:val="008A6D96"/>
    <w:rsid w:val="008A7774"/>
    <w:rsid w:val="008B01BE"/>
    <w:rsid w:val="008B069C"/>
    <w:rsid w:val="008B1028"/>
    <w:rsid w:val="008B17BC"/>
    <w:rsid w:val="008B1B7A"/>
    <w:rsid w:val="008B1C07"/>
    <w:rsid w:val="008B1C76"/>
    <w:rsid w:val="008B1D16"/>
    <w:rsid w:val="008B1DFE"/>
    <w:rsid w:val="008B237B"/>
    <w:rsid w:val="008B2A13"/>
    <w:rsid w:val="008B2EDC"/>
    <w:rsid w:val="008B3E5F"/>
    <w:rsid w:val="008B4132"/>
    <w:rsid w:val="008B46C2"/>
    <w:rsid w:val="008B54AB"/>
    <w:rsid w:val="008B6157"/>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AED"/>
    <w:rsid w:val="008C3BB5"/>
    <w:rsid w:val="008C3C5A"/>
    <w:rsid w:val="008C3E42"/>
    <w:rsid w:val="008C40F6"/>
    <w:rsid w:val="008C4BF8"/>
    <w:rsid w:val="008C5650"/>
    <w:rsid w:val="008C69AE"/>
    <w:rsid w:val="008C6EB4"/>
    <w:rsid w:val="008C7196"/>
    <w:rsid w:val="008C7D43"/>
    <w:rsid w:val="008C7E5C"/>
    <w:rsid w:val="008D0147"/>
    <w:rsid w:val="008D0321"/>
    <w:rsid w:val="008D0A1A"/>
    <w:rsid w:val="008D0E3B"/>
    <w:rsid w:val="008D1171"/>
    <w:rsid w:val="008D137D"/>
    <w:rsid w:val="008D1778"/>
    <w:rsid w:val="008D27FE"/>
    <w:rsid w:val="008D2D17"/>
    <w:rsid w:val="008D3567"/>
    <w:rsid w:val="008D3727"/>
    <w:rsid w:val="008D3745"/>
    <w:rsid w:val="008D4027"/>
    <w:rsid w:val="008D5152"/>
    <w:rsid w:val="008D52BB"/>
    <w:rsid w:val="008D5604"/>
    <w:rsid w:val="008D5842"/>
    <w:rsid w:val="008D596E"/>
    <w:rsid w:val="008D59BE"/>
    <w:rsid w:val="008D64E3"/>
    <w:rsid w:val="008D688D"/>
    <w:rsid w:val="008D79DA"/>
    <w:rsid w:val="008D7A4A"/>
    <w:rsid w:val="008E00A3"/>
    <w:rsid w:val="008E1599"/>
    <w:rsid w:val="008E1C33"/>
    <w:rsid w:val="008E2B92"/>
    <w:rsid w:val="008E38B5"/>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D8E"/>
    <w:rsid w:val="008F3E3E"/>
    <w:rsid w:val="008F3FC5"/>
    <w:rsid w:val="008F4463"/>
    <w:rsid w:val="008F5531"/>
    <w:rsid w:val="008F6154"/>
    <w:rsid w:val="008F6444"/>
    <w:rsid w:val="008F656A"/>
    <w:rsid w:val="008F6EC3"/>
    <w:rsid w:val="008F7096"/>
    <w:rsid w:val="008F74D7"/>
    <w:rsid w:val="008F783C"/>
    <w:rsid w:val="008F7A94"/>
    <w:rsid w:val="00900A7D"/>
    <w:rsid w:val="00901271"/>
    <w:rsid w:val="00901803"/>
    <w:rsid w:val="009022D4"/>
    <w:rsid w:val="0090249D"/>
    <w:rsid w:val="009029EC"/>
    <w:rsid w:val="00902AE1"/>
    <w:rsid w:val="00902F6F"/>
    <w:rsid w:val="009031D1"/>
    <w:rsid w:val="00903DD6"/>
    <w:rsid w:val="00904FB8"/>
    <w:rsid w:val="0090518B"/>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4159"/>
    <w:rsid w:val="0091438D"/>
    <w:rsid w:val="00915866"/>
    <w:rsid w:val="00916315"/>
    <w:rsid w:val="00917052"/>
    <w:rsid w:val="00917301"/>
    <w:rsid w:val="0091760F"/>
    <w:rsid w:val="00917B04"/>
    <w:rsid w:val="00917E61"/>
    <w:rsid w:val="009205BF"/>
    <w:rsid w:val="009209B2"/>
    <w:rsid w:val="009214F2"/>
    <w:rsid w:val="00921CD6"/>
    <w:rsid w:val="00921D46"/>
    <w:rsid w:val="00922772"/>
    <w:rsid w:val="009229FE"/>
    <w:rsid w:val="00922C7A"/>
    <w:rsid w:val="00922D82"/>
    <w:rsid w:val="009231B0"/>
    <w:rsid w:val="009231DE"/>
    <w:rsid w:val="009238BC"/>
    <w:rsid w:val="009238C3"/>
    <w:rsid w:val="009242DF"/>
    <w:rsid w:val="009246DF"/>
    <w:rsid w:val="009249B5"/>
    <w:rsid w:val="00924BF9"/>
    <w:rsid w:val="00924EE7"/>
    <w:rsid w:val="00925B65"/>
    <w:rsid w:val="00927790"/>
    <w:rsid w:val="00930461"/>
    <w:rsid w:val="009304DB"/>
    <w:rsid w:val="00930817"/>
    <w:rsid w:val="009312B8"/>
    <w:rsid w:val="0093181F"/>
    <w:rsid w:val="00931CE9"/>
    <w:rsid w:val="00931DB3"/>
    <w:rsid w:val="00932354"/>
    <w:rsid w:val="00932722"/>
    <w:rsid w:val="009328D1"/>
    <w:rsid w:val="009328E0"/>
    <w:rsid w:val="009329B6"/>
    <w:rsid w:val="00933809"/>
    <w:rsid w:val="00933B04"/>
    <w:rsid w:val="00933BFF"/>
    <w:rsid w:val="00933C09"/>
    <w:rsid w:val="00934CEC"/>
    <w:rsid w:val="00935013"/>
    <w:rsid w:val="00935DA6"/>
    <w:rsid w:val="00935DF7"/>
    <w:rsid w:val="00936ECB"/>
    <w:rsid w:val="009377F4"/>
    <w:rsid w:val="009378AD"/>
    <w:rsid w:val="0093794B"/>
    <w:rsid w:val="00940179"/>
    <w:rsid w:val="009405A3"/>
    <w:rsid w:val="00940784"/>
    <w:rsid w:val="009407B3"/>
    <w:rsid w:val="009408D8"/>
    <w:rsid w:val="009414A0"/>
    <w:rsid w:val="00941A74"/>
    <w:rsid w:val="00941B0E"/>
    <w:rsid w:val="00942239"/>
    <w:rsid w:val="009428B1"/>
    <w:rsid w:val="0094307E"/>
    <w:rsid w:val="00943778"/>
    <w:rsid w:val="00944162"/>
    <w:rsid w:val="0094428F"/>
    <w:rsid w:val="009445C7"/>
    <w:rsid w:val="009446E6"/>
    <w:rsid w:val="009448B4"/>
    <w:rsid w:val="00945AC8"/>
    <w:rsid w:val="00945BEE"/>
    <w:rsid w:val="00946025"/>
    <w:rsid w:val="00946521"/>
    <w:rsid w:val="009466F5"/>
    <w:rsid w:val="009473CC"/>
    <w:rsid w:val="0094754A"/>
    <w:rsid w:val="00947CC5"/>
    <w:rsid w:val="00950EB7"/>
    <w:rsid w:val="0095121D"/>
    <w:rsid w:val="00951302"/>
    <w:rsid w:val="00951762"/>
    <w:rsid w:val="00951921"/>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3E9"/>
    <w:rsid w:val="00963A1B"/>
    <w:rsid w:val="00963F30"/>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436"/>
    <w:rsid w:val="00973520"/>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12E5"/>
    <w:rsid w:val="00981C27"/>
    <w:rsid w:val="00982C2B"/>
    <w:rsid w:val="00982D47"/>
    <w:rsid w:val="00983529"/>
    <w:rsid w:val="00983641"/>
    <w:rsid w:val="00983696"/>
    <w:rsid w:val="00983EB3"/>
    <w:rsid w:val="00984420"/>
    <w:rsid w:val="00984809"/>
    <w:rsid w:val="009848A0"/>
    <w:rsid w:val="00985359"/>
    <w:rsid w:val="00985509"/>
    <w:rsid w:val="0098561E"/>
    <w:rsid w:val="00986B7D"/>
    <w:rsid w:val="00986C18"/>
    <w:rsid w:val="00986D5C"/>
    <w:rsid w:val="0098755E"/>
    <w:rsid w:val="00990121"/>
    <w:rsid w:val="00990728"/>
    <w:rsid w:val="0099077A"/>
    <w:rsid w:val="009908E0"/>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28A"/>
    <w:rsid w:val="009A2571"/>
    <w:rsid w:val="009A2907"/>
    <w:rsid w:val="009A2A2E"/>
    <w:rsid w:val="009A2A46"/>
    <w:rsid w:val="009A2B3A"/>
    <w:rsid w:val="009A3CAC"/>
    <w:rsid w:val="009A42A8"/>
    <w:rsid w:val="009A42D6"/>
    <w:rsid w:val="009A4995"/>
    <w:rsid w:val="009A4FAD"/>
    <w:rsid w:val="009A5A9A"/>
    <w:rsid w:val="009A61B9"/>
    <w:rsid w:val="009A6775"/>
    <w:rsid w:val="009A702B"/>
    <w:rsid w:val="009A7E8B"/>
    <w:rsid w:val="009A7F4D"/>
    <w:rsid w:val="009B00F9"/>
    <w:rsid w:val="009B015B"/>
    <w:rsid w:val="009B0860"/>
    <w:rsid w:val="009B0EFC"/>
    <w:rsid w:val="009B1929"/>
    <w:rsid w:val="009B25DE"/>
    <w:rsid w:val="009B2A9A"/>
    <w:rsid w:val="009B3DB4"/>
    <w:rsid w:val="009B4CC7"/>
    <w:rsid w:val="009B4D53"/>
    <w:rsid w:val="009B5C3D"/>
    <w:rsid w:val="009B6D6A"/>
    <w:rsid w:val="009B6F43"/>
    <w:rsid w:val="009B7241"/>
    <w:rsid w:val="009B7560"/>
    <w:rsid w:val="009B7806"/>
    <w:rsid w:val="009B78C6"/>
    <w:rsid w:val="009C1623"/>
    <w:rsid w:val="009C1845"/>
    <w:rsid w:val="009C1D26"/>
    <w:rsid w:val="009C1F43"/>
    <w:rsid w:val="009C3C8B"/>
    <w:rsid w:val="009C42A7"/>
    <w:rsid w:val="009C49ED"/>
    <w:rsid w:val="009C4F1D"/>
    <w:rsid w:val="009C56CF"/>
    <w:rsid w:val="009C59FF"/>
    <w:rsid w:val="009C5B3D"/>
    <w:rsid w:val="009C61F9"/>
    <w:rsid w:val="009C62E9"/>
    <w:rsid w:val="009C7526"/>
    <w:rsid w:val="009C76A2"/>
    <w:rsid w:val="009C7B52"/>
    <w:rsid w:val="009C7B67"/>
    <w:rsid w:val="009C7D1D"/>
    <w:rsid w:val="009C7E49"/>
    <w:rsid w:val="009C7E8F"/>
    <w:rsid w:val="009C7F41"/>
    <w:rsid w:val="009D0925"/>
    <w:rsid w:val="009D0BF1"/>
    <w:rsid w:val="009D1857"/>
    <w:rsid w:val="009D23FC"/>
    <w:rsid w:val="009D2930"/>
    <w:rsid w:val="009D2D43"/>
    <w:rsid w:val="009D346D"/>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F66"/>
    <w:rsid w:val="009E353B"/>
    <w:rsid w:val="009E3718"/>
    <w:rsid w:val="009E47E9"/>
    <w:rsid w:val="009E480E"/>
    <w:rsid w:val="009E51F2"/>
    <w:rsid w:val="009E5237"/>
    <w:rsid w:val="009E53EC"/>
    <w:rsid w:val="009E5517"/>
    <w:rsid w:val="009E5A6C"/>
    <w:rsid w:val="009E65D5"/>
    <w:rsid w:val="009E687F"/>
    <w:rsid w:val="009F02AB"/>
    <w:rsid w:val="009F0377"/>
    <w:rsid w:val="009F2B06"/>
    <w:rsid w:val="009F2E62"/>
    <w:rsid w:val="009F4712"/>
    <w:rsid w:val="009F49E4"/>
    <w:rsid w:val="009F4DE3"/>
    <w:rsid w:val="009F55C4"/>
    <w:rsid w:val="009F6446"/>
    <w:rsid w:val="009F6469"/>
    <w:rsid w:val="009F69AC"/>
    <w:rsid w:val="009F7530"/>
    <w:rsid w:val="009F75D1"/>
    <w:rsid w:val="009F7A33"/>
    <w:rsid w:val="00A001F9"/>
    <w:rsid w:val="00A00F4C"/>
    <w:rsid w:val="00A01789"/>
    <w:rsid w:val="00A02129"/>
    <w:rsid w:val="00A026BB"/>
    <w:rsid w:val="00A034DC"/>
    <w:rsid w:val="00A04772"/>
    <w:rsid w:val="00A04B24"/>
    <w:rsid w:val="00A05AAA"/>
    <w:rsid w:val="00A05BB3"/>
    <w:rsid w:val="00A05C33"/>
    <w:rsid w:val="00A05CD8"/>
    <w:rsid w:val="00A0659F"/>
    <w:rsid w:val="00A06726"/>
    <w:rsid w:val="00A06F20"/>
    <w:rsid w:val="00A06F61"/>
    <w:rsid w:val="00A070D6"/>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238"/>
    <w:rsid w:val="00A259AC"/>
    <w:rsid w:val="00A25D30"/>
    <w:rsid w:val="00A25EF2"/>
    <w:rsid w:val="00A26399"/>
    <w:rsid w:val="00A26552"/>
    <w:rsid w:val="00A26DC3"/>
    <w:rsid w:val="00A278C2"/>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B1A"/>
    <w:rsid w:val="00A43D2A"/>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957"/>
    <w:rsid w:val="00A5299E"/>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179E"/>
    <w:rsid w:val="00A721F6"/>
    <w:rsid w:val="00A72E2A"/>
    <w:rsid w:val="00A731CF"/>
    <w:rsid w:val="00A733F1"/>
    <w:rsid w:val="00A735BB"/>
    <w:rsid w:val="00A74173"/>
    <w:rsid w:val="00A74DDF"/>
    <w:rsid w:val="00A74FBC"/>
    <w:rsid w:val="00A755D6"/>
    <w:rsid w:val="00A75B69"/>
    <w:rsid w:val="00A75F40"/>
    <w:rsid w:val="00A7606E"/>
    <w:rsid w:val="00A76E65"/>
    <w:rsid w:val="00A76F2D"/>
    <w:rsid w:val="00A807DD"/>
    <w:rsid w:val="00A8095A"/>
    <w:rsid w:val="00A80C6D"/>
    <w:rsid w:val="00A81363"/>
    <w:rsid w:val="00A8141F"/>
    <w:rsid w:val="00A83C8D"/>
    <w:rsid w:val="00A84A01"/>
    <w:rsid w:val="00A852B2"/>
    <w:rsid w:val="00A859E6"/>
    <w:rsid w:val="00A86F53"/>
    <w:rsid w:val="00A8714E"/>
    <w:rsid w:val="00A87CE0"/>
    <w:rsid w:val="00A87F43"/>
    <w:rsid w:val="00A90A99"/>
    <w:rsid w:val="00A90DD7"/>
    <w:rsid w:val="00A90EDF"/>
    <w:rsid w:val="00A91696"/>
    <w:rsid w:val="00A91DF8"/>
    <w:rsid w:val="00A92363"/>
    <w:rsid w:val="00A9293F"/>
    <w:rsid w:val="00A93099"/>
    <w:rsid w:val="00A94FEC"/>
    <w:rsid w:val="00A957AF"/>
    <w:rsid w:val="00A95937"/>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B02AA"/>
    <w:rsid w:val="00AB1208"/>
    <w:rsid w:val="00AB147F"/>
    <w:rsid w:val="00AB1D43"/>
    <w:rsid w:val="00AB1EB8"/>
    <w:rsid w:val="00AB1FBA"/>
    <w:rsid w:val="00AB2042"/>
    <w:rsid w:val="00AB22E1"/>
    <w:rsid w:val="00AB25E6"/>
    <w:rsid w:val="00AB2744"/>
    <w:rsid w:val="00AB297A"/>
    <w:rsid w:val="00AB2A75"/>
    <w:rsid w:val="00AB2AC4"/>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ED6"/>
    <w:rsid w:val="00AC3FC5"/>
    <w:rsid w:val="00AC4D89"/>
    <w:rsid w:val="00AC51EE"/>
    <w:rsid w:val="00AC5887"/>
    <w:rsid w:val="00AC5AEF"/>
    <w:rsid w:val="00AC60A4"/>
    <w:rsid w:val="00AC6271"/>
    <w:rsid w:val="00AC67A4"/>
    <w:rsid w:val="00AC6D7A"/>
    <w:rsid w:val="00AC761B"/>
    <w:rsid w:val="00AD0029"/>
    <w:rsid w:val="00AD0EB3"/>
    <w:rsid w:val="00AD1151"/>
    <w:rsid w:val="00AD1A0D"/>
    <w:rsid w:val="00AD1AF5"/>
    <w:rsid w:val="00AD1F34"/>
    <w:rsid w:val="00AD26EC"/>
    <w:rsid w:val="00AD2A9D"/>
    <w:rsid w:val="00AD2BDF"/>
    <w:rsid w:val="00AD327A"/>
    <w:rsid w:val="00AD4CB9"/>
    <w:rsid w:val="00AD4DD5"/>
    <w:rsid w:val="00AD5968"/>
    <w:rsid w:val="00AD59DD"/>
    <w:rsid w:val="00AD5B22"/>
    <w:rsid w:val="00AD6368"/>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72E4"/>
    <w:rsid w:val="00AE7794"/>
    <w:rsid w:val="00AF0603"/>
    <w:rsid w:val="00AF0F96"/>
    <w:rsid w:val="00AF15A6"/>
    <w:rsid w:val="00AF15C5"/>
    <w:rsid w:val="00AF2034"/>
    <w:rsid w:val="00AF20AB"/>
    <w:rsid w:val="00AF2387"/>
    <w:rsid w:val="00AF31BF"/>
    <w:rsid w:val="00AF3526"/>
    <w:rsid w:val="00AF3643"/>
    <w:rsid w:val="00AF3944"/>
    <w:rsid w:val="00AF3A66"/>
    <w:rsid w:val="00AF4213"/>
    <w:rsid w:val="00AF4E00"/>
    <w:rsid w:val="00AF4E6D"/>
    <w:rsid w:val="00AF51D3"/>
    <w:rsid w:val="00AF5512"/>
    <w:rsid w:val="00AF5E57"/>
    <w:rsid w:val="00AF5F66"/>
    <w:rsid w:val="00AF5F73"/>
    <w:rsid w:val="00AF5F81"/>
    <w:rsid w:val="00AF6460"/>
    <w:rsid w:val="00AF64D6"/>
    <w:rsid w:val="00AF6558"/>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465"/>
    <w:rsid w:val="00B036B5"/>
    <w:rsid w:val="00B03AEF"/>
    <w:rsid w:val="00B05546"/>
    <w:rsid w:val="00B05B57"/>
    <w:rsid w:val="00B0661C"/>
    <w:rsid w:val="00B068A0"/>
    <w:rsid w:val="00B07112"/>
    <w:rsid w:val="00B100A0"/>
    <w:rsid w:val="00B10AC8"/>
    <w:rsid w:val="00B118D6"/>
    <w:rsid w:val="00B11A5E"/>
    <w:rsid w:val="00B11C21"/>
    <w:rsid w:val="00B11F8A"/>
    <w:rsid w:val="00B12473"/>
    <w:rsid w:val="00B1265A"/>
    <w:rsid w:val="00B12912"/>
    <w:rsid w:val="00B12DF5"/>
    <w:rsid w:val="00B13084"/>
    <w:rsid w:val="00B132BE"/>
    <w:rsid w:val="00B134A9"/>
    <w:rsid w:val="00B139EA"/>
    <w:rsid w:val="00B13B8F"/>
    <w:rsid w:val="00B14789"/>
    <w:rsid w:val="00B148AB"/>
    <w:rsid w:val="00B14F08"/>
    <w:rsid w:val="00B15628"/>
    <w:rsid w:val="00B1581F"/>
    <w:rsid w:val="00B15D4B"/>
    <w:rsid w:val="00B161D8"/>
    <w:rsid w:val="00B172A2"/>
    <w:rsid w:val="00B179EF"/>
    <w:rsid w:val="00B2008A"/>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6B7"/>
    <w:rsid w:val="00B26CDA"/>
    <w:rsid w:val="00B26FE8"/>
    <w:rsid w:val="00B27463"/>
    <w:rsid w:val="00B30300"/>
    <w:rsid w:val="00B3048C"/>
    <w:rsid w:val="00B31987"/>
    <w:rsid w:val="00B31BF9"/>
    <w:rsid w:val="00B3241A"/>
    <w:rsid w:val="00B3282D"/>
    <w:rsid w:val="00B3311C"/>
    <w:rsid w:val="00B33325"/>
    <w:rsid w:val="00B336F1"/>
    <w:rsid w:val="00B33B01"/>
    <w:rsid w:val="00B33F29"/>
    <w:rsid w:val="00B34083"/>
    <w:rsid w:val="00B34940"/>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D8A"/>
    <w:rsid w:val="00B520D6"/>
    <w:rsid w:val="00B526A1"/>
    <w:rsid w:val="00B52E5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7B0"/>
    <w:rsid w:val="00B617DC"/>
    <w:rsid w:val="00B625F1"/>
    <w:rsid w:val="00B62B12"/>
    <w:rsid w:val="00B62CAC"/>
    <w:rsid w:val="00B62CFE"/>
    <w:rsid w:val="00B63211"/>
    <w:rsid w:val="00B6337F"/>
    <w:rsid w:val="00B64709"/>
    <w:rsid w:val="00B64A1C"/>
    <w:rsid w:val="00B64ED0"/>
    <w:rsid w:val="00B65B6E"/>
    <w:rsid w:val="00B6624C"/>
    <w:rsid w:val="00B665EA"/>
    <w:rsid w:val="00B66BA6"/>
    <w:rsid w:val="00B66C61"/>
    <w:rsid w:val="00B70937"/>
    <w:rsid w:val="00B70A26"/>
    <w:rsid w:val="00B70C83"/>
    <w:rsid w:val="00B70E39"/>
    <w:rsid w:val="00B712ED"/>
    <w:rsid w:val="00B7171C"/>
    <w:rsid w:val="00B71A21"/>
    <w:rsid w:val="00B71AA1"/>
    <w:rsid w:val="00B72018"/>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EAA"/>
    <w:rsid w:val="00B83994"/>
    <w:rsid w:val="00B84014"/>
    <w:rsid w:val="00B843F1"/>
    <w:rsid w:val="00B84E2D"/>
    <w:rsid w:val="00B84E93"/>
    <w:rsid w:val="00B85189"/>
    <w:rsid w:val="00B85C14"/>
    <w:rsid w:val="00B85CB8"/>
    <w:rsid w:val="00B85CC9"/>
    <w:rsid w:val="00B8608C"/>
    <w:rsid w:val="00B860CB"/>
    <w:rsid w:val="00B863B7"/>
    <w:rsid w:val="00B8659B"/>
    <w:rsid w:val="00B866A2"/>
    <w:rsid w:val="00B86B68"/>
    <w:rsid w:val="00B86BDF"/>
    <w:rsid w:val="00B87378"/>
    <w:rsid w:val="00B87938"/>
    <w:rsid w:val="00B90BB2"/>
    <w:rsid w:val="00B91091"/>
    <w:rsid w:val="00B910A5"/>
    <w:rsid w:val="00B915EB"/>
    <w:rsid w:val="00B91A35"/>
    <w:rsid w:val="00B91E5E"/>
    <w:rsid w:val="00B91E78"/>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7E9"/>
    <w:rsid w:val="00BA5865"/>
    <w:rsid w:val="00BA655A"/>
    <w:rsid w:val="00BA69FB"/>
    <w:rsid w:val="00BA7165"/>
    <w:rsid w:val="00BA737A"/>
    <w:rsid w:val="00BA74B3"/>
    <w:rsid w:val="00BA780F"/>
    <w:rsid w:val="00BA78D1"/>
    <w:rsid w:val="00BA7DDB"/>
    <w:rsid w:val="00BA7DE9"/>
    <w:rsid w:val="00BB0539"/>
    <w:rsid w:val="00BB063A"/>
    <w:rsid w:val="00BB0C12"/>
    <w:rsid w:val="00BB1329"/>
    <w:rsid w:val="00BB1675"/>
    <w:rsid w:val="00BB249C"/>
    <w:rsid w:val="00BB2E52"/>
    <w:rsid w:val="00BB2F39"/>
    <w:rsid w:val="00BB32AF"/>
    <w:rsid w:val="00BB33E8"/>
    <w:rsid w:val="00BB35FA"/>
    <w:rsid w:val="00BB3C56"/>
    <w:rsid w:val="00BB3DD7"/>
    <w:rsid w:val="00BB40EF"/>
    <w:rsid w:val="00BB4200"/>
    <w:rsid w:val="00BB4CA8"/>
    <w:rsid w:val="00BB59F8"/>
    <w:rsid w:val="00BB5A8C"/>
    <w:rsid w:val="00BB690B"/>
    <w:rsid w:val="00BB69CF"/>
    <w:rsid w:val="00BB6A86"/>
    <w:rsid w:val="00BB6ED9"/>
    <w:rsid w:val="00BB6FFB"/>
    <w:rsid w:val="00BB72F6"/>
    <w:rsid w:val="00BB754C"/>
    <w:rsid w:val="00BB7D93"/>
    <w:rsid w:val="00BB7DFB"/>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3F5"/>
    <w:rsid w:val="00BC46D6"/>
    <w:rsid w:val="00BC5307"/>
    <w:rsid w:val="00BC5B4E"/>
    <w:rsid w:val="00BC601F"/>
    <w:rsid w:val="00BC6484"/>
    <w:rsid w:val="00BC6835"/>
    <w:rsid w:val="00BC6DFF"/>
    <w:rsid w:val="00BC7277"/>
    <w:rsid w:val="00BC7C3F"/>
    <w:rsid w:val="00BC7CBF"/>
    <w:rsid w:val="00BD0781"/>
    <w:rsid w:val="00BD0791"/>
    <w:rsid w:val="00BD0802"/>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7136"/>
    <w:rsid w:val="00BD762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F00EF"/>
    <w:rsid w:val="00BF07B8"/>
    <w:rsid w:val="00BF09E1"/>
    <w:rsid w:val="00BF0D1E"/>
    <w:rsid w:val="00BF1888"/>
    <w:rsid w:val="00BF20FE"/>
    <w:rsid w:val="00BF32DD"/>
    <w:rsid w:val="00BF33D4"/>
    <w:rsid w:val="00BF3793"/>
    <w:rsid w:val="00BF381B"/>
    <w:rsid w:val="00BF435C"/>
    <w:rsid w:val="00BF45D2"/>
    <w:rsid w:val="00BF4A7A"/>
    <w:rsid w:val="00BF4B76"/>
    <w:rsid w:val="00BF4BCD"/>
    <w:rsid w:val="00BF4D2F"/>
    <w:rsid w:val="00BF51E5"/>
    <w:rsid w:val="00BF55B9"/>
    <w:rsid w:val="00BF63F8"/>
    <w:rsid w:val="00BF6603"/>
    <w:rsid w:val="00BF6FF2"/>
    <w:rsid w:val="00BF7767"/>
    <w:rsid w:val="00BF7843"/>
    <w:rsid w:val="00C001A3"/>
    <w:rsid w:val="00C004C2"/>
    <w:rsid w:val="00C013F5"/>
    <w:rsid w:val="00C01984"/>
    <w:rsid w:val="00C02798"/>
    <w:rsid w:val="00C02DD9"/>
    <w:rsid w:val="00C041D2"/>
    <w:rsid w:val="00C04271"/>
    <w:rsid w:val="00C046E1"/>
    <w:rsid w:val="00C04E92"/>
    <w:rsid w:val="00C0547D"/>
    <w:rsid w:val="00C057CB"/>
    <w:rsid w:val="00C05DC3"/>
    <w:rsid w:val="00C05E6D"/>
    <w:rsid w:val="00C06382"/>
    <w:rsid w:val="00C0704D"/>
    <w:rsid w:val="00C07353"/>
    <w:rsid w:val="00C0743C"/>
    <w:rsid w:val="00C07800"/>
    <w:rsid w:val="00C079CC"/>
    <w:rsid w:val="00C07AB4"/>
    <w:rsid w:val="00C10189"/>
    <w:rsid w:val="00C10584"/>
    <w:rsid w:val="00C1067D"/>
    <w:rsid w:val="00C10D44"/>
    <w:rsid w:val="00C11D89"/>
    <w:rsid w:val="00C120C4"/>
    <w:rsid w:val="00C12982"/>
    <w:rsid w:val="00C12AB5"/>
    <w:rsid w:val="00C12C76"/>
    <w:rsid w:val="00C1369D"/>
    <w:rsid w:val="00C138EC"/>
    <w:rsid w:val="00C13E92"/>
    <w:rsid w:val="00C143B7"/>
    <w:rsid w:val="00C14C02"/>
    <w:rsid w:val="00C14C0B"/>
    <w:rsid w:val="00C14EB6"/>
    <w:rsid w:val="00C15491"/>
    <w:rsid w:val="00C15575"/>
    <w:rsid w:val="00C156CD"/>
    <w:rsid w:val="00C15A63"/>
    <w:rsid w:val="00C16678"/>
    <w:rsid w:val="00C166AF"/>
    <w:rsid w:val="00C16E59"/>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2DA2"/>
    <w:rsid w:val="00C44ECA"/>
    <w:rsid w:val="00C450D0"/>
    <w:rsid w:val="00C45C6B"/>
    <w:rsid w:val="00C45E90"/>
    <w:rsid w:val="00C462CF"/>
    <w:rsid w:val="00C47479"/>
    <w:rsid w:val="00C476F9"/>
    <w:rsid w:val="00C4785E"/>
    <w:rsid w:val="00C479E0"/>
    <w:rsid w:val="00C50033"/>
    <w:rsid w:val="00C5013B"/>
    <w:rsid w:val="00C506B9"/>
    <w:rsid w:val="00C519C6"/>
    <w:rsid w:val="00C51AF0"/>
    <w:rsid w:val="00C5232B"/>
    <w:rsid w:val="00C523B7"/>
    <w:rsid w:val="00C527F2"/>
    <w:rsid w:val="00C5281D"/>
    <w:rsid w:val="00C52973"/>
    <w:rsid w:val="00C529DC"/>
    <w:rsid w:val="00C53703"/>
    <w:rsid w:val="00C53A1D"/>
    <w:rsid w:val="00C54086"/>
    <w:rsid w:val="00C54BF0"/>
    <w:rsid w:val="00C55490"/>
    <w:rsid w:val="00C5582B"/>
    <w:rsid w:val="00C55B1D"/>
    <w:rsid w:val="00C56233"/>
    <w:rsid w:val="00C5688D"/>
    <w:rsid w:val="00C56956"/>
    <w:rsid w:val="00C56D4C"/>
    <w:rsid w:val="00C571A8"/>
    <w:rsid w:val="00C571C5"/>
    <w:rsid w:val="00C57576"/>
    <w:rsid w:val="00C579CF"/>
    <w:rsid w:val="00C57A7F"/>
    <w:rsid w:val="00C57AC2"/>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6C5"/>
    <w:rsid w:val="00C83741"/>
    <w:rsid w:val="00C83F96"/>
    <w:rsid w:val="00C842E7"/>
    <w:rsid w:val="00C854DB"/>
    <w:rsid w:val="00C85C17"/>
    <w:rsid w:val="00C861B6"/>
    <w:rsid w:val="00C877E9"/>
    <w:rsid w:val="00C87DA6"/>
    <w:rsid w:val="00C9037C"/>
    <w:rsid w:val="00C9058E"/>
    <w:rsid w:val="00C9087A"/>
    <w:rsid w:val="00C90E09"/>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3481"/>
    <w:rsid w:val="00CA3E08"/>
    <w:rsid w:val="00CA3F83"/>
    <w:rsid w:val="00CA463D"/>
    <w:rsid w:val="00CA4D2A"/>
    <w:rsid w:val="00CA4F0C"/>
    <w:rsid w:val="00CA58F5"/>
    <w:rsid w:val="00CA6374"/>
    <w:rsid w:val="00CA6A94"/>
    <w:rsid w:val="00CA6A9E"/>
    <w:rsid w:val="00CA7734"/>
    <w:rsid w:val="00CB00FF"/>
    <w:rsid w:val="00CB0E33"/>
    <w:rsid w:val="00CB147B"/>
    <w:rsid w:val="00CB2020"/>
    <w:rsid w:val="00CB24B9"/>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4918"/>
    <w:rsid w:val="00CD4B81"/>
    <w:rsid w:val="00CD4FF6"/>
    <w:rsid w:val="00CD508B"/>
    <w:rsid w:val="00CD7C5B"/>
    <w:rsid w:val="00CD7E20"/>
    <w:rsid w:val="00CE01E3"/>
    <w:rsid w:val="00CE0C58"/>
    <w:rsid w:val="00CE1A4D"/>
    <w:rsid w:val="00CE20EB"/>
    <w:rsid w:val="00CE2342"/>
    <w:rsid w:val="00CE2727"/>
    <w:rsid w:val="00CE36E2"/>
    <w:rsid w:val="00CE37E8"/>
    <w:rsid w:val="00CE39D6"/>
    <w:rsid w:val="00CE41BD"/>
    <w:rsid w:val="00CE4427"/>
    <w:rsid w:val="00CE4471"/>
    <w:rsid w:val="00CE49AE"/>
    <w:rsid w:val="00CE4C8C"/>
    <w:rsid w:val="00CE4D5A"/>
    <w:rsid w:val="00CE4FD6"/>
    <w:rsid w:val="00CE53D6"/>
    <w:rsid w:val="00CE5E74"/>
    <w:rsid w:val="00CE66F1"/>
    <w:rsid w:val="00CE6EF1"/>
    <w:rsid w:val="00CF0073"/>
    <w:rsid w:val="00CF078B"/>
    <w:rsid w:val="00CF0E4E"/>
    <w:rsid w:val="00CF1623"/>
    <w:rsid w:val="00CF2325"/>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960"/>
    <w:rsid w:val="00D02F5A"/>
    <w:rsid w:val="00D032EB"/>
    <w:rsid w:val="00D038FF"/>
    <w:rsid w:val="00D04098"/>
    <w:rsid w:val="00D040F2"/>
    <w:rsid w:val="00D05CFD"/>
    <w:rsid w:val="00D06326"/>
    <w:rsid w:val="00D06B84"/>
    <w:rsid w:val="00D07B2D"/>
    <w:rsid w:val="00D07D6E"/>
    <w:rsid w:val="00D07FDE"/>
    <w:rsid w:val="00D104F5"/>
    <w:rsid w:val="00D10DA7"/>
    <w:rsid w:val="00D11298"/>
    <w:rsid w:val="00D11A6D"/>
    <w:rsid w:val="00D11D42"/>
    <w:rsid w:val="00D11E45"/>
    <w:rsid w:val="00D12620"/>
    <w:rsid w:val="00D12CA8"/>
    <w:rsid w:val="00D1348D"/>
    <w:rsid w:val="00D1431A"/>
    <w:rsid w:val="00D1553B"/>
    <w:rsid w:val="00D15B20"/>
    <w:rsid w:val="00D162DB"/>
    <w:rsid w:val="00D1681A"/>
    <w:rsid w:val="00D17E82"/>
    <w:rsid w:val="00D202D0"/>
    <w:rsid w:val="00D2054A"/>
    <w:rsid w:val="00D20BAE"/>
    <w:rsid w:val="00D20E1C"/>
    <w:rsid w:val="00D20F92"/>
    <w:rsid w:val="00D21226"/>
    <w:rsid w:val="00D21262"/>
    <w:rsid w:val="00D215E0"/>
    <w:rsid w:val="00D22A71"/>
    <w:rsid w:val="00D22B21"/>
    <w:rsid w:val="00D22BD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81F"/>
    <w:rsid w:val="00D40A29"/>
    <w:rsid w:val="00D410F6"/>
    <w:rsid w:val="00D4162D"/>
    <w:rsid w:val="00D4169E"/>
    <w:rsid w:val="00D4176A"/>
    <w:rsid w:val="00D41BC0"/>
    <w:rsid w:val="00D41FB6"/>
    <w:rsid w:val="00D421FD"/>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E7A"/>
    <w:rsid w:val="00D650FB"/>
    <w:rsid w:val="00D65266"/>
    <w:rsid w:val="00D6548A"/>
    <w:rsid w:val="00D655FB"/>
    <w:rsid w:val="00D65F96"/>
    <w:rsid w:val="00D660DD"/>
    <w:rsid w:val="00D667BD"/>
    <w:rsid w:val="00D67473"/>
    <w:rsid w:val="00D67D1E"/>
    <w:rsid w:val="00D67E88"/>
    <w:rsid w:val="00D70207"/>
    <w:rsid w:val="00D7021F"/>
    <w:rsid w:val="00D70685"/>
    <w:rsid w:val="00D71535"/>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4E8"/>
    <w:rsid w:val="00D7709D"/>
    <w:rsid w:val="00D771F6"/>
    <w:rsid w:val="00D77E7A"/>
    <w:rsid w:val="00D803D4"/>
    <w:rsid w:val="00D80657"/>
    <w:rsid w:val="00D8079D"/>
    <w:rsid w:val="00D81C50"/>
    <w:rsid w:val="00D822D3"/>
    <w:rsid w:val="00D8263E"/>
    <w:rsid w:val="00D82984"/>
    <w:rsid w:val="00D83A6F"/>
    <w:rsid w:val="00D83C83"/>
    <w:rsid w:val="00D842B4"/>
    <w:rsid w:val="00D84947"/>
    <w:rsid w:val="00D84BD4"/>
    <w:rsid w:val="00D852CC"/>
    <w:rsid w:val="00D85351"/>
    <w:rsid w:val="00D8606C"/>
    <w:rsid w:val="00D86982"/>
    <w:rsid w:val="00D876B3"/>
    <w:rsid w:val="00D87C21"/>
    <w:rsid w:val="00D90814"/>
    <w:rsid w:val="00D91A0E"/>
    <w:rsid w:val="00D91CDE"/>
    <w:rsid w:val="00D92855"/>
    <w:rsid w:val="00D933F8"/>
    <w:rsid w:val="00D93790"/>
    <w:rsid w:val="00D93F4D"/>
    <w:rsid w:val="00D93F50"/>
    <w:rsid w:val="00D941BA"/>
    <w:rsid w:val="00D94962"/>
    <w:rsid w:val="00D94B76"/>
    <w:rsid w:val="00D95E51"/>
    <w:rsid w:val="00D971C6"/>
    <w:rsid w:val="00D97C31"/>
    <w:rsid w:val="00D97D1D"/>
    <w:rsid w:val="00DA01A4"/>
    <w:rsid w:val="00DA1505"/>
    <w:rsid w:val="00DA1EC2"/>
    <w:rsid w:val="00DA25F3"/>
    <w:rsid w:val="00DA2E6C"/>
    <w:rsid w:val="00DA59F3"/>
    <w:rsid w:val="00DA61BD"/>
    <w:rsid w:val="00DA63AC"/>
    <w:rsid w:val="00DA73FA"/>
    <w:rsid w:val="00DB0306"/>
    <w:rsid w:val="00DB03D4"/>
    <w:rsid w:val="00DB06CB"/>
    <w:rsid w:val="00DB09DD"/>
    <w:rsid w:val="00DB09F9"/>
    <w:rsid w:val="00DB1D0F"/>
    <w:rsid w:val="00DB257B"/>
    <w:rsid w:val="00DB276C"/>
    <w:rsid w:val="00DB37BA"/>
    <w:rsid w:val="00DB3ED6"/>
    <w:rsid w:val="00DB4150"/>
    <w:rsid w:val="00DB441A"/>
    <w:rsid w:val="00DB4AA6"/>
    <w:rsid w:val="00DB52C0"/>
    <w:rsid w:val="00DB5F5D"/>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7024"/>
    <w:rsid w:val="00DD7369"/>
    <w:rsid w:val="00DE019F"/>
    <w:rsid w:val="00DE0327"/>
    <w:rsid w:val="00DE09B2"/>
    <w:rsid w:val="00DE0C28"/>
    <w:rsid w:val="00DE1958"/>
    <w:rsid w:val="00DE1D4B"/>
    <w:rsid w:val="00DE20AB"/>
    <w:rsid w:val="00DE2605"/>
    <w:rsid w:val="00DE365F"/>
    <w:rsid w:val="00DE42EB"/>
    <w:rsid w:val="00DE46AB"/>
    <w:rsid w:val="00DE55D9"/>
    <w:rsid w:val="00DE5CB5"/>
    <w:rsid w:val="00DE5EEB"/>
    <w:rsid w:val="00DE637D"/>
    <w:rsid w:val="00DE6672"/>
    <w:rsid w:val="00DE7C72"/>
    <w:rsid w:val="00DF03EA"/>
    <w:rsid w:val="00DF0A21"/>
    <w:rsid w:val="00DF0B91"/>
    <w:rsid w:val="00DF0CFD"/>
    <w:rsid w:val="00DF0D29"/>
    <w:rsid w:val="00DF0FEA"/>
    <w:rsid w:val="00DF1E3B"/>
    <w:rsid w:val="00DF3567"/>
    <w:rsid w:val="00DF361F"/>
    <w:rsid w:val="00DF37E8"/>
    <w:rsid w:val="00DF3F04"/>
    <w:rsid w:val="00DF4D63"/>
    <w:rsid w:val="00DF5631"/>
    <w:rsid w:val="00DF5A01"/>
    <w:rsid w:val="00DF60CF"/>
    <w:rsid w:val="00DF6A78"/>
    <w:rsid w:val="00DF73E2"/>
    <w:rsid w:val="00DF7723"/>
    <w:rsid w:val="00E001A0"/>
    <w:rsid w:val="00E00244"/>
    <w:rsid w:val="00E00AB4"/>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36"/>
    <w:rsid w:val="00E14190"/>
    <w:rsid w:val="00E14237"/>
    <w:rsid w:val="00E14799"/>
    <w:rsid w:val="00E148D8"/>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433"/>
    <w:rsid w:val="00E21E9D"/>
    <w:rsid w:val="00E2226C"/>
    <w:rsid w:val="00E2278E"/>
    <w:rsid w:val="00E23434"/>
    <w:rsid w:val="00E235D9"/>
    <w:rsid w:val="00E23625"/>
    <w:rsid w:val="00E24691"/>
    <w:rsid w:val="00E24F51"/>
    <w:rsid w:val="00E2504F"/>
    <w:rsid w:val="00E2639A"/>
    <w:rsid w:val="00E26C28"/>
    <w:rsid w:val="00E26F6E"/>
    <w:rsid w:val="00E27067"/>
    <w:rsid w:val="00E272BD"/>
    <w:rsid w:val="00E273D5"/>
    <w:rsid w:val="00E304F9"/>
    <w:rsid w:val="00E3069A"/>
    <w:rsid w:val="00E3105F"/>
    <w:rsid w:val="00E31624"/>
    <w:rsid w:val="00E31B7C"/>
    <w:rsid w:val="00E321C2"/>
    <w:rsid w:val="00E32B65"/>
    <w:rsid w:val="00E32C39"/>
    <w:rsid w:val="00E33969"/>
    <w:rsid w:val="00E34BBB"/>
    <w:rsid w:val="00E353F0"/>
    <w:rsid w:val="00E3596A"/>
    <w:rsid w:val="00E35C71"/>
    <w:rsid w:val="00E360FE"/>
    <w:rsid w:val="00E37471"/>
    <w:rsid w:val="00E379E1"/>
    <w:rsid w:val="00E37C48"/>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70116"/>
    <w:rsid w:val="00E706A1"/>
    <w:rsid w:val="00E71DDF"/>
    <w:rsid w:val="00E728CB"/>
    <w:rsid w:val="00E72B88"/>
    <w:rsid w:val="00E72E75"/>
    <w:rsid w:val="00E7318D"/>
    <w:rsid w:val="00E732B9"/>
    <w:rsid w:val="00E73930"/>
    <w:rsid w:val="00E73C07"/>
    <w:rsid w:val="00E73CFE"/>
    <w:rsid w:val="00E745D4"/>
    <w:rsid w:val="00E7460C"/>
    <w:rsid w:val="00E749A6"/>
    <w:rsid w:val="00E74A65"/>
    <w:rsid w:val="00E74AE9"/>
    <w:rsid w:val="00E74C08"/>
    <w:rsid w:val="00E74CC1"/>
    <w:rsid w:val="00E74E83"/>
    <w:rsid w:val="00E7507F"/>
    <w:rsid w:val="00E75253"/>
    <w:rsid w:val="00E76094"/>
    <w:rsid w:val="00E76148"/>
    <w:rsid w:val="00E76C7F"/>
    <w:rsid w:val="00E77075"/>
    <w:rsid w:val="00E77326"/>
    <w:rsid w:val="00E8050C"/>
    <w:rsid w:val="00E80A0F"/>
    <w:rsid w:val="00E80E5E"/>
    <w:rsid w:val="00E810C0"/>
    <w:rsid w:val="00E81E90"/>
    <w:rsid w:val="00E81EB9"/>
    <w:rsid w:val="00E81F20"/>
    <w:rsid w:val="00E825A0"/>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CC4"/>
    <w:rsid w:val="00EA2566"/>
    <w:rsid w:val="00EA36F7"/>
    <w:rsid w:val="00EA3D42"/>
    <w:rsid w:val="00EA4077"/>
    <w:rsid w:val="00EA46DC"/>
    <w:rsid w:val="00EA5851"/>
    <w:rsid w:val="00EA58C1"/>
    <w:rsid w:val="00EA64FC"/>
    <w:rsid w:val="00EA67AC"/>
    <w:rsid w:val="00EA6AE2"/>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278A"/>
    <w:rsid w:val="00ED2BD0"/>
    <w:rsid w:val="00ED32E5"/>
    <w:rsid w:val="00ED3317"/>
    <w:rsid w:val="00ED3411"/>
    <w:rsid w:val="00ED3774"/>
    <w:rsid w:val="00ED395E"/>
    <w:rsid w:val="00ED3B5C"/>
    <w:rsid w:val="00ED3D1B"/>
    <w:rsid w:val="00ED4AE0"/>
    <w:rsid w:val="00ED4CAF"/>
    <w:rsid w:val="00ED6065"/>
    <w:rsid w:val="00ED6482"/>
    <w:rsid w:val="00ED67A1"/>
    <w:rsid w:val="00ED6D07"/>
    <w:rsid w:val="00ED7866"/>
    <w:rsid w:val="00EE0566"/>
    <w:rsid w:val="00EE0576"/>
    <w:rsid w:val="00EE1B61"/>
    <w:rsid w:val="00EE2270"/>
    <w:rsid w:val="00EE3C9A"/>
    <w:rsid w:val="00EE3CDD"/>
    <w:rsid w:val="00EE4197"/>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2814"/>
    <w:rsid w:val="00F028E9"/>
    <w:rsid w:val="00F02A40"/>
    <w:rsid w:val="00F02AFD"/>
    <w:rsid w:val="00F02B9C"/>
    <w:rsid w:val="00F02D47"/>
    <w:rsid w:val="00F02FF4"/>
    <w:rsid w:val="00F03066"/>
    <w:rsid w:val="00F031BF"/>
    <w:rsid w:val="00F035ED"/>
    <w:rsid w:val="00F0393F"/>
    <w:rsid w:val="00F048F8"/>
    <w:rsid w:val="00F04BF3"/>
    <w:rsid w:val="00F04F83"/>
    <w:rsid w:val="00F05079"/>
    <w:rsid w:val="00F05470"/>
    <w:rsid w:val="00F05E6A"/>
    <w:rsid w:val="00F062B3"/>
    <w:rsid w:val="00F06567"/>
    <w:rsid w:val="00F0660A"/>
    <w:rsid w:val="00F06E15"/>
    <w:rsid w:val="00F0763A"/>
    <w:rsid w:val="00F102BF"/>
    <w:rsid w:val="00F105B9"/>
    <w:rsid w:val="00F1071A"/>
    <w:rsid w:val="00F109A1"/>
    <w:rsid w:val="00F11F0F"/>
    <w:rsid w:val="00F12146"/>
    <w:rsid w:val="00F126AD"/>
    <w:rsid w:val="00F12B7F"/>
    <w:rsid w:val="00F13434"/>
    <w:rsid w:val="00F13C88"/>
    <w:rsid w:val="00F14773"/>
    <w:rsid w:val="00F15720"/>
    <w:rsid w:val="00F158D1"/>
    <w:rsid w:val="00F159A7"/>
    <w:rsid w:val="00F162C3"/>
    <w:rsid w:val="00F1659B"/>
    <w:rsid w:val="00F169A7"/>
    <w:rsid w:val="00F16ADF"/>
    <w:rsid w:val="00F16CE3"/>
    <w:rsid w:val="00F1716E"/>
    <w:rsid w:val="00F2009B"/>
    <w:rsid w:val="00F20EBB"/>
    <w:rsid w:val="00F212D6"/>
    <w:rsid w:val="00F21A10"/>
    <w:rsid w:val="00F22256"/>
    <w:rsid w:val="00F22407"/>
    <w:rsid w:val="00F22B04"/>
    <w:rsid w:val="00F234BB"/>
    <w:rsid w:val="00F2350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6C6"/>
    <w:rsid w:val="00F32B49"/>
    <w:rsid w:val="00F3317B"/>
    <w:rsid w:val="00F334AE"/>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960"/>
    <w:rsid w:val="00F5097A"/>
    <w:rsid w:val="00F50D9B"/>
    <w:rsid w:val="00F513EE"/>
    <w:rsid w:val="00F51889"/>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861"/>
    <w:rsid w:val="00F57D90"/>
    <w:rsid w:val="00F600DE"/>
    <w:rsid w:val="00F6014E"/>
    <w:rsid w:val="00F60F72"/>
    <w:rsid w:val="00F61055"/>
    <w:rsid w:val="00F611DC"/>
    <w:rsid w:val="00F61337"/>
    <w:rsid w:val="00F61535"/>
    <w:rsid w:val="00F615A7"/>
    <w:rsid w:val="00F62A15"/>
    <w:rsid w:val="00F62E2C"/>
    <w:rsid w:val="00F641E5"/>
    <w:rsid w:val="00F64269"/>
    <w:rsid w:val="00F642AD"/>
    <w:rsid w:val="00F65524"/>
    <w:rsid w:val="00F65575"/>
    <w:rsid w:val="00F65DC5"/>
    <w:rsid w:val="00F66412"/>
    <w:rsid w:val="00F6642A"/>
    <w:rsid w:val="00F66785"/>
    <w:rsid w:val="00F675E3"/>
    <w:rsid w:val="00F71622"/>
    <w:rsid w:val="00F71676"/>
    <w:rsid w:val="00F72745"/>
    <w:rsid w:val="00F72D9E"/>
    <w:rsid w:val="00F73293"/>
    <w:rsid w:val="00F73B19"/>
    <w:rsid w:val="00F73C1E"/>
    <w:rsid w:val="00F7439E"/>
    <w:rsid w:val="00F751BB"/>
    <w:rsid w:val="00F7528D"/>
    <w:rsid w:val="00F7597E"/>
    <w:rsid w:val="00F75B20"/>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067"/>
    <w:rsid w:val="00F84AEE"/>
    <w:rsid w:val="00F85D4E"/>
    <w:rsid w:val="00F862F7"/>
    <w:rsid w:val="00F86756"/>
    <w:rsid w:val="00F869B0"/>
    <w:rsid w:val="00F86FAB"/>
    <w:rsid w:val="00F9072A"/>
    <w:rsid w:val="00F909E9"/>
    <w:rsid w:val="00F911BD"/>
    <w:rsid w:val="00F9123D"/>
    <w:rsid w:val="00F91976"/>
    <w:rsid w:val="00F91CDC"/>
    <w:rsid w:val="00F925FE"/>
    <w:rsid w:val="00F92CB2"/>
    <w:rsid w:val="00F93790"/>
    <w:rsid w:val="00F93B0F"/>
    <w:rsid w:val="00F93F9D"/>
    <w:rsid w:val="00F95608"/>
    <w:rsid w:val="00F958CD"/>
    <w:rsid w:val="00F958D9"/>
    <w:rsid w:val="00F95964"/>
    <w:rsid w:val="00F95A25"/>
    <w:rsid w:val="00F95CB5"/>
    <w:rsid w:val="00F96470"/>
    <w:rsid w:val="00F96477"/>
    <w:rsid w:val="00F96B7D"/>
    <w:rsid w:val="00F970F2"/>
    <w:rsid w:val="00F97361"/>
    <w:rsid w:val="00F97521"/>
    <w:rsid w:val="00F9758A"/>
    <w:rsid w:val="00FA00AD"/>
    <w:rsid w:val="00FA033C"/>
    <w:rsid w:val="00FA075B"/>
    <w:rsid w:val="00FA12FE"/>
    <w:rsid w:val="00FA13D9"/>
    <w:rsid w:val="00FA145F"/>
    <w:rsid w:val="00FA1CDB"/>
    <w:rsid w:val="00FA2B31"/>
    <w:rsid w:val="00FA2F64"/>
    <w:rsid w:val="00FA30C5"/>
    <w:rsid w:val="00FA3340"/>
    <w:rsid w:val="00FA36CC"/>
    <w:rsid w:val="00FA3BC3"/>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757C"/>
    <w:rsid w:val="00FB7841"/>
    <w:rsid w:val="00FB7AFE"/>
    <w:rsid w:val="00FC04CD"/>
    <w:rsid w:val="00FC15CE"/>
    <w:rsid w:val="00FC1833"/>
    <w:rsid w:val="00FC25BF"/>
    <w:rsid w:val="00FC260D"/>
    <w:rsid w:val="00FC29CC"/>
    <w:rsid w:val="00FC32A0"/>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750A17"/>
  <w15:chartTrackingRefBased/>
  <w15:docId w15:val="{D1C255ED-8F25-4D21-9383-3D5D60C2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11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7D7827"/>
    <w:pPr>
      <w:keepNext/>
      <w:shd w:val="clear" w:color="auto" w:fill="A8D08D" w:themeFill="accent6" w:themeFillTint="99"/>
      <w:spacing w:before="200"/>
      <w:jc w:val="center"/>
      <w:outlineLvl w:val="1"/>
      <w:pPrChange w:id="0" w:author="Susan" w:date="2020-06-18T08:40:00Z">
        <w:pPr>
          <w:keepNext/>
          <w:shd w:val="clear" w:color="auto" w:fill="A8D08D" w:themeFill="accent6" w:themeFillTint="99"/>
          <w:spacing w:before="200" w:after="60"/>
          <w:jc w:val="center"/>
          <w:outlineLvl w:val="1"/>
        </w:pPr>
      </w:pPrChange>
    </w:pPr>
    <w:rPr>
      <w:rFonts w:cs="Calibri"/>
      <w:b/>
      <w:bCs/>
      <w:iCs/>
      <w:sz w:val="24"/>
      <w:rPrChange w:id="0" w:author="Susan" w:date="2020-06-18T08:40:00Z">
        <w:rPr>
          <w:rFonts w:ascii="Calibri" w:hAnsi="Calibri" w:cs="Calibri"/>
          <w:b/>
          <w:bCs/>
          <w:iCs/>
          <w:sz w:val="24"/>
          <w:szCs w:val="24"/>
          <w:lang w:val="en-US" w:eastAsia="en-US" w:bidi="ar-SA"/>
        </w:rPr>
      </w:rPrChange>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7D7827"/>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127420"/>
    <w:pPr>
      <w:spacing w:before="0" w:after="160" w:line="259" w:lineRule="auto"/>
      <w:ind w:left="720"/>
      <w:contextualSpacing/>
    </w:pPr>
    <w:rPr>
      <w:rFonts w:eastAsia="Calibri" w:cs="Times New Roman"/>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hyperlink" Target="http://www.ncbi.nlm.nih.gov/entrez/query.fcgi?cmd=Retrieve&amp;db=PubMed&amp;dopt=Citation&amp;list_uids=10543842" TargetMode="External"/><Relationship Id="rId39" Type="http://schemas.openxmlformats.org/officeDocument/2006/relationships/hyperlink" Target="http://www.ncbi.nlm.nih.gov/entrez/query.fcgi?cmd=Retrieve&amp;db=PubMed&amp;dopt=Citation&amp;list_uids=11808792" TargetMode="External"/><Relationship Id="rId21" Type="http://schemas.openxmlformats.org/officeDocument/2006/relationships/header" Target="header3.xml"/><Relationship Id="rId34" Type="http://schemas.openxmlformats.org/officeDocument/2006/relationships/hyperlink" Target="http://www.ncbi.nlm.nih.gov/entrez/query.fcgi?cmd=Retrieve&amp;db=PubMed&amp;dopt=Citation&amp;list_uids=11726166"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eader" Target="header2.xml"/><Relationship Id="rId29" Type="http://schemas.openxmlformats.org/officeDocument/2006/relationships/hyperlink" Target="http://www.ncbi.nlm.nih.gov/entrez/query.fcgi?cmd=Retrieve&amp;db=PubMed&amp;dopt=Citation&amp;list_uids=12540177"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foodsafety.gov/~dms/prodguid.html" TargetMode="External"/><Relationship Id="rId32" Type="http://schemas.openxmlformats.org/officeDocument/2006/relationships/hyperlink" Target="http://www.ncbi.nlm.nih.gov/entrez/query.fcgi?cmd=Retrieve&amp;db=PubMed&amp;dopt=Citation&amp;list_uids=10772206" TargetMode="External"/><Relationship Id="rId37" Type="http://schemas.openxmlformats.org/officeDocument/2006/relationships/hyperlink" Target="http://www.cfsan.fda.gov/~comm/ift3-2a.html" TargetMode="External"/><Relationship Id="rId40" Type="http://schemas.openxmlformats.org/officeDocument/2006/relationships/hyperlink" Target="http://www.ncbi.nlm.nih.gov/entrez/query.fcgi?cmd=Retrieve&amp;db=PubMed&amp;dopt=Citation&amp;list_uids=11899045" TargetMode="External"/><Relationship Id="rId5" Type="http://schemas.openxmlformats.org/officeDocument/2006/relationships/webSettings" Target="webSettings.xml"/><Relationship Id="rId15" Type="http://schemas.openxmlformats.org/officeDocument/2006/relationships/hyperlink" Target="https://www.fda.gov/food/foodscienceresearch/laboratorymethods/ucm575251.htm" TargetMode="External"/><Relationship Id="rId23" Type="http://schemas.openxmlformats.org/officeDocument/2006/relationships/header" Target="header5.xml"/><Relationship Id="rId28" Type="http://schemas.openxmlformats.org/officeDocument/2006/relationships/hyperlink" Target="http://www.ncbi.nlm.nih.gov/entrez/query.fcgi?cmd=Retrieve&amp;db=PubMed&amp;dopt=Citation&amp;list_uids=15270487" TargetMode="External"/><Relationship Id="rId36" Type="http://schemas.openxmlformats.org/officeDocument/2006/relationships/hyperlink" Target="http://www.epa.gov/waterscience/standards/bacteria/bacteria.pdf" TargetMode="External"/><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hyperlink" Target="http://www.ncbi.nlm.nih.gov/entrez/query.fcgi?cmd=Retrieve&amp;db=PubMed&amp;dopt=Citation&amp;list_uids=1589572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fda.gov/food/foodscienceresearch/laboratorymethods/ucm575251.htm" TargetMode="External"/><Relationship Id="rId22" Type="http://schemas.openxmlformats.org/officeDocument/2006/relationships/header" Target="header4.xml"/><Relationship Id="rId27" Type="http://schemas.openxmlformats.org/officeDocument/2006/relationships/hyperlink" Target="http://www.ncbi.nlm.nih.gov/entrez/query.fcgi?cmd=Retrieve&amp;db=PubMed&amp;dopt=Citation&amp;list_uids=10698745" TargetMode="External"/><Relationship Id="rId30" Type="http://schemas.openxmlformats.org/officeDocument/2006/relationships/hyperlink" Target="http://www.ncbi.nlm.nih.gov/entrez/query.fcgi?cmd=Retrieve&amp;db=PubMed&amp;dopt=Citation&amp;list_uids=14672213" TargetMode="External"/><Relationship Id="rId35" Type="http://schemas.openxmlformats.org/officeDocument/2006/relationships/hyperlink" Target="http://rais.ornl.gov/homepage/SSG_nonrad_technical.pdf" TargetMode="External"/><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hyperlink" Target="http://www.ciwmb.ca.gov/regulations/Title14/ch31a5.htm" TargetMode="External"/><Relationship Id="rId33" Type="http://schemas.openxmlformats.org/officeDocument/2006/relationships/hyperlink" Target="http://www.ncbi.nlm.nih.gov/entrez/query.fcgi?cmd=Retrieve&amp;db=PubMed&amp;dopt=Citation&amp;list_uids=11041147" TargetMode="External"/><Relationship Id="rId38" Type="http://schemas.openxmlformats.org/officeDocument/2006/relationships/hyperlink" Target="http://www.cfsan.fda.gov/~lrd/cfr110.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fda.gov/RegulatoryInformation/Guidances/ucm125434.htm" TargetMode="External"/><Relationship Id="rId1" Type="http://schemas.openxmlformats.org/officeDocument/2006/relationships/hyperlink" Target="http://www.calrecycle.ca.gov/Laws/Regulations/Title14/ch31a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B4B6172-5067-4EF5-87F4-487CED3B6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95</Pages>
  <Words>34388</Words>
  <Characters>196012</Characters>
  <Application>Microsoft Office Word</Application>
  <DocSecurity>0</DocSecurity>
  <Lines>1633</Lines>
  <Paragraphs>459</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229941</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keywords/>
  <dc:description/>
  <cp:lastModifiedBy>Susan</cp:lastModifiedBy>
  <cp:revision>5</cp:revision>
  <cp:lastPrinted>2019-11-12T00:47:00Z</cp:lastPrinted>
  <dcterms:created xsi:type="dcterms:W3CDTF">2020-06-30T20:50:00Z</dcterms:created>
  <dcterms:modified xsi:type="dcterms:W3CDTF">2020-07-01T01:39:00Z</dcterms:modified>
</cp:coreProperties>
</file>